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Extensible.xml" ContentType="application/vnd.openxmlformats-officedocument.wordprocessingml.commentsExtensible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ackground w:color="FFFFFF"/>
  <w:body>
    <w:p w14:paraId="7A702A0C" w14:textId="23A96FF8" w:rsidR="00136BAF" w:rsidRDefault="00566F26" w:rsidP="004F4B66">
      <w:pPr>
        <w:pStyle w:val="Uvodninadpisynecislovane"/>
        <w:ind w:left="0" w:firstLine="0"/>
      </w:pPr>
      <w:bookmarkStart w:id="0" w:name="_Toc198115538"/>
      <w:commentRangeStart w:id="1"/>
      <w:r>
        <w:t>SOUHRN</w:t>
      </w:r>
      <w:commentRangeEnd w:id="1"/>
      <w:r w:rsidR="00EA0EDF">
        <w:rPr>
          <w:rStyle w:val="Odkaznakoment"/>
          <w:rFonts w:cs="Times New Roman"/>
          <w:b w:val="0"/>
          <w:bCs w:val="0"/>
          <w:caps w:val="0"/>
          <w:kern w:val="0"/>
        </w:rPr>
        <w:commentReference w:id="1"/>
      </w:r>
      <w:bookmarkEnd w:id="0"/>
    </w:p>
    <w:p w14:paraId="13F04173" w14:textId="77777777" w:rsidR="004F4B66" w:rsidRPr="004F4B66" w:rsidRDefault="004F4B66" w:rsidP="004F4B66"/>
    <w:p w14:paraId="3C0A0DD0" w14:textId="77777777" w:rsidR="00136BAF" w:rsidRDefault="00566F26">
      <w:pPr>
        <w:pStyle w:val="Uvodninadpisynecislovane"/>
        <w:ind w:left="0" w:firstLine="0"/>
      </w:pPr>
      <w:bookmarkStart w:id="2" w:name="_Toc198115539"/>
      <w:r>
        <w:t>SUMMARY</w:t>
      </w:r>
      <w:bookmarkEnd w:id="2"/>
    </w:p>
    <w:p w14:paraId="452D08E6" w14:textId="04DE6FB5" w:rsidR="00136BAF" w:rsidRDefault="00566F26">
      <w:pPr>
        <w:suppressAutoHyphens w:val="0"/>
        <w:spacing w:after="0" w:line="240" w:lineRule="auto"/>
        <w:jc w:val="left"/>
      </w:pPr>
      <w:r>
        <w:br w:type="page"/>
      </w:r>
    </w:p>
    <w:p w14:paraId="6BBB4C46" w14:textId="77777777" w:rsidR="00136BAF" w:rsidRDefault="00566F26">
      <w:pPr>
        <w:pStyle w:val="Uvodninadpisynecislovane"/>
        <w:tabs>
          <w:tab w:val="left" w:pos="8502"/>
        </w:tabs>
        <w:ind w:left="0" w:firstLine="0"/>
      </w:pPr>
      <w:bookmarkStart w:id="3" w:name="_Toc198115540"/>
      <w:r>
        <w:lastRenderedPageBreak/>
        <w:t>PODĚKOVÁNÍ</w:t>
      </w:r>
      <w:bookmarkEnd w:id="3"/>
    </w:p>
    <w:p w14:paraId="7DDF6AC5" w14:textId="77777777" w:rsidR="00136BAF" w:rsidRDefault="00566F26">
      <w:r>
        <w:br w:type="page"/>
      </w:r>
    </w:p>
    <w:p w14:paraId="7F0FF568" w14:textId="77777777" w:rsidR="00136BAF" w:rsidRDefault="00566F26">
      <w:pPr>
        <w:pStyle w:val="Uvodninadpisynecislovane"/>
        <w:ind w:left="0" w:firstLine="0"/>
      </w:pPr>
      <w:bookmarkStart w:id="4" w:name="_Toc198115541"/>
      <w:r>
        <w:lastRenderedPageBreak/>
        <w:t>OBSAH</w:t>
      </w:r>
      <w:bookmarkEnd w:id="4"/>
    </w:p>
    <w:p w14:paraId="2246A213" w14:textId="77777777" w:rsidR="00136BAF" w:rsidRDefault="00136BAF"/>
    <w:sdt>
      <w:sdtPr>
        <w:id w:val="-1399279231"/>
        <w:docPartObj>
          <w:docPartGallery w:val="Table of Contents"/>
          <w:docPartUnique/>
        </w:docPartObj>
      </w:sdtPr>
      <w:sdtContent>
        <w:p w14:paraId="5442B5C4" w14:textId="6752A8D8" w:rsidR="00512920" w:rsidRDefault="00566F26">
          <w:pPr>
            <w:pStyle w:val="Obsah1"/>
            <w:rPr>
              <w:ins w:id="5" w:author="Ingr Jiri [2]" w:date="2025-05-14T11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r>
            <w:fldChar w:fldCharType="begin"/>
          </w:r>
          <w:r>
            <w:instrText xml:space="preserve"> TOC \o "1-3" \h</w:instrText>
          </w:r>
          <w:r>
            <w:fldChar w:fldCharType="separate"/>
          </w:r>
          <w:ins w:id="6" w:author="Ingr Jiri [2]" w:date="2025-05-14T11:45:00Z">
            <w:r w:rsidR="00512920" w:rsidRPr="008A084D">
              <w:rPr>
                <w:rStyle w:val="Hypertextovodkaz"/>
                <w:noProof/>
              </w:rPr>
              <w:fldChar w:fldCharType="begin"/>
            </w:r>
            <w:r w:rsidR="00512920" w:rsidRPr="008A084D">
              <w:rPr>
                <w:rStyle w:val="Hypertextovodkaz"/>
                <w:noProof/>
              </w:rPr>
              <w:instrText xml:space="preserve"> </w:instrText>
            </w:r>
            <w:r w:rsidR="00512920">
              <w:rPr>
                <w:noProof/>
              </w:rPr>
              <w:instrText>HYPERLINK \l "_Toc198115538"</w:instrText>
            </w:r>
            <w:r w:rsidR="00512920" w:rsidRPr="008A084D">
              <w:rPr>
                <w:rStyle w:val="Hypertextovodkaz"/>
                <w:noProof/>
              </w:rPr>
              <w:instrText xml:space="preserve"> </w:instrText>
            </w:r>
            <w:r w:rsidR="00512920" w:rsidRPr="008A084D">
              <w:rPr>
                <w:rStyle w:val="Hypertextovodkaz"/>
                <w:noProof/>
              </w:rPr>
              <w:fldChar w:fldCharType="separate"/>
            </w:r>
            <w:r w:rsidR="00512920" w:rsidRPr="008A084D">
              <w:rPr>
                <w:rStyle w:val="Hypertextovodkaz"/>
                <w:noProof/>
              </w:rPr>
              <w:t>SOUHRN</w:t>
            </w:r>
            <w:r w:rsidR="00512920">
              <w:rPr>
                <w:noProof/>
              </w:rPr>
              <w:tab/>
            </w:r>
            <w:r w:rsidR="00512920">
              <w:rPr>
                <w:noProof/>
              </w:rPr>
              <w:fldChar w:fldCharType="begin"/>
            </w:r>
            <w:r w:rsidR="00512920">
              <w:rPr>
                <w:noProof/>
              </w:rPr>
              <w:instrText xml:space="preserve"> PAGEREF _Toc198115538 \h </w:instrText>
            </w:r>
          </w:ins>
          <w:r w:rsidR="00512920">
            <w:rPr>
              <w:noProof/>
            </w:rPr>
          </w:r>
          <w:r w:rsidR="00512920">
            <w:rPr>
              <w:noProof/>
            </w:rPr>
            <w:fldChar w:fldCharType="separate"/>
          </w:r>
          <w:ins w:id="7" w:author="Ingr Jiri [2]" w:date="2025-05-14T11:45:00Z">
            <w:r w:rsidR="00512920">
              <w:rPr>
                <w:noProof/>
              </w:rPr>
              <w:t>1</w:t>
            </w:r>
            <w:r w:rsidR="00512920">
              <w:rPr>
                <w:noProof/>
              </w:rPr>
              <w:fldChar w:fldCharType="end"/>
            </w:r>
            <w:r w:rsidR="00512920" w:rsidRPr="008A084D">
              <w:rPr>
                <w:rStyle w:val="Hypertextovodkaz"/>
                <w:noProof/>
              </w:rPr>
              <w:fldChar w:fldCharType="end"/>
            </w:r>
          </w:ins>
        </w:p>
        <w:p w14:paraId="1E43FDA4" w14:textId="284D043E" w:rsidR="00512920" w:rsidRDefault="00512920">
          <w:pPr>
            <w:pStyle w:val="Obsah1"/>
            <w:rPr>
              <w:ins w:id="8" w:author="Ingr Jiri [2]" w:date="2025-05-14T11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9" w:author="Ingr Jiri [2]" w:date="2025-05-14T11:45:00Z">
            <w:r w:rsidRPr="008A084D">
              <w:rPr>
                <w:rStyle w:val="Hypertextovodkaz"/>
                <w:noProof/>
              </w:rPr>
              <w:fldChar w:fldCharType="begin"/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8115539"</w:instrText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 w:rsidRPr="008A084D">
              <w:rPr>
                <w:rStyle w:val="Hypertextovodkaz"/>
                <w:noProof/>
              </w:rPr>
              <w:fldChar w:fldCharType="separate"/>
            </w:r>
            <w:r w:rsidRPr="008A084D">
              <w:rPr>
                <w:rStyle w:val="Hypertextovodkaz"/>
                <w:noProof/>
              </w:rPr>
              <w:t>SUMMARY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8115539 \h </w:instrText>
            </w:r>
          </w:ins>
          <w:r>
            <w:rPr>
              <w:noProof/>
            </w:rPr>
          </w:r>
          <w:r>
            <w:rPr>
              <w:noProof/>
            </w:rPr>
            <w:fldChar w:fldCharType="separate"/>
          </w:r>
          <w:ins w:id="10" w:author="Ingr Jiri [2]" w:date="2025-05-14T11:45:00Z">
            <w:r>
              <w:rPr>
                <w:noProof/>
              </w:rPr>
              <w:t>1</w:t>
            </w:r>
            <w:r>
              <w:rPr>
                <w:noProof/>
              </w:rPr>
              <w:fldChar w:fldCharType="end"/>
            </w:r>
            <w:r w:rsidRPr="008A084D">
              <w:rPr>
                <w:rStyle w:val="Hypertextovodkaz"/>
                <w:noProof/>
              </w:rPr>
              <w:fldChar w:fldCharType="end"/>
            </w:r>
          </w:ins>
        </w:p>
        <w:p w14:paraId="31664376" w14:textId="24E7A179" w:rsidR="00512920" w:rsidRDefault="00512920">
          <w:pPr>
            <w:pStyle w:val="Obsah1"/>
            <w:rPr>
              <w:ins w:id="11" w:author="Ingr Jiri [2]" w:date="2025-05-14T11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12" w:author="Ingr Jiri [2]" w:date="2025-05-14T11:45:00Z">
            <w:r w:rsidRPr="008A084D">
              <w:rPr>
                <w:rStyle w:val="Hypertextovodkaz"/>
                <w:noProof/>
              </w:rPr>
              <w:fldChar w:fldCharType="begin"/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8115540"</w:instrText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 w:rsidRPr="008A084D">
              <w:rPr>
                <w:rStyle w:val="Hypertextovodkaz"/>
                <w:noProof/>
              </w:rPr>
              <w:fldChar w:fldCharType="separate"/>
            </w:r>
            <w:r w:rsidRPr="008A084D">
              <w:rPr>
                <w:rStyle w:val="Hypertextovodkaz"/>
                <w:noProof/>
              </w:rPr>
              <w:t>PODĚKOVÁNÍ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8115540 \h </w:instrText>
            </w:r>
          </w:ins>
          <w:r>
            <w:rPr>
              <w:noProof/>
            </w:rPr>
          </w:r>
          <w:r>
            <w:rPr>
              <w:noProof/>
            </w:rPr>
            <w:fldChar w:fldCharType="separate"/>
          </w:r>
          <w:ins w:id="13" w:author="Ingr Jiri [2]" w:date="2025-05-14T11:45:00Z">
            <w:r>
              <w:rPr>
                <w:noProof/>
              </w:rPr>
              <w:t>2</w:t>
            </w:r>
            <w:r>
              <w:rPr>
                <w:noProof/>
              </w:rPr>
              <w:fldChar w:fldCharType="end"/>
            </w:r>
            <w:r w:rsidRPr="008A084D">
              <w:rPr>
                <w:rStyle w:val="Hypertextovodkaz"/>
                <w:noProof/>
              </w:rPr>
              <w:fldChar w:fldCharType="end"/>
            </w:r>
          </w:ins>
        </w:p>
        <w:p w14:paraId="3B36D943" w14:textId="245FF8F6" w:rsidR="00512920" w:rsidRDefault="00512920">
          <w:pPr>
            <w:pStyle w:val="Obsah1"/>
            <w:rPr>
              <w:ins w:id="14" w:author="Ingr Jiri [2]" w:date="2025-05-14T11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15" w:author="Ingr Jiri [2]" w:date="2025-05-14T11:45:00Z">
            <w:r w:rsidRPr="008A084D">
              <w:rPr>
                <w:rStyle w:val="Hypertextovodkaz"/>
                <w:noProof/>
              </w:rPr>
              <w:fldChar w:fldCharType="begin"/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8115541"</w:instrText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 w:rsidRPr="008A084D">
              <w:rPr>
                <w:rStyle w:val="Hypertextovodkaz"/>
                <w:noProof/>
              </w:rPr>
              <w:fldChar w:fldCharType="separate"/>
            </w:r>
            <w:r w:rsidRPr="008A084D">
              <w:rPr>
                <w:rStyle w:val="Hypertextovodkaz"/>
                <w:noProof/>
              </w:rPr>
              <w:t>OBSAH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8115541 \h </w:instrText>
            </w:r>
          </w:ins>
          <w:r>
            <w:rPr>
              <w:noProof/>
            </w:rPr>
          </w:r>
          <w:r>
            <w:rPr>
              <w:noProof/>
            </w:rPr>
            <w:fldChar w:fldCharType="separate"/>
          </w:r>
          <w:ins w:id="16" w:author="Ingr Jiri [2]" w:date="2025-05-14T11:45:00Z">
            <w:r>
              <w:rPr>
                <w:noProof/>
              </w:rPr>
              <w:t>3</w:t>
            </w:r>
            <w:r>
              <w:rPr>
                <w:noProof/>
              </w:rPr>
              <w:fldChar w:fldCharType="end"/>
            </w:r>
            <w:r w:rsidRPr="008A084D">
              <w:rPr>
                <w:rStyle w:val="Hypertextovodkaz"/>
                <w:noProof/>
              </w:rPr>
              <w:fldChar w:fldCharType="end"/>
            </w:r>
          </w:ins>
        </w:p>
        <w:p w14:paraId="4239BF8C" w14:textId="165FA90A" w:rsidR="00512920" w:rsidRDefault="00512920">
          <w:pPr>
            <w:pStyle w:val="Obsah1"/>
            <w:tabs>
              <w:tab w:val="left" w:pos="510"/>
            </w:tabs>
            <w:rPr>
              <w:ins w:id="17" w:author="Ingr Jiri [2]" w:date="2025-05-14T11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18" w:author="Ingr Jiri [2]" w:date="2025-05-14T11:45:00Z">
            <w:r w:rsidRPr="008A084D">
              <w:rPr>
                <w:rStyle w:val="Hypertextovodkaz"/>
                <w:noProof/>
              </w:rPr>
              <w:fldChar w:fldCharType="begin"/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8115543"</w:instrText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 w:rsidRPr="008A084D">
              <w:rPr>
                <w:rStyle w:val="Hypertextovodkaz"/>
                <w:noProof/>
              </w:rPr>
              <w:fldChar w:fldCharType="separate"/>
            </w:r>
            <w:r w:rsidRPr="008A084D">
              <w:rPr>
                <w:rStyle w:val="Hypertextovodkaz"/>
                <w:noProof/>
              </w:rPr>
              <w:t>1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84D">
              <w:rPr>
                <w:rStyle w:val="Hypertextovodkaz"/>
                <w:noProof/>
              </w:rPr>
              <w:t>ÚVOD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8115543 \h </w:instrText>
            </w:r>
          </w:ins>
          <w:r>
            <w:rPr>
              <w:noProof/>
            </w:rPr>
          </w:r>
          <w:r>
            <w:rPr>
              <w:noProof/>
            </w:rPr>
            <w:fldChar w:fldCharType="separate"/>
          </w:r>
          <w:ins w:id="19" w:author="Ingr Jiri [2]" w:date="2025-05-14T11:45:00Z">
            <w:r>
              <w:rPr>
                <w:noProof/>
              </w:rPr>
              <w:t>5</w:t>
            </w:r>
            <w:r>
              <w:rPr>
                <w:noProof/>
              </w:rPr>
              <w:fldChar w:fldCharType="end"/>
            </w:r>
            <w:r w:rsidRPr="008A084D">
              <w:rPr>
                <w:rStyle w:val="Hypertextovodkaz"/>
                <w:noProof/>
              </w:rPr>
              <w:fldChar w:fldCharType="end"/>
            </w:r>
          </w:ins>
        </w:p>
        <w:p w14:paraId="3C764064" w14:textId="08981EB7" w:rsidR="00512920" w:rsidRDefault="00512920">
          <w:pPr>
            <w:pStyle w:val="Obsah1"/>
            <w:tabs>
              <w:tab w:val="left" w:pos="510"/>
            </w:tabs>
            <w:rPr>
              <w:ins w:id="20" w:author="Ingr Jiri [2]" w:date="2025-05-14T11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21" w:author="Ingr Jiri [2]" w:date="2025-05-14T11:45:00Z">
            <w:r w:rsidRPr="008A084D">
              <w:rPr>
                <w:rStyle w:val="Hypertextovodkaz"/>
                <w:noProof/>
              </w:rPr>
              <w:fldChar w:fldCharType="begin"/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8115544"</w:instrText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 w:rsidRPr="008A084D">
              <w:rPr>
                <w:rStyle w:val="Hypertextovodkaz"/>
                <w:noProof/>
              </w:rPr>
              <w:fldChar w:fldCharType="separate"/>
            </w:r>
            <w:r w:rsidRPr="008A084D">
              <w:rPr>
                <w:rStyle w:val="Hypertextovodkaz"/>
                <w:noProof/>
              </w:rPr>
              <w:t>2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84D">
              <w:rPr>
                <w:rStyle w:val="Hypertextovodkaz"/>
                <w:noProof/>
              </w:rPr>
              <w:t>LITERÁRNÍ ČÁST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8115544 \h </w:instrText>
            </w:r>
          </w:ins>
          <w:r>
            <w:rPr>
              <w:noProof/>
            </w:rPr>
          </w:r>
          <w:r>
            <w:rPr>
              <w:noProof/>
            </w:rPr>
            <w:fldChar w:fldCharType="separate"/>
          </w:r>
          <w:ins w:id="22" w:author="Ingr Jiri [2]" w:date="2025-05-14T11:45:00Z">
            <w:r>
              <w:rPr>
                <w:noProof/>
              </w:rPr>
              <w:t>6</w:t>
            </w:r>
            <w:r>
              <w:rPr>
                <w:noProof/>
              </w:rPr>
              <w:fldChar w:fldCharType="end"/>
            </w:r>
            <w:r w:rsidRPr="008A084D">
              <w:rPr>
                <w:rStyle w:val="Hypertextovodkaz"/>
                <w:noProof/>
              </w:rPr>
              <w:fldChar w:fldCharType="end"/>
            </w:r>
          </w:ins>
        </w:p>
        <w:p w14:paraId="1F9110B3" w14:textId="6E0D74D8" w:rsidR="00512920" w:rsidRDefault="00512920">
          <w:pPr>
            <w:pStyle w:val="Obsah2"/>
            <w:rPr>
              <w:ins w:id="23" w:author="Ingr Jiri [2]" w:date="2025-05-14T11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24" w:author="Ingr Jiri [2]" w:date="2025-05-14T11:45:00Z">
            <w:r w:rsidRPr="008A084D">
              <w:rPr>
                <w:rStyle w:val="Hypertextovodkaz"/>
                <w:noProof/>
              </w:rPr>
              <w:fldChar w:fldCharType="begin"/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8115545"</w:instrText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 w:rsidRPr="008A084D">
              <w:rPr>
                <w:rStyle w:val="Hypertextovodkaz"/>
                <w:noProof/>
              </w:rPr>
              <w:fldChar w:fldCharType="separate"/>
            </w:r>
            <w:r w:rsidRPr="008A084D">
              <w:rPr>
                <w:rStyle w:val="Hypertextovodkaz"/>
                <w:noProof/>
              </w:rPr>
              <w:t>2.1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84D">
              <w:rPr>
                <w:rStyle w:val="Hypertextovodkaz"/>
                <w:noProof/>
              </w:rPr>
              <w:t>Detekce objektu pomocí umělé inteligence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8115545 \h </w:instrText>
            </w:r>
          </w:ins>
          <w:r>
            <w:rPr>
              <w:noProof/>
            </w:rPr>
          </w:r>
          <w:r>
            <w:rPr>
              <w:noProof/>
            </w:rPr>
            <w:fldChar w:fldCharType="separate"/>
          </w:r>
          <w:ins w:id="25" w:author="Ingr Jiri [2]" w:date="2025-05-14T11:45:00Z">
            <w:r>
              <w:rPr>
                <w:noProof/>
              </w:rPr>
              <w:t>6</w:t>
            </w:r>
            <w:r>
              <w:rPr>
                <w:noProof/>
              </w:rPr>
              <w:fldChar w:fldCharType="end"/>
            </w:r>
            <w:r w:rsidRPr="008A084D">
              <w:rPr>
                <w:rStyle w:val="Hypertextovodkaz"/>
                <w:noProof/>
              </w:rPr>
              <w:fldChar w:fldCharType="end"/>
            </w:r>
          </w:ins>
        </w:p>
        <w:p w14:paraId="1B3A6ABC" w14:textId="168EA4C8" w:rsidR="00512920" w:rsidRDefault="00512920">
          <w:pPr>
            <w:pStyle w:val="Obsah3"/>
            <w:rPr>
              <w:ins w:id="26" w:author="Ingr Jiri [2]" w:date="2025-05-14T11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27" w:author="Ingr Jiri [2]" w:date="2025-05-14T11:45:00Z">
            <w:r w:rsidRPr="008A084D">
              <w:rPr>
                <w:rStyle w:val="Hypertextovodkaz"/>
                <w:noProof/>
              </w:rPr>
              <w:fldChar w:fldCharType="begin"/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8115546"</w:instrText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 w:rsidRPr="008A084D">
              <w:rPr>
                <w:rStyle w:val="Hypertextovodkaz"/>
                <w:noProof/>
              </w:rPr>
              <w:fldChar w:fldCharType="separate"/>
            </w:r>
            <w:r w:rsidRPr="008A084D">
              <w:rPr>
                <w:rStyle w:val="Hypertextovodkaz"/>
                <w:noProof/>
              </w:rPr>
              <w:t>2.1.1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84D">
              <w:rPr>
                <w:rStyle w:val="Hypertextovodkaz"/>
                <w:noProof/>
              </w:rPr>
              <w:t>Detekce objektu s využitím hlubokého učení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8115546 \h </w:instrText>
            </w:r>
          </w:ins>
          <w:r>
            <w:rPr>
              <w:noProof/>
            </w:rPr>
          </w:r>
          <w:r>
            <w:rPr>
              <w:noProof/>
            </w:rPr>
            <w:fldChar w:fldCharType="separate"/>
          </w:r>
          <w:ins w:id="28" w:author="Ingr Jiri [2]" w:date="2025-05-14T11:45:00Z">
            <w:r>
              <w:rPr>
                <w:noProof/>
              </w:rPr>
              <w:t>6</w:t>
            </w:r>
            <w:r>
              <w:rPr>
                <w:noProof/>
              </w:rPr>
              <w:fldChar w:fldCharType="end"/>
            </w:r>
            <w:r w:rsidRPr="008A084D">
              <w:rPr>
                <w:rStyle w:val="Hypertextovodkaz"/>
                <w:noProof/>
              </w:rPr>
              <w:fldChar w:fldCharType="end"/>
            </w:r>
          </w:ins>
        </w:p>
        <w:p w14:paraId="2B1D819E" w14:textId="5528738C" w:rsidR="00512920" w:rsidRDefault="00512920">
          <w:pPr>
            <w:pStyle w:val="Obsah2"/>
            <w:rPr>
              <w:ins w:id="29" w:author="Ingr Jiri [2]" w:date="2025-05-14T11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30" w:author="Ingr Jiri [2]" w:date="2025-05-14T11:45:00Z">
            <w:r w:rsidRPr="008A084D">
              <w:rPr>
                <w:rStyle w:val="Hypertextovodkaz"/>
                <w:noProof/>
              </w:rPr>
              <w:fldChar w:fldCharType="begin"/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8115547"</w:instrText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 w:rsidRPr="008A084D">
              <w:rPr>
                <w:rStyle w:val="Hypertextovodkaz"/>
                <w:noProof/>
              </w:rPr>
              <w:fldChar w:fldCharType="separate"/>
            </w:r>
            <w:r w:rsidRPr="008A084D">
              <w:rPr>
                <w:rStyle w:val="Hypertextovodkaz"/>
                <w:noProof/>
              </w:rPr>
              <w:t>2.2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84D">
              <w:rPr>
                <w:rStyle w:val="Hypertextovodkaz"/>
                <w:noProof/>
              </w:rPr>
              <w:t>Umělé neuronové sítě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8115547 \h </w:instrText>
            </w:r>
          </w:ins>
          <w:r>
            <w:rPr>
              <w:noProof/>
            </w:rPr>
          </w:r>
          <w:r>
            <w:rPr>
              <w:noProof/>
            </w:rPr>
            <w:fldChar w:fldCharType="separate"/>
          </w:r>
          <w:ins w:id="31" w:author="Ingr Jiri [2]" w:date="2025-05-14T11:45:00Z">
            <w:r>
              <w:rPr>
                <w:noProof/>
              </w:rPr>
              <w:t>7</w:t>
            </w:r>
            <w:r>
              <w:rPr>
                <w:noProof/>
              </w:rPr>
              <w:fldChar w:fldCharType="end"/>
            </w:r>
            <w:r w:rsidRPr="008A084D">
              <w:rPr>
                <w:rStyle w:val="Hypertextovodkaz"/>
                <w:noProof/>
              </w:rPr>
              <w:fldChar w:fldCharType="end"/>
            </w:r>
          </w:ins>
        </w:p>
        <w:p w14:paraId="260263A4" w14:textId="17A28038" w:rsidR="00512920" w:rsidRDefault="00512920">
          <w:pPr>
            <w:pStyle w:val="Obsah2"/>
            <w:rPr>
              <w:ins w:id="32" w:author="Ingr Jiri [2]" w:date="2025-05-14T11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33" w:author="Ingr Jiri [2]" w:date="2025-05-14T11:45:00Z">
            <w:r w:rsidRPr="008A084D">
              <w:rPr>
                <w:rStyle w:val="Hypertextovodkaz"/>
                <w:noProof/>
              </w:rPr>
              <w:fldChar w:fldCharType="begin"/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8115548"</w:instrText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 w:rsidRPr="008A084D">
              <w:rPr>
                <w:rStyle w:val="Hypertextovodkaz"/>
                <w:noProof/>
              </w:rPr>
              <w:fldChar w:fldCharType="separate"/>
            </w:r>
            <w:r w:rsidRPr="008A084D">
              <w:rPr>
                <w:rStyle w:val="Hypertextovodkaz"/>
                <w:noProof/>
              </w:rPr>
              <w:t>2.3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84D">
              <w:rPr>
                <w:rStyle w:val="Hypertextovodkaz"/>
                <w:noProof/>
              </w:rPr>
              <w:t>Konvoluční neuronové sítě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8115548 \h </w:instrText>
            </w:r>
          </w:ins>
          <w:r>
            <w:rPr>
              <w:noProof/>
            </w:rPr>
          </w:r>
          <w:r>
            <w:rPr>
              <w:noProof/>
            </w:rPr>
            <w:fldChar w:fldCharType="separate"/>
          </w:r>
          <w:ins w:id="34" w:author="Ingr Jiri [2]" w:date="2025-05-14T11:45:00Z">
            <w:r>
              <w:rPr>
                <w:noProof/>
              </w:rPr>
              <w:t>8</w:t>
            </w:r>
            <w:r>
              <w:rPr>
                <w:noProof/>
              </w:rPr>
              <w:fldChar w:fldCharType="end"/>
            </w:r>
            <w:r w:rsidRPr="008A084D">
              <w:rPr>
                <w:rStyle w:val="Hypertextovodkaz"/>
                <w:noProof/>
              </w:rPr>
              <w:fldChar w:fldCharType="end"/>
            </w:r>
          </w:ins>
        </w:p>
        <w:p w14:paraId="44B54ADE" w14:textId="65C5E5FC" w:rsidR="00512920" w:rsidRDefault="00512920">
          <w:pPr>
            <w:pStyle w:val="Obsah2"/>
            <w:rPr>
              <w:ins w:id="35" w:author="Ingr Jiri [2]" w:date="2025-05-14T11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36" w:author="Ingr Jiri [2]" w:date="2025-05-14T11:45:00Z">
            <w:r w:rsidRPr="008A084D">
              <w:rPr>
                <w:rStyle w:val="Hypertextovodkaz"/>
                <w:noProof/>
              </w:rPr>
              <w:fldChar w:fldCharType="begin"/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8115549"</w:instrText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 w:rsidRPr="008A084D">
              <w:rPr>
                <w:rStyle w:val="Hypertextovodkaz"/>
                <w:noProof/>
              </w:rPr>
              <w:fldChar w:fldCharType="separate"/>
            </w:r>
            <w:r w:rsidRPr="008A084D">
              <w:rPr>
                <w:rStyle w:val="Hypertextovodkaz"/>
                <w:noProof/>
              </w:rPr>
              <w:t>2.4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84D">
              <w:rPr>
                <w:rStyle w:val="Hypertextovodkaz"/>
                <w:noProof/>
              </w:rPr>
              <w:t>Two-stage detektory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8115549 \h </w:instrText>
            </w:r>
          </w:ins>
          <w:r>
            <w:rPr>
              <w:noProof/>
            </w:rPr>
          </w:r>
          <w:r>
            <w:rPr>
              <w:noProof/>
            </w:rPr>
            <w:fldChar w:fldCharType="separate"/>
          </w:r>
          <w:ins w:id="37" w:author="Ingr Jiri [2]" w:date="2025-05-14T11:45:00Z">
            <w:r>
              <w:rPr>
                <w:noProof/>
              </w:rPr>
              <w:t>11</w:t>
            </w:r>
            <w:r>
              <w:rPr>
                <w:noProof/>
              </w:rPr>
              <w:fldChar w:fldCharType="end"/>
            </w:r>
            <w:r w:rsidRPr="008A084D">
              <w:rPr>
                <w:rStyle w:val="Hypertextovodkaz"/>
                <w:noProof/>
              </w:rPr>
              <w:fldChar w:fldCharType="end"/>
            </w:r>
          </w:ins>
        </w:p>
        <w:p w14:paraId="7A05FAA4" w14:textId="71EBDE34" w:rsidR="00512920" w:rsidRDefault="00512920">
          <w:pPr>
            <w:pStyle w:val="Obsah3"/>
            <w:rPr>
              <w:ins w:id="38" w:author="Ingr Jiri [2]" w:date="2025-05-14T11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39" w:author="Ingr Jiri [2]" w:date="2025-05-14T11:45:00Z">
            <w:r w:rsidRPr="008A084D">
              <w:rPr>
                <w:rStyle w:val="Hypertextovodkaz"/>
                <w:noProof/>
              </w:rPr>
              <w:fldChar w:fldCharType="begin"/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8115550"</w:instrText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 w:rsidRPr="008A084D">
              <w:rPr>
                <w:rStyle w:val="Hypertextovodkaz"/>
                <w:noProof/>
              </w:rPr>
              <w:fldChar w:fldCharType="separate"/>
            </w:r>
            <w:r w:rsidRPr="008A084D">
              <w:rPr>
                <w:rStyle w:val="Hypertextovodkaz"/>
                <w:noProof/>
              </w:rPr>
              <w:t>2.4.1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84D">
              <w:rPr>
                <w:rStyle w:val="Hypertextovodkaz"/>
                <w:noProof/>
              </w:rPr>
              <w:t>Region-based convolutional neural network (R-CNN)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8115550 \h </w:instrText>
            </w:r>
          </w:ins>
          <w:r>
            <w:rPr>
              <w:noProof/>
            </w:rPr>
          </w:r>
          <w:r>
            <w:rPr>
              <w:noProof/>
            </w:rPr>
            <w:fldChar w:fldCharType="separate"/>
          </w:r>
          <w:ins w:id="40" w:author="Ingr Jiri [2]" w:date="2025-05-14T11:45:00Z">
            <w:r>
              <w:rPr>
                <w:noProof/>
              </w:rPr>
              <w:t>11</w:t>
            </w:r>
            <w:r>
              <w:rPr>
                <w:noProof/>
              </w:rPr>
              <w:fldChar w:fldCharType="end"/>
            </w:r>
            <w:r w:rsidRPr="008A084D">
              <w:rPr>
                <w:rStyle w:val="Hypertextovodkaz"/>
                <w:noProof/>
              </w:rPr>
              <w:fldChar w:fldCharType="end"/>
            </w:r>
          </w:ins>
        </w:p>
        <w:p w14:paraId="526D572B" w14:textId="04E36B42" w:rsidR="00512920" w:rsidRDefault="00512920">
          <w:pPr>
            <w:pStyle w:val="Obsah3"/>
            <w:rPr>
              <w:ins w:id="41" w:author="Ingr Jiri [2]" w:date="2025-05-14T11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42" w:author="Ingr Jiri [2]" w:date="2025-05-14T11:45:00Z">
            <w:r w:rsidRPr="008A084D">
              <w:rPr>
                <w:rStyle w:val="Hypertextovodkaz"/>
                <w:noProof/>
              </w:rPr>
              <w:fldChar w:fldCharType="begin"/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8115551"</w:instrText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 w:rsidRPr="008A084D">
              <w:rPr>
                <w:rStyle w:val="Hypertextovodkaz"/>
                <w:noProof/>
              </w:rPr>
              <w:fldChar w:fldCharType="separate"/>
            </w:r>
            <w:r w:rsidRPr="008A084D">
              <w:rPr>
                <w:rStyle w:val="Hypertextovodkaz"/>
                <w:noProof/>
              </w:rPr>
              <w:t>2.4.2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84D">
              <w:rPr>
                <w:rStyle w:val="Hypertextovodkaz"/>
                <w:noProof/>
              </w:rPr>
              <w:t>Fast R-CNN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8115551 \h </w:instrText>
            </w:r>
          </w:ins>
          <w:r>
            <w:rPr>
              <w:noProof/>
            </w:rPr>
          </w:r>
          <w:r>
            <w:rPr>
              <w:noProof/>
            </w:rPr>
            <w:fldChar w:fldCharType="separate"/>
          </w:r>
          <w:ins w:id="43" w:author="Ingr Jiri [2]" w:date="2025-05-14T11:45:00Z">
            <w:r>
              <w:rPr>
                <w:noProof/>
              </w:rPr>
              <w:t>12</w:t>
            </w:r>
            <w:r>
              <w:rPr>
                <w:noProof/>
              </w:rPr>
              <w:fldChar w:fldCharType="end"/>
            </w:r>
            <w:r w:rsidRPr="008A084D">
              <w:rPr>
                <w:rStyle w:val="Hypertextovodkaz"/>
                <w:noProof/>
              </w:rPr>
              <w:fldChar w:fldCharType="end"/>
            </w:r>
          </w:ins>
        </w:p>
        <w:p w14:paraId="47B5F48C" w14:textId="5014AC2E" w:rsidR="00512920" w:rsidRDefault="00512920">
          <w:pPr>
            <w:pStyle w:val="Obsah3"/>
            <w:rPr>
              <w:ins w:id="44" w:author="Ingr Jiri [2]" w:date="2025-05-14T11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45" w:author="Ingr Jiri [2]" w:date="2025-05-14T11:45:00Z">
            <w:r w:rsidRPr="008A084D">
              <w:rPr>
                <w:rStyle w:val="Hypertextovodkaz"/>
                <w:noProof/>
              </w:rPr>
              <w:fldChar w:fldCharType="begin"/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8115552"</w:instrText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 w:rsidRPr="008A084D">
              <w:rPr>
                <w:rStyle w:val="Hypertextovodkaz"/>
                <w:noProof/>
              </w:rPr>
              <w:fldChar w:fldCharType="separate"/>
            </w:r>
            <w:r w:rsidRPr="008A084D">
              <w:rPr>
                <w:rStyle w:val="Hypertextovodkaz"/>
                <w:noProof/>
              </w:rPr>
              <w:t>2.4.3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84D">
              <w:rPr>
                <w:rStyle w:val="Hypertextovodkaz"/>
                <w:noProof/>
              </w:rPr>
              <w:t>Faster R-CNN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8115552 \h </w:instrText>
            </w:r>
          </w:ins>
          <w:r>
            <w:rPr>
              <w:noProof/>
            </w:rPr>
          </w:r>
          <w:r>
            <w:rPr>
              <w:noProof/>
            </w:rPr>
            <w:fldChar w:fldCharType="separate"/>
          </w:r>
          <w:ins w:id="46" w:author="Ingr Jiri [2]" w:date="2025-05-14T11:45:00Z">
            <w:r>
              <w:rPr>
                <w:noProof/>
              </w:rPr>
              <w:t>13</w:t>
            </w:r>
            <w:r>
              <w:rPr>
                <w:noProof/>
              </w:rPr>
              <w:fldChar w:fldCharType="end"/>
            </w:r>
            <w:r w:rsidRPr="008A084D">
              <w:rPr>
                <w:rStyle w:val="Hypertextovodkaz"/>
                <w:noProof/>
              </w:rPr>
              <w:fldChar w:fldCharType="end"/>
            </w:r>
          </w:ins>
        </w:p>
        <w:p w14:paraId="2A73763A" w14:textId="739674B3" w:rsidR="00512920" w:rsidRDefault="00512920">
          <w:pPr>
            <w:pStyle w:val="Obsah2"/>
            <w:rPr>
              <w:ins w:id="47" w:author="Ingr Jiri [2]" w:date="2025-05-14T11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48" w:author="Ingr Jiri [2]" w:date="2025-05-14T11:45:00Z">
            <w:r w:rsidRPr="008A084D">
              <w:rPr>
                <w:rStyle w:val="Hypertextovodkaz"/>
                <w:noProof/>
              </w:rPr>
              <w:fldChar w:fldCharType="begin"/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8115553"</w:instrText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 w:rsidRPr="008A084D">
              <w:rPr>
                <w:rStyle w:val="Hypertextovodkaz"/>
                <w:noProof/>
              </w:rPr>
              <w:fldChar w:fldCharType="separate"/>
            </w:r>
            <w:r w:rsidRPr="008A084D">
              <w:rPr>
                <w:rStyle w:val="Hypertextovodkaz"/>
                <w:noProof/>
              </w:rPr>
              <w:t>2.5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84D">
              <w:rPr>
                <w:rStyle w:val="Hypertextovodkaz"/>
                <w:noProof/>
              </w:rPr>
              <w:t>One-stage detektory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8115553 \h </w:instrText>
            </w:r>
          </w:ins>
          <w:r>
            <w:rPr>
              <w:noProof/>
            </w:rPr>
          </w:r>
          <w:r>
            <w:rPr>
              <w:noProof/>
            </w:rPr>
            <w:fldChar w:fldCharType="separate"/>
          </w:r>
          <w:ins w:id="49" w:author="Ingr Jiri [2]" w:date="2025-05-14T11:45:00Z">
            <w:r>
              <w:rPr>
                <w:noProof/>
              </w:rPr>
              <w:t>13</w:t>
            </w:r>
            <w:r>
              <w:rPr>
                <w:noProof/>
              </w:rPr>
              <w:fldChar w:fldCharType="end"/>
            </w:r>
            <w:r w:rsidRPr="008A084D">
              <w:rPr>
                <w:rStyle w:val="Hypertextovodkaz"/>
                <w:noProof/>
              </w:rPr>
              <w:fldChar w:fldCharType="end"/>
            </w:r>
          </w:ins>
        </w:p>
        <w:p w14:paraId="2A8B60F8" w14:textId="62CF12DA" w:rsidR="00512920" w:rsidRDefault="00512920">
          <w:pPr>
            <w:pStyle w:val="Obsah3"/>
            <w:rPr>
              <w:ins w:id="50" w:author="Ingr Jiri [2]" w:date="2025-05-14T11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51" w:author="Ingr Jiri [2]" w:date="2025-05-14T11:45:00Z">
            <w:r w:rsidRPr="008A084D">
              <w:rPr>
                <w:rStyle w:val="Hypertextovodkaz"/>
                <w:noProof/>
              </w:rPr>
              <w:fldChar w:fldCharType="begin"/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8115554"</w:instrText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 w:rsidRPr="008A084D">
              <w:rPr>
                <w:rStyle w:val="Hypertextovodkaz"/>
                <w:noProof/>
              </w:rPr>
              <w:fldChar w:fldCharType="separate"/>
            </w:r>
            <w:r w:rsidRPr="008A084D">
              <w:rPr>
                <w:rStyle w:val="Hypertextovodkaz"/>
                <w:noProof/>
              </w:rPr>
              <w:t>2.5.1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84D">
              <w:rPr>
                <w:rStyle w:val="Hypertextovodkaz"/>
                <w:noProof/>
              </w:rPr>
              <w:t>Single Shot Multibox Detector  (SSD)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8115554 \h </w:instrText>
            </w:r>
          </w:ins>
          <w:r>
            <w:rPr>
              <w:noProof/>
            </w:rPr>
          </w:r>
          <w:r>
            <w:rPr>
              <w:noProof/>
            </w:rPr>
            <w:fldChar w:fldCharType="separate"/>
          </w:r>
          <w:ins w:id="52" w:author="Ingr Jiri [2]" w:date="2025-05-14T11:45:00Z">
            <w:r>
              <w:rPr>
                <w:noProof/>
              </w:rPr>
              <w:t>13</w:t>
            </w:r>
            <w:r>
              <w:rPr>
                <w:noProof/>
              </w:rPr>
              <w:fldChar w:fldCharType="end"/>
            </w:r>
            <w:r w:rsidRPr="008A084D">
              <w:rPr>
                <w:rStyle w:val="Hypertextovodkaz"/>
                <w:noProof/>
              </w:rPr>
              <w:fldChar w:fldCharType="end"/>
            </w:r>
          </w:ins>
        </w:p>
        <w:p w14:paraId="4013D206" w14:textId="63739A9F" w:rsidR="00512920" w:rsidRDefault="00512920">
          <w:pPr>
            <w:pStyle w:val="Obsah2"/>
            <w:rPr>
              <w:ins w:id="53" w:author="Ingr Jiri [2]" w:date="2025-05-14T11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54" w:author="Ingr Jiri [2]" w:date="2025-05-14T11:45:00Z">
            <w:r w:rsidRPr="008A084D">
              <w:rPr>
                <w:rStyle w:val="Hypertextovodkaz"/>
                <w:noProof/>
              </w:rPr>
              <w:fldChar w:fldCharType="begin"/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8115555"</w:instrText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 w:rsidRPr="008A084D">
              <w:rPr>
                <w:rStyle w:val="Hypertextovodkaz"/>
                <w:noProof/>
              </w:rPr>
              <w:fldChar w:fldCharType="separate"/>
            </w:r>
            <w:r w:rsidRPr="008A084D">
              <w:rPr>
                <w:rStyle w:val="Hypertextovodkaz"/>
                <w:noProof/>
              </w:rPr>
              <w:t>2.6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84D">
              <w:rPr>
                <w:rStyle w:val="Hypertextovodkaz"/>
                <w:noProof/>
              </w:rPr>
              <w:t>You Only Look Once (YOLO)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8115555 \h </w:instrText>
            </w:r>
          </w:ins>
          <w:r>
            <w:rPr>
              <w:noProof/>
            </w:rPr>
          </w:r>
          <w:r>
            <w:rPr>
              <w:noProof/>
            </w:rPr>
            <w:fldChar w:fldCharType="separate"/>
          </w:r>
          <w:ins w:id="55" w:author="Ingr Jiri [2]" w:date="2025-05-14T11:45:00Z">
            <w:r>
              <w:rPr>
                <w:noProof/>
              </w:rPr>
              <w:t>14</w:t>
            </w:r>
            <w:r>
              <w:rPr>
                <w:noProof/>
              </w:rPr>
              <w:fldChar w:fldCharType="end"/>
            </w:r>
            <w:r w:rsidRPr="008A084D">
              <w:rPr>
                <w:rStyle w:val="Hypertextovodkaz"/>
                <w:noProof/>
              </w:rPr>
              <w:fldChar w:fldCharType="end"/>
            </w:r>
          </w:ins>
        </w:p>
        <w:p w14:paraId="536D1867" w14:textId="412FE71E" w:rsidR="00512920" w:rsidRDefault="00512920">
          <w:pPr>
            <w:pStyle w:val="Obsah3"/>
            <w:rPr>
              <w:ins w:id="56" w:author="Ingr Jiri [2]" w:date="2025-05-14T11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57" w:author="Ingr Jiri [2]" w:date="2025-05-14T11:45:00Z">
            <w:r w:rsidRPr="008A084D">
              <w:rPr>
                <w:rStyle w:val="Hypertextovodkaz"/>
                <w:noProof/>
              </w:rPr>
              <w:fldChar w:fldCharType="begin"/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8115556"</w:instrText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 w:rsidRPr="008A084D">
              <w:rPr>
                <w:rStyle w:val="Hypertextovodkaz"/>
                <w:noProof/>
              </w:rPr>
              <w:fldChar w:fldCharType="separate"/>
            </w:r>
            <w:r w:rsidRPr="008A084D">
              <w:rPr>
                <w:rStyle w:val="Hypertextovodkaz"/>
                <w:noProof/>
              </w:rPr>
              <w:t>2.6.1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84D">
              <w:rPr>
                <w:rStyle w:val="Hypertextovodkaz"/>
                <w:noProof/>
              </w:rPr>
              <w:t>Algoritmus YOLO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8115556 \h </w:instrText>
            </w:r>
          </w:ins>
          <w:r>
            <w:rPr>
              <w:noProof/>
            </w:rPr>
          </w:r>
          <w:r>
            <w:rPr>
              <w:noProof/>
            </w:rPr>
            <w:fldChar w:fldCharType="separate"/>
          </w:r>
          <w:ins w:id="58" w:author="Ingr Jiri [2]" w:date="2025-05-14T11:45:00Z">
            <w:r>
              <w:rPr>
                <w:noProof/>
              </w:rPr>
              <w:t>14</w:t>
            </w:r>
            <w:r>
              <w:rPr>
                <w:noProof/>
              </w:rPr>
              <w:fldChar w:fldCharType="end"/>
            </w:r>
            <w:r w:rsidRPr="008A084D">
              <w:rPr>
                <w:rStyle w:val="Hypertextovodkaz"/>
                <w:noProof/>
              </w:rPr>
              <w:fldChar w:fldCharType="end"/>
            </w:r>
          </w:ins>
        </w:p>
        <w:p w14:paraId="1B4E1AA9" w14:textId="7A0DC1C8" w:rsidR="00512920" w:rsidRDefault="00512920">
          <w:pPr>
            <w:pStyle w:val="Obsah3"/>
            <w:rPr>
              <w:ins w:id="59" w:author="Ingr Jiri [2]" w:date="2025-05-14T11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60" w:author="Ingr Jiri [2]" w:date="2025-05-14T11:45:00Z">
            <w:r w:rsidRPr="008A084D">
              <w:rPr>
                <w:rStyle w:val="Hypertextovodkaz"/>
                <w:noProof/>
              </w:rPr>
              <w:fldChar w:fldCharType="begin"/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8115570"</w:instrText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 w:rsidRPr="008A084D">
              <w:rPr>
                <w:rStyle w:val="Hypertextovodkaz"/>
                <w:noProof/>
              </w:rPr>
              <w:fldChar w:fldCharType="separate"/>
            </w:r>
            <w:r w:rsidRPr="008A084D">
              <w:rPr>
                <w:rStyle w:val="Hypertextovodkaz"/>
                <w:noProof/>
              </w:rPr>
              <w:t>2.6.2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84D">
              <w:rPr>
                <w:rStyle w:val="Hypertextovodkaz"/>
                <w:noProof/>
              </w:rPr>
              <w:t>Vývoj YOLO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8115570 \h </w:instrText>
            </w:r>
          </w:ins>
          <w:r>
            <w:rPr>
              <w:noProof/>
            </w:rPr>
          </w:r>
          <w:r>
            <w:rPr>
              <w:noProof/>
            </w:rPr>
            <w:fldChar w:fldCharType="separate"/>
          </w:r>
          <w:ins w:id="61" w:author="Ingr Jiri [2]" w:date="2025-05-14T11:45:00Z">
            <w:r>
              <w:rPr>
                <w:noProof/>
              </w:rPr>
              <w:t>15</w:t>
            </w:r>
            <w:r>
              <w:rPr>
                <w:noProof/>
              </w:rPr>
              <w:fldChar w:fldCharType="end"/>
            </w:r>
            <w:r w:rsidRPr="008A084D">
              <w:rPr>
                <w:rStyle w:val="Hypertextovodkaz"/>
                <w:noProof/>
              </w:rPr>
              <w:fldChar w:fldCharType="end"/>
            </w:r>
          </w:ins>
        </w:p>
        <w:p w14:paraId="1E6186CF" w14:textId="423C5413" w:rsidR="00512920" w:rsidRDefault="00512920">
          <w:pPr>
            <w:pStyle w:val="Obsah3"/>
            <w:rPr>
              <w:ins w:id="62" w:author="Ingr Jiri [2]" w:date="2025-05-14T11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63" w:author="Ingr Jiri [2]" w:date="2025-05-14T11:45:00Z">
            <w:r w:rsidRPr="008A084D">
              <w:rPr>
                <w:rStyle w:val="Hypertextovodkaz"/>
                <w:noProof/>
              </w:rPr>
              <w:fldChar w:fldCharType="begin"/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8115571"</w:instrText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 w:rsidRPr="008A084D">
              <w:rPr>
                <w:rStyle w:val="Hypertextovodkaz"/>
                <w:noProof/>
              </w:rPr>
              <w:fldChar w:fldCharType="separate"/>
            </w:r>
            <w:r w:rsidRPr="008A084D">
              <w:rPr>
                <w:rStyle w:val="Hypertextovodkaz"/>
                <w:noProof/>
              </w:rPr>
              <w:t>2.6.3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84D">
              <w:rPr>
                <w:rStyle w:val="Hypertextovodkaz"/>
                <w:noProof/>
              </w:rPr>
              <w:t>Velikosti YOLO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8115571 \h </w:instrText>
            </w:r>
          </w:ins>
          <w:r>
            <w:rPr>
              <w:noProof/>
            </w:rPr>
          </w:r>
          <w:r>
            <w:rPr>
              <w:noProof/>
            </w:rPr>
            <w:fldChar w:fldCharType="separate"/>
          </w:r>
          <w:ins w:id="64" w:author="Ingr Jiri [2]" w:date="2025-05-14T11:45:00Z">
            <w:r>
              <w:rPr>
                <w:noProof/>
              </w:rPr>
              <w:t>17</w:t>
            </w:r>
            <w:r>
              <w:rPr>
                <w:noProof/>
              </w:rPr>
              <w:fldChar w:fldCharType="end"/>
            </w:r>
            <w:r w:rsidRPr="008A084D">
              <w:rPr>
                <w:rStyle w:val="Hypertextovodkaz"/>
                <w:noProof/>
              </w:rPr>
              <w:fldChar w:fldCharType="end"/>
            </w:r>
          </w:ins>
        </w:p>
        <w:p w14:paraId="1E7D7CA2" w14:textId="1FA85883" w:rsidR="00512920" w:rsidRDefault="00512920">
          <w:pPr>
            <w:pStyle w:val="Obsah3"/>
            <w:rPr>
              <w:ins w:id="65" w:author="Ingr Jiri [2]" w:date="2025-05-14T11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66" w:author="Ingr Jiri [2]" w:date="2025-05-14T11:45:00Z">
            <w:r w:rsidRPr="008A084D">
              <w:rPr>
                <w:rStyle w:val="Hypertextovodkaz"/>
                <w:noProof/>
              </w:rPr>
              <w:fldChar w:fldCharType="begin"/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8115572"</w:instrText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 w:rsidRPr="008A084D">
              <w:rPr>
                <w:rStyle w:val="Hypertextovodkaz"/>
                <w:noProof/>
              </w:rPr>
              <w:fldChar w:fldCharType="separate"/>
            </w:r>
            <w:r w:rsidRPr="008A084D">
              <w:rPr>
                <w:rStyle w:val="Hypertextovodkaz"/>
                <w:noProof/>
              </w:rPr>
              <w:t>2.6.4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84D">
              <w:rPr>
                <w:rStyle w:val="Hypertextovodkaz"/>
                <w:noProof/>
              </w:rPr>
              <w:t>Výstup YOLO algoritmu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8115572 \h </w:instrText>
            </w:r>
          </w:ins>
          <w:r>
            <w:rPr>
              <w:noProof/>
            </w:rPr>
          </w:r>
          <w:r>
            <w:rPr>
              <w:noProof/>
            </w:rPr>
            <w:fldChar w:fldCharType="separate"/>
          </w:r>
          <w:ins w:id="67" w:author="Ingr Jiri [2]" w:date="2025-05-14T11:45:00Z">
            <w:r>
              <w:rPr>
                <w:noProof/>
              </w:rPr>
              <w:t>18</w:t>
            </w:r>
            <w:r>
              <w:rPr>
                <w:noProof/>
              </w:rPr>
              <w:fldChar w:fldCharType="end"/>
            </w:r>
            <w:r w:rsidRPr="008A084D">
              <w:rPr>
                <w:rStyle w:val="Hypertextovodkaz"/>
                <w:noProof/>
              </w:rPr>
              <w:fldChar w:fldCharType="end"/>
            </w:r>
          </w:ins>
        </w:p>
        <w:p w14:paraId="4F2306A0" w14:textId="2D8D073B" w:rsidR="00512920" w:rsidRDefault="00512920">
          <w:pPr>
            <w:pStyle w:val="Obsah2"/>
            <w:rPr>
              <w:ins w:id="68" w:author="Ingr Jiri [2]" w:date="2025-05-14T11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69" w:author="Ingr Jiri [2]" w:date="2025-05-14T11:45:00Z">
            <w:r w:rsidRPr="008A084D">
              <w:rPr>
                <w:rStyle w:val="Hypertextovodkaz"/>
                <w:noProof/>
              </w:rPr>
              <w:fldChar w:fldCharType="begin"/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8115573"</w:instrText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 w:rsidRPr="008A084D">
              <w:rPr>
                <w:rStyle w:val="Hypertextovodkaz"/>
                <w:noProof/>
              </w:rPr>
              <w:fldChar w:fldCharType="separate"/>
            </w:r>
            <w:r w:rsidRPr="008A084D">
              <w:rPr>
                <w:rStyle w:val="Hypertextovodkaz"/>
                <w:noProof/>
              </w:rPr>
              <w:t>2.7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84D">
              <w:rPr>
                <w:rStyle w:val="Hypertextovodkaz"/>
                <w:noProof/>
              </w:rPr>
              <w:t>Srovnání one-stage vs. two-stage algortimů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8115573 \h </w:instrText>
            </w:r>
          </w:ins>
          <w:r>
            <w:rPr>
              <w:noProof/>
            </w:rPr>
          </w:r>
          <w:r>
            <w:rPr>
              <w:noProof/>
            </w:rPr>
            <w:fldChar w:fldCharType="separate"/>
          </w:r>
          <w:ins w:id="70" w:author="Ingr Jiri [2]" w:date="2025-05-14T11:45:00Z">
            <w:r>
              <w:rPr>
                <w:noProof/>
              </w:rPr>
              <w:t>18</w:t>
            </w:r>
            <w:r>
              <w:rPr>
                <w:noProof/>
              </w:rPr>
              <w:fldChar w:fldCharType="end"/>
            </w:r>
            <w:r w:rsidRPr="008A084D">
              <w:rPr>
                <w:rStyle w:val="Hypertextovodkaz"/>
                <w:noProof/>
              </w:rPr>
              <w:fldChar w:fldCharType="end"/>
            </w:r>
          </w:ins>
        </w:p>
        <w:p w14:paraId="0DC215AC" w14:textId="3EF3F7C8" w:rsidR="00512920" w:rsidRDefault="00512920">
          <w:pPr>
            <w:pStyle w:val="Obsah2"/>
            <w:rPr>
              <w:ins w:id="71" w:author="Ingr Jiri [2]" w:date="2025-05-14T11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72" w:author="Ingr Jiri [2]" w:date="2025-05-14T11:45:00Z">
            <w:r w:rsidRPr="008A084D">
              <w:rPr>
                <w:rStyle w:val="Hypertextovodkaz"/>
                <w:noProof/>
              </w:rPr>
              <w:fldChar w:fldCharType="begin"/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8115574"</w:instrText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 w:rsidRPr="008A084D">
              <w:rPr>
                <w:rStyle w:val="Hypertextovodkaz"/>
                <w:noProof/>
              </w:rPr>
              <w:fldChar w:fldCharType="separate"/>
            </w:r>
            <w:r w:rsidRPr="008A084D">
              <w:rPr>
                <w:rStyle w:val="Hypertextovodkaz"/>
                <w:noProof/>
              </w:rPr>
              <w:t>2.8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84D">
              <w:rPr>
                <w:rStyle w:val="Hypertextovodkaz"/>
                <w:noProof/>
              </w:rPr>
              <w:t>Evaluační metriky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8115574 \h </w:instrText>
            </w:r>
          </w:ins>
          <w:r>
            <w:rPr>
              <w:noProof/>
            </w:rPr>
          </w:r>
          <w:r>
            <w:rPr>
              <w:noProof/>
            </w:rPr>
            <w:fldChar w:fldCharType="separate"/>
          </w:r>
          <w:ins w:id="73" w:author="Ingr Jiri [2]" w:date="2025-05-14T11:45:00Z">
            <w:r>
              <w:rPr>
                <w:noProof/>
              </w:rPr>
              <w:t>19</w:t>
            </w:r>
            <w:r>
              <w:rPr>
                <w:noProof/>
              </w:rPr>
              <w:fldChar w:fldCharType="end"/>
            </w:r>
            <w:r w:rsidRPr="008A084D">
              <w:rPr>
                <w:rStyle w:val="Hypertextovodkaz"/>
                <w:noProof/>
              </w:rPr>
              <w:fldChar w:fldCharType="end"/>
            </w:r>
          </w:ins>
        </w:p>
        <w:p w14:paraId="69C63063" w14:textId="5E2EED4C" w:rsidR="00512920" w:rsidRDefault="00512920">
          <w:pPr>
            <w:pStyle w:val="Obsah3"/>
            <w:rPr>
              <w:ins w:id="74" w:author="Ingr Jiri [2]" w:date="2025-05-14T11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75" w:author="Ingr Jiri [2]" w:date="2025-05-14T11:45:00Z">
            <w:r w:rsidRPr="008A084D">
              <w:rPr>
                <w:rStyle w:val="Hypertextovodkaz"/>
                <w:noProof/>
              </w:rPr>
              <w:fldChar w:fldCharType="begin"/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8115575"</w:instrText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 w:rsidRPr="008A084D">
              <w:rPr>
                <w:rStyle w:val="Hypertextovodkaz"/>
                <w:noProof/>
              </w:rPr>
              <w:fldChar w:fldCharType="separate"/>
            </w:r>
            <w:r w:rsidRPr="008A084D">
              <w:rPr>
                <w:rStyle w:val="Hypertextovodkaz"/>
                <w:noProof/>
              </w:rPr>
              <w:t>2.8.1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84D">
              <w:rPr>
                <w:rStyle w:val="Hypertextovodkaz"/>
                <w:noProof/>
              </w:rPr>
              <w:t>Intersection over Union (IoU)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8115575 \h </w:instrText>
            </w:r>
          </w:ins>
          <w:r>
            <w:rPr>
              <w:noProof/>
            </w:rPr>
          </w:r>
          <w:r>
            <w:rPr>
              <w:noProof/>
            </w:rPr>
            <w:fldChar w:fldCharType="separate"/>
          </w:r>
          <w:ins w:id="76" w:author="Ingr Jiri [2]" w:date="2025-05-14T11:45:00Z">
            <w:r>
              <w:rPr>
                <w:noProof/>
              </w:rPr>
              <w:t>19</w:t>
            </w:r>
            <w:r>
              <w:rPr>
                <w:noProof/>
              </w:rPr>
              <w:fldChar w:fldCharType="end"/>
            </w:r>
            <w:r w:rsidRPr="008A084D">
              <w:rPr>
                <w:rStyle w:val="Hypertextovodkaz"/>
                <w:noProof/>
              </w:rPr>
              <w:fldChar w:fldCharType="end"/>
            </w:r>
          </w:ins>
        </w:p>
        <w:p w14:paraId="733B3C0D" w14:textId="0F2426BA" w:rsidR="00512920" w:rsidRDefault="00512920">
          <w:pPr>
            <w:pStyle w:val="Obsah3"/>
            <w:rPr>
              <w:ins w:id="77" w:author="Ingr Jiri [2]" w:date="2025-05-14T11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78" w:author="Ingr Jiri [2]" w:date="2025-05-14T11:45:00Z">
            <w:r w:rsidRPr="008A084D">
              <w:rPr>
                <w:rStyle w:val="Hypertextovodkaz"/>
                <w:noProof/>
              </w:rPr>
              <w:fldChar w:fldCharType="begin"/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8115576"</w:instrText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 w:rsidRPr="008A084D">
              <w:rPr>
                <w:rStyle w:val="Hypertextovodkaz"/>
                <w:noProof/>
              </w:rPr>
              <w:fldChar w:fldCharType="separate"/>
            </w:r>
            <w:r w:rsidRPr="008A084D">
              <w:rPr>
                <w:rStyle w:val="Hypertextovodkaz"/>
                <w:noProof/>
              </w:rPr>
              <w:t>2.8.2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84D">
              <w:rPr>
                <w:rStyle w:val="Hypertextovodkaz"/>
                <w:noProof/>
              </w:rPr>
              <w:t>Precision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8115576 \h </w:instrText>
            </w:r>
          </w:ins>
          <w:r>
            <w:rPr>
              <w:noProof/>
            </w:rPr>
          </w:r>
          <w:r>
            <w:rPr>
              <w:noProof/>
            </w:rPr>
            <w:fldChar w:fldCharType="separate"/>
          </w:r>
          <w:ins w:id="79" w:author="Ingr Jiri [2]" w:date="2025-05-14T11:45:00Z">
            <w:r>
              <w:rPr>
                <w:noProof/>
              </w:rPr>
              <w:t>19</w:t>
            </w:r>
            <w:r>
              <w:rPr>
                <w:noProof/>
              </w:rPr>
              <w:fldChar w:fldCharType="end"/>
            </w:r>
            <w:r w:rsidRPr="008A084D">
              <w:rPr>
                <w:rStyle w:val="Hypertextovodkaz"/>
                <w:noProof/>
              </w:rPr>
              <w:fldChar w:fldCharType="end"/>
            </w:r>
          </w:ins>
        </w:p>
        <w:p w14:paraId="427BA2C1" w14:textId="27800B23" w:rsidR="00512920" w:rsidRDefault="00512920">
          <w:pPr>
            <w:pStyle w:val="Obsah3"/>
            <w:rPr>
              <w:ins w:id="80" w:author="Ingr Jiri [2]" w:date="2025-05-14T11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81" w:author="Ingr Jiri [2]" w:date="2025-05-14T11:45:00Z">
            <w:r w:rsidRPr="008A084D">
              <w:rPr>
                <w:rStyle w:val="Hypertextovodkaz"/>
                <w:noProof/>
              </w:rPr>
              <w:fldChar w:fldCharType="begin"/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8115577"</w:instrText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 w:rsidRPr="008A084D">
              <w:rPr>
                <w:rStyle w:val="Hypertextovodkaz"/>
                <w:noProof/>
              </w:rPr>
              <w:fldChar w:fldCharType="separate"/>
            </w:r>
            <w:r w:rsidRPr="008A084D">
              <w:rPr>
                <w:rStyle w:val="Hypertextovodkaz"/>
                <w:noProof/>
              </w:rPr>
              <w:t>2.8.3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84D">
              <w:rPr>
                <w:rStyle w:val="Hypertextovodkaz"/>
                <w:noProof/>
              </w:rPr>
              <w:t>Recall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8115577 \h </w:instrText>
            </w:r>
          </w:ins>
          <w:r>
            <w:rPr>
              <w:noProof/>
            </w:rPr>
          </w:r>
          <w:r>
            <w:rPr>
              <w:noProof/>
            </w:rPr>
            <w:fldChar w:fldCharType="separate"/>
          </w:r>
          <w:ins w:id="82" w:author="Ingr Jiri [2]" w:date="2025-05-14T11:45:00Z">
            <w:r>
              <w:rPr>
                <w:noProof/>
              </w:rPr>
              <w:t>20</w:t>
            </w:r>
            <w:r>
              <w:rPr>
                <w:noProof/>
              </w:rPr>
              <w:fldChar w:fldCharType="end"/>
            </w:r>
            <w:r w:rsidRPr="008A084D">
              <w:rPr>
                <w:rStyle w:val="Hypertextovodkaz"/>
                <w:noProof/>
              </w:rPr>
              <w:fldChar w:fldCharType="end"/>
            </w:r>
          </w:ins>
        </w:p>
        <w:p w14:paraId="1C1F8C79" w14:textId="56B38473" w:rsidR="00512920" w:rsidRDefault="00512920">
          <w:pPr>
            <w:pStyle w:val="Obsah3"/>
            <w:rPr>
              <w:ins w:id="83" w:author="Ingr Jiri [2]" w:date="2025-05-14T11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84" w:author="Ingr Jiri [2]" w:date="2025-05-14T11:45:00Z">
            <w:r w:rsidRPr="008A084D">
              <w:rPr>
                <w:rStyle w:val="Hypertextovodkaz"/>
                <w:noProof/>
              </w:rPr>
              <w:fldChar w:fldCharType="begin"/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8115578"</w:instrText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 w:rsidRPr="008A084D">
              <w:rPr>
                <w:rStyle w:val="Hypertextovodkaz"/>
                <w:noProof/>
              </w:rPr>
              <w:fldChar w:fldCharType="separate"/>
            </w:r>
            <w:r w:rsidRPr="008A084D">
              <w:rPr>
                <w:rStyle w:val="Hypertextovodkaz"/>
                <w:noProof/>
              </w:rPr>
              <w:t>2.8.4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84D">
              <w:rPr>
                <w:rStyle w:val="Hypertextovodkaz"/>
                <w:noProof/>
              </w:rPr>
              <w:t>Average Precision (AP)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8115578 \h </w:instrText>
            </w:r>
          </w:ins>
          <w:r>
            <w:rPr>
              <w:noProof/>
            </w:rPr>
          </w:r>
          <w:r>
            <w:rPr>
              <w:noProof/>
            </w:rPr>
            <w:fldChar w:fldCharType="separate"/>
          </w:r>
          <w:ins w:id="85" w:author="Ingr Jiri [2]" w:date="2025-05-14T11:45:00Z">
            <w:r>
              <w:rPr>
                <w:noProof/>
              </w:rPr>
              <w:t>20</w:t>
            </w:r>
            <w:r>
              <w:rPr>
                <w:noProof/>
              </w:rPr>
              <w:fldChar w:fldCharType="end"/>
            </w:r>
            <w:r w:rsidRPr="008A084D">
              <w:rPr>
                <w:rStyle w:val="Hypertextovodkaz"/>
                <w:noProof/>
              </w:rPr>
              <w:fldChar w:fldCharType="end"/>
            </w:r>
          </w:ins>
        </w:p>
        <w:p w14:paraId="015CC6F1" w14:textId="4FC0893A" w:rsidR="00512920" w:rsidRDefault="00512920">
          <w:pPr>
            <w:pStyle w:val="Obsah1"/>
            <w:tabs>
              <w:tab w:val="left" w:pos="510"/>
            </w:tabs>
            <w:rPr>
              <w:ins w:id="86" w:author="Ingr Jiri [2]" w:date="2025-05-14T11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87" w:author="Ingr Jiri [2]" w:date="2025-05-14T11:45:00Z">
            <w:r w:rsidRPr="008A084D">
              <w:rPr>
                <w:rStyle w:val="Hypertextovodkaz"/>
                <w:noProof/>
              </w:rPr>
              <w:fldChar w:fldCharType="begin"/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8115579"</w:instrText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 w:rsidRPr="008A084D">
              <w:rPr>
                <w:rStyle w:val="Hypertextovodkaz"/>
                <w:noProof/>
              </w:rPr>
              <w:fldChar w:fldCharType="separate"/>
            </w:r>
            <w:r w:rsidRPr="008A084D">
              <w:rPr>
                <w:rStyle w:val="Hypertextovodkaz"/>
                <w:noProof/>
              </w:rPr>
              <w:t>3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84D">
              <w:rPr>
                <w:rStyle w:val="Hypertextovodkaz"/>
                <w:noProof/>
              </w:rPr>
              <w:t>EXPERIMENTÁLNÍ ČÁST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8115579 \h </w:instrText>
            </w:r>
          </w:ins>
          <w:r>
            <w:rPr>
              <w:noProof/>
            </w:rPr>
          </w:r>
          <w:r>
            <w:rPr>
              <w:noProof/>
            </w:rPr>
            <w:fldChar w:fldCharType="separate"/>
          </w:r>
          <w:ins w:id="88" w:author="Ingr Jiri [2]" w:date="2025-05-14T11:45:00Z">
            <w:r>
              <w:rPr>
                <w:noProof/>
              </w:rPr>
              <w:t>22</w:t>
            </w:r>
            <w:r>
              <w:rPr>
                <w:noProof/>
              </w:rPr>
              <w:fldChar w:fldCharType="end"/>
            </w:r>
            <w:r w:rsidRPr="008A084D">
              <w:rPr>
                <w:rStyle w:val="Hypertextovodkaz"/>
                <w:noProof/>
              </w:rPr>
              <w:fldChar w:fldCharType="end"/>
            </w:r>
          </w:ins>
        </w:p>
        <w:p w14:paraId="5F48BBE1" w14:textId="6F6F2141" w:rsidR="00512920" w:rsidRDefault="00512920">
          <w:pPr>
            <w:pStyle w:val="Obsah2"/>
            <w:rPr>
              <w:ins w:id="89" w:author="Ingr Jiri [2]" w:date="2025-05-14T11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90" w:author="Ingr Jiri [2]" w:date="2025-05-14T11:45:00Z">
            <w:r w:rsidRPr="008A084D">
              <w:rPr>
                <w:rStyle w:val="Hypertextovodkaz"/>
                <w:noProof/>
              </w:rPr>
              <w:fldChar w:fldCharType="begin"/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8115583"</w:instrText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 w:rsidRPr="008A084D">
              <w:rPr>
                <w:rStyle w:val="Hypertextovodkaz"/>
                <w:noProof/>
              </w:rPr>
              <w:fldChar w:fldCharType="separate"/>
            </w:r>
            <w:r w:rsidRPr="008A084D">
              <w:rPr>
                <w:rStyle w:val="Hypertextovodkaz"/>
                <w:noProof/>
              </w:rPr>
              <w:t>3.1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84D">
              <w:rPr>
                <w:rStyle w:val="Hypertextovodkaz"/>
                <w:noProof/>
              </w:rPr>
              <w:t>Dataset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8115583 \h </w:instrText>
            </w:r>
          </w:ins>
          <w:r>
            <w:rPr>
              <w:noProof/>
            </w:rPr>
          </w:r>
          <w:r>
            <w:rPr>
              <w:noProof/>
            </w:rPr>
            <w:fldChar w:fldCharType="separate"/>
          </w:r>
          <w:ins w:id="91" w:author="Ingr Jiri [2]" w:date="2025-05-14T11:45:00Z">
            <w:r>
              <w:rPr>
                <w:noProof/>
              </w:rPr>
              <w:t>22</w:t>
            </w:r>
            <w:r>
              <w:rPr>
                <w:noProof/>
              </w:rPr>
              <w:fldChar w:fldCharType="end"/>
            </w:r>
            <w:r w:rsidRPr="008A084D">
              <w:rPr>
                <w:rStyle w:val="Hypertextovodkaz"/>
                <w:noProof/>
              </w:rPr>
              <w:fldChar w:fldCharType="end"/>
            </w:r>
          </w:ins>
        </w:p>
        <w:p w14:paraId="045C86A7" w14:textId="33C3BA19" w:rsidR="00512920" w:rsidRDefault="00512920">
          <w:pPr>
            <w:pStyle w:val="Obsah3"/>
            <w:rPr>
              <w:ins w:id="92" w:author="Ingr Jiri [2]" w:date="2025-05-14T11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93" w:author="Ingr Jiri [2]" w:date="2025-05-14T11:45:00Z">
            <w:r w:rsidRPr="008A084D">
              <w:rPr>
                <w:rStyle w:val="Hypertextovodkaz"/>
                <w:noProof/>
              </w:rPr>
              <w:fldChar w:fldCharType="begin"/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8115584"</w:instrText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 w:rsidRPr="008A084D">
              <w:rPr>
                <w:rStyle w:val="Hypertextovodkaz"/>
                <w:noProof/>
              </w:rPr>
              <w:fldChar w:fldCharType="separate"/>
            </w:r>
            <w:r w:rsidRPr="008A084D">
              <w:rPr>
                <w:rStyle w:val="Hypertextovodkaz"/>
                <w:noProof/>
              </w:rPr>
              <w:t>3.1.1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84D">
              <w:rPr>
                <w:rStyle w:val="Hypertextovodkaz"/>
                <w:noProof/>
              </w:rPr>
              <w:t>Manuální anotace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8115584 \h </w:instrText>
            </w:r>
          </w:ins>
          <w:r>
            <w:rPr>
              <w:noProof/>
            </w:rPr>
          </w:r>
          <w:r>
            <w:rPr>
              <w:noProof/>
            </w:rPr>
            <w:fldChar w:fldCharType="separate"/>
          </w:r>
          <w:ins w:id="94" w:author="Ingr Jiri [2]" w:date="2025-05-14T11:45:00Z">
            <w:r>
              <w:rPr>
                <w:noProof/>
              </w:rPr>
              <w:t>23</w:t>
            </w:r>
            <w:r>
              <w:rPr>
                <w:noProof/>
              </w:rPr>
              <w:fldChar w:fldCharType="end"/>
            </w:r>
            <w:r w:rsidRPr="008A084D">
              <w:rPr>
                <w:rStyle w:val="Hypertextovodkaz"/>
                <w:noProof/>
              </w:rPr>
              <w:fldChar w:fldCharType="end"/>
            </w:r>
          </w:ins>
        </w:p>
        <w:p w14:paraId="6CA6606C" w14:textId="1D7A4DC3" w:rsidR="00512920" w:rsidRDefault="00512920">
          <w:pPr>
            <w:pStyle w:val="Obsah3"/>
            <w:rPr>
              <w:ins w:id="95" w:author="Ingr Jiri [2]" w:date="2025-05-14T11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96" w:author="Ingr Jiri [2]" w:date="2025-05-14T11:45:00Z">
            <w:r w:rsidRPr="008A084D">
              <w:rPr>
                <w:rStyle w:val="Hypertextovodkaz"/>
                <w:noProof/>
              </w:rPr>
              <w:fldChar w:fldCharType="begin"/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8115585"</w:instrText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 w:rsidRPr="008A084D">
              <w:rPr>
                <w:rStyle w:val="Hypertextovodkaz"/>
                <w:noProof/>
              </w:rPr>
              <w:fldChar w:fldCharType="separate"/>
            </w:r>
            <w:r w:rsidRPr="008A084D">
              <w:rPr>
                <w:rStyle w:val="Hypertextovodkaz"/>
                <w:noProof/>
              </w:rPr>
              <w:t>3.1.2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84D">
              <w:rPr>
                <w:rStyle w:val="Hypertextovodkaz"/>
                <w:noProof/>
              </w:rPr>
              <w:t>Semi-automatické anotace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8115585 \h </w:instrText>
            </w:r>
          </w:ins>
          <w:r>
            <w:rPr>
              <w:noProof/>
            </w:rPr>
          </w:r>
          <w:r>
            <w:rPr>
              <w:noProof/>
            </w:rPr>
            <w:fldChar w:fldCharType="separate"/>
          </w:r>
          <w:ins w:id="97" w:author="Ingr Jiri [2]" w:date="2025-05-14T11:45:00Z">
            <w:r>
              <w:rPr>
                <w:noProof/>
              </w:rPr>
              <w:t>23</w:t>
            </w:r>
            <w:r>
              <w:rPr>
                <w:noProof/>
              </w:rPr>
              <w:fldChar w:fldCharType="end"/>
            </w:r>
            <w:r w:rsidRPr="008A084D">
              <w:rPr>
                <w:rStyle w:val="Hypertextovodkaz"/>
                <w:noProof/>
              </w:rPr>
              <w:fldChar w:fldCharType="end"/>
            </w:r>
          </w:ins>
        </w:p>
        <w:p w14:paraId="45CE126F" w14:textId="2E3C505B" w:rsidR="00512920" w:rsidRDefault="00512920">
          <w:pPr>
            <w:pStyle w:val="Obsah3"/>
            <w:rPr>
              <w:ins w:id="98" w:author="Ingr Jiri [2]" w:date="2025-05-14T11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99" w:author="Ingr Jiri [2]" w:date="2025-05-14T11:45:00Z">
            <w:r w:rsidRPr="008A084D">
              <w:rPr>
                <w:rStyle w:val="Hypertextovodkaz"/>
                <w:noProof/>
              </w:rPr>
              <w:lastRenderedPageBreak/>
              <w:fldChar w:fldCharType="begin"/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8115586"</w:instrText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 w:rsidRPr="008A084D">
              <w:rPr>
                <w:rStyle w:val="Hypertextovodkaz"/>
                <w:noProof/>
              </w:rPr>
              <w:fldChar w:fldCharType="separate"/>
            </w:r>
            <w:r w:rsidRPr="008A084D">
              <w:rPr>
                <w:rStyle w:val="Hypertextovodkaz"/>
                <w:noProof/>
              </w:rPr>
              <w:t>3.1.3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84D">
              <w:rPr>
                <w:rStyle w:val="Hypertextovodkaz"/>
                <w:noProof/>
              </w:rPr>
              <w:t>Rozložení datasetu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8115586 \h </w:instrText>
            </w:r>
          </w:ins>
          <w:r>
            <w:rPr>
              <w:noProof/>
            </w:rPr>
          </w:r>
          <w:r>
            <w:rPr>
              <w:noProof/>
            </w:rPr>
            <w:fldChar w:fldCharType="separate"/>
          </w:r>
          <w:ins w:id="100" w:author="Ingr Jiri [2]" w:date="2025-05-14T11:45:00Z">
            <w:r>
              <w:rPr>
                <w:noProof/>
              </w:rPr>
              <w:t>24</w:t>
            </w:r>
            <w:r>
              <w:rPr>
                <w:noProof/>
              </w:rPr>
              <w:fldChar w:fldCharType="end"/>
            </w:r>
            <w:r w:rsidRPr="008A084D">
              <w:rPr>
                <w:rStyle w:val="Hypertextovodkaz"/>
                <w:noProof/>
              </w:rPr>
              <w:fldChar w:fldCharType="end"/>
            </w:r>
          </w:ins>
        </w:p>
        <w:p w14:paraId="0DA60844" w14:textId="5CCB8F3A" w:rsidR="00512920" w:rsidRDefault="00512920">
          <w:pPr>
            <w:pStyle w:val="Obsah3"/>
            <w:rPr>
              <w:ins w:id="101" w:author="Ingr Jiri [2]" w:date="2025-05-14T11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102" w:author="Ingr Jiri [2]" w:date="2025-05-14T11:45:00Z">
            <w:r w:rsidRPr="008A084D">
              <w:rPr>
                <w:rStyle w:val="Hypertextovodkaz"/>
                <w:noProof/>
              </w:rPr>
              <w:fldChar w:fldCharType="begin"/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8115587"</w:instrText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 w:rsidRPr="008A084D">
              <w:rPr>
                <w:rStyle w:val="Hypertextovodkaz"/>
                <w:noProof/>
              </w:rPr>
              <w:fldChar w:fldCharType="separate"/>
            </w:r>
            <w:r w:rsidRPr="008A084D">
              <w:rPr>
                <w:rStyle w:val="Hypertextovodkaz"/>
                <w:noProof/>
              </w:rPr>
              <w:t>3.1.4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84D">
              <w:rPr>
                <w:rStyle w:val="Hypertextovodkaz"/>
                <w:noProof/>
              </w:rPr>
              <w:t>Křížová validace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8115587 \h </w:instrText>
            </w:r>
          </w:ins>
          <w:r>
            <w:rPr>
              <w:noProof/>
            </w:rPr>
          </w:r>
          <w:r>
            <w:rPr>
              <w:noProof/>
            </w:rPr>
            <w:fldChar w:fldCharType="separate"/>
          </w:r>
          <w:ins w:id="103" w:author="Ingr Jiri [2]" w:date="2025-05-14T11:45:00Z">
            <w:r>
              <w:rPr>
                <w:noProof/>
              </w:rPr>
              <w:t>25</w:t>
            </w:r>
            <w:r>
              <w:rPr>
                <w:noProof/>
              </w:rPr>
              <w:fldChar w:fldCharType="end"/>
            </w:r>
            <w:r w:rsidRPr="008A084D">
              <w:rPr>
                <w:rStyle w:val="Hypertextovodkaz"/>
                <w:noProof/>
              </w:rPr>
              <w:fldChar w:fldCharType="end"/>
            </w:r>
          </w:ins>
        </w:p>
        <w:p w14:paraId="3597C74F" w14:textId="66973399" w:rsidR="00512920" w:rsidRDefault="00512920">
          <w:pPr>
            <w:pStyle w:val="Obsah2"/>
            <w:rPr>
              <w:ins w:id="104" w:author="Ingr Jiri [2]" w:date="2025-05-14T11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105" w:author="Ingr Jiri [2]" w:date="2025-05-14T11:45:00Z">
            <w:r w:rsidRPr="008A084D">
              <w:rPr>
                <w:rStyle w:val="Hypertextovodkaz"/>
                <w:noProof/>
              </w:rPr>
              <w:fldChar w:fldCharType="begin"/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8115588"</w:instrText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 w:rsidRPr="008A084D">
              <w:rPr>
                <w:rStyle w:val="Hypertextovodkaz"/>
                <w:noProof/>
              </w:rPr>
              <w:fldChar w:fldCharType="separate"/>
            </w:r>
            <w:r w:rsidRPr="008A084D">
              <w:rPr>
                <w:rStyle w:val="Hypertextovodkaz"/>
                <w:noProof/>
              </w:rPr>
              <w:t>3.2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84D">
              <w:rPr>
                <w:rStyle w:val="Hypertextovodkaz"/>
                <w:noProof/>
              </w:rPr>
              <w:t>Trénování modelu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8115588 \h </w:instrText>
            </w:r>
          </w:ins>
          <w:r>
            <w:rPr>
              <w:noProof/>
            </w:rPr>
          </w:r>
          <w:r>
            <w:rPr>
              <w:noProof/>
            </w:rPr>
            <w:fldChar w:fldCharType="separate"/>
          </w:r>
          <w:ins w:id="106" w:author="Ingr Jiri [2]" w:date="2025-05-14T11:45:00Z">
            <w:r>
              <w:rPr>
                <w:noProof/>
              </w:rPr>
              <w:t>26</w:t>
            </w:r>
            <w:r>
              <w:rPr>
                <w:noProof/>
              </w:rPr>
              <w:fldChar w:fldCharType="end"/>
            </w:r>
            <w:r w:rsidRPr="008A084D">
              <w:rPr>
                <w:rStyle w:val="Hypertextovodkaz"/>
                <w:noProof/>
              </w:rPr>
              <w:fldChar w:fldCharType="end"/>
            </w:r>
          </w:ins>
        </w:p>
        <w:p w14:paraId="1AC5FACB" w14:textId="46F40571" w:rsidR="00512920" w:rsidRDefault="00512920">
          <w:pPr>
            <w:pStyle w:val="Obsah3"/>
            <w:rPr>
              <w:ins w:id="107" w:author="Ingr Jiri [2]" w:date="2025-05-14T11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108" w:author="Ingr Jiri [2]" w:date="2025-05-14T11:45:00Z">
            <w:r w:rsidRPr="008A084D">
              <w:rPr>
                <w:rStyle w:val="Hypertextovodkaz"/>
                <w:noProof/>
              </w:rPr>
              <w:fldChar w:fldCharType="begin"/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8115589"</w:instrText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 w:rsidRPr="008A084D">
              <w:rPr>
                <w:rStyle w:val="Hypertextovodkaz"/>
                <w:noProof/>
              </w:rPr>
              <w:fldChar w:fldCharType="separate"/>
            </w:r>
            <w:r w:rsidRPr="008A084D">
              <w:rPr>
                <w:rStyle w:val="Hypertextovodkaz"/>
                <w:noProof/>
              </w:rPr>
              <w:t>3.2.1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84D">
              <w:rPr>
                <w:rStyle w:val="Hypertextovodkaz"/>
                <w:noProof/>
              </w:rPr>
              <w:t>Počet epoch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8115589 \h </w:instrText>
            </w:r>
          </w:ins>
          <w:r>
            <w:rPr>
              <w:noProof/>
            </w:rPr>
          </w:r>
          <w:r>
            <w:rPr>
              <w:noProof/>
            </w:rPr>
            <w:fldChar w:fldCharType="separate"/>
          </w:r>
          <w:ins w:id="109" w:author="Ingr Jiri [2]" w:date="2025-05-14T11:45:00Z">
            <w:r>
              <w:rPr>
                <w:noProof/>
              </w:rPr>
              <w:t>26</w:t>
            </w:r>
            <w:r>
              <w:rPr>
                <w:noProof/>
              </w:rPr>
              <w:fldChar w:fldCharType="end"/>
            </w:r>
            <w:r w:rsidRPr="008A084D">
              <w:rPr>
                <w:rStyle w:val="Hypertextovodkaz"/>
                <w:noProof/>
              </w:rPr>
              <w:fldChar w:fldCharType="end"/>
            </w:r>
          </w:ins>
        </w:p>
        <w:p w14:paraId="3832F019" w14:textId="5EAC8095" w:rsidR="00512920" w:rsidRDefault="00512920">
          <w:pPr>
            <w:pStyle w:val="Obsah3"/>
            <w:rPr>
              <w:ins w:id="110" w:author="Ingr Jiri [2]" w:date="2025-05-14T11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111" w:author="Ingr Jiri [2]" w:date="2025-05-14T11:45:00Z">
            <w:r w:rsidRPr="008A084D">
              <w:rPr>
                <w:rStyle w:val="Hypertextovodkaz"/>
                <w:noProof/>
              </w:rPr>
              <w:fldChar w:fldCharType="begin"/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8115590"</w:instrText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 w:rsidRPr="008A084D">
              <w:rPr>
                <w:rStyle w:val="Hypertextovodkaz"/>
                <w:noProof/>
              </w:rPr>
              <w:fldChar w:fldCharType="separate"/>
            </w:r>
            <w:r w:rsidRPr="008A084D">
              <w:rPr>
                <w:rStyle w:val="Hypertextovodkaz"/>
                <w:noProof/>
              </w:rPr>
              <w:t>3.2.2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84D">
              <w:rPr>
                <w:rStyle w:val="Hypertextovodkaz"/>
                <w:noProof/>
              </w:rPr>
              <w:t>Patience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8115590 \h </w:instrText>
            </w:r>
          </w:ins>
          <w:r>
            <w:rPr>
              <w:noProof/>
            </w:rPr>
          </w:r>
          <w:r>
            <w:rPr>
              <w:noProof/>
            </w:rPr>
            <w:fldChar w:fldCharType="separate"/>
          </w:r>
          <w:ins w:id="112" w:author="Ingr Jiri [2]" w:date="2025-05-14T11:45:00Z">
            <w:r>
              <w:rPr>
                <w:noProof/>
              </w:rPr>
              <w:t>27</w:t>
            </w:r>
            <w:r>
              <w:rPr>
                <w:noProof/>
              </w:rPr>
              <w:fldChar w:fldCharType="end"/>
            </w:r>
            <w:r w:rsidRPr="008A084D">
              <w:rPr>
                <w:rStyle w:val="Hypertextovodkaz"/>
                <w:noProof/>
              </w:rPr>
              <w:fldChar w:fldCharType="end"/>
            </w:r>
          </w:ins>
        </w:p>
        <w:p w14:paraId="1531CB52" w14:textId="780045D9" w:rsidR="00512920" w:rsidRDefault="00512920">
          <w:pPr>
            <w:pStyle w:val="Obsah3"/>
            <w:rPr>
              <w:ins w:id="113" w:author="Ingr Jiri [2]" w:date="2025-05-14T11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114" w:author="Ingr Jiri [2]" w:date="2025-05-14T11:45:00Z">
            <w:r w:rsidRPr="008A084D">
              <w:rPr>
                <w:rStyle w:val="Hypertextovodkaz"/>
                <w:noProof/>
              </w:rPr>
              <w:fldChar w:fldCharType="begin"/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8115591"</w:instrText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 w:rsidRPr="008A084D">
              <w:rPr>
                <w:rStyle w:val="Hypertextovodkaz"/>
                <w:noProof/>
              </w:rPr>
              <w:fldChar w:fldCharType="separate"/>
            </w:r>
            <w:r w:rsidRPr="008A084D">
              <w:rPr>
                <w:rStyle w:val="Hypertextovodkaz"/>
                <w:noProof/>
              </w:rPr>
              <w:t>3.2.3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84D">
              <w:rPr>
                <w:rStyle w:val="Hypertextovodkaz"/>
                <w:noProof/>
              </w:rPr>
              <w:t>Optimalizační algoritmus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8115591 \h </w:instrText>
            </w:r>
          </w:ins>
          <w:r>
            <w:rPr>
              <w:noProof/>
            </w:rPr>
          </w:r>
          <w:r>
            <w:rPr>
              <w:noProof/>
            </w:rPr>
            <w:fldChar w:fldCharType="separate"/>
          </w:r>
          <w:ins w:id="115" w:author="Ingr Jiri [2]" w:date="2025-05-14T11:45:00Z">
            <w:r>
              <w:rPr>
                <w:noProof/>
              </w:rPr>
              <w:t>27</w:t>
            </w:r>
            <w:r>
              <w:rPr>
                <w:noProof/>
              </w:rPr>
              <w:fldChar w:fldCharType="end"/>
            </w:r>
            <w:r w:rsidRPr="008A084D">
              <w:rPr>
                <w:rStyle w:val="Hypertextovodkaz"/>
                <w:noProof/>
              </w:rPr>
              <w:fldChar w:fldCharType="end"/>
            </w:r>
          </w:ins>
        </w:p>
        <w:p w14:paraId="3251D345" w14:textId="432E8023" w:rsidR="00512920" w:rsidRDefault="00512920">
          <w:pPr>
            <w:pStyle w:val="Obsah3"/>
            <w:rPr>
              <w:ins w:id="116" w:author="Ingr Jiri [2]" w:date="2025-05-14T11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117" w:author="Ingr Jiri [2]" w:date="2025-05-14T11:45:00Z">
            <w:r w:rsidRPr="008A084D">
              <w:rPr>
                <w:rStyle w:val="Hypertextovodkaz"/>
                <w:noProof/>
              </w:rPr>
              <w:fldChar w:fldCharType="begin"/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8115592"</w:instrText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 w:rsidRPr="008A084D">
              <w:rPr>
                <w:rStyle w:val="Hypertextovodkaz"/>
                <w:noProof/>
              </w:rPr>
              <w:fldChar w:fldCharType="separate"/>
            </w:r>
            <w:r w:rsidRPr="008A084D">
              <w:rPr>
                <w:rStyle w:val="Hypertextovodkaz"/>
                <w:noProof/>
              </w:rPr>
              <w:t>3.2.4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84D">
              <w:rPr>
                <w:rStyle w:val="Hypertextovodkaz"/>
                <w:noProof/>
              </w:rPr>
              <w:t>Rychlost učení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8115592 \h </w:instrText>
            </w:r>
          </w:ins>
          <w:r>
            <w:rPr>
              <w:noProof/>
            </w:rPr>
          </w:r>
          <w:r>
            <w:rPr>
              <w:noProof/>
            </w:rPr>
            <w:fldChar w:fldCharType="separate"/>
          </w:r>
          <w:ins w:id="118" w:author="Ingr Jiri [2]" w:date="2025-05-14T11:45:00Z">
            <w:r>
              <w:rPr>
                <w:noProof/>
              </w:rPr>
              <w:t>27</w:t>
            </w:r>
            <w:r>
              <w:rPr>
                <w:noProof/>
              </w:rPr>
              <w:fldChar w:fldCharType="end"/>
            </w:r>
            <w:r w:rsidRPr="008A084D">
              <w:rPr>
                <w:rStyle w:val="Hypertextovodkaz"/>
                <w:noProof/>
              </w:rPr>
              <w:fldChar w:fldCharType="end"/>
            </w:r>
          </w:ins>
        </w:p>
        <w:p w14:paraId="0822C6AD" w14:textId="22E12358" w:rsidR="00512920" w:rsidRDefault="00512920">
          <w:pPr>
            <w:pStyle w:val="Obsah3"/>
            <w:rPr>
              <w:ins w:id="119" w:author="Ingr Jiri [2]" w:date="2025-05-14T11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120" w:author="Ingr Jiri [2]" w:date="2025-05-14T11:45:00Z">
            <w:r w:rsidRPr="008A084D">
              <w:rPr>
                <w:rStyle w:val="Hypertextovodkaz"/>
                <w:noProof/>
              </w:rPr>
              <w:fldChar w:fldCharType="begin"/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8115593"</w:instrText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 w:rsidRPr="008A084D">
              <w:rPr>
                <w:rStyle w:val="Hypertextovodkaz"/>
                <w:noProof/>
              </w:rPr>
              <w:fldChar w:fldCharType="separate"/>
            </w:r>
            <w:r w:rsidRPr="008A084D">
              <w:rPr>
                <w:rStyle w:val="Hypertextovodkaz"/>
                <w:noProof/>
              </w:rPr>
              <w:t>3.2.5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84D">
              <w:rPr>
                <w:rStyle w:val="Hypertextovodkaz"/>
                <w:noProof/>
              </w:rPr>
              <w:t>Batch size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8115593 \h </w:instrText>
            </w:r>
          </w:ins>
          <w:r>
            <w:rPr>
              <w:noProof/>
            </w:rPr>
          </w:r>
          <w:r>
            <w:rPr>
              <w:noProof/>
            </w:rPr>
            <w:fldChar w:fldCharType="separate"/>
          </w:r>
          <w:ins w:id="121" w:author="Ingr Jiri [2]" w:date="2025-05-14T11:45:00Z">
            <w:r>
              <w:rPr>
                <w:noProof/>
              </w:rPr>
              <w:t>27</w:t>
            </w:r>
            <w:r>
              <w:rPr>
                <w:noProof/>
              </w:rPr>
              <w:fldChar w:fldCharType="end"/>
            </w:r>
            <w:r w:rsidRPr="008A084D">
              <w:rPr>
                <w:rStyle w:val="Hypertextovodkaz"/>
                <w:noProof/>
              </w:rPr>
              <w:fldChar w:fldCharType="end"/>
            </w:r>
          </w:ins>
        </w:p>
        <w:p w14:paraId="392C8EB3" w14:textId="02B4F231" w:rsidR="00512920" w:rsidRDefault="00512920">
          <w:pPr>
            <w:pStyle w:val="Obsah3"/>
            <w:rPr>
              <w:ins w:id="122" w:author="Ingr Jiri [2]" w:date="2025-05-14T11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123" w:author="Ingr Jiri [2]" w:date="2025-05-14T11:45:00Z">
            <w:r w:rsidRPr="008A084D">
              <w:rPr>
                <w:rStyle w:val="Hypertextovodkaz"/>
                <w:noProof/>
              </w:rPr>
              <w:fldChar w:fldCharType="begin"/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8115594"</w:instrText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 w:rsidRPr="008A084D">
              <w:rPr>
                <w:rStyle w:val="Hypertextovodkaz"/>
                <w:noProof/>
              </w:rPr>
              <w:fldChar w:fldCharType="separate"/>
            </w:r>
            <w:r w:rsidRPr="008A084D">
              <w:rPr>
                <w:rStyle w:val="Hypertextovodkaz"/>
                <w:noProof/>
              </w:rPr>
              <w:t>3.2.6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84D">
              <w:rPr>
                <w:rStyle w:val="Hypertextovodkaz"/>
                <w:noProof/>
              </w:rPr>
              <w:t>Augmentace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8115594 \h </w:instrText>
            </w:r>
          </w:ins>
          <w:r>
            <w:rPr>
              <w:noProof/>
            </w:rPr>
          </w:r>
          <w:r>
            <w:rPr>
              <w:noProof/>
            </w:rPr>
            <w:fldChar w:fldCharType="separate"/>
          </w:r>
          <w:ins w:id="124" w:author="Ingr Jiri [2]" w:date="2025-05-14T11:45:00Z">
            <w:r>
              <w:rPr>
                <w:noProof/>
              </w:rPr>
              <w:t>28</w:t>
            </w:r>
            <w:r>
              <w:rPr>
                <w:noProof/>
              </w:rPr>
              <w:fldChar w:fldCharType="end"/>
            </w:r>
            <w:r w:rsidRPr="008A084D">
              <w:rPr>
                <w:rStyle w:val="Hypertextovodkaz"/>
                <w:noProof/>
              </w:rPr>
              <w:fldChar w:fldCharType="end"/>
            </w:r>
          </w:ins>
        </w:p>
        <w:p w14:paraId="7D6B372D" w14:textId="6D5ACDA0" w:rsidR="00512920" w:rsidRDefault="00512920">
          <w:pPr>
            <w:pStyle w:val="Obsah3"/>
            <w:rPr>
              <w:ins w:id="125" w:author="Ingr Jiri [2]" w:date="2025-05-14T11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126" w:author="Ingr Jiri [2]" w:date="2025-05-14T11:45:00Z">
            <w:r w:rsidRPr="008A084D">
              <w:rPr>
                <w:rStyle w:val="Hypertextovodkaz"/>
                <w:noProof/>
              </w:rPr>
              <w:fldChar w:fldCharType="begin"/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8115595"</w:instrText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 w:rsidRPr="008A084D">
              <w:rPr>
                <w:rStyle w:val="Hypertextovodkaz"/>
                <w:noProof/>
              </w:rPr>
              <w:fldChar w:fldCharType="separate"/>
            </w:r>
            <w:r w:rsidRPr="008A084D">
              <w:rPr>
                <w:rStyle w:val="Hypertextovodkaz"/>
                <w:noProof/>
              </w:rPr>
              <w:t>3.2.7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84D">
              <w:rPr>
                <w:rStyle w:val="Hypertextovodkaz"/>
                <w:noProof/>
              </w:rPr>
              <w:t>Testování velikostí YOLO modelů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8115595 \h </w:instrText>
            </w:r>
          </w:ins>
          <w:r>
            <w:rPr>
              <w:noProof/>
            </w:rPr>
          </w:r>
          <w:r>
            <w:rPr>
              <w:noProof/>
            </w:rPr>
            <w:fldChar w:fldCharType="separate"/>
          </w:r>
          <w:ins w:id="127" w:author="Ingr Jiri [2]" w:date="2025-05-14T11:45:00Z">
            <w:r>
              <w:rPr>
                <w:noProof/>
              </w:rPr>
              <w:t>29</w:t>
            </w:r>
            <w:r>
              <w:rPr>
                <w:noProof/>
              </w:rPr>
              <w:fldChar w:fldCharType="end"/>
            </w:r>
            <w:r w:rsidRPr="008A084D">
              <w:rPr>
                <w:rStyle w:val="Hypertextovodkaz"/>
                <w:noProof/>
              </w:rPr>
              <w:fldChar w:fldCharType="end"/>
            </w:r>
          </w:ins>
        </w:p>
        <w:p w14:paraId="1530A480" w14:textId="710DCD87" w:rsidR="00512920" w:rsidRDefault="00512920">
          <w:pPr>
            <w:pStyle w:val="Obsah3"/>
            <w:rPr>
              <w:ins w:id="128" w:author="Ingr Jiri [2]" w:date="2025-05-14T11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129" w:author="Ingr Jiri [2]" w:date="2025-05-14T11:45:00Z">
            <w:r w:rsidRPr="008A084D">
              <w:rPr>
                <w:rStyle w:val="Hypertextovodkaz"/>
                <w:noProof/>
              </w:rPr>
              <w:fldChar w:fldCharType="begin"/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8115596"</w:instrText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 w:rsidRPr="008A084D">
              <w:rPr>
                <w:rStyle w:val="Hypertextovodkaz"/>
                <w:noProof/>
              </w:rPr>
              <w:fldChar w:fldCharType="separate"/>
            </w:r>
            <w:r w:rsidRPr="008A084D">
              <w:rPr>
                <w:rStyle w:val="Hypertextovodkaz"/>
                <w:noProof/>
              </w:rPr>
              <w:t>3.2.8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84D">
              <w:rPr>
                <w:rStyle w:val="Hypertextovodkaz"/>
                <w:noProof/>
              </w:rPr>
              <w:t>Volba optimalizačního algoritmu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8115596 \h </w:instrText>
            </w:r>
          </w:ins>
          <w:r>
            <w:rPr>
              <w:noProof/>
            </w:rPr>
          </w:r>
          <w:r>
            <w:rPr>
              <w:noProof/>
            </w:rPr>
            <w:fldChar w:fldCharType="separate"/>
          </w:r>
          <w:ins w:id="130" w:author="Ingr Jiri [2]" w:date="2025-05-14T11:45:00Z">
            <w:r>
              <w:rPr>
                <w:noProof/>
              </w:rPr>
              <w:t>29</w:t>
            </w:r>
            <w:r>
              <w:rPr>
                <w:noProof/>
              </w:rPr>
              <w:fldChar w:fldCharType="end"/>
            </w:r>
            <w:r w:rsidRPr="008A084D">
              <w:rPr>
                <w:rStyle w:val="Hypertextovodkaz"/>
                <w:noProof/>
              </w:rPr>
              <w:fldChar w:fldCharType="end"/>
            </w:r>
          </w:ins>
        </w:p>
        <w:p w14:paraId="06236C64" w14:textId="0559C6AE" w:rsidR="00512920" w:rsidDel="004973B5" w:rsidRDefault="00512920">
          <w:pPr>
            <w:pStyle w:val="Obsah3"/>
            <w:rPr>
              <w:ins w:id="131" w:author="Ingr Jiri [2]" w:date="2025-05-14T11:45:00Z"/>
              <w:del w:id="132" w:author="Ingr Jiri" w:date="2025-05-16T12:09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133" w:author="Ingr Jiri [2]" w:date="2025-05-14T11:45:00Z">
            <w:r w:rsidRPr="008A084D">
              <w:rPr>
                <w:rStyle w:val="Hypertextovodkaz"/>
                <w:noProof/>
              </w:rPr>
              <w:fldChar w:fldCharType="begin"/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8115598"</w:instrText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 w:rsidRPr="008A084D">
              <w:rPr>
                <w:rStyle w:val="Hypertextovodkaz"/>
                <w:noProof/>
              </w:rPr>
              <w:fldChar w:fldCharType="separate"/>
            </w:r>
            <w:r w:rsidRPr="008A084D">
              <w:rPr>
                <w:rStyle w:val="Hypertextovodkaz"/>
                <w:noProof/>
              </w:rPr>
              <w:t>3.2.9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84D">
              <w:rPr>
                <w:rStyle w:val="Hypertextovodkaz"/>
                <w:noProof/>
              </w:rPr>
              <w:t>Testování hyperparametrů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8115598 \h </w:instrText>
            </w:r>
          </w:ins>
          <w:r>
            <w:rPr>
              <w:noProof/>
            </w:rPr>
          </w:r>
          <w:r>
            <w:rPr>
              <w:noProof/>
            </w:rPr>
            <w:fldChar w:fldCharType="separate"/>
          </w:r>
          <w:ins w:id="134" w:author="Ingr Jiri [2]" w:date="2025-05-14T11:45:00Z">
            <w:r>
              <w:rPr>
                <w:noProof/>
              </w:rPr>
              <w:t>30</w:t>
            </w:r>
            <w:r>
              <w:rPr>
                <w:noProof/>
              </w:rPr>
              <w:fldChar w:fldCharType="end"/>
            </w:r>
            <w:r w:rsidRPr="008A084D">
              <w:rPr>
                <w:rStyle w:val="Hypertextovodkaz"/>
                <w:noProof/>
              </w:rPr>
              <w:fldChar w:fldCharType="end"/>
            </w:r>
          </w:ins>
        </w:p>
        <w:p w14:paraId="1801DA0C" w14:textId="301D1417" w:rsidR="00512920" w:rsidRDefault="00512920" w:rsidP="004973B5">
          <w:pPr>
            <w:pStyle w:val="Obsah3"/>
            <w:rPr>
              <w:ins w:id="135" w:author="Ingr Jiri [2]" w:date="2025-05-14T11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  <w:pPrChange w:id="136" w:author="Ingr Jiri" w:date="2025-05-16T12:09:00Z">
              <w:pPr>
                <w:pStyle w:val="Obsah1"/>
              </w:pPr>
            </w:pPrChange>
          </w:pPr>
          <w:ins w:id="137" w:author="Ingr Jiri [2]" w:date="2025-05-14T11:45:00Z">
            <w:del w:id="138" w:author="Ingr Jiri" w:date="2025-05-16T12:09:00Z">
              <w:r w:rsidRPr="008A084D" w:rsidDel="004973B5">
                <w:rPr>
                  <w:rStyle w:val="Hypertextovodkaz"/>
                  <w:noProof/>
                </w:rPr>
                <w:fldChar w:fldCharType="begin"/>
              </w:r>
              <w:r w:rsidRPr="008A084D" w:rsidDel="004973B5">
                <w:rPr>
                  <w:rStyle w:val="Hypertextovodkaz"/>
                  <w:noProof/>
                </w:rPr>
                <w:delInstrText xml:space="preserve"> </w:delInstrText>
              </w:r>
              <w:r w:rsidDel="004973B5">
                <w:rPr>
                  <w:noProof/>
                </w:rPr>
                <w:delInstrText>HYPERLINK \l "_Toc198115599"</w:delInstrText>
              </w:r>
              <w:r w:rsidRPr="008A084D" w:rsidDel="004973B5">
                <w:rPr>
                  <w:rStyle w:val="Hypertextovodkaz"/>
                  <w:noProof/>
                </w:rPr>
                <w:delInstrText xml:space="preserve"> </w:delInstrText>
              </w:r>
              <w:r w:rsidRPr="008A084D" w:rsidDel="004973B5">
                <w:rPr>
                  <w:rStyle w:val="Hypertextovodkaz"/>
                  <w:noProof/>
                </w:rPr>
                <w:fldChar w:fldCharType="separate"/>
              </w:r>
              <w:r w:rsidDel="004973B5">
                <w:rPr>
                  <w:rFonts w:asciiTheme="minorHAnsi" w:eastAsiaTheme="minorEastAsia" w:hAnsiTheme="minorHAnsi" w:cstheme="minorBidi"/>
                  <w:noProof/>
                  <w:kern w:val="2"/>
                  <w:lang w:eastAsia="cs-CZ"/>
                  <w14:ligatures w14:val="standardContextual"/>
                </w:rPr>
                <w:tab/>
              </w:r>
              <w:r w:rsidRPr="008A084D" w:rsidDel="004973B5">
                <w:rPr>
                  <w:rStyle w:val="Hypertextovodkaz"/>
                  <w:noProof/>
                </w:rPr>
                <w:delText>VÝSLEDKY A DISKUSE</w:delText>
              </w:r>
              <w:r w:rsidDel="004973B5">
                <w:rPr>
                  <w:noProof/>
                </w:rPr>
                <w:tab/>
              </w:r>
              <w:r w:rsidDel="004973B5">
                <w:rPr>
                  <w:noProof/>
                </w:rPr>
                <w:fldChar w:fldCharType="begin"/>
              </w:r>
              <w:r w:rsidDel="004973B5">
                <w:rPr>
                  <w:noProof/>
                </w:rPr>
                <w:delInstrText xml:space="preserve"> PAGEREF _Toc198115599 \h </w:delInstrText>
              </w:r>
            </w:del>
          </w:ins>
          <w:del w:id="139" w:author="Ingr Jiri" w:date="2025-05-16T12:09:00Z">
            <w:r w:rsidDel="004973B5">
              <w:rPr>
                <w:noProof/>
              </w:rPr>
            </w:r>
            <w:r w:rsidDel="004973B5">
              <w:rPr>
                <w:noProof/>
              </w:rPr>
              <w:fldChar w:fldCharType="separate"/>
            </w:r>
          </w:del>
          <w:ins w:id="140" w:author="Ingr Jiri [2]" w:date="2025-05-14T11:45:00Z">
            <w:del w:id="141" w:author="Ingr Jiri" w:date="2025-05-16T12:09:00Z">
              <w:r w:rsidDel="004973B5">
                <w:rPr>
                  <w:noProof/>
                </w:rPr>
                <w:delText>34</w:delText>
              </w:r>
              <w:r w:rsidDel="004973B5">
                <w:rPr>
                  <w:noProof/>
                </w:rPr>
                <w:fldChar w:fldCharType="end"/>
              </w:r>
              <w:r w:rsidRPr="008A084D" w:rsidDel="004973B5">
                <w:rPr>
                  <w:rStyle w:val="Hypertextovodkaz"/>
                  <w:noProof/>
                </w:rPr>
                <w:fldChar w:fldCharType="end"/>
              </w:r>
            </w:del>
          </w:ins>
        </w:p>
        <w:p w14:paraId="1A16CE29" w14:textId="62E97DCE" w:rsidR="00512920" w:rsidRDefault="00512920">
          <w:pPr>
            <w:pStyle w:val="Obsah1"/>
            <w:rPr>
              <w:ins w:id="142" w:author="Ingr Jiri [2]" w:date="2025-05-14T11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143" w:author="Ingr Jiri [2]" w:date="2025-05-14T11:45:00Z">
            <w:r w:rsidRPr="008A084D">
              <w:rPr>
                <w:rStyle w:val="Hypertextovodkaz"/>
                <w:noProof/>
              </w:rPr>
              <w:fldChar w:fldCharType="begin"/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8115600"</w:instrText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 w:rsidRPr="008A084D">
              <w:rPr>
                <w:rStyle w:val="Hypertextovodkaz"/>
                <w:noProof/>
              </w:rPr>
              <w:fldChar w:fldCharType="separate"/>
            </w:r>
            <w:r w:rsidRPr="008A084D">
              <w:rPr>
                <w:rStyle w:val="Hypertextovodkaz"/>
                <w:noProof/>
              </w:rPr>
              <w:t>4</w:t>
            </w:r>
          </w:ins>
          <w:ins w:id="144" w:author="Ingr Jiri" w:date="2025-05-16T12:09:00Z">
            <w:r w:rsidR="004973B5">
              <w:rPr>
                <w:rStyle w:val="Hypertextovodkaz"/>
                <w:noProof/>
              </w:rPr>
              <w:t xml:space="preserve"> </w:t>
            </w:r>
          </w:ins>
          <w:ins w:id="145" w:author="Ingr Jiri" w:date="2025-05-16T12:10:00Z">
            <w:r w:rsidR="00E27821">
              <w:rPr>
                <w:rStyle w:val="Hypertextovodkaz"/>
                <w:noProof/>
              </w:rPr>
              <w:t xml:space="preserve">   </w:t>
            </w:r>
            <w:r w:rsidR="005625D1">
              <w:rPr>
                <w:rStyle w:val="Hypertextovodkaz"/>
                <w:noProof/>
              </w:rPr>
              <w:t xml:space="preserve">  </w:t>
            </w:r>
          </w:ins>
          <w:ins w:id="146" w:author="Ingr Jiri" w:date="2025-05-16T12:09:00Z">
            <w:r w:rsidR="004973B5">
              <w:rPr>
                <w:rStyle w:val="Hypertextovodkaz"/>
                <w:noProof/>
              </w:rPr>
              <w:t>VÝSLEDKY A DISKUZE</w:t>
            </w:r>
          </w:ins>
          <w:ins w:id="147" w:author="Ingr Jiri" w:date="2025-05-16T12:10:00Z">
            <w:r w:rsidR="00E27821" w:rsidRPr="00E27821">
              <w:rPr>
                <w:rStyle w:val="Hypertextovodkaz"/>
                <w:noProof/>
              </w:rPr>
              <w:tab/>
            </w:r>
            <w:r w:rsidR="00E27821">
              <w:rPr>
                <w:rStyle w:val="Hypertextovodkaz"/>
                <w:noProof/>
              </w:rPr>
              <w:t xml:space="preserve"> </w:t>
            </w:r>
          </w:ins>
          <w:ins w:id="148" w:author="Ingr Jiri [2]" w:date="2025-05-14T11:45:00Z">
            <w:del w:id="149" w:author="Ingr Jiri" w:date="2025-05-16T12:09:00Z">
              <w:r w:rsidDel="004973B5">
                <w:rPr>
                  <w:noProof/>
                </w:rPr>
                <w:tab/>
              </w:r>
            </w:del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8115600 \h </w:instrText>
            </w:r>
          </w:ins>
          <w:r>
            <w:rPr>
              <w:noProof/>
            </w:rPr>
          </w:r>
          <w:r>
            <w:rPr>
              <w:noProof/>
            </w:rPr>
            <w:fldChar w:fldCharType="separate"/>
          </w:r>
          <w:ins w:id="150" w:author="Ingr Jiri [2]" w:date="2025-05-14T11:45:00Z">
            <w:r>
              <w:rPr>
                <w:noProof/>
              </w:rPr>
              <w:t>34</w:t>
            </w:r>
            <w:r>
              <w:rPr>
                <w:noProof/>
              </w:rPr>
              <w:fldChar w:fldCharType="end"/>
            </w:r>
            <w:r w:rsidRPr="008A084D">
              <w:rPr>
                <w:rStyle w:val="Hypertextovodkaz"/>
                <w:noProof/>
              </w:rPr>
              <w:fldChar w:fldCharType="end"/>
            </w:r>
          </w:ins>
        </w:p>
        <w:p w14:paraId="77EFBF87" w14:textId="43ECD795" w:rsidR="00512920" w:rsidRDefault="00512920">
          <w:pPr>
            <w:pStyle w:val="Obsah2"/>
            <w:rPr>
              <w:ins w:id="151" w:author="Ingr Jiri [2]" w:date="2025-05-14T11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152" w:author="Ingr Jiri [2]" w:date="2025-05-14T11:45:00Z">
            <w:r w:rsidRPr="008A084D">
              <w:rPr>
                <w:rStyle w:val="Hypertextovodkaz"/>
                <w:noProof/>
              </w:rPr>
              <w:fldChar w:fldCharType="begin"/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8115601"</w:instrText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 w:rsidRPr="008A084D">
              <w:rPr>
                <w:rStyle w:val="Hypertextovodkaz"/>
                <w:noProof/>
              </w:rPr>
              <w:fldChar w:fldCharType="separate"/>
            </w:r>
            <w:r w:rsidRPr="008A084D">
              <w:rPr>
                <w:rStyle w:val="Hypertextovodkaz"/>
                <w:noProof/>
              </w:rPr>
              <w:t>4.1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84D">
              <w:rPr>
                <w:rStyle w:val="Hypertextovodkaz"/>
                <w:noProof/>
              </w:rPr>
              <w:t>Příprava datasetu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8115601 \h </w:instrText>
            </w:r>
          </w:ins>
          <w:r>
            <w:rPr>
              <w:noProof/>
            </w:rPr>
          </w:r>
          <w:r>
            <w:rPr>
              <w:noProof/>
            </w:rPr>
            <w:fldChar w:fldCharType="separate"/>
          </w:r>
          <w:ins w:id="153" w:author="Ingr Jiri [2]" w:date="2025-05-14T11:45:00Z">
            <w:r>
              <w:rPr>
                <w:noProof/>
              </w:rPr>
              <w:t>34</w:t>
            </w:r>
            <w:r>
              <w:rPr>
                <w:noProof/>
              </w:rPr>
              <w:fldChar w:fldCharType="end"/>
            </w:r>
            <w:r w:rsidRPr="008A084D">
              <w:rPr>
                <w:rStyle w:val="Hypertextovodkaz"/>
                <w:noProof/>
              </w:rPr>
              <w:fldChar w:fldCharType="end"/>
            </w:r>
          </w:ins>
        </w:p>
        <w:p w14:paraId="43938691" w14:textId="1760BB5D" w:rsidR="00512920" w:rsidRDefault="00512920">
          <w:pPr>
            <w:pStyle w:val="Obsah1"/>
            <w:tabs>
              <w:tab w:val="left" w:pos="510"/>
            </w:tabs>
            <w:rPr>
              <w:ins w:id="154" w:author="Ingr Jiri [2]" w:date="2025-05-14T11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155" w:author="Ingr Jiri [2]" w:date="2025-05-14T11:45:00Z">
            <w:r w:rsidRPr="008A084D">
              <w:rPr>
                <w:rStyle w:val="Hypertextovodkaz"/>
                <w:noProof/>
              </w:rPr>
              <w:fldChar w:fldCharType="begin"/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8115602"</w:instrText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 w:rsidRPr="008A084D">
              <w:rPr>
                <w:rStyle w:val="Hypertextovodkaz"/>
                <w:noProof/>
              </w:rPr>
              <w:fldChar w:fldCharType="separate"/>
            </w:r>
            <w:r w:rsidRPr="008A084D">
              <w:rPr>
                <w:rStyle w:val="Hypertextovodkaz"/>
                <w:noProof/>
              </w:rPr>
              <w:t>5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84D">
              <w:rPr>
                <w:rStyle w:val="Hypertextovodkaz"/>
                <w:noProof/>
              </w:rPr>
              <w:t>ZÁVĚR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8115602 \h </w:instrText>
            </w:r>
          </w:ins>
          <w:r>
            <w:rPr>
              <w:noProof/>
            </w:rPr>
          </w:r>
          <w:r>
            <w:rPr>
              <w:noProof/>
            </w:rPr>
            <w:fldChar w:fldCharType="separate"/>
          </w:r>
          <w:ins w:id="156" w:author="Ingr Jiri [2]" w:date="2025-05-14T11:45:00Z">
            <w:r>
              <w:rPr>
                <w:noProof/>
              </w:rPr>
              <w:t>35</w:t>
            </w:r>
            <w:r>
              <w:rPr>
                <w:noProof/>
              </w:rPr>
              <w:fldChar w:fldCharType="end"/>
            </w:r>
            <w:r w:rsidRPr="008A084D">
              <w:rPr>
                <w:rStyle w:val="Hypertextovodkaz"/>
                <w:noProof/>
              </w:rPr>
              <w:fldChar w:fldCharType="end"/>
            </w:r>
          </w:ins>
        </w:p>
        <w:p w14:paraId="0D9E5181" w14:textId="5A7D87DC" w:rsidR="00512920" w:rsidRDefault="00512920">
          <w:pPr>
            <w:pStyle w:val="Obsah1"/>
            <w:rPr>
              <w:ins w:id="157" w:author="Ingr Jiri [2]" w:date="2025-05-14T11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158" w:author="Ingr Jiri [2]" w:date="2025-05-14T11:45:00Z">
            <w:r w:rsidRPr="008A084D">
              <w:rPr>
                <w:rStyle w:val="Hypertextovodkaz"/>
                <w:noProof/>
              </w:rPr>
              <w:fldChar w:fldCharType="begin"/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8115603"</w:instrText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 w:rsidRPr="008A084D">
              <w:rPr>
                <w:rStyle w:val="Hypertextovodkaz"/>
                <w:noProof/>
              </w:rPr>
              <w:fldChar w:fldCharType="separate"/>
            </w:r>
            <w:r w:rsidRPr="008A084D">
              <w:rPr>
                <w:rStyle w:val="Hypertextovodkaz"/>
                <w:noProof/>
              </w:rPr>
              <w:t>LITERATURA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8115603 \h </w:instrText>
            </w:r>
          </w:ins>
          <w:r>
            <w:rPr>
              <w:noProof/>
            </w:rPr>
          </w:r>
          <w:r>
            <w:rPr>
              <w:noProof/>
            </w:rPr>
            <w:fldChar w:fldCharType="separate"/>
          </w:r>
          <w:ins w:id="159" w:author="Ingr Jiri [2]" w:date="2025-05-14T11:45:00Z">
            <w:r>
              <w:rPr>
                <w:noProof/>
              </w:rPr>
              <w:t>36</w:t>
            </w:r>
            <w:r>
              <w:rPr>
                <w:noProof/>
              </w:rPr>
              <w:fldChar w:fldCharType="end"/>
            </w:r>
            <w:r w:rsidRPr="008A084D">
              <w:rPr>
                <w:rStyle w:val="Hypertextovodkaz"/>
                <w:noProof/>
              </w:rPr>
              <w:fldChar w:fldCharType="end"/>
            </w:r>
          </w:ins>
        </w:p>
        <w:p w14:paraId="112C3E17" w14:textId="0DA979C3" w:rsidR="00813E9B" w:rsidDel="00512920" w:rsidRDefault="00813E9B">
          <w:pPr>
            <w:pStyle w:val="Obsah1"/>
            <w:rPr>
              <w:ins w:id="160" w:author="Kateřina Rulfová" w:date="2025-04-30T22:12:00Z"/>
              <w:del w:id="161" w:author="Ingr Jiri [2]" w:date="2025-05-14T11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162" w:author="Kateřina Rulfová" w:date="2025-04-30T22:12:00Z">
            <w:del w:id="163" w:author="Ingr Jiri [2]" w:date="2025-05-14T11:45:00Z">
              <w:r w:rsidRPr="00512920" w:rsidDel="00512920">
                <w:rPr>
                  <w:rStyle w:val="Hypertextovodkaz"/>
                  <w:noProof/>
                </w:rPr>
                <w:delText>SOUHRN</w:delText>
              </w:r>
              <w:r w:rsidDel="00512920">
                <w:rPr>
                  <w:noProof/>
                </w:rPr>
                <w:tab/>
                <w:delText>1</w:delText>
              </w:r>
            </w:del>
          </w:ins>
        </w:p>
        <w:p w14:paraId="6956A3E3" w14:textId="1B407228" w:rsidR="00813E9B" w:rsidDel="00512920" w:rsidRDefault="00813E9B">
          <w:pPr>
            <w:pStyle w:val="Obsah1"/>
            <w:rPr>
              <w:ins w:id="164" w:author="Kateřina Rulfová" w:date="2025-04-30T22:12:00Z"/>
              <w:del w:id="165" w:author="Ingr Jiri [2]" w:date="2025-05-14T11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166" w:author="Kateřina Rulfová" w:date="2025-04-30T22:12:00Z">
            <w:del w:id="167" w:author="Ingr Jiri [2]" w:date="2025-05-14T11:45:00Z">
              <w:r w:rsidRPr="00512920" w:rsidDel="00512920">
                <w:rPr>
                  <w:rStyle w:val="Hypertextovodkaz"/>
                  <w:noProof/>
                </w:rPr>
                <w:delText>SUMMARY</w:delText>
              </w:r>
              <w:r w:rsidDel="00512920">
                <w:rPr>
                  <w:noProof/>
                </w:rPr>
                <w:tab/>
                <w:delText>1</w:delText>
              </w:r>
            </w:del>
          </w:ins>
        </w:p>
        <w:p w14:paraId="3BDA29C3" w14:textId="11EE63F4" w:rsidR="00813E9B" w:rsidDel="00512920" w:rsidRDefault="00813E9B">
          <w:pPr>
            <w:pStyle w:val="Obsah1"/>
            <w:rPr>
              <w:ins w:id="168" w:author="Kateřina Rulfová" w:date="2025-04-30T22:12:00Z"/>
              <w:del w:id="169" w:author="Ingr Jiri [2]" w:date="2025-05-14T11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170" w:author="Kateřina Rulfová" w:date="2025-04-30T22:12:00Z">
            <w:del w:id="171" w:author="Ingr Jiri [2]" w:date="2025-05-14T11:45:00Z">
              <w:r w:rsidRPr="00512920" w:rsidDel="00512920">
                <w:rPr>
                  <w:rStyle w:val="Hypertextovodkaz"/>
                  <w:noProof/>
                </w:rPr>
                <w:delText>PODĚKOVÁNÍ</w:delText>
              </w:r>
              <w:r w:rsidDel="00512920">
                <w:rPr>
                  <w:noProof/>
                </w:rPr>
                <w:tab/>
                <w:delText>2</w:delText>
              </w:r>
            </w:del>
          </w:ins>
        </w:p>
        <w:p w14:paraId="3B80DFB4" w14:textId="0F55A95E" w:rsidR="00813E9B" w:rsidDel="00512920" w:rsidRDefault="00813E9B">
          <w:pPr>
            <w:pStyle w:val="Obsah1"/>
            <w:rPr>
              <w:ins w:id="172" w:author="Kateřina Rulfová" w:date="2025-04-30T22:12:00Z"/>
              <w:del w:id="173" w:author="Ingr Jiri [2]" w:date="2025-05-14T11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174" w:author="Kateřina Rulfová" w:date="2025-04-30T22:12:00Z">
            <w:del w:id="175" w:author="Ingr Jiri [2]" w:date="2025-05-14T11:45:00Z">
              <w:r w:rsidRPr="00512920" w:rsidDel="00512920">
                <w:rPr>
                  <w:rStyle w:val="Hypertextovodkaz"/>
                  <w:noProof/>
                </w:rPr>
                <w:delText>OBSAH</w:delText>
              </w:r>
              <w:r w:rsidDel="00512920">
                <w:rPr>
                  <w:noProof/>
                </w:rPr>
                <w:tab/>
                <w:delText>3</w:delText>
              </w:r>
            </w:del>
          </w:ins>
        </w:p>
        <w:p w14:paraId="5A12C944" w14:textId="019C4B23" w:rsidR="00813E9B" w:rsidDel="00512920" w:rsidRDefault="00813E9B">
          <w:pPr>
            <w:pStyle w:val="Obsah1"/>
            <w:tabs>
              <w:tab w:val="left" w:pos="510"/>
            </w:tabs>
            <w:rPr>
              <w:ins w:id="176" w:author="Kateřina Rulfová" w:date="2025-04-30T22:12:00Z"/>
              <w:del w:id="177" w:author="Ingr Jiri [2]" w:date="2025-05-14T11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178" w:author="Kateřina Rulfová" w:date="2025-04-30T22:12:00Z">
            <w:del w:id="179" w:author="Ingr Jiri [2]" w:date="2025-05-14T11:45:00Z">
              <w:r w:rsidRPr="00512920" w:rsidDel="00512920">
                <w:rPr>
                  <w:rStyle w:val="Hypertextovodkaz"/>
                  <w:noProof/>
                </w:rPr>
                <w:delText>1</w:delText>
              </w:r>
              <w:r w:rsidDel="00512920">
                <w:rPr>
                  <w:rFonts w:asciiTheme="minorHAnsi" w:eastAsiaTheme="minorEastAsia" w:hAnsiTheme="minorHAnsi" w:cstheme="minorBidi"/>
                  <w:noProof/>
                  <w:kern w:val="2"/>
                  <w:lang w:eastAsia="cs-CZ"/>
                  <w14:ligatures w14:val="standardContextual"/>
                </w:rPr>
                <w:tab/>
              </w:r>
              <w:r w:rsidRPr="00512920" w:rsidDel="00512920">
                <w:rPr>
                  <w:rStyle w:val="Hypertextovodkaz"/>
                  <w:noProof/>
                </w:rPr>
                <w:delText>ÚVOD</w:delText>
              </w:r>
              <w:r w:rsidDel="00512920">
                <w:rPr>
                  <w:noProof/>
                </w:rPr>
                <w:tab/>
                <w:delText>5</w:delText>
              </w:r>
            </w:del>
          </w:ins>
        </w:p>
        <w:p w14:paraId="1DC01D7B" w14:textId="14D9C0EF" w:rsidR="00813E9B" w:rsidDel="00512920" w:rsidRDefault="00813E9B">
          <w:pPr>
            <w:pStyle w:val="Obsah1"/>
            <w:tabs>
              <w:tab w:val="left" w:pos="510"/>
            </w:tabs>
            <w:rPr>
              <w:ins w:id="180" w:author="Kateřina Rulfová" w:date="2025-04-30T22:12:00Z"/>
              <w:del w:id="181" w:author="Ingr Jiri [2]" w:date="2025-05-14T11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182" w:author="Kateřina Rulfová" w:date="2025-04-30T22:12:00Z">
            <w:del w:id="183" w:author="Ingr Jiri [2]" w:date="2025-05-14T11:45:00Z">
              <w:r w:rsidRPr="00512920" w:rsidDel="00512920">
                <w:rPr>
                  <w:rStyle w:val="Hypertextovodkaz"/>
                  <w:noProof/>
                </w:rPr>
                <w:delText>2</w:delText>
              </w:r>
              <w:r w:rsidDel="00512920">
                <w:rPr>
                  <w:rFonts w:asciiTheme="minorHAnsi" w:eastAsiaTheme="minorEastAsia" w:hAnsiTheme="minorHAnsi" w:cstheme="minorBidi"/>
                  <w:noProof/>
                  <w:kern w:val="2"/>
                  <w:lang w:eastAsia="cs-CZ"/>
                  <w14:ligatures w14:val="standardContextual"/>
                </w:rPr>
                <w:tab/>
              </w:r>
              <w:r w:rsidRPr="00512920" w:rsidDel="00512920">
                <w:rPr>
                  <w:rStyle w:val="Hypertextovodkaz"/>
                  <w:noProof/>
                </w:rPr>
                <w:delText>LITERÁRNÍ ČÁST</w:delText>
              </w:r>
              <w:r w:rsidDel="00512920">
                <w:rPr>
                  <w:noProof/>
                </w:rPr>
                <w:tab/>
                <w:delText>6</w:delText>
              </w:r>
            </w:del>
          </w:ins>
        </w:p>
        <w:p w14:paraId="6E37C11C" w14:textId="78F403AA" w:rsidR="00813E9B" w:rsidDel="00512920" w:rsidRDefault="00813E9B">
          <w:pPr>
            <w:pStyle w:val="Obsah2"/>
            <w:rPr>
              <w:ins w:id="184" w:author="Kateřina Rulfová" w:date="2025-04-30T22:12:00Z"/>
              <w:del w:id="185" w:author="Ingr Jiri [2]" w:date="2025-05-14T11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186" w:author="Kateřina Rulfová" w:date="2025-04-30T22:12:00Z">
            <w:del w:id="187" w:author="Ingr Jiri [2]" w:date="2025-05-14T11:45:00Z">
              <w:r w:rsidRPr="00512920" w:rsidDel="00512920">
                <w:rPr>
                  <w:rStyle w:val="Hypertextovodkaz"/>
                  <w:noProof/>
                </w:rPr>
                <w:delText>2.1</w:delText>
              </w:r>
              <w:r w:rsidDel="00512920">
                <w:rPr>
                  <w:rFonts w:asciiTheme="minorHAnsi" w:eastAsiaTheme="minorEastAsia" w:hAnsiTheme="minorHAnsi" w:cstheme="minorBidi"/>
                  <w:noProof/>
                  <w:kern w:val="2"/>
                  <w:lang w:eastAsia="cs-CZ"/>
                  <w14:ligatures w14:val="standardContextual"/>
                </w:rPr>
                <w:tab/>
              </w:r>
              <w:r w:rsidRPr="00512920" w:rsidDel="00512920">
                <w:rPr>
                  <w:rStyle w:val="Hypertextovodkaz"/>
                  <w:noProof/>
                </w:rPr>
                <w:delText>Detekce objektu pomocí umělé inteligence</w:delText>
              </w:r>
              <w:r w:rsidDel="00512920">
                <w:rPr>
                  <w:noProof/>
                </w:rPr>
                <w:tab/>
                <w:delText>6</w:delText>
              </w:r>
            </w:del>
          </w:ins>
        </w:p>
        <w:p w14:paraId="6BF84FAC" w14:textId="08327BF5" w:rsidR="00813E9B" w:rsidDel="00512920" w:rsidRDefault="00813E9B">
          <w:pPr>
            <w:pStyle w:val="Obsah3"/>
            <w:rPr>
              <w:ins w:id="188" w:author="Kateřina Rulfová" w:date="2025-04-30T22:12:00Z"/>
              <w:del w:id="189" w:author="Ingr Jiri [2]" w:date="2025-05-14T11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190" w:author="Kateřina Rulfová" w:date="2025-04-30T22:12:00Z">
            <w:del w:id="191" w:author="Ingr Jiri [2]" w:date="2025-05-14T11:45:00Z">
              <w:r w:rsidRPr="00512920" w:rsidDel="00512920">
                <w:rPr>
                  <w:rStyle w:val="Hypertextovodkaz"/>
                  <w:noProof/>
                </w:rPr>
                <w:delText>2.1.1</w:delText>
              </w:r>
              <w:r w:rsidDel="00512920">
                <w:rPr>
                  <w:rFonts w:asciiTheme="minorHAnsi" w:eastAsiaTheme="minorEastAsia" w:hAnsiTheme="minorHAnsi" w:cstheme="minorBidi"/>
                  <w:noProof/>
                  <w:kern w:val="2"/>
                  <w:lang w:eastAsia="cs-CZ"/>
                  <w14:ligatures w14:val="standardContextual"/>
                </w:rPr>
                <w:tab/>
              </w:r>
              <w:r w:rsidRPr="00512920" w:rsidDel="00512920">
                <w:rPr>
                  <w:rStyle w:val="Hypertextovodkaz"/>
                  <w:noProof/>
                </w:rPr>
                <w:delText>Detekce objektu s využitím hlubokého učení</w:delText>
              </w:r>
              <w:r w:rsidDel="00512920">
                <w:rPr>
                  <w:noProof/>
                </w:rPr>
                <w:tab/>
                <w:delText>6</w:delText>
              </w:r>
            </w:del>
          </w:ins>
        </w:p>
        <w:p w14:paraId="3015671B" w14:textId="2842912B" w:rsidR="00813E9B" w:rsidDel="00512920" w:rsidRDefault="00813E9B">
          <w:pPr>
            <w:pStyle w:val="Obsah2"/>
            <w:rPr>
              <w:ins w:id="192" w:author="Kateřina Rulfová" w:date="2025-04-30T22:12:00Z"/>
              <w:del w:id="193" w:author="Ingr Jiri [2]" w:date="2025-05-14T11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194" w:author="Kateřina Rulfová" w:date="2025-04-30T22:12:00Z">
            <w:del w:id="195" w:author="Ingr Jiri [2]" w:date="2025-05-14T11:45:00Z">
              <w:r w:rsidRPr="00512920" w:rsidDel="00512920">
                <w:rPr>
                  <w:rStyle w:val="Hypertextovodkaz"/>
                  <w:noProof/>
                </w:rPr>
                <w:delText>2.2</w:delText>
              </w:r>
              <w:r w:rsidDel="00512920">
                <w:rPr>
                  <w:rFonts w:asciiTheme="minorHAnsi" w:eastAsiaTheme="minorEastAsia" w:hAnsiTheme="minorHAnsi" w:cstheme="minorBidi"/>
                  <w:noProof/>
                  <w:kern w:val="2"/>
                  <w:lang w:eastAsia="cs-CZ"/>
                  <w14:ligatures w14:val="standardContextual"/>
                </w:rPr>
                <w:tab/>
              </w:r>
              <w:r w:rsidRPr="00512920" w:rsidDel="00512920">
                <w:rPr>
                  <w:rStyle w:val="Hypertextovodkaz"/>
                  <w:noProof/>
                </w:rPr>
                <w:delText>Umělé neuronové sítě</w:delText>
              </w:r>
              <w:r w:rsidDel="00512920">
                <w:rPr>
                  <w:noProof/>
                </w:rPr>
                <w:tab/>
                <w:delText>7</w:delText>
              </w:r>
            </w:del>
          </w:ins>
        </w:p>
        <w:p w14:paraId="402146C2" w14:textId="7D022D7F" w:rsidR="00813E9B" w:rsidDel="00512920" w:rsidRDefault="00813E9B">
          <w:pPr>
            <w:pStyle w:val="Obsah2"/>
            <w:rPr>
              <w:ins w:id="196" w:author="Kateřina Rulfová" w:date="2025-04-30T22:12:00Z"/>
              <w:del w:id="197" w:author="Ingr Jiri [2]" w:date="2025-05-14T11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198" w:author="Kateřina Rulfová" w:date="2025-04-30T22:12:00Z">
            <w:del w:id="199" w:author="Ingr Jiri [2]" w:date="2025-05-14T11:45:00Z">
              <w:r w:rsidRPr="00512920" w:rsidDel="00512920">
                <w:rPr>
                  <w:rStyle w:val="Hypertextovodkaz"/>
                  <w:noProof/>
                </w:rPr>
                <w:delText>2.3</w:delText>
              </w:r>
              <w:r w:rsidDel="00512920">
                <w:rPr>
                  <w:rFonts w:asciiTheme="minorHAnsi" w:eastAsiaTheme="minorEastAsia" w:hAnsiTheme="minorHAnsi" w:cstheme="minorBidi"/>
                  <w:noProof/>
                  <w:kern w:val="2"/>
                  <w:lang w:eastAsia="cs-CZ"/>
                  <w14:ligatures w14:val="standardContextual"/>
                </w:rPr>
                <w:tab/>
              </w:r>
              <w:r w:rsidRPr="00512920" w:rsidDel="00512920">
                <w:rPr>
                  <w:rStyle w:val="Hypertextovodkaz"/>
                  <w:noProof/>
                </w:rPr>
                <w:delText>Konvoluční neuronové sítě</w:delText>
              </w:r>
              <w:r w:rsidDel="00512920">
                <w:rPr>
                  <w:noProof/>
                </w:rPr>
                <w:tab/>
                <w:delText>8</w:delText>
              </w:r>
            </w:del>
          </w:ins>
        </w:p>
        <w:p w14:paraId="57A4530C" w14:textId="332B9F39" w:rsidR="00813E9B" w:rsidDel="00512920" w:rsidRDefault="00813E9B">
          <w:pPr>
            <w:pStyle w:val="Obsah2"/>
            <w:rPr>
              <w:ins w:id="200" w:author="Kateřina Rulfová" w:date="2025-04-30T22:12:00Z"/>
              <w:del w:id="201" w:author="Ingr Jiri [2]" w:date="2025-05-14T11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202" w:author="Kateřina Rulfová" w:date="2025-04-30T22:12:00Z">
            <w:del w:id="203" w:author="Ingr Jiri [2]" w:date="2025-05-14T11:45:00Z">
              <w:r w:rsidRPr="00512920" w:rsidDel="00512920">
                <w:rPr>
                  <w:rStyle w:val="Hypertextovodkaz"/>
                  <w:noProof/>
                </w:rPr>
                <w:delText>2.4</w:delText>
              </w:r>
              <w:r w:rsidDel="00512920">
                <w:rPr>
                  <w:rFonts w:asciiTheme="minorHAnsi" w:eastAsiaTheme="minorEastAsia" w:hAnsiTheme="minorHAnsi" w:cstheme="minorBidi"/>
                  <w:noProof/>
                  <w:kern w:val="2"/>
                  <w:lang w:eastAsia="cs-CZ"/>
                  <w14:ligatures w14:val="standardContextual"/>
                </w:rPr>
                <w:tab/>
              </w:r>
              <w:r w:rsidRPr="00512920" w:rsidDel="00512920">
                <w:rPr>
                  <w:rStyle w:val="Hypertextovodkaz"/>
                  <w:noProof/>
                </w:rPr>
                <w:delText>Two-stage detektory</w:delText>
              </w:r>
              <w:r w:rsidDel="00512920">
                <w:rPr>
                  <w:noProof/>
                </w:rPr>
                <w:tab/>
                <w:delText>11</w:delText>
              </w:r>
            </w:del>
          </w:ins>
        </w:p>
        <w:p w14:paraId="5612D3A4" w14:textId="0A3EE601" w:rsidR="00813E9B" w:rsidDel="00512920" w:rsidRDefault="00813E9B">
          <w:pPr>
            <w:pStyle w:val="Obsah3"/>
            <w:rPr>
              <w:ins w:id="204" w:author="Kateřina Rulfová" w:date="2025-04-30T22:12:00Z"/>
              <w:del w:id="205" w:author="Ingr Jiri [2]" w:date="2025-05-14T11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206" w:author="Kateřina Rulfová" w:date="2025-04-30T22:12:00Z">
            <w:del w:id="207" w:author="Ingr Jiri [2]" w:date="2025-05-14T11:45:00Z">
              <w:r w:rsidRPr="00512920" w:rsidDel="00512920">
                <w:rPr>
                  <w:rStyle w:val="Hypertextovodkaz"/>
                  <w:noProof/>
                </w:rPr>
                <w:delText>2.4.1</w:delText>
              </w:r>
              <w:r w:rsidDel="00512920">
                <w:rPr>
                  <w:rFonts w:asciiTheme="minorHAnsi" w:eastAsiaTheme="minorEastAsia" w:hAnsiTheme="minorHAnsi" w:cstheme="minorBidi"/>
                  <w:noProof/>
                  <w:kern w:val="2"/>
                  <w:lang w:eastAsia="cs-CZ"/>
                  <w14:ligatures w14:val="standardContextual"/>
                </w:rPr>
                <w:tab/>
              </w:r>
              <w:r w:rsidRPr="00512920" w:rsidDel="00512920">
                <w:rPr>
                  <w:rStyle w:val="Hypertextovodkaz"/>
                  <w:noProof/>
                </w:rPr>
                <w:delText>Region-based convolutional neural network (R-CNN)</w:delText>
              </w:r>
              <w:r w:rsidDel="00512920">
                <w:rPr>
                  <w:noProof/>
                </w:rPr>
                <w:tab/>
                <w:delText>11</w:delText>
              </w:r>
            </w:del>
          </w:ins>
        </w:p>
        <w:p w14:paraId="2B4E2414" w14:textId="57462402" w:rsidR="00813E9B" w:rsidDel="00512920" w:rsidRDefault="00813E9B">
          <w:pPr>
            <w:pStyle w:val="Obsah3"/>
            <w:rPr>
              <w:ins w:id="208" w:author="Kateřina Rulfová" w:date="2025-04-30T22:12:00Z"/>
              <w:del w:id="209" w:author="Ingr Jiri [2]" w:date="2025-05-14T11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210" w:author="Kateřina Rulfová" w:date="2025-04-30T22:12:00Z">
            <w:del w:id="211" w:author="Ingr Jiri [2]" w:date="2025-05-14T11:45:00Z">
              <w:r w:rsidRPr="00512920" w:rsidDel="00512920">
                <w:rPr>
                  <w:rStyle w:val="Hypertextovodkaz"/>
                  <w:noProof/>
                </w:rPr>
                <w:delText>2.4.2</w:delText>
              </w:r>
              <w:r w:rsidDel="00512920">
                <w:rPr>
                  <w:rFonts w:asciiTheme="minorHAnsi" w:eastAsiaTheme="minorEastAsia" w:hAnsiTheme="minorHAnsi" w:cstheme="minorBidi"/>
                  <w:noProof/>
                  <w:kern w:val="2"/>
                  <w:lang w:eastAsia="cs-CZ"/>
                  <w14:ligatures w14:val="standardContextual"/>
                </w:rPr>
                <w:tab/>
              </w:r>
              <w:r w:rsidRPr="00512920" w:rsidDel="00512920">
                <w:rPr>
                  <w:rStyle w:val="Hypertextovodkaz"/>
                  <w:noProof/>
                </w:rPr>
                <w:delText>Fast R-CNN</w:delText>
              </w:r>
              <w:r w:rsidDel="00512920">
                <w:rPr>
                  <w:noProof/>
                </w:rPr>
                <w:tab/>
                <w:delText>12</w:delText>
              </w:r>
            </w:del>
          </w:ins>
        </w:p>
        <w:p w14:paraId="6FCAE383" w14:textId="2A8C720E" w:rsidR="00813E9B" w:rsidDel="00512920" w:rsidRDefault="00813E9B">
          <w:pPr>
            <w:pStyle w:val="Obsah3"/>
            <w:rPr>
              <w:ins w:id="212" w:author="Kateřina Rulfová" w:date="2025-04-30T22:12:00Z"/>
              <w:del w:id="213" w:author="Ingr Jiri [2]" w:date="2025-05-14T11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214" w:author="Kateřina Rulfová" w:date="2025-04-30T22:12:00Z">
            <w:del w:id="215" w:author="Ingr Jiri [2]" w:date="2025-05-14T11:45:00Z">
              <w:r w:rsidRPr="00512920" w:rsidDel="00512920">
                <w:rPr>
                  <w:rStyle w:val="Hypertextovodkaz"/>
                  <w:noProof/>
                </w:rPr>
                <w:delText>2.4.3</w:delText>
              </w:r>
              <w:r w:rsidDel="00512920">
                <w:rPr>
                  <w:rFonts w:asciiTheme="minorHAnsi" w:eastAsiaTheme="minorEastAsia" w:hAnsiTheme="minorHAnsi" w:cstheme="minorBidi"/>
                  <w:noProof/>
                  <w:kern w:val="2"/>
                  <w:lang w:eastAsia="cs-CZ"/>
                  <w14:ligatures w14:val="standardContextual"/>
                </w:rPr>
                <w:tab/>
              </w:r>
              <w:r w:rsidRPr="00512920" w:rsidDel="00512920">
                <w:rPr>
                  <w:rStyle w:val="Hypertextovodkaz"/>
                  <w:noProof/>
                </w:rPr>
                <w:delText>Faster R-CNN</w:delText>
              </w:r>
              <w:r w:rsidDel="00512920">
                <w:rPr>
                  <w:noProof/>
                </w:rPr>
                <w:tab/>
                <w:delText>13</w:delText>
              </w:r>
            </w:del>
          </w:ins>
        </w:p>
        <w:p w14:paraId="55870708" w14:textId="6E0A4AF9" w:rsidR="00813E9B" w:rsidDel="00512920" w:rsidRDefault="00813E9B">
          <w:pPr>
            <w:pStyle w:val="Obsah2"/>
            <w:rPr>
              <w:ins w:id="216" w:author="Kateřina Rulfová" w:date="2025-04-30T22:12:00Z"/>
              <w:del w:id="217" w:author="Ingr Jiri [2]" w:date="2025-05-14T11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218" w:author="Kateřina Rulfová" w:date="2025-04-30T22:12:00Z">
            <w:del w:id="219" w:author="Ingr Jiri [2]" w:date="2025-05-14T11:45:00Z">
              <w:r w:rsidRPr="00512920" w:rsidDel="00512920">
                <w:rPr>
                  <w:rStyle w:val="Hypertextovodkaz"/>
                  <w:noProof/>
                </w:rPr>
                <w:delText>2.5</w:delText>
              </w:r>
              <w:r w:rsidDel="00512920">
                <w:rPr>
                  <w:rFonts w:asciiTheme="minorHAnsi" w:eastAsiaTheme="minorEastAsia" w:hAnsiTheme="minorHAnsi" w:cstheme="minorBidi"/>
                  <w:noProof/>
                  <w:kern w:val="2"/>
                  <w:lang w:eastAsia="cs-CZ"/>
                  <w14:ligatures w14:val="standardContextual"/>
                </w:rPr>
                <w:tab/>
              </w:r>
              <w:r w:rsidRPr="00512920" w:rsidDel="00512920">
                <w:rPr>
                  <w:rStyle w:val="Hypertextovodkaz"/>
                  <w:noProof/>
                </w:rPr>
                <w:delText>One-stage detektory</w:delText>
              </w:r>
              <w:r w:rsidDel="00512920">
                <w:rPr>
                  <w:noProof/>
                </w:rPr>
                <w:tab/>
                <w:delText>13</w:delText>
              </w:r>
            </w:del>
          </w:ins>
        </w:p>
        <w:p w14:paraId="3825B438" w14:textId="33558E28" w:rsidR="00813E9B" w:rsidDel="00512920" w:rsidRDefault="00813E9B">
          <w:pPr>
            <w:pStyle w:val="Obsah3"/>
            <w:rPr>
              <w:ins w:id="220" w:author="Kateřina Rulfová" w:date="2025-04-30T22:12:00Z"/>
              <w:del w:id="221" w:author="Ingr Jiri [2]" w:date="2025-05-14T11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222" w:author="Kateřina Rulfová" w:date="2025-04-30T22:12:00Z">
            <w:del w:id="223" w:author="Ingr Jiri [2]" w:date="2025-05-14T11:45:00Z">
              <w:r w:rsidRPr="00512920" w:rsidDel="00512920">
                <w:rPr>
                  <w:rStyle w:val="Hypertextovodkaz"/>
                  <w:noProof/>
                </w:rPr>
                <w:delText>2.5.1</w:delText>
              </w:r>
              <w:r w:rsidDel="00512920">
                <w:rPr>
                  <w:rFonts w:asciiTheme="minorHAnsi" w:eastAsiaTheme="minorEastAsia" w:hAnsiTheme="minorHAnsi" w:cstheme="minorBidi"/>
                  <w:noProof/>
                  <w:kern w:val="2"/>
                  <w:lang w:eastAsia="cs-CZ"/>
                  <w14:ligatures w14:val="standardContextual"/>
                </w:rPr>
                <w:tab/>
              </w:r>
              <w:r w:rsidRPr="00512920" w:rsidDel="00512920">
                <w:rPr>
                  <w:rStyle w:val="Hypertextovodkaz"/>
                  <w:noProof/>
                </w:rPr>
                <w:delText>Single Shot Multibox Detector  (SSD)</w:delText>
              </w:r>
              <w:r w:rsidDel="00512920">
                <w:rPr>
                  <w:noProof/>
                </w:rPr>
                <w:tab/>
                <w:delText>13</w:delText>
              </w:r>
            </w:del>
          </w:ins>
        </w:p>
        <w:p w14:paraId="197F9AEB" w14:textId="3C65588B" w:rsidR="00813E9B" w:rsidDel="00512920" w:rsidRDefault="00813E9B">
          <w:pPr>
            <w:pStyle w:val="Obsah2"/>
            <w:rPr>
              <w:ins w:id="224" w:author="Kateřina Rulfová" w:date="2025-04-30T22:12:00Z"/>
              <w:del w:id="225" w:author="Ingr Jiri [2]" w:date="2025-05-14T11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226" w:author="Kateřina Rulfová" w:date="2025-04-30T22:12:00Z">
            <w:del w:id="227" w:author="Ingr Jiri [2]" w:date="2025-05-14T11:45:00Z">
              <w:r w:rsidRPr="00512920" w:rsidDel="00512920">
                <w:rPr>
                  <w:rStyle w:val="Hypertextovodkaz"/>
                  <w:noProof/>
                </w:rPr>
                <w:delText>2.6</w:delText>
              </w:r>
              <w:r w:rsidDel="00512920">
                <w:rPr>
                  <w:rFonts w:asciiTheme="minorHAnsi" w:eastAsiaTheme="minorEastAsia" w:hAnsiTheme="minorHAnsi" w:cstheme="minorBidi"/>
                  <w:noProof/>
                  <w:kern w:val="2"/>
                  <w:lang w:eastAsia="cs-CZ"/>
                  <w14:ligatures w14:val="standardContextual"/>
                </w:rPr>
                <w:tab/>
              </w:r>
              <w:r w:rsidRPr="00512920" w:rsidDel="00512920">
                <w:rPr>
                  <w:rStyle w:val="Hypertextovodkaz"/>
                  <w:noProof/>
                </w:rPr>
                <w:delText>You Only Look Once (YOLO)</w:delText>
              </w:r>
              <w:r w:rsidDel="00512920">
                <w:rPr>
                  <w:noProof/>
                </w:rPr>
                <w:tab/>
                <w:delText>14</w:delText>
              </w:r>
            </w:del>
          </w:ins>
        </w:p>
        <w:p w14:paraId="4F66E34A" w14:textId="787297DC" w:rsidR="00813E9B" w:rsidDel="00512920" w:rsidRDefault="00813E9B">
          <w:pPr>
            <w:pStyle w:val="Obsah3"/>
            <w:rPr>
              <w:ins w:id="228" w:author="Kateřina Rulfová" w:date="2025-04-30T22:12:00Z"/>
              <w:del w:id="229" w:author="Ingr Jiri [2]" w:date="2025-05-14T11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230" w:author="Kateřina Rulfová" w:date="2025-04-30T22:12:00Z">
            <w:del w:id="231" w:author="Ingr Jiri [2]" w:date="2025-05-14T11:45:00Z">
              <w:r w:rsidRPr="00512920" w:rsidDel="00512920">
                <w:rPr>
                  <w:rStyle w:val="Hypertextovodkaz"/>
                  <w:noProof/>
                </w:rPr>
                <w:delText>2.6.1</w:delText>
              </w:r>
              <w:r w:rsidDel="00512920">
                <w:rPr>
                  <w:rFonts w:asciiTheme="minorHAnsi" w:eastAsiaTheme="minorEastAsia" w:hAnsiTheme="minorHAnsi" w:cstheme="minorBidi"/>
                  <w:noProof/>
                  <w:kern w:val="2"/>
                  <w:lang w:eastAsia="cs-CZ"/>
                  <w14:ligatures w14:val="standardContextual"/>
                </w:rPr>
                <w:tab/>
              </w:r>
              <w:r w:rsidRPr="00512920" w:rsidDel="00512920">
                <w:rPr>
                  <w:rStyle w:val="Hypertextovodkaz"/>
                  <w:noProof/>
                </w:rPr>
                <w:delText>Algoritmus YOLO</w:delText>
              </w:r>
              <w:r w:rsidDel="00512920">
                <w:rPr>
                  <w:noProof/>
                </w:rPr>
                <w:tab/>
                <w:delText>14</w:delText>
              </w:r>
            </w:del>
          </w:ins>
        </w:p>
        <w:p w14:paraId="392A7762" w14:textId="1A2E970C" w:rsidR="00813E9B" w:rsidDel="00512920" w:rsidRDefault="00813E9B">
          <w:pPr>
            <w:pStyle w:val="Obsah3"/>
            <w:rPr>
              <w:ins w:id="232" w:author="Kateřina Rulfová" w:date="2025-04-30T22:12:00Z"/>
              <w:del w:id="233" w:author="Ingr Jiri [2]" w:date="2025-05-14T11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234" w:author="Kateřina Rulfová" w:date="2025-04-30T22:12:00Z">
            <w:del w:id="235" w:author="Ingr Jiri [2]" w:date="2025-05-14T11:45:00Z">
              <w:r w:rsidRPr="00512920" w:rsidDel="00512920">
                <w:rPr>
                  <w:rStyle w:val="Hypertextovodkaz"/>
                  <w:noProof/>
                </w:rPr>
                <w:delText>2.6.2</w:delText>
              </w:r>
              <w:r w:rsidDel="00512920">
                <w:rPr>
                  <w:rFonts w:asciiTheme="minorHAnsi" w:eastAsiaTheme="minorEastAsia" w:hAnsiTheme="minorHAnsi" w:cstheme="minorBidi"/>
                  <w:noProof/>
                  <w:kern w:val="2"/>
                  <w:lang w:eastAsia="cs-CZ"/>
                  <w14:ligatures w14:val="standardContextual"/>
                </w:rPr>
                <w:tab/>
              </w:r>
              <w:r w:rsidRPr="00512920" w:rsidDel="00512920">
                <w:rPr>
                  <w:rStyle w:val="Hypertextovodkaz"/>
                  <w:noProof/>
                </w:rPr>
                <w:delText>Vývoj YOLO</w:delText>
              </w:r>
              <w:r w:rsidDel="00512920">
                <w:rPr>
                  <w:noProof/>
                </w:rPr>
                <w:tab/>
                <w:delText>16</w:delText>
              </w:r>
            </w:del>
          </w:ins>
        </w:p>
        <w:p w14:paraId="2D32BADA" w14:textId="1C3D07FA" w:rsidR="00813E9B" w:rsidDel="00512920" w:rsidRDefault="00813E9B">
          <w:pPr>
            <w:pStyle w:val="Obsah3"/>
            <w:rPr>
              <w:ins w:id="236" w:author="Kateřina Rulfová" w:date="2025-04-30T22:12:00Z"/>
              <w:del w:id="237" w:author="Ingr Jiri [2]" w:date="2025-05-14T11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238" w:author="Kateřina Rulfová" w:date="2025-04-30T22:12:00Z">
            <w:del w:id="239" w:author="Ingr Jiri [2]" w:date="2025-05-14T11:45:00Z">
              <w:r w:rsidRPr="00512920" w:rsidDel="00512920">
                <w:rPr>
                  <w:rStyle w:val="Hypertextovodkaz"/>
                  <w:noProof/>
                </w:rPr>
                <w:delText>2.6.3</w:delText>
              </w:r>
              <w:r w:rsidDel="00512920">
                <w:rPr>
                  <w:rFonts w:asciiTheme="minorHAnsi" w:eastAsiaTheme="minorEastAsia" w:hAnsiTheme="minorHAnsi" w:cstheme="minorBidi"/>
                  <w:noProof/>
                  <w:kern w:val="2"/>
                  <w:lang w:eastAsia="cs-CZ"/>
                  <w14:ligatures w14:val="standardContextual"/>
                </w:rPr>
                <w:tab/>
              </w:r>
              <w:r w:rsidRPr="00512920" w:rsidDel="00512920">
                <w:rPr>
                  <w:rStyle w:val="Hypertextovodkaz"/>
                  <w:noProof/>
                </w:rPr>
                <w:delText>Velikosti YOLO</w:delText>
              </w:r>
              <w:r w:rsidDel="00512920">
                <w:rPr>
                  <w:noProof/>
                </w:rPr>
                <w:tab/>
                <w:delText>18</w:delText>
              </w:r>
            </w:del>
          </w:ins>
        </w:p>
        <w:p w14:paraId="0E370548" w14:textId="41FCE3A3" w:rsidR="00813E9B" w:rsidDel="00512920" w:rsidRDefault="00813E9B">
          <w:pPr>
            <w:pStyle w:val="Obsah3"/>
            <w:rPr>
              <w:ins w:id="240" w:author="Kateřina Rulfová" w:date="2025-04-30T22:12:00Z"/>
              <w:del w:id="241" w:author="Ingr Jiri [2]" w:date="2025-05-14T11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242" w:author="Kateřina Rulfová" w:date="2025-04-30T22:12:00Z">
            <w:del w:id="243" w:author="Ingr Jiri [2]" w:date="2025-05-14T11:45:00Z">
              <w:r w:rsidRPr="00512920" w:rsidDel="00512920">
                <w:rPr>
                  <w:rStyle w:val="Hypertextovodkaz"/>
                  <w:noProof/>
                </w:rPr>
                <w:delText>2.6.4</w:delText>
              </w:r>
              <w:r w:rsidDel="00512920">
                <w:rPr>
                  <w:rFonts w:asciiTheme="minorHAnsi" w:eastAsiaTheme="minorEastAsia" w:hAnsiTheme="minorHAnsi" w:cstheme="minorBidi"/>
                  <w:noProof/>
                  <w:kern w:val="2"/>
                  <w:lang w:eastAsia="cs-CZ"/>
                  <w14:ligatures w14:val="standardContextual"/>
                </w:rPr>
                <w:tab/>
              </w:r>
              <w:r w:rsidRPr="00512920" w:rsidDel="00512920">
                <w:rPr>
                  <w:rStyle w:val="Hypertextovodkaz"/>
                  <w:noProof/>
                </w:rPr>
                <w:delText>Výstup YOLO algoritmu</w:delText>
              </w:r>
              <w:r w:rsidDel="00512920">
                <w:rPr>
                  <w:noProof/>
                </w:rPr>
                <w:tab/>
                <w:delText>19</w:delText>
              </w:r>
            </w:del>
          </w:ins>
        </w:p>
        <w:p w14:paraId="6FD24497" w14:textId="6F9F689F" w:rsidR="00813E9B" w:rsidDel="00512920" w:rsidRDefault="00813E9B">
          <w:pPr>
            <w:pStyle w:val="Obsah2"/>
            <w:rPr>
              <w:ins w:id="244" w:author="Kateřina Rulfová" w:date="2025-04-30T22:12:00Z"/>
              <w:del w:id="245" w:author="Ingr Jiri [2]" w:date="2025-05-14T11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246" w:author="Kateřina Rulfová" w:date="2025-04-30T22:12:00Z">
            <w:del w:id="247" w:author="Ingr Jiri [2]" w:date="2025-05-14T11:45:00Z">
              <w:r w:rsidRPr="00512920" w:rsidDel="00512920">
                <w:rPr>
                  <w:rStyle w:val="Hypertextovodkaz"/>
                  <w:noProof/>
                </w:rPr>
                <w:delText>2.7</w:delText>
              </w:r>
              <w:r w:rsidDel="00512920">
                <w:rPr>
                  <w:rFonts w:asciiTheme="minorHAnsi" w:eastAsiaTheme="minorEastAsia" w:hAnsiTheme="minorHAnsi" w:cstheme="minorBidi"/>
                  <w:noProof/>
                  <w:kern w:val="2"/>
                  <w:lang w:eastAsia="cs-CZ"/>
                  <w14:ligatures w14:val="standardContextual"/>
                </w:rPr>
                <w:tab/>
              </w:r>
              <w:r w:rsidRPr="00512920" w:rsidDel="00512920">
                <w:rPr>
                  <w:rStyle w:val="Hypertextovodkaz"/>
                  <w:noProof/>
                </w:rPr>
                <w:delText>Srovnání one-stage vs. two-stage algortimů</w:delText>
              </w:r>
              <w:r w:rsidDel="00512920">
                <w:rPr>
                  <w:noProof/>
                </w:rPr>
                <w:tab/>
                <w:delText>20</w:delText>
              </w:r>
            </w:del>
          </w:ins>
        </w:p>
        <w:p w14:paraId="709E3FDA" w14:textId="44C5E6FB" w:rsidR="00813E9B" w:rsidDel="00512920" w:rsidRDefault="00813E9B">
          <w:pPr>
            <w:pStyle w:val="Obsah1"/>
            <w:tabs>
              <w:tab w:val="left" w:pos="510"/>
            </w:tabs>
            <w:rPr>
              <w:ins w:id="248" w:author="Kateřina Rulfová" w:date="2025-04-30T22:12:00Z"/>
              <w:del w:id="249" w:author="Ingr Jiri [2]" w:date="2025-05-14T11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250" w:author="Kateřina Rulfová" w:date="2025-04-30T22:12:00Z">
            <w:del w:id="251" w:author="Ingr Jiri [2]" w:date="2025-05-14T11:45:00Z">
              <w:r w:rsidRPr="00512920" w:rsidDel="00512920">
                <w:rPr>
                  <w:rStyle w:val="Hypertextovodkaz"/>
                  <w:noProof/>
                </w:rPr>
                <w:delText>3</w:delText>
              </w:r>
              <w:r w:rsidDel="00512920">
                <w:rPr>
                  <w:rFonts w:asciiTheme="minorHAnsi" w:eastAsiaTheme="minorEastAsia" w:hAnsiTheme="minorHAnsi" w:cstheme="minorBidi"/>
                  <w:noProof/>
                  <w:kern w:val="2"/>
                  <w:lang w:eastAsia="cs-CZ"/>
                  <w14:ligatures w14:val="standardContextual"/>
                </w:rPr>
                <w:tab/>
              </w:r>
              <w:r w:rsidRPr="00512920" w:rsidDel="00512920">
                <w:rPr>
                  <w:rStyle w:val="Hypertextovodkaz"/>
                  <w:noProof/>
                </w:rPr>
                <w:delText>EXPERIMENTÁLNÍ ČÁST</w:delText>
              </w:r>
              <w:r w:rsidDel="00512920">
                <w:rPr>
                  <w:noProof/>
                </w:rPr>
                <w:tab/>
                <w:delText>21</w:delText>
              </w:r>
            </w:del>
          </w:ins>
        </w:p>
        <w:p w14:paraId="020476B9" w14:textId="6304BEC2" w:rsidR="00813E9B" w:rsidDel="00512920" w:rsidRDefault="00813E9B">
          <w:pPr>
            <w:pStyle w:val="Obsah2"/>
            <w:rPr>
              <w:ins w:id="252" w:author="Kateřina Rulfová" w:date="2025-04-30T22:12:00Z"/>
              <w:del w:id="253" w:author="Ingr Jiri [2]" w:date="2025-05-14T11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254" w:author="Kateřina Rulfová" w:date="2025-04-30T22:12:00Z">
            <w:del w:id="255" w:author="Ingr Jiri [2]" w:date="2025-05-14T11:45:00Z">
              <w:r w:rsidRPr="00512920" w:rsidDel="00512920">
                <w:rPr>
                  <w:rStyle w:val="Hypertextovodkaz"/>
                  <w:noProof/>
                </w:rPr>
                <w:delText>3.1</w:delText>
              </w:r>
              <w:r w:rsidDel="00512920">
                <w:rPr>
                  <w:rFonts w:asciiTheme="minorHAnsi" w:eastAsiaTheme="minorEastAsia" w:hAnsiTheme="minorHAnsi" w:cstheme="minorBidi"/>
                  <w:noProof/>
                  <w:kern w:val="2"/>
                  <w:lang w:eastAsia="cs-CZ"/>
                  <w14:ligatures w14:val="standardContextual"/>
                </w:rPr>
                <w:tab/>
              </w:r>
              <w:r w:rsidRPr="00512920" w:rsidDel="00512920">
                <w:rPr>
                  <w:rStyle w:val="Hypertextovodkaz"/>
                  <w:noProof/>
                </w:rPr>
                <w:delText>Dataset</w:delText>
              </w:r>
              <w:r w:rsidDel="00512920">
                <w:rPr>
                  <w:noProof/>
                </w:rPr>
                <w:tab/>
                <w:delText>21</w:delText>
              </w:r>
            </w:del>
          </w:ins>
        </w:p>
        <w:p w14:paraId="004B59AC" w14:textId="0E7A73A7" w:rsidR="00813E9B" w:rsidDel="00512920" w:rsidRDefault="00813E9B">
          <w:pPr>
            <w:pStyle w:val="Obsah3"/>
            <w:rPr>
              <w:ins w:id="256" w:author="Kateřina Rulfová" w:date="2025-04-30T22:12:00Z"/>
              <w:del w:id="257" w:author="Ingr Jiri [2]" w:date="2025-05-14T11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258" w:author="Kateřina Rulfová" w:date="2025-04-30T22:12:00Z">
            <w:del w:id="259" w:author="Ingr Jiri [2]" w:date="2025-05-14T11:45:00Z">
              <w:r w:rsidRPr="00512920" w:rsidDel="00512920">
                <w:rPr>
                  <w:rStyle w:val="Hypertextovodkaz"/>
                  <w:noProof/>
                </w:rPr>
                <w:delText>3.1.1</w:delText>
              </w:r>
              <w:r w:rsidDel="00512920">
                <w:rPr>
                  <w:rFonts w:asciiTheme="minorHAnsi" w:eastAsiaTheme="minorEastAsia" w:hAnsiTheme="minorHAnsi" w:cstheme="minorBidi"/>
                  <w:noProof/>
                  <w:kern w:val="2"/>
                  <w:lang w:eastAsia="cs-CZ"/>
                  <w14:ligatures w14:val="standardContextual"/>
                </w:rPr>
                <w:tab/>
              </w:r>
              <w:r w:rsidRPr="00512920" w:rsidDel="00512920">
                <w:rPr>
                  <w:rStyle w:val="Hypertextovodkaz"/>
                  <w:noProof/>
                </w:rPr>
                <w:delText>Manuální anotace</w:delText>
              </w:r>
              <w:r w:rsidDel="00512920">
                <w:rPr>
                  <w:noProof/>
                </w:rPr>
                <w:tab/>
                <w:delText>22</w:delText>
              </w:r>
            </w:del>
          </w:ins>
        </w:p>
        <w:p w14:paraId="65BBD362" w14:textId="763EE23F" w:rsidR="00813E9B" w:rsidDel="00512920" w:rsidRDefault="00813E9B">
          <w:pPr>
            <w:pStyle w:val="Obsah3"/>
            <w:rPr>
              <w:ins w:id="260" w:author="Kateřina Rulfová" w:date="2025-04-30T22:12:00Z"/>
              <w:del w:id="261" w:author="Ingr Jiri [2]" w:date="2025-05-14T11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262" w:author="Kateřina Rulfová" w:date="2025-04-30T22:12:00Z">
            <w:del w:id="263" w:author="Ingr Jiri [2]" w:date="2025-05-14T11:45:00Z">
              <w:r w:rsidRPr="00512920" w:rsidDel="00512920">
                <w:rPr>
                  <w:rStyle w:val="Hypertextovodkaz"/>
                  <w:noProof/>
                </w:rPr>
                <w:delText>3.1.2</w:delText>
              </w:r>
              <w:r w:rsidDel="00512920">
                <w:rPr>
                  <w:rFonts w:asciiTheme="minorHAnsi" w:eastAsiaTheme="minorEastAsia" w:hAnsiTheme="minorHAnsi" w:cstheme="minorBidi"/>
                  <w:noProof/>
                  <w:kern w:val="2"/>
                  <w:lang w:eastAsia="cs-CZ"/>
                  <w14:ligatures w14:val="standardContextual"/>
                </w:rPr>
                <w:tab/>
              </w:r>
              <w:r w:rsidRPr="00512920" w:rsidDel="00512920">
                <w:rPr>
                  <w:rStyle w:val="Hypertextovodkaz"/>
                  <w:noProof/>
                </w:rPr>
                <w:delText>Semi-automatické anotace</w:delText>
              </w:r>
              <w:r w:rsidDel="00512920">
                <w:rPr>
                  <w:noProof/>
                </w:rPr>
                <w:tab/>
                <w:delText>22</w:delText>
              </w:r>
            </w:del>
          </w:ins>
        </w:p>
        <w:p w14:paraId="71A93467" w14:textId="617777C3" w:rsidR="00813E9B" w:rsidDel="00512920" w:rsidRDefault="00813E9B">
          <w:pPr>
            <w:pStyle w:val="Obsah3"/>
            <w:rPr>
              <w:ins w:id="264" w:author="Kateřina Rulfová" w:date="2025-04-30T22:12:00Z"/>
              <w:del w:id="265" w:author="Ingr Jiri [2]" w:date="2025-05-14T11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266" w:author="Kateřina Rulfová" w:date="2025-04-30T22:12:00Z">
            <w:del w:id="267" w:author="Ingr Jiri [2]" w:date="2025-05-14T11:45:00Z">
              <w:r w:rsidRPr="00512920" w:rsidDel="00512920">
                <w:rPr>
                  <w:rStyle w:val="Hypertextovodkaz"/>
                  <w:noProof/>
                </w:rPr>
                <w:delText>3.1.3</w:delText>
              </w:r>
              <w:r w:rsidDel="00512920">
                <w:rPr>
                  <w:rFonts w:asciiTheme="minorHAnsi" w:eastAsiaTheme="minorEastAsia" w:hAnsiTheme="minorHAnsi" w:cstheme="minorBidi"/>
                  <w:noProof/>
                  <w:kern w:val="2"/>
                  <w:lang w:eastAsia="cs-CZ"/>
                  <w14:ligatures w14:val="standardContextual"/>
                </w:rPr>
                <w:tab/>
              </w:r>
              <w:r w:rsidRPr="00512920" w:rsidDel="00512920">
                <w:rPr>
                  <w:rStyle w:val="Hypertextovodkaz"/>
                  <w:noProof/>
                </w:rPr>
                <w:delText>Rozložení datasetu</w:delText>
              </w:r>
              <w:r w:rsidDel="00512920">
                <w:rPr>
                  <w:noProof/>
                </w:rPr>
                <w:tab/>
                <w:delText>23</w:delText>
              </w:r>
            </w:del>
          </w:ins>
        </w:p>
        <w:p w14:paraId="034C5340" w14:textId="30F4342C" w:rsidR="00813E9B" w:rsidDel="00512920" w:rsidRDefault="00813E9B">
          <w:pPr>
            <w:pStyle w:val="Obsah3"/>
            <w:rPr>
              <w:ins w:id="268" w:author="Kateřina Rulfová" w:date="2025-04-30T22:12:00Z"/>
              <w:del w:id="269" w:author="Ingr Jiri [2]" w:date="2025-05-14T11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270" w:author="Kateřina Rulfová" w:date="2025-04-30T22:12:00Z">
            <w:del w:id="271" w:author="Ingr Jiri [2]" w:date="2025-05-14T11:45:00Z">
              <w:r w:rsidRPr="00512920" w:rsidDel="00512920">
                <w:rPr>
                  <w:rStyle w:val="Hypertextovodkaz"/>
                  <w:noProof/>
                </w:rPr>
                <w:delText>3.1.4</w:delText>
              </w:r>
              <w:r w:rsidDel="00512920">
                <w:rPr>
                  <w:rFonts w:asciiTheme="minorHAnsi" w:eastAsiaTheme="minorEastAsia" w:hAnsiTheme="minorHAnsi" w:cstheme="minorBidi"/>
                  <w:noProof/>
                  <w:kern w:val="2"/>
                  <w:lang w:eastAsia="cs-CZ"/>
                  <w14:ligatures w14:val="standardContextual"/>
                </w:rPr>
                <w:tab/>
              </w:r>
              <w:r w:rsidRPr="00512920" w:rsidDel="00512920">
                <w:rPr>
                  <w:rStyle w:val="Hypertextovodkaz"/>
                  <w:noProof/>
                </w:rPr>
                <w:delText>Křížová validace</w:delText>
              </w:r>
              <w:r w:rsidDel="00512920">
                <w:rPr>
                  <w:noProof/>
                </w:rPr>
                <w:tab/>
                <w:delText>24</w:delText>
              </w:r>
            </w:del>
          </w:ins>
        </w:p>
        <w:p w14:paraId="22226D3B" w14:textId="0A517E0B" w:rsidR="00813E9B" w:rsidDel="00512920" w:rsidRDefault="00813E9B">
          <w:pPr>
            <w:pStyle w:val="Obsah2"/>
            <w:rPr>
              <w:ins w:id="272" w:author="Kateřina Rulfová" w:date="2025-04-30T22:12:00Z"/>
              <w:del w:id="273" w:author="Ingr Jiri [2]" w:date="2025-05-14T11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274" w:author="Kateřina Rulfová" w:date="2025-04-30T22:12:00Z">
            <w:del w:id="275" w:author="Ingr Jiri [2]" w:date="2025-05-14T11:45:00Z">
              <w:r w:rsidRPr="00512920" w:rsidDel="00512920">
                <w:rPr>
                  <w:rStyle w:val="Hypertextovodkaz"/>
                  <w:noProof/>
                </w:rPr>
                <w:delText>3.2</w:delText>
              </w:r>
              <w:r w:rsidDel="00512920">
                <w:rPr>
                  <w:rFonts w:asciiTheme="minorHAnsi" w:eastAsiaTheme="minorEastAsia" w:hAnsiTheme="minorHAnsi" w:cstheme="minorBidi"/>
                  <w:noProof/>
                  <w:kern w:val="2"/>
                  <w:lang w:eastAsia="cs-CZ"/>
                  <w14:ligatures w14:val="standardContextual"/>
                </w:rPr>
                <w:tab/>
              </w:r>
              <w:r w:rsidRPr="00512920" w:rsidDel="00512920">
                <w:rPr>
                  <w:rStyle w:val="Hypertextovodkaz"/>
                  <w:noProof/>
                </w:rPr>
                <w:delText>Trénování modelu</w:delText>
              </w:r>
              <w:r w:rsidDel="00512920">
                <w:rPr>
                  <w:noProof/>
                </w:rPr>
                <w:tab/>
                <w:delText>25</w:delText>
              </w:r>
            </w:del>
          </w:ins>
        </w:p>
        <w:p w14:paraId="1DC54602" w14:textId="6383E8B6" w:rsidR="00813E9B" w:rsidDel="00512920" w:rsidRDefault="00813E9B">
          <w:pPr>
            <w:pStyle w:val="Obsah3"/>
            <w:rPr>
              <w:ins w:id="276" w:author="Kateřina Rulfová" w:date="2025-04-30T22:12:00Z"/>
              <w:del w:id="277" w:author="Ingr Jiri [2]" w:date="2025-05-14T11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278" w:author="Kateřina Rulfová" w:date="2025-04-30T22:12:00Z">
            <w:del w:id="279" w:author="Ingr Jiri [2]" w:date="2025-05-14T11:45:00Z">
              <w:r w:rsidRPr="00512920" w:rsidDel="00512920">
                <w:rPr>
                  <w:rStyle w:val="Hypertextovodkaz"/>
                  <w:noProof/>
                </w:rPr>
                <w:delText>3.2.1</w:delText>
              </w:r>
              <w:r w:rsidDel="00512920">
                <w:rPr>
                  <w:rFonts w:asciiTheme="minorHAnsi" w:eastAsiaTheme="minorEastAsia" w:hAnsiTheme="minorHAnsi" w:cstheme="minorBidi"/>
                  <w:noProof/>
                  <w:kern w:val="2"/>
                  <w:lang w:eastAsia="cs-CZ"/>
                  <w14:ligatures w14:val="standardContextual"/>
                </w:rPr>
                <w:tab/>
              </w:r>
              <w:r w:rsidRPr="00512920" w:rsidDel="00512920">
                <w:rPr>
                  <w:rStyle w:val="Hypertextovodkaz"/>
                  <w:noProof/>
                </w:rPr>
                <w:delText>Počet epoch</w:delText>
              </w:r>
              <w:r w:rsidDel="00512920">
                <w:rPr>
                  <w:noProof/>
                </w:rPr>
                <w:tab/>
                <w:delText>25</w:delText>
              </w:r>
            </w:del>
          </w:ins>
        </w:p>
        <w:p w14:paraId="341B6F7A" w14:textId="753C13B4" w:rsidR="00813E9B" w:rsidDel="00512920" w:rsidRDefault="00813E9B">
          <w:pPr>
            <w:pStyle w:val="Obsah3"/>
            <w:rPr>
              <w:ins w:id="280" w:author="Kateřina Rulfová" w:date="2025-04-30T22:12:00Z"/>
              <w:del w:id="281" w:author="Ingr Jiri [2]" w:date="2025-05-14T11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282" w:author="Kateřina Rulfová" w:date="2025-04-30T22:12:00Z">
            <w:del w:id="283" w:author="Ingr Jiri [2]" w:date="2025-05-14T11:45:00Z">
              <w:r w:rsidRPr="00512920" w:rsidDel="00512920">
                <w:rPr>
                  <w:rStyle w:val="Hypertextovodkaz"/>
                  <w:noProof/>
                </w:rPr>
                <w:delText>3.2.2</w:delText>
              </w:r>
              <w:r w:rsidDel="00512920">
                <w:rPr>
                  <w:rFonts w:asciiTheme="minorHAnsi" w:eastAsiaTheme="minorEastAsia" w:hAnsiTheme="minorHAnsi" w:cstheme="minorBidi"/>
                  <w:noProof/>
                  <w:kern w:val="2"/>
                  <w:lang w:eastAsia="cs-CZ"/>
                  <w14:ligatures w14:val="standardContextual"/>
                </w:rPr>
                <w:tab/>
              </w:r>
              <w:r w:rsidRPr="00512920" w:rsidDel="00512920">
                <w:rPr>
                  <w:rStyle w:val="Hypertextovodkaz"/>
                  <w:noProof/>
                </w:rPr>
                <w:delText>Patience</w:delText>
              </w:r>
              <w:r w:rsidDel="00512920">
                <w:rPr>
                  <w:noProof/>
                </w:rPr>
                <w:tab/>
                <w:delText>26</w:delText>
              </w:r>
            </w:del>
          </w:ins>
        </w:p>
        <w:p w14:paraId="1B90705E" w14:textId="0485B187" w:rsidR="00813E9B" w:rsidDel="00512920" w:rsidRDefault="00813E9B">
          <w:pPr>
            <w:pStyle w:val="Obsah3"/>
            <w:rPr>
              <w:ins w:id="284" w:author="Kateřina Rulfová" w:date="2025-04-30T22:12:00Z"/>
              <w:del w:id="285" w:author="Ingr Jiri [2]" w:date="2025-05-14T11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286" w:author="Kateřina Rulfová" w:date="2025-04-30T22:12:00Z">
            <w:del w:id="287" w:author="Ingr Jiri [2]" w:date="2025-05-14T11:45:00Z">
              <w:r w:rsidRPr="00512920" w:rsidDel="00512920">
                <w:rPr>
                  <w:rStyle w:val="Hypertextovodkaz"/>
                  <w:noProof/>
                </w:rPr>
                <w:delText>3.2.3</w:delText>
              </w:r>
              <w:r w:rsidDel="00512920">
                <w:rPr>
                  <w:rFonts w:asciiTheme="minorHAnsi" w:eastAsiaTheme="minorEastAsia" w:hAnsiTheme="minorHAnsi" w:cstheme="minorBidi"/>
                  <w:noProof/>
                  <w:kern w:val="2"/>
                  <w:lang w:eastAsia="cs-CZ"/>
                  <w14:ligatures w14:val="standardContextual"/>
                </w:rPr>
                <w:tab/>
              </w:r>
              <w:r w:rsidRPr="00512920" w:rsidDel="00512920">
                <w:rPr>
                  <w:rStyle w:val="Hypertextovodkaz"/>
                  <w:noProof/>
                </w:rPr>
                <w:delText>Optimalizační algoritmus</w:delText>
              </w:r>
              <w:r w:rsidDel="00512920">
                <w:rPr>
                  <w:noProof/>
                </w:rPr>
                <w:tab/>
                <w:delText>26</w:delText>
              </w:r>
            </w:del>
          </w:ins>
        </w:p>
        <w:p w14:paraId="0F337FD9" w14:textId="3DC79853" w:rsidR="00813E9B" w:rsidDel="00512920" w:rsidRDefault="00813E9B">
          <w:pPr>
            <w:pStyle w:val="Obsah3"/>
            <w:rPr>
              <w:ins w:id="288" w:author="Kateřina Rulfová" w:date="2025-04-30T22:12:00Z"/>
              <w:del w:id="289" w:author="Ingr Jiri [2]" w:date="2025-05-14T11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290" w:author="Kateřina Rulfová" w:date="2025-04-30T22:12:00Z">
            <w:del w:id="291" w:author="Ingr Jiri [2]" w:date="2025-05-14T11:45:00Z">
              <w:r w:rsidRPr="00512920" w:rsidDel="00512920">
                <w:rPr>
                  <w:rStyle w:val="Hypertextovodkaz"/>
                  <w:noProof/>
                </w:rPr>
                <w:delText>3.2.4</w:delText>
              </w:r>
              <w:r w:rsidDel="00512920">
                <w:rPr>
                  <w:rFonts w:asciiTheme="minorHAnsi" w:eastAsiaTheme="minorEastAsia" w:hAnsiTheme="minorHAnsi" w:cstheme="minorBidi"/>
                  <w:noProof/>
                  <w:kern w:val="2"/>
                  <w:lang w:eastAsia="cs-CZ"/>
                  <w14:ligatures w14:val="standardContextual"/>
                </w:rPr>
                <w:tab/>
              </w:r>
              <w:r w:rsidRPr="00512920" w:rsidDel="00512920">
                <w:rPr>
                  <w:rStyle w:val="Hypertextovodkaz"/>
                  <w:noProof/>
                </w:rPr>
                <w:delText>Rychlost učení</w:delText>
              </w:r>
              <w:r w:rsidDel="00512920">
                <w:rPr>
                  <w:noProof/>
                </w:rPr>
                <w:tab/>
                <w:delText>26</w:delText>
              </w:r>
            </w:del>
          </w:ins>
        </w:p>
        <w:p w14:paraId="45BC5610" w14:textId="7D24A241" w:rsidR="00813E9B" w:rsidDel="00512920" w:rsidRDefault="00813E9B">
          <w:pPr>
            <w:pStyle w:val="Obsah3"/>
            <w:rPr>
              <w:ins w:id="292" w:author="Kateřina Rulfová" w:date="2025-04-30T22:12:00Z"/>
              <w:del w:id="293" w:author="Ingr Jiri [2]" w:date="2025-05-14T11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294" w:author="Kateřina Rulfová" w:date="2025-04-30T22:12:00Z">
            <w:del w:id="295" w:author="Ingr Jiri [2]" w:date="2025-05-14T11:45:00Z">
              <w:r w:rsidRPr="00512920" w:rsidDel="00512920">
                <w:rPr>
                  <w:rStyle w:val="Hypertextovodkaz"/>
                  <w:noProof/>
                </w:rPr>
                <w:delText>3.2.5</w:delText>
              </w:r>
              <w:r w:rsidDel="00512920">
                <w:rPr>
                  <w:rFonts w:asciiTheme="minorHAnsi" w:eastAsiaTheme="minorEastAsia" w:hAnsiTheme="minorHAnsi" w:cstheme="minorBidi"/>
                  <w:noProof/>
                  <w:kern w:val="2"/>
                  <w:lang w:eastAsia="cs-CZ"/>
                  <w14:ligatures w14:val="standardContextual"/>
                </w:rPr>
                <w:tab/>
              </w:r>
              <w:r w:rsidRPr="00512920" w:rsidDel="00512920">
                <w:rPr>
                  <w:rStyle w:val="Hypertextovodkaz"/>
                  <w:noProof/>
                </w:rPr>
                <w:delText>Batch size</w:delText>
              </w:r>
              <w:r w:rsidDel="00512920">
                <w:rPr>
                  <w:noProof/>
                </w:rPr>
                <w:tab/>
                <w:delText>26</w:delText>
              </w:r>
            </w:del>
          </w:ins>
        </w:p>
        <w:p w14:paraId="653E806C" w14:textId="49DED9DB" w:rsidR="00813E9B" w:rsidDel="00512920" w:rsidRDefault="00813E9B">
          <w:pPr>
            <w:pStyle w:val="Obsah3"/>
            <w:rPr>
              <w:ins w:id="296" w:author="Kateřina Rulfová" w:date="2025-04-30T22:12:00Z"/>
              <w:del w:id="297" w:author="Ingr Jiri [2]" w:date="2025-05-14T11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298" w:author="Kateřina Rulfová" w:date="2025-04-30T22:12:00Z">
            <w:del w:id="299" w:author="Ingr Jiri [2]" w:date="2025-05-14T11:45:00Z">
              <w:r w:rsidRPr="00512920" w:rsidDel="00512920">
                <w:rPr>
                  <w:rStyle w:val="Hypertextovodkaz"/>
                  <w:noProof/>
                </w:rPr>
                <w:delText>3.2.6</w:delText>
              </w:r>
              <w:r w:rsidDel="00512920">
                <w:rPr>
                  <w:rFonts w:asciiTheme="minorHAnsi" w:eastAsiaTheme="minorEastAsia" w:hAnsiTheme="minorHAnsi" w:cstheme="minorBidi"/>
                  <w:noProof/>
                  <w:kern w:val="2"/>
                  <w:lang w:eastAsia="cs-CZ"/>
                  <w14:ligatures w14:val="standardContextual"/>
                </w:rPr>
                <w:tab/>
              </w:r>
              <w:r w:rsidRPr="00512920" w:rsidDel="00512920">
                <w:rPr>
                  <w:rStyle w:val="Hypertextovodkaz"/>
                  <w:noProof/>
                </w:rPr>
                <w:delText>Augmentace</w:delText>
              </w:r>
              <w:r w:rsidDel="00512920">
                <w:rPr>
                  <w:noProof/>
                </w:rPr>
                <w:tab/>
                <w:delText>27</w:delText>
              </w:r>
            </w:del>
          </w:ins>
        </w:p>
        <w:p w14:paraId="29D19C8E" w14:textId="793D8000" w:rsidR="00813E9B" w:rsidDel="00512920" w:rsidRDefault="00813E9B">
          <w:pPr>
            <w:pStyle w:val="Obsah3"/>
            <w:rPr>
              <w:ins w:id="300" w:author="Kateřina Rulfová" w:date="2025-04-30T22:12:00Z"/>
              <w:del w:id="301" w:author="Ingr Jiri [2]" w:date="2025-05-14T11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302" w:author="Kateřina Rulfová" w:date="2025-04-30T22:12:00Z">
            <w:del w:id="303" w:author="Ingr Jiri [2]" w:date="2025-05-14T11:45:00Z">
              <w:r w:rsidRPr="00512920" w:rsidDel="00512920">
                <w:rPr>
                  <w:rStyle w:val="Hypertextovodkaz"/>
                  <w:noProof/>
                </w:rPr>
                <w:delText>3.2.7</w:delText>
              </w:r>
              <w:r w:rsidDel="00512920">
                <w:rPr>
                  <w:rFonts w:asciiTheme="minorHAnsi" w:eastAsiaTheme="minorEastAsia" w:hAnsiTheme="minorHAnsi" w:cstheme="minorBidi"/>
                  <w:noProof/>
                  <w:kern w:val="2"/>
                  <w:lang w:eastAsia="cs-CZ"/>
                  <w14:ligatures w14:val="standardContextual"/>
                </w:rPr>
                <w:tab/>
              </w:r>
              <w:r w:rsidRPr="00512920" w:rsidDel="00512920">
                <w:rPr>
                  <w:rStyle w:val="Hypertextovodkaz"/>
                  <w:noProof/>
                </w:rPr>
                <w:delText>Testování velikostí YOLO modelů</w:delText>
              </w:r>
              <w:r w:rsidDel="00512920">
                <w:rPr>
                  <w:noProof/>
                </w:rPr>
                <w:tab/>
                <w:delText>27</w:delText>
              </w:r>
            </w:del>
          </w:ins>
        </w:p>
        <w:p w14:paraId="696FCDF2" w14:textId="78492919" w:rsidR="00813E9B" w:rsidDel="00512920" w:rsidRDefault="00813E9B">
          <w:pPr>
            <w:pStyle w:val="Obsah3"/>
            <w:rPr>
              <w:ins w:id="304" w:author="Kateřina Rulfová" w:date="2025-04-30T22:12:00Z"/>
              <w:del w:id="305" w:author="Ingr Jiri [2]" w:date="2025-05-14T11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306" w:author="Kateřina Rulfová" w:date="2025-04-30T22:12:00Z">
            <w:del w:id="307" w:author="Ingr Jiri [2]" w:date="2025-05-14T11:45:00Z">
              <w:r w:rsidRPr="00512920" w:rsidDel="00512920">
                <w:rPr>
                  <w:rStyle w:val="Hypertextovodkaz"/>
                  <w:noProof/>
                </w:rPr>
                <w:delText>3.2.8</w:delText>
              </w:r>
              <w:r w:rsidDel="00512920">
                <w:rPr>
                  <w:rFonts w:asciiTheme="minorHAnsi" w:eastAsiaTheme="minorEastAsia" w:hAnsiTheme="minorHAnsi" w:cstheme="minorBidi"/>
                  <w:noProof/>
                  <w:kern w:val="2"/>
                  <w:lang w:eastAsia="cs-CZ"/>
                  <w14:ligatures w14:val="standardContextual"/>
                </w:rPr>
                <w:tab/>
              </w:r>
              <w:r w:rsidRPr="00512920" w:rsidDel="00512920">
                <w:rPr>
                  <w:rStyle w:val="Hypertextovodkaz"/>
                  <w:noProof/>
                </w:rPr>
                <w:delText>Volba optimalizačního algoritmu</w:delText>
              </w:r>
              <w:r w:rsidDel="00512920">
                <w:rPr>
                  <w:noProof/>
                </w:rPr>
                <w:tab/>
                <w:delText>28</w:delText>
              </w:r>
            </w:del>
          </w:ins>
        </w:p>
        <w:p w14:paraId="013CBF5E" w14:textId="5063F438" w:rsidR="00813E9B" w:rsidDel="00512920" w:rsidRDefault="00813E9B">
          <w:pPr>
            <w:pStyle w:val="Obsah3"/>
            <w:rPr>
              <w:ins w:id="308" w:author="Kateřina Rulfová" w:date="2025-04-30T22:12:00Z"/>
              <w:del w:id="309" w:author="Ingr Jiri [2]" w:date="2025-05-14T11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310" w:author="Kateřina Rulfová" w:date="2025-04-30T22:12:00Z">
            <w:del w:id="311" w:author="Ingr Jiri [2]" w:date="2025-05-14T11:45:00Z">
              <w:r w:rsidRPr="00512920" w:rsidDel="00512920">
                <w:rPr>
                  <w:rStyle w:val="Hypertextovodkaz"/>
                  <w:noProof/>
                </w:rPr>
                <w:delText>3.2.9</w:delText>
              </w:r>
              <w:r w:rsidDel="00512920">
                <w:rPr>
                  <w:rFonts w:asciiTheme="minorHAnsi" w:eastAsiaTheme="minorEastAsia" w:hAnsiTheme="minorHAnsi" w:cstheme="minorBidi"/>
                  <w:noProof/>
                  <w:kern w:val="2"/>
                  <w:lang w:eastAsia="cs-CZ"/>
                  <w14:ligatures w14:val="standardContextual"/>
                </w:rPr>
                <w:tab/>
              </w:r>
              <w:r w:rsidRPr="00512920" w:rsidDel="00512920">
                <w:rPr>
                  <w:rStyle w:val="Hypertextovodkaz"/>
                  <w:noProof/>
                </w:rPr>
                <w:delText>Testování hyperparametrů</w:delText>
              </w:r>
              <w:r w:rsidDel="00512920">
                <w:rPr>
                  <w:noProof/>
                </w:rPr>
                <w:tab/>
                <w:delText>29</w:delText>
              </w:r>
            </w:del>
          </w:ins>
        </w:p>
        <w:p w14:paraId="128635B2" w14:textId="0634D299" w:rsidR="00813E9B" w:rsidDel="00512920" w:rsidRDefault="00813E9B">
          <w:pPr>
            <w:pStyle w:val="Obsah1"/>
            <w:rPr>
              <w:ins w:id="312" w:author="Kateřina Rulfová" w:date="2025-04-30T22:12:00Z"/>
              <w:del w:id="313" w:author="Ingr Jiri [2]" w:date="2025-05-14T11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314" w:author="Kateřina Rulfová" w:date="2025-04-30T22:12:00Z">
            <w:del w:id="315" w:author="Ingr Jiri [2]" w:date="2025-05-14T11:45:00Z">
              <w:r w:rsidDel="00512920">
                <w:rPr>
                  <w:rFonts w:asciiTheme="minorHAnsi" w:eastAsiaTheme="minorEastAsia" w:hAnsiTheme="minorHAnsi" w:cstheme="minorBidi"/>
                  <w:noProof/>
                  <w:kern w:val="2"/>
                  <w:lang w:eastAsia="cs-CZ"/>
                  <w14:ligatures w14:val="standardContextual"/>
                </w:rPr>
                <w:tab/>
              </w:r>
              <w:r w:rsidRPr="00512920" w:rsidDel="00512920">
                <w:rPr>
                  <w:rStyle w:val="Hypertextovodkaz"/>
                  <w:noProof/>
                </w:rPr>
                <w:delText>VÝSLEDKY A DISKUSE</w:delText>
              </w:r>
              <w:r w:rsidDel="00512920">
                <w:rPr>
                  <w:noProof/>
                </w:rPr>
                <w:tab/>
                <w:delText>32</w:delText>
              </w:r>
            </w:del>
          </w:ins>
        </w:p>
        <w:p w14:paraId="41C69826" w14:textId="6258B2F6" w:rsidR="00813E9B" w:rsidDel="00512920" w:rsidRDefault="00813E9B">
          <w:pPr>
            <w:pStyle w:val="Obsah1"/>
            <w:rPr>
              <w:ins w:id="316" w:author="Kateřina Rulfová" w:date="2025-04-30T22:12:00Z"/>
              <w:del w:id="317" w:author="Ingr Jiri [2]" w:date="2025-05-14T11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318" w:author="Kateřina Rulfová" w:date="2025-04-30T22:12:00Z">
            <w:del w:id="319" w:author="Ingr Jiri [2]" w:date="2025-05-14T11:45:00Z">
              <w:r w:rsidRPr="00512920" w:rsidDel="00512920">
                <w:rPr>
                  <w:rStyle w:val="Hypertextovodkaz"/>
                  <w:noProof/>
                </w:rPr>
                <w:delText>4</w:delText>
              </w:r>
              <w:r w:rsidDel="00512920">
                <w:rPr>
                  <w:noProof/>
                </w:rPr>
                <w:tab/>
                <w:delText>32</w:delText>
              </w:r>
            </w:del>
          </w:ins>
        </w:p>
        <w:p w14:paraId="7AC7CEC4" w14:textId="4BD64AC5" w:rsidR="00813E9B" w:rsidDel="00512920" w:rsidRDefault="00813E9B">
          <w:pPr>
            <w:pStyle w:val="Obsah1"/>
            <w:tabs>
              <w:tab w:val="left" w:pos="510"/>
            </w:tabs>
            <w:rPr>
              <w:ins w:id="320" w:author="Kateřina Rulfová" w:date="2025-04-30T22:12:00Z"/>
              <w:del w:id="321" w:author="Ingr Jiri [2]" w:date="2025-05-14T11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322" w:author="Kateřina Rulfová" w:date="2025-04-30T22:12:00Z">
            <w:del w:id="323" w:author="Ingr Jiri [2]" w:date="2025-05-14T11:45:00Z">
              <w:r w:rsidRPr="00512920" w:rsidDel="00512920">
                <w:rPr>
                  <w:rStyle w:val="Hypertextovodkaz"/>
                  <w:noProof/>
                </w:rPr>
                <w:delText>6</w:delText>
              </w:r>
              <w:r w:rsidDel="00512920">
                <w:rPr>
                  <w:rFonts w:asciiTheme="minorHAnsi" w:eastAsiaTheme="minorEastAsia" w:hAnsiTheme="minorHAnsi" w:cstheme="minorBidi"/>
                  <w:noProof/>
                  <w:kern w:val="2"/>
                  <w:lang w:eastAsia="cs-CZ"/>
                  <w14:ligatures w14:val="standardContextual"/>
                </w:rPr>
                <w:tab/>
              </w:r>
              <w:r w:rsidRPr="00512920" w:rsidDel="00512920">
                <w:rPr>
                  <w:rStyle w:val="Hypertextovodkaz"/>
                  <w:noProof/>
                </w:rPr>
                <w:delText>ZÁVĚR</w:delText>
              </w:r>
              <w:r w:rsidDel="00512920">
                <w:rPr>
                  <w:noProof/>
                </w:rPr>
                <w:tab/>
                <w:delText>33</w:delText>
              </w:r>
            </w:del>
          </w:ins>
        </w:p>
        <w:p w14:paraId="5E543F5F" w14:textId="7202A7D5" w:rsidR="00813E9B" w:rsidDel="00512920" w:rsidRDefault="00813E9B">
          <w:pPr>
            <w:pStyle w:val="Obsah1"/>
            <w:rPr>
              <w:ins w:id="324" w:author="Kateřina Rulfová" w:date="2025-04-30T22:12:00Z"/>
              <w:del w:id="325" w:author="Ingr Jiri [2]" w:date="2025-05-14T11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326" w:author="Kateřina Rulfová" w:date="2025-04-30T22:12:00Z">
            <w:del w:id="327" w:author="Ingr Jiri [2]" w:date="2025-05-14T11:45:00Z">
              <w:r w:rsidRPr="00512920" w:rsidDel="00512920">
                <w:rPr>
                  <w:rStyle w:val="Hypertextovodkaz"/>
                  <w:noProof/>
                </w:rPr>
                <w:delText>LITERATURA</w:delText>
              </w:r>
              <w:r w:rsidDel="00512920">
                <w:rPr>
                  <w:noProof/>
                </w:rPr>
                <w:tab/>
                <w:delText>34</w:delText>
              </w:r>
            </w:del>
          </w:ins>
        </w:p>
        <w:p w14:paraId="5111619D" w14:textId="7991628F" w:rsidR="004E79FD" w:rsidDel="00512920" w:rsidRDefault="004E79FD">
          <w:pPr>
            <w:pStyle w:val="Obsah1"/>
            <w:rPr>
              <w:del w:id="328" w:author="Ingr Jiri [2]" w:date="2025-05-14T11:45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329" w:author="Ingr Jiri [2]" w:date="2025-05-14T11:45:00Z">
            <w:r w:rsidRPr="00563E42" w:rsidDel="00512920">
              <w:rPr>
                <w:rPrChange w:id="330" w:author="Ingr Jiri [2]" w:date="2025-04-30T09:42:00Z">
                  <w:rPr>
                    <w:rStyle w:val="Hypertextovodkaz"/>
                    <w:noProof/>
                  </w:rPr>
                </w:rPrChange>
              </w:rPr>
              <w:delText>SOUHRN</w:delText>
            </w:r>
            <w:r w:rsidDel="00512920">
              <w:rPr>
                <w:noProof/>
              </w:rPr>
              <w:tab/>
              <w:delText>1</w:delText>
            </w:r>
          </w:del>
        </w:p>
        <w:p w14:paraId="22DAB601" w14:textId="4836C5FC" w:rsidR="004E79FD" w:rsidDel="00512920" w:rsidRDefault="004E79FD">
          <w:pPr>
            <w:pStyle w:val="Obsah1"/>
            <w:rPr>
              <w:del w:id="331" w:author="Ingr Jiri [2]" w:date="2025-05-14T11:45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332" w:author="Ingr Jiri [2]" w:date="2025-05-14T11:45:00Z">
            <w:r w:rsidRPr="00563E42" w:rsidDel="00512920">
              <w:rPr>
                <w:rPrChange w:id="333" w:author="Ingr Jiri [2]" w:date="2025-04-30T09:42:00Z">
                  <w:rPr>
                    <w:rStyle w:val="Hypertextovodkaz"/>
                    <w:noProof/>
                  </w:rPr>
                </w:rPrChange>
              </w:rPr>
              <w:delText>SUMMARY</w:delText>
            </w:r>
            <w:r w:rsidDel="00512920">
              <w:rPr>
                <w:noProof/>
              </w:rPr>
              <w:tab/>
              <w:delText>1</w:delText>
            </w:r>
          </w:del>
        </w:p>
        <w:p w14:paraId="3B850268" w14:textId="4826BE15" w:rsidR="004E79FD" w:rsidDel="00512920" w:rsidRDefault="004E79FD">
          <w:pPr>
            <w:pStyle w:val="Obsah1"/>
            <w:rPr>
              <w:del w:id="334" w:author="Ingr Jiri [2]" w:date="2025-05-14T11:45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335" w:author="Ingr Jiri [2]" w:date="2025-05-14T11:45:00Z">
            <w:r w:rsidRPr="00563E42" w:rsidDel="00512920">
              <w:rPr>
                <w:rPrChange w:id="336" w:author="Ingr Jiri [2]" w:date="2025-04-30T09:42:00Z">
                  <w:rPr>
                    <w:rStyle w:val="Hypertextovodkaz"/>
                    <w:noProof/>
                  </w:rPr>
                </w:rPrChange>
              </w:rPr>
              <w:delText>PODĚKOVÁNÍ</w:delText>
            </w:r>
            <w:r w:rsidDel="00512920">
              <w:rPr>
                <w:noProof/>
              </w:rPr>
              <w:tab/>
              <w:delText>2</w:delText>
            </w:r>
          </w:del>
        </w:p>
        <w:p w14:paraId="78BA128A" w14:textId="21FE8763" w:rsidR="004E79FD" w:rsidDel="00512920" w:rsidRDefault="004E79FD">
          <w:pPr>
            <w:pStyle w:val="Obsah1"/>
            <w:rPr>
              <w:del w:id="337" w:author="Ingr Jiri [2]" w:date="2025-05-14T11:45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338" w:author="Ingr Jiri [2]" w:date="2025-05-14T11:45:00Z">
            <w:r w:rsidRPr="00563E42" w:rsidDel="00512920">
              <w:rPr>
                <w:rPrChange w:id="339" w:author="Ingr Jiri [2]" w:date="2025-04-30T09:42:00Z">
                  <w:rPr>
                    <w:rStyle w:val="Hypertextovodkaz"/>
                    <w:noProof/>
                  </w:rPr>
                </w:rPrChange>
              </w:rPr>
              <w:delText>OBSAH</w:delText>
            </w:r>
            <w:r w:rsidDel="00512920">
              <w:rPr>
                <w:noProof/>
              </w:rPr>
              <w:tab/>
              <w:delText>3</w:delText>
            </w:r>
          </w:del>
        </w:p>
        <w:p w14:paraId="15663245" w14:textId="65210F87" w:rsidR="004E79FD" w:rsidDel="00512920" w:rsidRDefault="004E79FD">
          <w:pPr>
            <w:pStyle w:val="Obsah1"/>
            <w:tabs>
              <w:tab w:val="left" w:pos="510"/>
            </w:tabs>
            <w:rPr>
              <w:del w:id="340" w:author="Ingr Jiri [2]" w:date="2025-05-14T11:45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341" w:author="Ingr Jiri [2]" w:date="2025-05-14T11:45:00Z">
            <w:r w:rsidRPr="00563E42" w:rsidDel="00512920">
              <w:rPr>
                <w:rPrChange w:id="342" w:author="Ingr Jiri [2]" w:date="2025-04-30T09:42:00Z">
                  <w:rPr>
                    <w:rStyle w:val="Hypertextovodkaz"/>
                    <w:noProof/>
                  </w:rPr>
                </w:rPrChange>
              </w:rPr>
              <w:delText>1</w:delText>
            </w:r>
            <w:r w:rsidDel="00512920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cs-CZ"/>
              </w:rPr>
              <w:tab/>
            </w:r>
            <w:r w:rsidRPr="00563E42" w:rsidDel="00512920">
              <w:rPr>
                <w:rPrChange w:id="343" w:author="Ingr Jiri [2]" w:date="2025-04-30T09:42:00Z">
                  <w:rPr>
                    <w:rStyle w:val="Hypertextovodkaz"/>
                    <w:noProof/>
                  </w:rPr>
                </w:rPrChange>
              </w:rPr>
              <w:delText>ÚVOD</w:delText>
            </w:r>
            <w:r w:rsidDel="00512920">
              <w:rPr>
                <w:noProof/>
              </w:rPr>
              <w:tab/>
              <w:delText>5</w:delText>
            </w:r>
          </w:del>
        </w:p>
        <w:p w14:paraId="0CA3378B" w14:textId="40086469" w:rsidR="004E79FD" w:rsidDel="00512920" w:rsidRDefault="004E79FD">
          <w:pPr>
            <w:pStyle w:val="Obsah1"/>
            <w:tabs>
              <w:tab w:val="left" w:pos="510"/>
            </w:tabs>
            <w:rPr>
              <w:del w:id="344" w:author="Ingr Jiri [2]" w:date="2025-05-14T11:45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345" w:author="Ingr Jiri [2]" w:date="2025-05-14T11:45:00Z">
            <w:r w:rsidRPr="00563E42" w:rsidDel="00512920">
              <w:rPr>
                <w:rPrChange w:id="346" w:author="Ingr Jiri [2]" w:date="2025-04-30T09:42:00Z">
                  <w:rPr>
                    <w:rStyle w:val="Hypertextovodkaz"/>
                    <w:noProof/>
                  </w:rPr>
                </w:rPrChange>
              </w:rPr>
              <w:delText>2</w:delText>
            </w:r>
            <w:r w:rsidDel="00512920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cs-CZ"/>
              </w:rPr>
              <w:tab/>
            </w:r>
            <w:r w:rsidRPr="00563E42" w:rsidDel="00512920">
              <w:rPr>
                <w:rPrChange w:id="347" w:author="Ingr Jiri [2]" w:date="2025-04-30T09:42:00Z">
                  <w:rPr>
                    <w:rStyle w:val="Hypertextovodkaz"/>
                    <w:noProof/>
                  </w:rPr>
                </w:rPrChange>
              </w:rPr>
              <w:delText>LITERÁRNÍ ČÁST</w:delText>
            </w:r>
            <w:r w:rsidDel="00512920">
              <w:rPr>
                <w:noProof/>
              </w:rPr>
              <w:tab/>
              <w:delText>6</w:delText>
            </w:r>
          </w:del>
        </w:p>
        <w:p w14:paraId="6C9684FE" w14:textId="2FC55D59" w:rsidR="004E79FD" w:rsidDel="00512920" w:rsidRDefault="004E79FD">
          <w:pPr>
            <w:pStyle w:val="Obsah2"/>
            <w:rPr>
              <w:del w:id="348" w:author="Ingr Jiri [2]" w:date="2025-05-14T11:45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349" w:author="Ingr Jiri [2]" w:date="2025-05-14T11:45:00Z">
            <w:r w:rsidRPr="00563E42" w:rsidDel="00512920">
              <w:rPr>
                <w:rPrChange w:id="350" w:author="Ingr Jiri [2]" w:date="2025-04-30T09:42:00Z">
                  <w:rPr>
                    <w:rStyle w:val="Hypertextovodkaz"/>
                    <w:noProof/>
                  </w:rPr>
                </w:rPrChange>
              </w:rPr>
              <w:delText>2.1</w:delText>
            </w:r>
            <w:r w:rsidDel="00512920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cs-CZ"/>
              </w:rPr>
              <w:tab/>
            </w:r>
            <w:r w:rsidRPr="00563E42" w:rsidDel="00512920">
              <w:rPr>
                <w:rPrChange w:id="351" w:author="Ingr Jiri [2]" w:date="2025-04-30T09:42:00Z">
                  <w:rPr>
                    <w:rStyle w:val="Hypertextovodkaz"/>
                    <w:noProof/>
                  </w:rPr>
                </w:rPrChange>
              </w:rPr>
              <w:delText>Detekce objektu pomocí umělé inteligence</w:delText>
            </w:r>
            <w:r w:rsidDel="00512920">
              <w:rPr>
                <w:noProof/>
              </w:rPr>
              <w:tab/>
              <w:delText>6</w:delText>
            </w:r>
          </w:del>
        </w:p>
        <w:p w14:paraId="6578F8A3" w14:textId="6991540F" w:rsidR="004E79FD" w:rsidDel="00512920" w:rsidRDefault="004E79FD">
          <w:pPr>
            <w:pStyle w:val="Obsah3"/>
            <w:rPr>
              <w:del w:id="352" w:author="Ingr Jiri [2]" w:date="2025-05-14T11:45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353" w:author="Ingr Jiri [2]" w:date="2025-05-14T11:45:00Z">
            <w:r w:rsidRPr="00563E42" w:rsidDel="00512920">
              <w:rPr>
                <w:rPrChange w:id="354" w:author="Ingr Jiri [2]" w:date="2025-04-30T09:42:00Z">
                  <w:rPr>
                    <w:rStyle w:val="Hypertextovodkaz"/>
                    <w:noProof/>
                  </w:rPr>
                </w:rPrChange>
              </w:rPr>
              <w:delText>2.1.1</w:delText>
            </w:r>
            <w:r w:rsidDel="00512920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cs-CZ"/>
              </w:rPr>
              <w:tab/>
            </w:r>
            <w:r w:rsidRPr="00563E42" w:rsidDel="00512920">
              <w:rPr>
                <w:rPrChange w:id="355" w:author="Ingr Jiri [2]" w:date="2025-04-30T09:42:00Z">
                  <w:rPr>
                    <w:rStyle w:val="Hypertextovodkaz"/>
                    <w:noProof/>
                  </w:rPr>
                </w:rPrChange>
              </w:rPr>
              <w:delText>Detekce objektu s využitím hlubokého učení</w:delText>
            </w:r>
            <w:r w:rsidDel="00512920">
              <w:rPr>
                <w:noProof/>
              </w:rPr>
              <w:tab/>
              <w:delText>6</w:delText>
            </w:r>
          </w:del>
        </w:p>
        <w:p w14:paraId="6CE76280" w14:textId="6FBF5F51" w:rsidR="004E79FD" w:rsidDel="00512920" w:rsidRDefault="004E79FD">
          <w:pPr>
            <w:pStyle w:val="Obsah2"/>
            <w:rPr>
              <w:del w:id="356" w:author="Ingr Jiri [2]" w:date="2025-05-14T11:45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357" w:author="Ingr Jiri [2]" w:date="2025-05-14T11:45:00Z">
            <w:r w:rsidRPr="00563E42" w:rsidDel="00512920">
              <w:rPr>
                <w:rPrChange w:id="358" w:author="Ingr Jiri [2]" w:date="2025-04-30T09:42:00Z">
                  <w:rPr>
                    <w:rStyle w:val="Hypertextovodkaz"/>
                    <w:noProof/>
                  </w:rPr>
                </w:rPrChange>
              </w:rPr>
              <w:delText>2.2</w:delText>
            </w:r>
            <w:r w:rsidDel="00512920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cs-CZ"/>
              </w:rPr>
              <w:tab/>
            </w:r>
            <w:r w:rsidRPr="00563E42" w:rsidDel="00512920">
              <w:rPr>
                <w:rPrChange w:id="359" w:author="Ingr Jiri [2]" w:date="2025-04-30T09:42:00Z">
                  <w:rPr>
                    <w:rStyle w:val="Hypertextovodkaz"/>
                    <w:noProof/>
                  </w:rPr>
                </w:rPrChange>
              </w:rPr>
              <w:delText>Umělé neuronové sítě</w:delText>
            </w:r>
            <w:r w:rsidDel="00512920">
              <w:rPr>
                <w:noProof/>
              </w:rPr>
              <w:tab/>
              <w:delText>7</w:delText>
            </w:r>
          </w:del>
        </w:p>
        <w:p w14:paraId="03BAA7D0" w14:textId="762FAE3F" w:rsidR="004E79FD" w:rsidDel="00512920" w:rsidRDefault="004E79FD">
          <w:pPr>
            <w:pStyle w:val="Obsah2"/>
            <w:rPr>
              <w:del w:id="360" w:author="Ingr Jiri [2]" w:date="2025-05-14T11:45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361" w:author="Ingr Jiri [2]" w:date="2025-05-14T11:45:00Z">
            <w:r w:rsidRPr="00563E42" w:rsidDel="00512920">
              <w:rPr>
                <w:rPrChange w:id="362" w:author="Ingr Jiri [2]" w:date="2025-04-30T09:42:00Z">
                  <w:rPr>
                    <w:rStyle w:val="Hypertextovodkaz"/>
                    <w:noProof/>
                  </w:rPr>
                </w:rPrChange>
              </w:rPr>
              <w:delText>2.3</w:delText>
            </w:r>
            <w:r w:rsidDel="00512920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cs-CZ"/>
              </w:rPr>
              <w:tab/>
            </w:r>
            <w:r w:rsidRPr="00563E42" w:rsidDel="00512920">
              <w:rPr>
                <w:rPrChange w:id="363" w:author="Ingr Jiri [2]" w:date="2025-04-30T09:42:00Z">
                  <w:rPr>
                    <w:rStyle w:val="Hypertextovodkaz"/>
                    <w:noProof/>
                  </w:rPr>
                </w:rPrChange>
              </w:rPr>
              <w:delText>Konvoluční neuronové sítě</w:delText>
            </w:r>
            <w:r w:rsidDel="00512920">
              <w:rPr>
                <w:noProof/>
              </w:rPr>
              <w:tab/>
              <w:delText>8</w:delText>
            </w:r>
          </w:del>
        </w:p>
        <w:p w14:paraId="2AC48BD7" w14:textId="08B98C8F" w:rsidR="004E79FD" w:rsidDel="00512920" w:rsidRDefault="004E79FD">
          <w:pPr>
            <w:pStyle w:val="Obsah2"/>
            <w:rPr>
              <w:del w:id="364" w:author="Ingr Jiri [2]" w:date="2025-05-14T11:45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365" w:author="Ingr Jiri [2]" w:date="2025-05-14T11:45:00Z">
            <w:r w:rsidRPr="00563E42" w:rsidDel="00512920">
              <w:rPr>
                <w:rPrChange w:id="366" w:author="Ingr Jiri [2]" w:date="2025-04-30T09:42:00Z">
                  <w:rPr>
                    <w:rStyle w:val="Hypertextovodkaz"/>
                    <w:noProof/>
                  </w:rPr>
                </w:rPrChange>
              </w:rPr>
              <w:delText>2.4</w:delText>
            </w:r>
            <w:r w:rsidDel="00512920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cs-CZ"/>
              </w:rPr>
              <w:tab/>
            </w:r>
            <w:r w:rsidRPr="00563E42" w:rsidDel="00512920">
              <w:rPr>
                <w:rPrChange w:id="367" w:author="Ingr Jiri [2]" w:date="2025-04-30T09:42:00Z">
                  <w:rPr>
                    <w:rStyle w:val="Hypertextovodkaz"/>
                    <w:noProof/>
                  </w:rPr>
                </w:rPrChange>
              </w:rPr>
              <w:delText>Two-stage detektory</w:delText>
            </w:r>
            <w:r w:rsidDel="00512920">
              <w:rPr>
                <w:noProof/>
              </w:rPr>
              <w:tab/>
              <w:delText>11</w:delText>
            </w:r>
          </w:del>
        </w:p>
        <w:p w14:paraId="51357033" w14:textId="2B9C9526" w:rsidR="004E79FD" w:rsidDel="00512920" w:rsidRDefault="004E79FD">
          <w:pPr>
            <w:pStyle w:val="Obsah3"/>
            <w:rPr>
              <w:del w:id="368" w:author="Ingr Jiri [2]" w:date="2025-05-14T11:45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369" w:author="Ingr Jiri [2]" w:date="2025-05-14T11:45:00Z">
            <w:r w:rsidRPr="00563E42" w:rsidDel="00512920">
              <w:rPr>
                <w:rPrChange w:id="370" w:author="Ingr Jiri [2]" w:date="2025-04-30T09:42:00Z">
                  <w:rPr>
                    <w:rStyle w:val="Hypertextovodkaz"/>
                    <w:noProof/>
                  </w:rPr>
                </w:rPrChange>
              </w:rPr>
              <w:delText>2.4.1</w:delText>
            </w:r>
            <w:r w:rsidDel="00512920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cs-CZ"/>
              </w:rPr>
              <w:tab/>
            </w:r>
            <w:r w:rsidRPr="00563E42" w:rsidDel="00512920">
              <w:rPr>
                <w:rPrChange w:id="371" w:author="Ingr Jiri [2]" w:date="2025-04-30T09:42:00Z">
                  <w:rPr>
                    <w:rStyle w:val="Hypertextovodkaz"/>
                    <w:noProof/>
                  </w:rPr>
                </w:rPrChange>
              </w:rPr>
              <w:delText>Region-based convolutional neural network (R-CNN)</w:delText>
            </w:r>
            <w:r w:rsidDel="00512920">
              <w:rPr>
                <w:noProof/>
              </w:rPr>
              <w:tab/>
              <w:delText>11</w:delText>
            </w:r>
          </w:del>
        </w:p>
        <w:p w14:paraId="0A1E3E1B" w14:textId="0E6EE176" w:rsidR="004E79FD" w:rsidDel="00512920" w:rsidRDefault="004E79FD">
          <w:pPr>
            <w:pStyle w:val="Obsah3"/>
            <w:rPr>
              <w:del w:id="372" w:author="Ingr Jiri [2]" w:date="2025-05-14T11:45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373" w:author="Ingr Jiri [2]" w:date="2025-05-14T11:45:00Z">
            <w:r w:rsidRPr="00563E42" w:rsidDel="00512920">
              <w:rPr>
                <w:rPrChange w:id="374" w:author="Ingr Jiri [2]" w:date="2025-04-30T09:42:00Z">
                  <w:rPr>
                    <w:rStyle w:val="Hypertextovodkaz"/>
                    <w:noProof/>
                  </w:rPr>
                </w:rPrChange>
              </w:rPr>
              <w:delText>2.4.2</w:delText>
            </w:r>
            <w:r w:rsidDel="00512920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cs-CZ"/>
              </w:rPr>
              <w:tab/>
            </w:r>
            <w:r w:rsidRPr="00563E42" w:rsidDel="00512920">
              <w:rPr>
                <w:rPrChange w:id="375" w:author="Ingr Jiri [2]" w:date="2025-04-30T09:42:00Z">
                  <w:rPr>
                    <w:rStyle w:val="Hypertextovodkaz"/>
                    <w:noProof/>
                  </w:rPr>
                </w:rPrChange>
              </w:rPr>
              <w:delText>Fast R-CNN</w:delText>
            </w:r>
            <w:r w:rsidDel="00512920">
              <w:rPr>
                <w:noProof/>
              </w:rPr>
              <w:tab/>
              <w:delText>12</w:delText>
            </w:r>
          </w:del>
        </w:p>
        <w:p w14:paraId="454142A9" w14:textId="0A450BD6" w:rsidR="004E79FD" w:rsidDel="00512920" w:rsidRDefault="004E79FD">
          <w:pPr>
            <w:pStyle w:val="Obsah3"/>
            <w:rPr>
              <w:del w:id="376" w:author="Ingr Jiri [2]" w:date="2025-05-14T11:45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377" w:author="Ingr Jiri [2]" w:date="2025-05-14T11:45:00Z">
            <w:r w:rsidRPr="00563E42" w:rsidDel="00512920">
              <w:rPr>
                <w:rPrChange w:id="378" w:author="Ingr Jiri [2]" w:date="2025-04-30T09:42:00Z">
                  <w:rPr>
                    <w:rStyle w:val="Hypertextovodkaz"/>
                    <w:noProof/>
                  </w:rPr>
                </w:rPrChange>
              </w:rPr>
              <w:delText>2.4.3</w:delText>
            </w:r>
            <w:r w:rsidDel="00512920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cs-CZ"/>
              </w:rPr>
              <w:tab/>
            </w:r>
            <w:r w:rsidRPr="00563E42" w:rsidDel="00512920">
              <w:rPr>
                <w:rPrChange w:id="379" w:author="Ingr Jiri [2]" w:date="2025-04-30T09:42:00Z">
                  <w:rPr>
                    <w:rStyle w:val="Hypertextovodkaz"/>
                    <w:noProof/>
                  </w:rPr>
                </w:rPrChange>
              </w:rPr>
              <w:delText>Faster R-CNN</w:delText>
            </w:r>
            <w:r w:rsidDel="00512920">
              <w:rPr>
                <w:noProof/>
              </w:rPr>
              <w:tab/>
              <w:delText>12</w:delText>
            </w:r>
          </w:del>
        </w:p>
        <w:p w14:paraId="73A737B7" w14:textId="7D1BDCC4" w:rsidR="004E79FD" w:rsidDel="00512920" w:rsidRDefault="004E79FD">
          <w:pPr>
            <w:pStyle w:val="Obsah2"/>
            <w:rPr>
              <w:del w:id="380" w:author="Ingr Jiri [2]" w:date="2025-05-14T11:45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381" w:author="Ingr Jiri [2]" w:date="2025-05-14T11:45:00Z">
            <w:r w:rsidRPr="00563E42" w:rsidDel="00512920">
              <w:rPr>
                <w:rPrChange w:id="382" w:author="Ingr Jiri [2]" w:date="2025-04-30T09:42:00Z">
                  <w:rPr>
                    <w:rStyle w:val="Hypertextovodkaz"/>
                    <w:noProof/>
                  </w:rPr>
                </w:rPrChange>
              </w:rPr>
              <w:delText>2.5</w:delText>
            </w:r>
            <w:r w:rsidDel="00512920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cs-CZ"/>
              </w:rPr>
              <w:tab/>
            </w:r>
            <w:r w:rsidRPr="00563E42" w:rsidDel="00512920">
              <w:rPr>
                <w:rPrChange w:id="383" w:author="Ingr Jiri [2]" w:date="2025-04-30T09:42:00Z">
                  <w:rPr>
                    <w:rStyle w:val="Hypertextovodkaz"/>
                    <w:noProof/>
                  </w:rPr>
                </w:rPrChange>
              </w:rPr>
              <w:delText>One-stage detektory</w:delText>
            </w:r>
            <w:r w:rsidDel="00512920">
              <w:rPr>
                <w:noProof/>
              </w:rPr>
              <w:tab/>
              <w:delText>12</w:delText>
            </w:r>
          </w:del>
        </w:p>
        <w:p w14:paraId="71115E04" w14:textId="15BAF7A4" w:rsidR="004E79FD" w:rsidDel="00512920" w:rsidRDefault="004E79FD">
          <w:pPr>
            <w:pStyle w:val="Obsah3"/>
            <w:rPr>
              <w:del w:id="384" w:author="Ingr Jiri [2]" w:date="2025-05-14T11:45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385" w:author="Ingr Jiri [2]" w:date="2025-05-14T11:45:00Z">
            <w:r w:rsidRPr="00563E42" w:rsidDel="00512920">
              <w:rPr>
                <w:rPrChange w:id="386" w:author="Ingr Jiri [2]" w:date="2025-04-30T09:42:00Z">
                  <w:rPr>
                    <w:rStyle w:val="Hypertextovodkaz"/>
                    <w:noProof/>
                  </w:rPr>
                </w:rPrChange>
              </w:rPr>
              <w:delText>2.5.1</w:delText>
            </w:r>
            <w:r w:rsidDel="00512920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cs-CZ"/>
              </w:rPr>
              <w:tab/>
            </w:r>
            <w:r w:rsidRPr="00563E42" w:rsidDel="00512920">
              <w:rPr>
                <w:rPrChange w:id="387" w:author="Ingr Jiri [2]" w:date="2025-04-30T09:42:00Z">
                  <w:rPr>
                    <w:rStyle w:val="Hypertextovodkaz"/>
                    <w:noProof/>
                  </w:rPr>
                </w:rPrChange>
              </w:rPr>
              <w:delText>SSD</w:delText>
            </w:r>
            <w:r w:rsidDel="00512920">
              <w:rPr>
                <w:noProof/>
              </w:rPr>
              <w:tab/>
              <w:delText>13</w:delText>
            </w:r>
          </w:del>
        </w:p>
        <w:p w14:paraId="4250A714" w14:textId="754BB2C4" w:rsidR="004E79FD" w:rsidDel="00512920" w:rsidRDefault="004E79FD">
          <w:pPr>
            <w:pStyle w:val="Obsah2"/>
            <w:rPr>
              <w:del w:id="388" w:author="Ingr Jiri [2]" w:date="2025-05-14T11:45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389" w:author="Ingr Jiri [2]" w:date="2025-05-14T11:45:00Z">
            <w:r w:rsidRPr="00563E42" w:rsidDel="00512920">
              <w:rPr>
                <w:rPrChange w:id="390" w:author="Ingr Jiri [2]" w:date="2025-04-30T09:42:00Z">
                  <w:rPr>
                    <w:rStyle w:val="Hypertextovodkaz"/>
                    <w:noProof/>
                  </w:rPr>
                </w:rPrChange>
              </w:rPr>
              <w:delText>2.6</w:delText>
            </w:r>
            <w:r w:rsidDel="00512920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cs-CZ"/>
              </w:rPr>
              <w:tab/>
            </w:r>
            <w:r w:rsidRPr="00563E42" w:rsidDel="00512920">
              <w:rPr>
                <w:rPrChange w:id="391" w:author="Ingr Jiri [2]" w:date="2025-04-30T09:42:00Z">
                  <w:rPr>
                    <w:rStyle w:val="Hypertextovodkaz"/>
                    <w:noProof/>
                  </w:rPr>
                </w:rPrChange>
              </w:rPr>
              <w:delText>You Only Look Once (YOLO)</w:delText>
            </w:r>
            <w:r w:rsidDel="00512920">
              <w:rPr>
                <w:noProof/>
              </w:rPr>
              <w:tab/>
              <w:delText>13</w:delText>
            </w:r>
          </w:del>
        </w:p>
        <w:p w14:paraId="2B268C33" w14:textId="0C9F252A" w:rsidR="004E79FD" w:rsidDel="00512920" w:rsidRDefault="004E79FD">
          <w:pPr>
            <w:pStyle w:val="Obsah3"/>
            <w:rPr>
              <w:del w:id="392" w:author="Ingr Jiri [2]" w:date="2025-05-14T11:45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393" w:author="Ingr Jiri [2]" w:date="2025-05-14T11:45:00Z">
            <w:r w:rsidRPr="00563E42" w:rsidDel="00512920">
              <w:rPr>
                <w:rPrChange w:id="394" w:author="Ingr Jiri [2]" w:date="2025-04-30T09:42:00Z">
                  <w:rPr>
                    <w:rStyle w:val="Hypertextovodkaz"/>
                    <w:noProof/>
                  </w:rPr>
                </w:rPrChange>
              </w:rPr>
              <w:delText>2.6.1</w:delText>
            </w:r>
            <w:r w:rsidDel="00512920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cs-CZ"/>
              </w:rPr>
              <w:tab/>
            </w:r>
            <w:r w:rsidRPr="00563E42" w:rsidDel="00512920">
              <w:rPr>
                <w:rPrChange w:id="395" w:author="Ingr Jiri [2]" w:date="2025-04-30T09:42:00Z">
                  <w:rPr>
                    <w:rStyle w:val="Hypertextovodkaz"/>
                    <w:noProof/>
                  </w:rPr>
                </w:rPrChange>
              </w:rPr>
              <w:delText>Algoritmus YOLO</w:delText>
            </w:r>
            <w:r w:rsidDel="00512920">
              <w:rPr>
                <w:noProof/>
              </w:rPr>
              <w:tab/>
              <w:delText>14</w:delText>
            </w:r>
          </w:del>
        </w:p>
        <w:p w14:paraId="00DD4384" w14:textId="78B1671E" w:rsidR="004E79FD" w:rsidDel="00512920" w:rsidRDefault="004E79FD">
          <w:pPr>
            <w:pStyle w:val="Obsah3"/>
            <w:rPr>
              <w:del w:id="396" w:author="Ingr Jiri [2]" w:date="2025-05-14T11:45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397" w:author="Ingr Jiri [2]" w:date="2025-05-14T11:45:00Z">
            <w:r w:rsidRPr="00563E42" w:rsidDel="00512920">
              <w:rPr>
                <w:rPrChange w:id="398" w:author="Ingr Jiri [2]" w:date="2025-04-30T09:42:00Z">
                  <w:rPr>
                    <w:rStyle w:val="Hypertextovodkaz"/>
                    <w:noProof/>
                  </w:rPr>
                </w:rPrChange>
              </w:rPr>
              <w:delText>2.6.2</w:delText>
            </w:r>
            <w:r w:rsidDel="00512920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cs-CZ"/>
              </w:rPr>
              <w:tab/>
            </w:r>
            <w:r w:rsidRPr="00563E42" w:rsidDel="00512920">
              <w:rPr>
                <w:rPrChange w:id="399" w:author="Ingr Jiri [2]" w:date="2025-04-30T09:42:00Z">
                  <w:rPr>
                    <w:rStyle w:val="Hypertextovodkaz"/>
                    <w:noProof/>
                  </w:rPr>
                </w:rPrChange>
              </w:rPr>
              <w:delText>Vývoj YOLO</w:delText>
            </w:r>
            <w:r w:rsidDel="00512920">
              <w:rPr>
                <w:noProof/>
              </w:rPr>
              <w:tab/>
              <w:delText>16</w:delText>
            </w:r>
          </w:del>
        </w:p>
        <w:p w14:paraId="4373E144" w14:textId="5CDF595D" w:rsidR="004E79FD" w:rsidDel="00512920" w:rsidRDefault="004E79FD">
          <w:pPr>
            <w:pStyle w:val="Obsah3"/>
            <w:rPr>
              <w:del w:id="400" w:author="Ingr Jiri [2]" w:date="2025-05-14T11:45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401" w:author="Ingr Jiri [2]" w:date="2025-05-14T11:45:00Z">
            <w:r w:rsidRPr="00563E42" w:rsidDel="00512920">
              <w:rPr>
                <w:rPrChange w:id="402" w:author="Ingr Jiri [2]" w:date="2025-04-30T09:42:00Z">
                  <w:rPr>
                    <w:rStyle w:val="Hypertextovodkaz"/>
                    <w:noProof/>
                  </w:rPr>
                </w:rPrChange>
              </w:rPr>
              <w:delText>2.6.3</w:delText>
            </w:r>
            <w:r w:rsidDel="00512920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cs-CZ"/>
              </w:rPr>
              <w:tab/>
            </w:r>
            <w:r w:rsidRPr="00563E42" w:rsidDel="00512920">
              <w:rPr>
                <w:rPrChange w:id="403" w:author="Ingr Jiri [2]" w:date="2025-04-30T09:42:00Z">
                  <w:rPr>
                    <w:rStyle w:val="Hypertextovodkaz"/>
                    <w:noProof/>
                  </w:rPr>
                </w:rPrChange>
              </w:rPr>
              <w:delText>Velikosti YOLO</w:delText>
            </w:r>
            <w:r w:rsidDel="00512920">
              <w:rPr>
                <w:noProof/>
              </w:rPr>
              <w:tab/>
              <w:delText>18</w:delText>
            </w:r>
          </w:del>
        </w:p>
        <w:p w14:paraId="4F95BE07" w14:textId="46071FF7" w:rsidR="004E79FD" w:rsidDel="00512920" w:rsidRDefault="004E79FD">
          <w:pPr>
            <w:pStyle w:val="Obsah3"/>
            <w:rPr>
              <w:del w:id="404" w:author="Ingr Jiri [2]" w:date="2025-05-14T11:45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405" w:author="Ingr Jiri [2]" w:date="2025-05-14T11:45:00Z">
            <w:r w:rsidRPr="00563E42" w:rsidDel="00512920">
              <w:rPr>
                <w:rPrChange w:id="406" w:author="Ingr Jiri [2]" w:date="2025-04-30T09:42:00Z">
                  <w:rPr>
                    <w:rStyle w:val="Hypertextovodkaz"/>
                    <w:noProof/>
                  </w:rPr>
                </w:rPrChange>
              </w:rPr>
              <w:delText>2.6.4</w:delText>
            </w:r>
            <w:r w:rsidDel="00512920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cs-CZ"/>
              </w:rPr>
              <w:tab/>
            </w:r>
            <w:r w:rsidRPr="00563E42" w:rsidDel="00512920">
              <w:rPr>
                <w:rPrChange w:id="407" w:author="Ingr Jiri [2]" w:date="2025-04-30T09:42:00Z">
                  <w:rPr>
                    <w:rStyle w:val="Hypertextovodkaz"/>
                    <w:noProof/>
                  </w:rPr>
                </w:rPrChange>
              </w:rPr>
              <w:delText>Výstup YOLO algoritmu</w:delText>
            </w:r>
            <w:r w:rsidDel="00512920">
              <w:rPr>
                <w:noProof/>
              </w:rPr>
              <w:tab/>
              <w:delText>19</w:delText>
            </w:r>
          </w:del>
        </w:p>
        <w:p w14:paraId="3EA7ED0F" w14:textId="57E5985C" w:rsidR="004E79FD" w:rsidDel="00512920" w:rsidRDefault="004E79FD">
          <w:pPr>
            <w:pStyle w:val="Obsah2"/>
            <w:rPr>
              <w:del w:id="408" w:author="Ingr Jiri [2]" w:date="2025-05-14T11:45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409" w:author="Ingr Jiri [2]" w:date="2025-05-14T11:45:00Z">
            <w:r w:rsidRPr="00563E42" w:rsidDel="00512920">
              <w:rPr>
                <w:rPrChange w:id="410" w:author="Ingr Jiri [2]" w:date="2025-04-30T09:42:00Z">
                  <w:rPr>
                    <w:rStyle w:val="Hypertextovodkaz"/>
                    <w:noProof/>
                  </w:rPr>
                </w:rPrChange>
              </w:rPr>
              <w:delText>2.7</w:delText>
            </w:r>
            <w:r w:rsidDel="00512920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cs-CZ"/>
              </w:rPr>
              <w:tab/>
            </w:r>
            <w:r w:rsidRPr="00563E42" w:rsidDel="00512920">
              <w:rPr>
                <w:rPrChange w:id="411" w:author="Ingr Jiri [2]" w:date="2025-04-30T09:42:00Z">
                  <w:rPr>
                    <w:rStyle w:val="Hypertextovodkaz"/>
                    <w:noProof/>
                  </w:rPr>
                </w:rPrChange>
              </w:rPr>
              <w:delText>Srovnání one-stage vs. two-stage algortimů</w:delText>
            </w:r>
            <w:r w:rsidDel="00512920">
              <w:rPr>
                <w:noProof/>
              </w:rPr>
              <w:tab/>
              <w:delText>19</w:delText>
            </w:r>
          </w:del>
        </w:p>
        <w:p w14:paraId="4B3E1C1C" w14:textId="177FE4B3" w:rsidR="004E79FD" w:rsidDel="00512920" w:rsidRDefault="004E79FD">
          <w:pPr>
            <w:pStyle w:val="Obsah1"/>
            <w:tabs>
              <w:tab w:val="left" w:pos="510"/>
            </w:tabs>
            <w:rPr>
              <w:del w:id="412" w:author="Ingr Jiri [2]" w:date="2025-05-14T11:45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413" w:author="Ingr Jiri [2]" w:date="2025-05-14T11:45:00Z">
            <w:r w:rsidRPr="00563E42" w:rsidDel="00512920">
              <w:rPr>
                <w:rPrChange w:id="414" w:author="Ingr Jiri [2]" w:date="2025-04-30T09:42:00Z">
                  <w:rPr>
                    <w:rStyle w:val="Hypertextovodkaz"/>
                    <w:noProof/>
                  </w:rPr>
                </w:rPrChange>
              </w:rPr>
              <w:delText>3</w:delText>
            </w:r>
            <w:r w:rsidDel="00512920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cs-CZ"/>
              </w:rPr>
              <w:tab/>
            </w:r>
            <w:r w:rsidRPr="00563E42" w:rsidDel="00512920">
              <w:rPr>
                <w:rPrChange w:id="415" w:author="Ingr Jiri [2]" w:date="2025-04-30T09:42:00Z">
                  <w:rPr>
                    <w:rStyle w:val="Hypertextovodkaz"/>
                    <w:noProof/>
                  </w:rPr>
                </w:rPrChange>
              </w:rPr>
              <w:delText>EXPERIMENTÁLNÍ ČÁST</w:delText>
            </w:r>
            <w:r w:rsidDel="00512920">
              <w:rPr>
                <w:noProof/>
              </w:rPr>
              <w:tab/>
              <w:delText>20</w:delText>
            </w:r>
          </w:del>
        </w:p>
        <w:p w14:paraId="28C938D6" w14:textId="27789F5C" w:rsidR="004E79FD" w:rsidDel="00512920" w:rsidRDefault="004E79FD">
          <w:pPr>
            <w:pStyle w:val="Obsah2"/>
            <w:rPr>
              <w:del w:id="416" w:author="Ingr Jiri [2]" w:date="2025-05-14T11:45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417" w:author="Ingr Jiri [2]" w:date="2025-05-14T11:45:00Z">
            <w:r w:rsidRPr="00563E42" w:rsidDel="00512920">
              <w:rPr>
                <w:rPrChange w:id="418" w:author="Ingr Jiri [2]" w:date="2025-04-30T09:42:00Z">
                  <w:rPr>
                    <w:rStyle w:val="Hypertextovodkaz"/>
                    <w:noProof/>
                  </w:rPr>
                </w:rPrChange>
              </w:rPr>
              <w:delText>3.1</w:delText>
            </w:r>
            <w:r w:rsidDel="00512920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cs-CZ"/>
              </w:rPr>
              <w:tab/>
            </w:r>
            <w:r w:rsidRPr="00563E42" w:rsidDel="00512920">
              <w:rPr>
                <w:rPrChange w:id="419" w:author="Ingr Jiri [2]" w:date="2025-04-30T09:42:00Z">
                  <w:rPr>
                    <w:rStyle w:val="Hypertextovodkaz"/>
                    <w:noProof/>
                  </w:rPr>
                </w:rPrChange>
              </w:rPr>
              <w:delText>Dataset</w:delText>
            </w:r>
            <w:r w:rsidDel="00512920">
              <w:rPr>
                <w:noProof/>
              </w:rPr>
              <w:tab/>
              <w:delText>20</w:delText>
            </w:r>
          </w:del>
        </w:p>
        <w:p w14:paraId="4A963B57" w14:textId="3886250E" w:rsidR="004E79FD" w:rsidDel="00512920" w:rsidRDefault="004E79FD">
          <w:pPr>
            <w:pStyle w:val="Obsah3"/>
            <w:rPr>
              <w:del w:id="420" w:author="Ingr Jiri [2]" w:date="2025-05-14T11:45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421" w:author="Ingr Jiri [2]" w:date="2025-05-14T11:45:00Z">
            <w:r w:rsidRPr="00563E42" w:rsidDel="00512920">
              <w:rPr>
                <w:rPrChange w:id="422" w:author="Ingr Jiri [2]" w:date="2025-04-30T09:42:00Z">
                  <w:rPr>
                    <w:rStyle w:val="Hypertextovodkaz"/>
                    <w:noProof/>
                  </w:rPr>
                </w:rPrChange>
              </w:rPr>
              <w:delText>3.1.1</w:delText>
            </w:r>
            <w:r w:rsidDel="00512920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cs-CZ"/>
              </w:rPr>
              <w:tab/>
            </w:r>
            <w:r w:rsidRPr="00563E42" w:rsidDel="00512920">
              <w:rPr>
                <w:rPrChange w:id="423" w:author="Ingr Jiri [2]" w:date="2025-04-30T09:42:00Z">
                  <w:rPr>
                    <w:rStyle w:val="Hypertextovodkaz"/>
                    <w:noProof/>
                  </w:rPr>
                </w:rPrChange>
              </w:rPr>
              <w:delText>Manuální anotace</w:delText>
            </w:r>
            <w:r w:rsidDel="00512920">
              <w:rPr>
                <w:noProof/>
              </w:rPr>
              <w:tab/>
              <w:delText>21</w:delText>
            </w:r>
          </w:del>
        </w:p>
        <w:p w14:paraId="006F4B08" w14:textId="79DDD9B0" w:rsidR="004E79FD" w:rsidDel="00512920" w:rsidRDefault="004E79FD">
          <w:pPr>
            <w:pStyle w:val="Obsah3"/>
            <w:rPr>
              <w:del w:id="424" w:author="Ingr Jiri [2]" w:date="2025-05-14T11:45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425" w:author="Ingr Jiri [2]" w:date="2025-05-14T11:45:00Z">
            <w:r w:rsidRPr="00563E42" w:rsidDel="00512920">
              <w:rPr>
                <w:rPrChange w:id="426" w:author="Ingr Jiri [2]" w:date="2025-04-30T09:42:00Z">
                  <w:rPr>
                    <w:rStyle w:val="Hypertextovodkaz"/>
                    <w:noProof/>
                  </w:rPr>
                </w:rPrChange>
              </w:rPr>
              <w:delText>3.1.2</w:delText>
            </w:r>
            <w:r w:rsidDel="00512920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cs-CZ"/>
              </w:rPr>
              <w:tab/>
            </w:r>
            <w:r w:rsidRPr="00563E42" w:rsidDel="00512920">
              <w:rPr>
                <w:rPrChange w:id="427" w:author="Ingr Jiri [2]" w:date="2025-04-30T09:42:00Z">
                  <w:rPr>
                    <w:rStyle w:val="Hypertextovodkaz"/>
                    <w:noProof/>
                  </w:rPr>
                </w:rPrChange>
              </w:rPr>
              <w:delText>Semi-automatické anotace</w:delText>
            </w:r>
            <w:r w:rsidDel="00512920">
              <w:rPr>
                <w:noProof/>
              </w:rPr>
              <w:tab/>
              <w:delText>21</w:delText>
            </w:r>
          </w:del>
        </w:p>
        <w:p w14:paraId="489E1DE4" w14:textId="66A8CB0F" w:rsidR="004E79FD" w:rsidDel="00512920" w:rsidRDefault="004E79FD">
          <w:pPr>
            <w:pStyle w:val="Obsah3"/>
            <w:rPr>
              <w:del w:id="428" w:author="Ingr Jiri [2]" w:date="2025-05-14T11:45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429" w:author="Ingr Jiri [2]" w:date="2025-05-14T11:45:00Z">
            <w:r w:rsidRPr="00563E42" w:rsidDel="00512920">
              <w:rPr>
                <w:rPrChange w:id="430" w:author="Ingr Jiri [2]" w:date="2025-04-30T09:42:00Z">
                  <w:rPr>
                    <w:rStyle w:val="Hypertextovodkaz"/>
                    <w:noProof/>
                  </w:rPr>
                </w:rPrChange>
              </w:rPr>
              <w:delText>3.1.3</w:delText>
            </w:r>
            <w:r w:rsidDel="00512920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cs-CZ"/>
              </w:rPr>
              <w:tab/>
            </w:r>
            <w:r w:rsidRPr="00563E42" w:rsidDel="00512920">
              <w:rPr>
                <w:rPrChange w:id="431" w:author="Ingr Jiri [2]" w:date="2025-04-30T09:42:00Z">
                  <w:rPr>
                    <w:rStyle w:val="Hypertextovodkaz"/>
                    <w:noProof/>
                  </w:rPr>
                </w:rPrChange>
              </w:rPr>
              <w:delText>Rozložení datasetu</w:delText>
            </w:r>
            <w:r w:rsidDel="00512920">
              <w:rPr>
                <w:noProof/>
              </w:rPr>
              <w:tab/>
              <w:delText>21</w:delText>
            </w:r>
          </w:del>
        </w:p>
        <w:p w14:paraId="74ED7F34" w14:textId="6DC863D2" w:rsidR="004E79FD" w:rsidDel="00512920" w:rsidRDefault="004E79FD">
          <w:pPr>
            <w:pStyle w:val="Obsah3"/>
            <w:rPr>
              <w:del w:id="432" w:author="Ingr Jiri [2]" w:date="2025-05-14T11:45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433" w:author="Ingr Jiri [2]" w:date="2025-05-14T11:45:00Z">
            <w:r w:rsidRPr="00563E42" w:rsidDel="00512920">
              <w:rPr>
                <w:rPrChange w:id="434" w:author="Ingr Jiri [2]" w:date="2025-04-30T09:42:00Z">
                  <w:rPr>
                    <w:rStyle w:val="Hypertextovodkaz"/>
                    <w:noProof/>
                  </w:rPr>
                </w:rPrChange>
              </w:rPr>
              <w:delText>3.1.4</w:delText>
            </w:r>
            <w:r w:rsidDel="00512920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cs-CZ"/>
              </w:rPr>
              <w:tab/>
            </w:r>
            <w:r w:rsidRPr="00563E42" w:rsidDel="00512920">
              <w:rPr>
                <w:rPrChange w:id="435" w:author="Ingr Jiri [2]" w:date="2025-04-30T09:42:00Z">
                  <w:rPr>
                    <w:rStyle w:val="Hypertextovodkaz"/>
                    <w:noProof/>
                  </w:rPr>
                </w:rPrChange>
              </w:rPr>
              <w:delText>Křížová validace</w:delText>
            </w:r>
            <w:r w:rsidDel="00512920">
              <w:rPr>
                <w:noProof/>
              </w:rPr>
              <w:tab/>
              <w:delText>22</w:delText>
            </w:r>
          </w:del>
        </w:p>
        <w:p w14:paraId="5635EF37" w14:textId="4A39204E" w:rsidR="004E79FD" w:rsidDel="00512920" w:rsidRDefault="004E79FD">
          <w:pPr>
            <w:pStyle w:val="Obsah2"/>
            <w:rPr>
              <w:del w:id="436" w:author="Ingr Jiri [2]" w:date="2025-05-14T11:45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437" w:author="Ingr Jiri [2]" w:date="2025-05-14T11:45:00Z">
            <w:r w:rsidRPr="00563E42" w:rsidDel="00512920">
              <w:rPr>
                <w:rPrChange w:id="438" w:author="Ingr Jiri [2]" w:date="2025-04-30T09:42:00Z">
                  <w:rPr>
                    <w:rStyle w:val="Hypertextovodkaz"/>
                    <w:noProof/>
                  </w:rPr>
                </w:rPrChange>
              </w:rPr>
              <w:delText>3.2</w:delText>
            </w:r>
            <w:r w:rsidDel="00512920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cs-CZ"/>
              </w:rPr>
              <w:tab/>
            </w:r>
            <w:r w:rsidRPr="00563E42" w:rsidDel="00512920">
              <w:rPr>
                <w:rPrChange w:id="439" w:author="Ingr Jiri [2]" w:date="2025-04-30T09:42:00Z">
                  <w:rPr>
                    <w:rStyle w:val="Hypertextovodkaz"/>
                    <w:noProof/>
                  </w:rPr>
                </w:rPrChange>
              </w:rPr>
              <w:delText>Trénování modelu</w:delText>
            </w:r>
            <w:r w:rsidDel="00512920">
              <w:rPr>
                <w:noProof/>
              </w:rPr>
              <w:tab/>
              <w:delText>23</w:delText>
            </w:r>
          </w:del>
        </w:p>
        <w:p w14:paraId="6E26FE99" w14:textId="0C9D409A" w:rsidR="004E79FD" w:rsidDel="00512920" w:rsidRDefault="004E79FD">
          <w:pPr>
            <w:pStyle w:val="Obsah3"/>
            <w:rPr>
              <w:del w:id="440" w:author="Ingr Jiri [2]" w:date="2025-05-14T11:45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441" w:author="Ingr Jiri [2]" w:date="2025-05-14T11:45:00Z">
            <w:r w:rsidRPr="00563E42" w:rsidDel="00512920">
              <w:rPr>
                <w:rPrChange w:id="442" w:author="Ingr Jiri [2]" w:date="2025-04-30T09:42:00Z">
                  <w:rPr>
                    <w:rStyle w:val="Hypertextovodkaz"/>
                    <w:noProof/>
                  </w:rPr>
                </w:rPrChange>
              </w:rPr>
              <w:delText>3.2.1</w:delText>
            </w:r>
            <w:r w:rsidDel="00512920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cs-CZ"/>
              </w:rPr>
              <w:tab/>
            </w:r>
            <w:r w:rsidRPr="00563E42" w:rsidDel="00512920">
              <w:rPr>
                <w:rPrChange w:id="443" w:author="Ingr Jiri [2]" w:date="2025-04-30T09:42:00Z">
                  <w:rPr>
                    <w:rStyle w:val="Hypertextovodkaz"/>
                    <w:noProof/>
                  </w:rPr>
                </w:rPrChange>
              </w:rPr>
              <w:delText>Počet epoch</w:delText>
            </w:r>
            <w:r w:rsidDel="00512920">
              <w:rPr>
                <w:noProof/>
              </w:rPr>
              <w:tab/>
              <w:delText>23</w:delText>
            </w:r>
          </w:del>
        </w:p>
        <w:p w14:paraId="690229D1" w14:textId="6947A79E" w:rsidR="004E79FD" w:rsidDel="00512920" w:rsidRDefault="004E79FD">
          <w:pPr>
            <w:pStyle w:val="Obsah3"/>
            <w:rPr>
              <w:del w:id="444" w:author="Ingr Jiri [2]" w:date="2025-05-14T11:45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445" w:author="Ingr Jiri [2]" w:date="2025-05-14T11:45:00Z">
            <w:r w:rsidRPr="00563E42" w:rsidDel="00512920">
              <w:rPr>
                <w:rPrChange w:id="446" w:author="Ingr Jiri [2]" w:date="2025-04-30T09:42:00Z">
                  <w:rPr>
                    <w:rStyle w:val="Hypertextovodkaz"/>
                    <w:noProof/>
                  </w:rPr>
                </w:rPrChange>
              </w:rPr>
              <w:delText>3.2.2</w:delText>
            </w:r>
            <w:r w:rsidDel="00512920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cs-CZ"/>
              </w:rPr>
              <w:tab/>
            </w:r>
            <w:r w:rsidRPr="00563E42" w:rsidDel="00512920">
              <w:rPr>
                <w:rPrChange w:id="447" w:author="Ingr Jiri [2]" w:date="2025-04-30T09:42:00Z">
                  <w:rPr>
                    <w:rStyle w:val="Hypertextovodkaz"/>
                    <w:noProof/>
                  </w:rPr>
                </w:rPrChange>
              </w:rPr>
              <w:delText>Patience</w:delText>
            </w:r>
            <w:r w:rsidDel="00512920">
              <w:rPr>
                <w:noProof/>
              </w:rPr>
              <w:tab/>
              <w:delText>23</w:delText>
            </w:r>
          </w:del>
        </w:p>
        <w:p w14:paraId="130B290B" w14:textId="1C29A7CD" w:rsidR="004E79FD" w:rsidDel="00512920" w:rsidRDefault="004E79FD">
          <w:pPr>
            <w:pStyle w:val="Obsah3"/>
            <w:rPr>
              <w:del w:id="448" w:author="Ingr Jiri [2]" w:date="2025-05-14T11:45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449" w:author="Ingr Jiri [2]" w:date="2025-05-14T11:45:00Z">
            <w:r w:rsidRPr="00563E42" w:rsidDel="00512920">
              <w:rPr>
                <w:rPrChange w:id="450" w:author="Ingr Jiri [2]" w:date="2025-04-30T09:42:00Z">
                  <w:rPr>
                    <w:rStyle w:val="Hypertextovodkaz"/>
                    <w:noProof/>
                  </w:rPr>
                </w:rPrChange>
              </w:rPr>
              <w:delText>3.2.3</w:delText>
            </w:r>
            <w:r w:rsidDel="00512920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cs-CZ"/>
              </w:rPr>
              <w:tab/>
            </w:r>
            <w:r w:rsidRPr="00563E42" w:rsidDel="00512920">
              <w:rPr>
                <w:rPrChange w:id="451" w:author="Ingr Jiri [2]" w:date="2025-04-30T09:42:00Z">
                  <w:rPr>
                    <w:rStyle w:val="Hypertextovodkaz"/>
                    <w:noProof/>
                  </w:rPr>
                </w:rPrChange>
              </w:rPr>
              <w:delText>Rychlost učení</w:delText>
            </w:r>
            <w:r w:rsidDel="00512920">
              <w:rPr>
                <w:noProof/>
              </w:rPr>
              <w:tab/>
              <w:delText>23</w:delText>
            </w:r>
          </w:del>
        </w:p>
        <w:p w14:paraId="2E3256FA" w14:textId="3B994D27" w:rsidR="004E79FD" w:rsidDel="00512920" w:rsidRDefault="004E79FD">
          <w:pPr>
            <w:pStyle w:val="Obsah3"/>
            <w:rPr>
              <w:del w:id="452" w:author="Ingr Jiri [2]" w:date="2025-05-14T11:45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453" w:author="Ingr Jiri [2]" w:date="2025-05-14T11:45:00Z">
            <w:r w:rsidRPr="00563E42" w:rsidDel="00512920">
              <w:rPr>
                <w:rPrChange w:id="454" w:author="Ingr Jiri [2]" w:date="2025-04-30T09:42:00Z">
                  <w:rPr>
                    <w:rStyle w:val="Hypertextovodkaz"/>
                    <w:noProof/>
                  </w:rPr>
                </w:rPrChange>
              </w:rPr>
              <w:delText>3.2.4</w:delText>
            </w:r>
            <w:r w:rsidDel="00512920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cs-CZ"/>
              </w:rPr>
              <w:tab/>
            </w:r>
            <w:r w:rsidRPr="00563E42" w:rsidDel="00512920">
              <w:rPr>
                <w:rPrChange w:id="455" w:author="Ingr Jiri [2]" w:date="2025-04-30T09:42:00Z">
                  <w:rPr>
                    <w:rStyle w:val="Hypertextovodkaz"/>
                    <w:noProof/>
                  </w:rPr>
                </w:rPrChange>
              </w:rPr>
              <w:delText>Batch size</w:delText>
            </w:r>
            <w:r w:rsidDel="00512920">
              <w:rPr>
                <w:noProof/>
              </w:rPr>
              <w:tab/>
              <w:delText>24</w:delText>
            </w:r>
          </w:del>
        </w:p>
        <w:p w14:paraId="5C3F6F57" w14:textId="18C48916" w:rsidR="004E79FD" w:rsidDel="00512920" w:rsidRDefault="004E79FD">
          <w:pPr>
            <w:pStyle w:val="Obsah3"/>
            <w:rPr>
              <w:del w:id="456" w:author="Ingr Jiri [2]" w:date="2025-05-14T11:45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457" w:author="Ingr Jiri [2]" w:date="2025-05-14T11:45:00Z">
            <w:r w:rsidRPr="00563E42" w:rsidDel="00512920">
              <w:rPr>
                <w:rPrChange w:id="458" w:author="Ingr Jiri [2]" w:date="2025-04-30T09:42:00Z">
                  <w:rPr>
                    <w:rStyle w:val="Hypertextovodkaz"/>
                    <w:noProof/>
                  </w:rPr>
                </w:rPrChange>
              </w:rPr>
              <w:delText>3.2.5</w:delText>
            </w:r>
            <w:r w:rsidDel="00512920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cs-CZ"/>
              </w:rPr>
              <w:tab/>
            </w:r>
            <w:r w:rsidRPr="00563E42" w:rsidDel="00512920">
              <w:rPr>
                <w:rPrChange w:id="459" w:author="Ingr Jiri [2]" w:date="2025-04-30T09:42:00Z">
                  <w:rPr>
                    <w:rStyle w:val="Hypertextovodkaz"/>
                    <w:noProof/>
                  </w:rPr>
                </w:rPrChange>
              </w:rPr>
              <w:delText>Augmentace</w:delText>
            </w:r>
            <w:r w:rsidDel="00512920">
              <w:rPr>
                <w:noProof/>
              </w:rPr>
              <w:tab/>
              <w:delText>24</w:delText>
            </w:r>
          </w:del>
        </w:p>
        <w:p w14:paraId="089F3121" w14:textId="600B443D" w:rsidR="004E79FD" w:rsidDel="00512920" w:rsidRDefault="004E79FD">
          <w:pPr>
            <w:pStyle w:val="Obsah3"/>
            <w:rPr>
              <w:del w:id="460" w:author="Ingr Jiri [2]" w:date="2025-05-14T11:45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461" w:author="Ingr Jiri [2]" w:date="2025-05-14T11:45:00Z">
            <w:r w:rsidRPr="00563E42" w:rsidDel="00512920">
              <w:rPr>
                <w:rPrChange w:id="462" w:author="Ingr Jiri [2]" w:date="2025-04-30T09:42:00Z">
                  <w:rPr>
                    <w:rStyle w:val="Hypertextovodkaz"/>
                    <w:noProof/>
                  </w:rPr>
                </w:rPrChange>
              </w:rPr>
              <w:delText>3.2.6</w:delText>
            </w:r>
            <w:r w:rsidDel="00512920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cs-CZ"/>
              </w:rPr>
              <w:tab/>
            </w:r>
            <w:r w:rsidRPr="00563E42" w:rsidDel="00512920">
              <w:rPr>
                <w:rPrChange w:id="463" w:author="Ingr Jiri [2]" w:date="2025-04-30T09:42:00Z">
                  <w:rPr>
                    <w:rStyle w:val="Hypertextovodkaz"/>
                    <w:noProof/>
                  </w:rPr>
                </w:rPrChange>
              </w:rPr>
              <w:delText>Testování velikostí YOLO modelů</w:delText>
            </w:r>
            <w:r w:rsidDel="00512920">
              <w:rPr>
                <w:noProof/>
              </w:rPr>
              <w:tab/>
              <w:delText>24</w:delText>
            </w:r>
          </w:del>
        </w:p>
        <w:p w14:paraId="5E2C6E44" w14:textId="71E00D91" w:rsidR="004E79FD" w:rsidDel="00512920" w:rsidRDefault="004E79FD">
          <w:pPr>
            <w:pStyle w:val="Obsah3"/>
            <w:rPr>
              <w:del w:id="464" w:author="Ingr Jiri [2]" w:date="2025-05-14T11:45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465" w:author="Ingr Jiri [2]" w:date="2025-05-14T11:45:00Z">
            <w:r w:rsidRPr="00563E42" w:rsidDel="00512920">
              <w:rPr>
                <w:rPrChange w:id="466" w:author="Ingr Jiri [2]" w:date="2025-04-30T09:42:00Z">
                  <w:rPr>
                    <w:rStyle w:val="Hypertextovodkaz"/>
                    <w:noProof/>
                  </w:rPr>
                </w:rPrChange>
              </w:rPr>
              <w:delText>3.2.7</w:delText>
            </w:r>
            <w:r w:rsidDel="00512920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cs-CZ"/>
              </w:rPr>
              <w:tab/>
            </w:r>
            <w:r w:rsidRPr="00563E42" w:rsidDel="00512920">
              <w:rPr>
                <w:rPrChange w:id="467" w:author="Ingr Jiri [2]" w:date="2025-04-30T09:42:00Z">
                  <w:rPr>
                    <w:rStyle w:val="Hypertextovodkaz"/>
                    <w:noProof/>
                  </w:rPr>
                </w:rPrChange>
              </w:rPr>
              <w:delText>Testování hyperparametrů</w:delText>
            </w:r>
            <w:r w:rsidDel="00512920">
              <w:rPr>
                <w:noProof/>
              </w:rPr>
              <w:tab/>
              <w:delText>25</w:delText>
            </w:r>
          </w:del>
        </w:p>
        <w:p w14:paraId="698F1824" w14:textId="21DF5794" w:rsidR="004E79FD" w:rsidDel="00512920" w:rsidRDefault="004E79FD">
          <w:pPr>
            <w:pStyle w:val="Obsah1"/>
            <w:tabs>
              <w:tab w:val="left" w:pos="510"/>
            </w:tabs>
            <w:rPr>
              <w:del w:id="468" w:author="Ingr Jiri [2]" w:date="2025-05-14T11:45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469" w:author="Ingr Jiri [2]" w:date="2025-05-14T11:45:00Z">
            <w:r w:rsidRPr="00563E42" w:rsidDel="00512920">
              <w:rPr>
                <w:rPrChange w:id="470" w:author="Ingr Jiri [2]" w:date="2025-04-30T09:42:00Z">
                  <w:rPr>
                    <w:rStyle w:val="Hypertextovodkaz"/>
                    <w:noProof/>
                  </w:rPr>
                </w:rPrChange>
              </w:rPr>
              <w:delText>4</w:delText>
            </w:r>
            <w:r w:rsidDel="00512920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cs-CZ"/>
              </w:rPr>
              <w:tab/>
            </w:r>
            <w:r w:rsidRPr="00563E42" w:rsidDel="00512920">
              <w:rPr>
                <w:rPrChange w:id="471" w:author="Ingr Jiri [2]" w:date="2025-04-30T09:42:00Z">
                  <w:rPr>
                    <w:rStyle w:val="Hypertextovodkaz"/>
                    <w:noProof/>
                  </w:rPr>
                </w:rPrChange>
              </w:rPr>
              <w:delText>VÝSLEDKY A DISKUSE</w:delText>
            </w:r>
            <w:r w:rsidDel="00512920">
              <w:rPr>
                <w:noProof/>
              </w:rPr>
              <w:tab/>
              <w:delText>27</w:delText>
            </w:r>
          </w:del>
        </w:p>
        <w:p w14:paraId="319E1D6E" w14:textId="6A3C7956" w:rsidR="004E79FD" w:rsidDel="00512920" w:rsidRDefault="004E79FD">
          <w:pPr>
            <w:pStyle w:val="Obsah1"/>
            <w:tabs>
              <w:tab w:val="left" w:pos="510"/>
            </w:tabs>
            <w:rPr>
              <w:del w:id="472" w:author="Ingr Jiri [2]" w:date="2025-05-14T11:45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473" w:author="Ingr Jiri [2]" w:date="2025-05-14T11:45:00Z">
            <w:r w:rsidRPr="00563E42" w:rsidDel="00512920">
              <w:rPr>
                <w:rPrChange w:id="474" w:author="Ingr Jiri [2]" w:date="2025-04-30T09:42:00Z">
                  <w:rPr>
                    <w:rStyle w:val="Hypertextovodkaz"/>
                    <w:noProof/>
                  </w:rPr>
                </w:rPrChange>
              </w:rPr>
              <w:delText>5</w:delText>
            </w:r>
            <w:r w:rsidDel="00512920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cs-CZ"/>
              </w:rPr>
              <w:tab/>
            </w:r>
            <w:r w:rsidRPr="00563E42" w:rsidDel="00512920">
              <w:rPr>
                <w:rPrChange w:id="475" w:author="Ingr Jiri [2]" w:date="2025-04-30T09:42:00Z">
                  <w:rPr>
                    <w:rStyle w:val="Hypertextovodkaz"/>
                    <w:noProof/>
                  </w:rPr>
                </w:rPrChange>
              </w:rPr>
              <w:delText>ZÁVĚR</w:delText>
            </w:r>
            <w:r w:rsidDel="00512920">
              <w:rPr>
                <w:noProof/>
              </w:rPr>
              <w:tab/>
              <w:delText>28</w:delText>
            </w:r>
          </w:del>
        </w:p>
        <w:p w14:paraId="19DBE492" w14:textId="73D9A84F" w:rsidR="004E79FD" w:rsidDel="00512920" w:rsidRDefault="004E79FD">
          <w:pPr>
            <w:pStyle w:val="Obsah1"/>
            <w:rPr>
              <w:del w:id="476" w:author="Ingr Jiri [2]" w:date="2025-05-14T11:45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477" w:author="Ingr Jiri [2]" w:date="2025-05-14T11:45:00Z">
            <w:r w:rsidRPr="00563E42" w:rsidDel="00512920">
              <w:rPr>
                <w:rPrChange w:id="478" w:author="Ingr Jiri [2]" w:date="2025-04-30T09:42:00Z">
                  <w:rPr>
                    <w:rStyle w:val="Hypertextovodkaz"/>
                    <w:noProof/>
                  </w:rPr>
                </w:rPrChange>
              </w:rPr>
              <w:delText>LITERATURA</w:delText>
            </w:r>
            <w:r w:rsidDel="00512920">
              <w:rPr>
                <w:noProof/>
              </w:rPr>
              <w:tab/>
              <w:delText>29</w:delText>
            </w:r>
          </w:del>
        </w:p>
        <w:p w14:paraId="1E133AC3" w14:textId="562E80D5" w:rsidR="00136BAF" w:rsidRDefault="00566F26">
          <w:pPr>
            <w:pStyle w:val="Obsah1"/>
            <w:rPr>
              <w:rFonts w:asciiTheme="minorHAnsi" w:eastAsiaTheme="minorEastAsia" w:hAnsiTheme="minorHAnsi" w:cstheme="minorBidi"/>
              <w:sz w:val="22"/>
              <w:szCs w:val="22"/>
              <w:lang w:eastAsia="cs-CZ"/>
            </w:rPr>
          </w:pPr>
          <w:r>
            <w:fldChar w:fldCharType="end"/>
          </w:r>
        </w:p>
      </w:sdtContent>
    </w:sdt>
    <w:p w14:paraId="62C214CB" w14:textId="77777777" w:rsidR="00136BAF" w:rsidRDefault="00136BAF">
      <w:pPr>
        <w:pStyle w:val="Obsah1"/>
        <w:tabs>
          <w:tab w:val="clear" w:pos="8477"/>
          <w:tab w:val="right" w:leader="dot" w:pos="8502"/>
        </w:tabs>
      </w:pPr>
    </w:p>
    <w:p w14:paraId="4AA4944D" w14:textId="77777777" w:rsidR="00136BAF" w:rsidRDefault="00136BAF">
      <w:pPr>
        <w:sectPr w:rsidR="00136BAF">
          <w:pgSz w:w="11906" w:h="16838"/>
          <w:pgMar w:top="1475" w:right="1418" w:bottom="1475" w:left="1418" w:header="1418" w:footer="1418" w:gutter="0"/>
          <w:cols w:space="708"/>
          <w:formProt w:val="0"/>
        </w:sectPr>
      </w:pPr>
    </w:p>
    <w:p w14:paraId="1D23E887" w14:textId="71CC96D4" w:rsidR="00563E42" w:rsidRDefault="00563E42">
      <w:pPr>
        <w:spacing w:after="0" w:line="240" w:lineRule="auto"/>
        <w:jc w:val="left"/>
        <w:rPr>
          <w:ins w:id="479" w:author="Ingr Jiri [2]" w:date="2025-04-30T09:41:00Z"/>
        </w:rPr>
      </w:pPr>
      <w:ins w:id="480" w:author="Ingr Jiri [2]" w:date="2025-04-30T09:41:00Z">
        <w:r>
          <w:br w:type="page"/>
        </w:r>
      </w:ins>
    </w:p>
    <w:p w14:paraId="50C325EC" w14:textId="4AF5E6DF" w:rsidR="00136BAF" w:rsidDel="00563E42" w:rsidRDefault="00136BAF">
      <w:pPr>
        <w:rPr>
          <w:del w:id="481" w:author="Ingr Jiri [2]" w:date="2025-04-30T09:42:00Z"/>
        </w:rPr>
      </w:pPr>
      <w:bookmarkStart w:id="482" w:name="_Toc196898565"/>
      <w:bookmarkStart w:id="483" w:name="_Toc196943473"/>
      <w:bookmarkStart w:id="484" w:name="_Toc196943519"/>
      <w:bookmarkStart w:id="485" w:name="_Toc196943568"/>
      <w:bookmarkStart w:id="486" w:name="_Toc198115542"/>
      <w:bookmarkEnd w:id="482"/>
      <w:bookmarkEnd w:id="483"/>
      <w:bookmarkEnd w:id="484"/>
      <w:bookmarkEnd w:id="485"/>
      <w:bookmarkEnd w:id="486"/>
    </w:p>
    <w:p w14:paraId="059C49EE" w14:textId="76132318" w:rsidR="00136BAF" w:rsidDel="00563E42" w:rsidRDefault="00136BAF">
      <w:pPr>
        <w:rPr>
          <w:del w:id="487" w:author="Ingr Jiri [2]" w:date="2025-04-30T09:41:00Z"/>
        </w:rPr>
        <w:sectPr w:rsidR="00136BAF" w:rsidDel="00563E42">
          <w:type w:val="continuous"/>
          <w:pgSz w:w="11906" w:h="16838"/>
          <w:pgMar w:top="1475" w:right="1418" w:bottom="1475" w:left="1418" w:header="1418" w:footer="1418" w:gutter="0"/>
          <w:cols w:space="708"/>
          <w:formProt w:val="0"/>
          <w:docGrid w:linePitch="312" w:charSpace="-6145"/>
        </w:sectPr>
      </w:pPr>
    </w:p>
    <w:p w14:paraId="57CCDC7E" w14:textId="77777777" w:rsidR="00136BAF" w:rsidRDefault="00566F26">
      <w:pPr>
        <w:pStyle w:val="Nadpis1"/>
        <w:tabs>
          <w:tab w:val="left" w:pos="432"/>
        </w:tabs>
      </w:pPr>
      <w:bookmarkStart w:id="488" w:name="__RefHeading__26_1490133149"/>
      <w:bookmarkStart w:id="489" w:name="_Toc151549791"/>
      <w:bookmarkStart w:id="490" w:name="_Toc198115543"/>
      <w:bookmarkEnd w:id="488"/>
      <w:r>
        <w:t>ÚVOD</w:t>
      </w:r>
      <w:bookmarkEnd w:id="489"/>
      <w:bookmarkEnd w:id="490"/>
    </w:p>
    <w:p w14:paraId="0DFDD3EE" w14:textId="33582C96" w:rsidR="00B7380D" w:rsidRDefault="00270ECD" w:rsidP="003C4A72">
      <w:pPr>
        <w:rPr>
          <w:ins w:id="491" w:author="Ingr Jiri [2]" w:date="2025-05-02T09:53:00Z"/>
        </w:rPr>
      </w:pPr>
      <w:ins w:id="492" w:author="Ingr Jiri [2]" w:date="2025-05-02T10:28:00Z">
        <w:r w:rsidRPr="00270ECD">
          <w:t>V posledních letech zažívá oblast umělé inteligence</w:t>
        </w:r>
      </w:ins>
      <w:ins w:id="493" w:author="Ingr Jiri [2]" w:date="2025-05-02T10:37:00Z">
        <w:r w:rsidR="00E5330A">
          <w:t xml:space="preserve"> (AI)</w:t>
        </w:r>
      </w:ins>
      <w:ins w:id="494" w:author="Ingr Jiri [2]" w:date="2025-05-02T10:28:00Z">
        <w:r w:rsidRPr="00270ECD">
          <w:t xml:space="preserve"> výrazný rozmach napříč mnoha vědními obory. Jednou z oblastí, kde dochází k její dynamické aplikaci, je zdravotnictví. Automatizace rutinních činností, podpora lékařského rozhodování či analýza obrazových a signálových dat</w:t>
        </w:r>
      </w:ins>
      <w:ins w:id="495" w:author="Ingr Jiri [2]" w:date="2025-05-02T10:30:00Z">
        <w:r w:rsidR="00E5330A">
          <w:t xml:space="preserve"> </w:t>
        </w:r>
      </w:ins>
      <w:ins w:id="496" w:author="Ingr Jiri [2]" w:date="2025-05-02T10:28:00Z">
        <w:r w:rsidRPr="00270ECD">
          <w:t>představuj</w:t>
        </w:r>
      </w:ins>
      <w:ins w:id="497" w:author="Ingr Jiri [2]" w:date="2025-05-02T10:30:00Z">
        <w:r w:rsidR="00E5330A">
          <w:t>í</w:t>
        </w:r>
      </w:ins>
      <w:ins w:id="498" w:author="Ingr Jiri [2]" w:date="2025-05-02T10:28:00Z">
        <w:r w:rsidRPr="00270ECD">
          <w:t xml:space="preserve"> nové možnosti, jak zefektivnit a zpřesnit diagnostické procesy. Tato práce se zabývá aplikací metod umělé inteligence ve zpracování obrazových dat z lékařského vyšetření zvaného laryngoskopie.</w:t>
        </w:r>
      </w:ins>
    </w:p>
    <w:p w14:paraId="51BDB20C" w14:textId="56457F1F" w:rsidR="00E5330A" w:rsidRDefault="003C4A72" w:rsidP="003C4A72">
      <w:pPr>
        <w:rPr>
          <w:ins w:id="499" w:author="Ingr Jiri [2]" w:date="2025-05-02T10:31:00Z"/>
        </w:rPr>
      </w:pPr>
      <w:ins w:id="500" w:author="Ingr Jiri [2]" w:date="2025-04-29T21:38:00Z">
        <w:r>
          <w:t>Laryngoskopie je lékařská metoda sloužící k</w:t>
        </w:r>
      </w:ins>
      <w:ins w:id="501" w:author="Ingr Jiri [2]" w:date="2025-05-02T10:32:00Z">
        <w:r w:rsidR="00E5330A">
          <w:t xml:space="preserve"> přímému pozorování </w:t>
        </w:r>
      </w:ins>
      <w:ins w:id="502" w:author="Ingr Jiri [2]" w:date="2025-04-29T21:38:00Z">
        <w:r>
          <w:t>hrtanu</w:t>
        </w:r>
      </w:ins>
      <w:ins w:id="503" w:author="Ingr Jiri [2]" w:date="2025-05-02T10:32:00Z">
        <w:r w:rsidR="00E5330A">
          <w:t>, zejména oblasti hlasivek</w:t>
        </w:r>
      </w:ins>
      <w:ins w:id="504" w:author="Ingr Jiri [2]" w:date="2025-04-29T21:38:00Z">
        <w:r>
          <w:t xml:space="preserve">. </w:t>
        </w:r>
      </w:ins>
      <w:ins w:id="505" w:author="Ingr Jiri [2]" w:date="2025-05-02T10:32:00Z">
        <w:r w:rsidR="00E5330A">
          <w:t>Vyu</w:t>
        </w:r>
      </w:ins>
      <w:ins w:id="506" w:author="Ingr Jiri [2]" w:date="2025-04-29T21:38:00Z">
        <w:r>
          <w:t xml:space="preserve">žívá se </w:t>
        </w:r>
      </w:ins>
      <w:ins w:id="507" w:author="Ingr Jiri [2]" w:date="2025-05-02T10:32:00Z">
        <w:r w:rsidR="00E5330A">
          <w:t xml:space="preserve">k diagnostice </w:t>
        </w:r>
      </w:ins>
      <w:ins w:id="508" w:author="Ingr Jiri [2]" w:date="2025-04-29T21:38:00Z">
        <w:r>
          <w:t xml:space="preserve">v případě </w:t>
        </w:r>
      </w:ins>
      <w:ins w:id="509" w:author="Ingr Jiri [2]" w:date="2025-05-02T10:32:00Z">
        <w:r w:rsidR="00E5330A">
          <w:t xml:space="preserve">obtíží </w:t>
        </w:r>
      </w:ins>
      <w:ins w:id="510" w:author="Ingr Jiri [2]" w:date="2025-04-29T21:38:00Z">
        <w:r>
          <w:t>s dýcháním, chronickým kašlem, problémy s hlasem nebo při přítomnosti zánětů a nádorů v </w:t>
        </w:r>
      </w:ins>
      <w:ins w:id="511" w:author="Ingr Jiri [2]" w:date="2025-05-02T10:33:00Z">
        <w:r w:rsidR="00E5330A">
          <w:t>okolí</w:t>
        </w:r>
      </w:ins>
      <w:ins w:id="512" w:author="Ingr Jiri [2]" w:date="2025-04-29T21:38:00Z">
        <w:r>
          <w:t xml:space="preserve"> hlasivek. Postiženému pacientovi je do hrtanu zavedena kamera, která pořídí videozáznam okolí hlasivek, následně dochází k posouzení snímané oblasti</w:t>
        </w:r>
      </w:ins>
      <w:ins w:id="513" w:author="Ingr Jiri [2]" w:date="2025-05-02T10:33:00Z">
        <w:r w:rsidR="00E5330A">
          <w:t xml:space="preserve">, </w:t>
        </w:r>
      </w:ins>
      <w:ins w:id="514" w:author="Ingr Jiri [2]" w:date="2025-05-02T10:34:00Z">
        <w:r w:rsidR="00E5330A">
          <w:t>které je v současné době plně v rukou lékaře</w:t>
        </w:r>
      </w:ins>
      <w:ins w:id="515" w:author="Ingr Jiri [2]" w:date="2025-04-29T21:38:00Z">
        <w:r>
          <w:t xml:space="preserve">. </w:t>
        </w:r>
      </w:ins>
      <w:ins w:id="516" w:author="Ingr Jiri [2]" w:date="2025-05-02T10:34:00Z">
        <w:r w:rsidR="00E5330A">
          <w:t xml:space="preserve">Tento proces </w:t>
        </w:r>
      </w:ins>
      <w:ins w:id="517" w:author="Ingr Jiri [2]" w:date="2025-04-29T21:38:00Z">
        <w:r>
          <w:t xml:space="preserve">je </w:t>
        </w:r>
      </w:ins>
      <w:ins w:id="518" w:author="Ingr Jiri [2]" w:date="2025-05-02T10:34:00Z">
        <w:r w:rsidR="00E5330A">
          <w:t xml:space="preserve">do značné míry </w:t>
        </w:r>
      </w:ins>
      <w:ins w:id="519" w:author="Ingr Jiri [2]" w:date="2025-04-29T21:38:00Z">
        <w:r>
          <w:t>subjektivní</w:t>
        </w:r>
      </w:ins>
      <w:ins w:id="520" w:author="Ingr Jiri [2]" w:date="2025-05-02T10:34:00Z">
        <w:r w:rsidR="00E5330A">
          <w:t xml:space="preserve">, </w:t>
        </w:r>
      </w:ins>
      <w:ins w:id="521" w:author="Ingr Jiri [2]" w:date="2025-04-29T21:38:00Z">
        <w:r>
          <w:t>závisí na znalostech a schopnostech lékaře a zejména v hraničních případech se může v závislosti na posuzující osobě diagnóza hlasivek lišit.</w:t>
        </w:r>
      </w:ins>
    </w:p>
    <w:p w14:paraId="50021686" w14:textId="548F229F" w:rsidR="003C4A72" w:rsidRDefault="00E5330A" w:rsidP="003C4A72">
      <w:pPr>
        <w:rPr>
          <w:ins w:id="522" w:author="Ingr Jiri [2]" w:date="2025-04-29T21:38:00Z"/>
        </w:rPr>
      </w:pPr>
      <w:ins w:id="523" w:author="Ingr Jiri [2]" w:date="2025-05-02T10:31:00Z">
        <w:r>
          <w:t xml:space="preserve">Cílem práce je </w:t>
        </w:r>
      </w:ins>
      <w:ins w:id="524" w:author="Ingr Jiri [2]" w:date="2025-05-02T10:35:00Z">
        <w:r>
          <w:t>vytvořit</w:t>
        </w:r>
      </w:ins>
      <w:ins w:id="525" w:author="Ingr Jiri [2]" w:date="2025-05-02T10:31:00Z">
        <w:r>
          <w:t xml:space="preserve"> model umělé inteligence schopn</w:t>
        </w:r>
      </w:ins>
      <w:ins w:id="526" w:author="Ingr Jiri [2]" w:date="2025-05-02T10:35:00Z">
        <w:r>
          <w:t>ý</w:t>
        </w:r>
      </w:ins>
      <w:ins w:id="527" w:author="Ingr Jiri [2]" w:date="2025-05-02T10:31:00Z">
        <w:r>
          <w:t xml:space="preserve"> detekovat </w:t>
        </w:r>
      </w:ins>
      <w:ins w:id="528" w:author="Ingr Jiri [2]" w:date="2025-05-02T10:35:00Z">
        <w:r>
          <w:t>specifické anatomické struktury</w:t>
        </w:r>
      </w:ins>
      <w:ins w:id="529" w:author="Ingr Jiri [2]" w:date="2025-05-02T10:31:00Z">
        <w:r>
          <w:t xml:space="preserve"> ve snímcích z laryngoskopického vyšetření.</w:t>
        </w:r>
      </w:ins>
      <w:ins w:id="530" w:author="Ingr Jiri [2]" w:date="2025-05-02T10:36:00Z">
        <w:r>
          <w:t xml:space="preserve"> </w:t>
        </w:r>
      </w:ins>
      <w:ins w:id="531" w:author="Ingr Jiri [2]" w:date="2025-04-29T21:38:00Z">
        <w:r w:rsidR="003C4A72">
          <w:t xml:space="preserve">Detekce hlasivek využívající metod zpracování obrazu pomocí </w:t>
        </w:r>
      </w:ins>
      <w:ins w:id="532" w:author="Ingr Jiri [2]" w:date="2025-05-02T10:39:00Z">
        <w:r w:rsidR="000C08F0">
          <w:t xml:space="preserve">AI může </w:t>
        </w:r>
      </w:ins>
      <w:ins w:id="533" w:author="Ingr Jiri [2]" w:date="2025-04-29T21:38:00Z">
        <w:r w:rsidR="003C4A72">
          <w:t xml:space="preserve">sloužit jako první krok k objektivizaci vyšetření. Na základě vytvořeného modelu bude v budoucnu možné posuzovat vady (např. nedomykavost chlopní hlasivek) počítačově. V návaznosti na tuto práci mohou být vytvořeny další AI modely detekující nádory a záněty vyskytující se </w:t>
        </w:r>
      </w:ins>
      <w:ins w:id="534" w:author="Ingr Jiri [2]" w:date="2025-05-02T10:40:00Z">
        <w:r w:rsidR="000C08F0">
          <w:t>v oblasti</w:t>
        </w:r>
      </w:ins>
      <w:ins w:id="535" w:author="Ingr Jiri [2]" w:date="2025-04-29T21:38:00Z">
        <w:r w:rsidR="003C4A72">
          <w:t xml:space="preserve"> hlasiv</w:t>
        </w:r>
      </w:ins>
      <w:ins w:id="536" w:author="Ingr Jiri [2]" w:date="2025-05-02T10:45:00Z">
        <w:r w:rsidR="000C08F0">
          <w:t>ek</w:t>
        </w:r>
      </w:ins>
      <w:ins w:id="537" w:author="Ingr Jiri [2]" w:date="2025-04-29T21:38:00Z">
        <w:r w:rsidR="003C4A72">
          <w:t>.</w:t>
        </w:r>
      </w:ins>
      <w:ins w:id="538" w:author="Ingr Jiri [2]" w:date="2025-05-02T10:40:00Z">
        <w:r w:rsidR="000C08F0">
          <w:t xml:space="preserve"> Nasazení vyhodnocovacího nástroje v klinické praxi</w:t>
        </w:r>
      </w:ins>
      <w:ins w:id="539" w:author="Ingr Jiri [2]" w:date="2025-04-29T21:38:00Z">
        <w:r w:rsidR="003C4A72">
          <w:t xml:space="preserve"> </w:t>
        </w:r>
      </w:ins>
      <w:ins w:id="540" w:author="Ingr Jiri [2]" w:date="2025-05-02T10:41:00Z">
        <w:r w:rsidR="000C08F0">
          <w:t>by přispělo nejen k </w:t>
        </w:r>
      </w:ins>
      <w:ins w:id="541" w:author="Ingr Jiri [2]" w:date="2025-04-29T21:38:00Z">
        <w:r w:rsidR="003C4A72">
          <w:t>objektivizac</w:t>
        </w:r>
      </w:ins>
      <w:ins w:id="542" w:author="Ingr Jiri [2]" w:date="2025-05-02T10:41:00Z">
        <w:r w:rsidR="000C08F0">
          <w:t xml:space="preserve">i, ale </w:t>
        </w:r>
      </w:ins>
      <w:ins w:id="543" w:author="Ingr Jiri [2]" w:date="2025-05-02T10:42:00Z">
        <w:r w:rsidR="000C08F0">
          <w:t>také</w:t>
        </w:r>
      </w:ins>
      <w:ins w:id="544" w:author="Ingr Jiri [2]" w:date="2025-04-29T21:38:00Z">
        <w:r w:rsidR="003C4A72">
          <w:t xml:space="preserve"> ke značnému urychlení průběhu vyšetření. </w:t>
        </w:r>
      </w:ins>
      <w:ins w:id="545" w:author="Ingr Jiri [2]" w:date="2025-05-02T10:43:00Z">
        <w:r w:rsidR="000C08F0">
          <w:t>Systém</w:t>
        </w:r>
      </w:ins>
      <w:ins w:id="546" w:author="Ingr Jiri [2]" w:date="2025-04-29T21:38:00Z">
        <w:r w:rsidR="003C4A72">
          <w:t xml:space="preserve"> by mohl </w:t>
        </w:r>
      </w:ins>
      <w:ins w:id="547" w:author="Ingr Jiri [2]" w:date="2025-05-02T10:43:00Z">
        <w:r w:rsidR="000C08F0">
          <w:t xml:space="preserve">vyhodnocovat stav hlasivek </w:t>
        </w:r>
      </w:ins>
      <w:ins w:id="548" w:author="Ingr Jiri [2]" w:date="2025-04-29T21:38:00Z">
        <w:r w:rsidR="003C4A72">
          <w:t xml:space="preserve">v reálném čase </w:t>
        </w:r>
      </w:ins>
      <w:ins w:id="549" w:author="Ingr Jiri [2]" w:date="2025-05-02T10:46:00Z">
        <w:r w:rsidR="000C08F0">
          <w:t xml:space="preserve">přímo </w:t>
        </w:r>
      </w:ins>
      <w:ins w:id="550" w:author="Ingr Jiri [2]" w:date="2025-04-29T21:38:00Z">
        <w:r w:rsidR="003C4A72">
          <w:t xml:space="preserve">v průběhu </w:t>
        </w:r>
      </w:ins>
      <w:ins w:id="551" w:author="Ingr Jiri [2]" w:date="2025-05-02T10:42:00Z">
        <w:r w:rsidR="000C08F0">
          <w:t>laryngoskopie</w:t>
        </w:r>
      </w:ins>
      <w:ins w:id="552" w:author="Ingr Jiri [2]" w:date="2025-05-02T10:43:00Z">
        <w:r w:rsidR="000C08F0">
          <w:t xml:space="preserve"> a upozorňovat na podezřelé oblasti, čímž </w:t>
        </w:r>
      </w:ins>
      <w:ins w:id="553" w:author="Ingr Jiri [2]" w:date="2025-05-02T10:44:00Z">
        <w:r w:rsidR="000C08F0">
          <w:t>by podpořit lékaře v</w:t>
        </w:r>
      </w:ins>
      <w:ins w:id="554" w:author="Ingr Jiri [2]" w:date="2025-05-02T10:46:00Z">
        <w:r w:rsidR="000C08F0">
          <w:t> </w:t>
        </w:r>
      </w:ins>
      <w:ins w:id="555" w:author="Ingr Jiri [2]" w:date="2025-05-02T10:44:00Z">
        <w:r w:rsidR="000C08F0">
          <w:t>rozhodování</w:t>
        </w:r>
      </w:ins>
      <w:ins w:id="556" w:author="Ingr Jiri [2]" w:date="2025-05-02T10:46:00Z">
        <w:r w:rsidR="000C08F0">
          <w:t xml:space="preserve"> a zvýšil by kvalitu péče o pacienty</w:t>
        </w:r>
      </w:ins>
      <w:ins w:id="557" w:author="Ingr Jiri [2]" w:date="2025-04-29T21:38:00Z">
        <w:r w:rsidR="003C4A72">
          <w:t>.</w:t>
        </w:r>
      </w:ins>
    </w:p>
    <w:p w14:paraId="0694E6C3" w14:textId="77777777" w:rsidR="00136BAF" w:rsidRDefault="00566F26">
      <w:r>
        <w:br w:type="page"/>
      </w:r>
    </w:p>
    <w:p w14:paraId="19658449" w14:textId="77777777" w:rsidR="00136BAF" w:rsidRDefault="00566F26">
      <w:pPr>
        <w:pStyle w:val="Nadpis1"/>
        <w:tabs>
          <w:tab w:val="left" w:pos="432"/>
        </w:tabs>
      </w:pPr>
      <w:bookmarkStart w:id="558" w:name="_Toc151549802"/>
      <w:bookmarkStart w:id="559" w:name="_Toc198115544"/>
      <w:r>
        <w:lastRenderedPageBreak/>
        <w:t>LITERÁRNÍ ČÁST</w:t>
      </w:r>
      <w:bookmarkEnd w:id="558"/>
      <w:bookmarkEnd w:id="559"/>
    </w:p>
    <w:p w14:paraId="7B85A64F" w14:textId="77777777" w:rsidR="00D32732" w:rsidRPr="00D32732" w:rsidRDefault="00D32732" w:rsidP="00D32732"/>
    <w:p w14:paraId="3B4D70DA" w14:textId="03CCCB30" w:rsidR="00127CF1" w:rsidRDefault="00127CF1" w:rsidP="00127CF1">
      <w:pPr>
        <w:pStyle w:val="Nadpis2"/>
      </w:pPr>
      <w:bookmarkStart w:id="560" w:name="_Toc198115545"/>
      <w:r>
        <w:t>Detekce objektu pomocí umělé inteligence</w:t>
      </w:r>
      <w:bookmarkEnd w:id="560"/>
    </w:p>
    <w:p w14:paraId="24E101FA" w14:textId="76DED16F" w:rsidR="002A49A0" w:rsidRDefault="00D208BD" w:rsidP="0008619B">
      <w:r>
        <w:t xml:space="preserve">Detekce objektu v obrazu je stejně jako sledování objektů, segmentace </w:t>
      </w:r>
      <w:r w:rsidR="00650512">
        <w:t>nebo</w:t>
      </w:r>
      <w:r>
        <w:t xml:space="preserve"> klasifikace obrazu součásti interdisciplinárního oboru počítačové</w:t>
      </w:r>
      <w:r w:rsidR="0018021C">
        <w:t>ho</w:t>
      </w:r>
      <w:r>
        <w:t xml:space="preserve"> vidění</w:t>
      </w:r>
      <w:r w:rsidR="00454A88">
        <w:t>,</w:t>
      </w:r>
      <w:r w:rsidR="00650512">
        <w:t xml:space="preserve"> jež se rozkládá na pomezí informatiky a </w:t>
      </w:r>
      <w:del w:id="561" w:author="Ingr Jiri [2]" w:date="2025-04-29T14:24:00Z">
        <w:r w:rsidR="00650512" w:rsidDel="000E0FC8">
          <w:delText>umělé inteligence</w:delText>
        </w:r>
      </w:del>
      <w:ins w:id="562" w:author="Ingr Jiri [2]" w:date="2025-04-29T14:24:00Z">
        <w:r w:rsidR="000E0FC8">
          <w:t>AI</w:t>
        </w:r>
      </w:ins>
      <w:r>
        <w:t xml:space="preserve">. Hlavním cílem detekce </w:t>
      </w:r>
      <w:r w:rsidR="0018021C">
        <w:t>objektu</w:t>
      </w:r>
      <w:r>
        <w:t xml:space="preserve"> je identifikace určitého objektu a zároveň určení jeho přesné polohy v obraze.</w:t>
      </w:r>
      <w:r w:rsidR="00650512">
        <w:t xml:space="preserve"> Tato technologie má rozsáhlé využití v oborech autonomní</w:t>
      </w:r>
      <w:r w:rsidR="00000409">
        <w:t>ho</w:t>
      </w:r>
      <w:r w:rsidR="00650512">
        <w:t xml:space="preserve"> řízení vozidel či rozpoznávání tváří, využívá se také v bezpečnostních systémech a mnoha dalších oblastech. </w:t>
      </w:r>
      <w:r w:rsidR="00DA0F88">
        <w:t xml:space="preserve">Další využití nacházejí </w:t>
      </w:r>
      <w:r w:rsidR="00650512">
        <w:t>metod</w:t>
      </w:r>
      <w:r w:rsidR="00DA0F88">
        <w:t>y</w:t>
      </w:r>
      <w:r w:rsidR="00650512">
        <w:t xml:space="preserve"> detekce objektu v obrazu v lékařské diagnostice</w:t>
      </w:r>
      <w:r w:rsidR="00E92FDB">
        <w:t xml:space="preserve"> </w:t>
      </w:r>
      <w:r w:rsidR="00000409">
        <w:fldChar w:fldCharType="begin"/>
      </w:r>
      <w:r w:rsidR="00F44EF3">
        <w:instrText xml:space="preserve"> ADDIN EN.CITE &lt;EndNote&gt;&lt;Cite&gt;&lt;Author&gt;Cong&lt;/Author&gt;&lt;Year&gt;2023&lt;/Year&gt;&lt;RecNum&gt;3&lt;/RecNum&gt;&lt;DisplayText&gt;[1]&lt;/DisplayText&gt;&lt;record&gt;&lt;rec-number&gt;3&lt;/rec-number&gt;&lt;foreign-keys&gt;&lt;key app="EN" db-id="epv0etvs2pfr99e5xxpv5027xe05stzr22vd" timestamp="1738167967"&gt;3&lt;/key&gt;&lt;/foreign-keys&gt;&lt;ref-type name="Journal Article"&gt;17&lt;/ref-type&gt;&lt;contributors&gt;&lt;authors&gt;&lt;author&gt;Cong, Xiaohan&lt;/author&gt;&lt;author&gt;Li, Shixin&lt;/author&gt;&lt;author&gt;Chen, Fankai&lt;/author&gt;&lt;author&gt;Liu, Chen&lt;/author&gt;&lt;author&gt;Meng, Yue&lt;/author&gt;&lt;/authors&gt;&lt;/contributors&gt;&lt;titles&gt;&lt;title&gt;A Review of YOLO Object Detection Algorithms based on Deep Learning&lt;/title&gt;&lt;secondary-title&gt;Frontiers in Computing and Intelligent Systems&lt;/secondary-title&gt;&lt;/titles&gt;&lt;periodical&gt;&lt;full-title&gt;Frontiers in Computing and Intelligent Systems&lt;/full-title&gt;&lt;/periodical&gt;&lt;pages&gt;17-20&lt;/pages&gt;&lt;volume&gt;4&lt;/volume&gt;&lt;number&gt;2&lt;/number&gt;&lt;dates&gt;&lt;year&gt;2023&lt;/year&gt;&lt;/dates&gt;&lt;urls&gt;&lt;/urls&gt;&lt;electronic-resource-num&gt;10.54097/fcis.v4i2.9730&lt;/electronic-resource-num&gt;&lt;/record&gt;&lt;/Cite&gt;&lt;/EndNote&gt;</w:instrText>
      </w:r>
      <w:r w:rsidR="00000409">
        <w:fldChar w:fldCharType="separate"/>
      </w:r>
      <w:r w:rsidR="00000409">
        <w:rPr>
          <w:noProof/>
        </w:rPr>
        <w:t>[1]</w:t>
      </w:r>
      <w:r w:rsidR="00000409">
        <w:fldChar w:fldCharType="end"/>
      </w:r>
      <w:r w:rsidR="00DA0F88">
        <w:t xml:space="preserve">. Tímto odvětvím, </w:t>
      </w:r>
      <w:r w:rsidR="00650512">
        <w:t>konkrétně detekc</w:t>
      </w:r>
      <w:r w:rsidR="00DA0F88">
        <w:t>í</w:t>
      </w:r>
      <w:r w:rsidR="00650512">
        <w:t xml:space="preserve"> hlasivek ve snímcích z laryngoskopických vyšetření</w:t>
      </w:r>
      <w:r w:rsidR="00DA0F88">
        <w:t xml:space="preserve"> se zabývá i tato práce</w:t>
      </w:r>
      <w:r w:rsidR="00650512">
        <w:t>.</w:t>
      </w:r>
    </w:p>
    <w:p w14:paraId="61E5E27B" w14:textId="17502FB4" w:rsidR="00FA7744" w:rsidRDefault="00B33EC4" w:rsidP="0008619B">
      <w:r>
        <w:t xml:space="preserve">Pro nalezení a identifikaci </w:t>
      </w:r>
      <w:r w:rsidR="00454A88">
        <w:t>objektů lze použí</w:t>
      </w:r>
      <w:r w:rsidR="0008619B">
        <w:t>t dv</w:t>
      </w:r>
      <w:r w:rsidR="00144946">
        <w:t>a</w:t>
      </w:r>
      <w:r w:rsidR="0008619B">
        <w:t xml:space="preserve"> základní </w:t>
      </w:r>
      <w:r w:rsidR="00144946">
        <w:t>přístupy: konvenční metody a metody hlubokého učení využívající konvoluční neuronové sítě</w:t>
      </w:r>
      <w:r w:rsidR="0008619B">
        <w:t xml:space="preserve">. </w:t>
      </w:r>
      <w:r w:rsidR="00B35B2B">
        <w:t>K</w:t>
      </w:r>
      <w:r>
        <w:t xml:space="preserve">onvenční přístup pracuje ve třech </w:t>
      </w:r>
      <w:r w:rsidRPr="00B35B2B">
        <w:t xml:space="preserve">krocích. </w:t>
      </w:r>
      <w:r w:rsidR="00B35B2B" w:rsidRPr="00B35B2B">
        <w:t>V první fázi algoritmus pomocí posuvného okna prohledává obraz a vybírá oblasti, kde by se mohl nacházet objekt. Následně z těchto oblastí získává popisné znaky (např. texturu, barvu či tvar), které slouží k rozpoznání a zařazení konkrétního objektu.</w:t>
      </w:r>
      <w:r w:rsidR="00FA7744" w:rsidRPr="00B35B2B">
        <w:t xml:space="preserve"> Tento</w:t>
      </w:r>
      <w:r w:rsidR="00FA7744">
        <w:t xml:space="preserve"> přístup naráží na velkou výpočetní náročnost a nízkou přizpůsobivost</w:t>
      </w:r>
      <w:r w:rsidR="00D053C4">
        <w:t xml:space="preserve"> </w:t>
      </w:r>
      <w:r w:rsidR="00D053C4">
        <w:fldChar w:fldCharType="begin"/>
      </w:r>
      <w:r w:rsidR="00000409">
        <w:instrText xml:space="preserve"> ADDIN EN.CITE &lt;EndNote&gt;&lt;Cite&gt;&lt;Author&gt;Ravpreet&lt;/Author&gt;&lt;Year&gt;2023&lt;/Year&gt;&lt;RecNum&gt;1&lt;/RecNum&gt;&lt;DisplayText&gt;[2]&lt;/DisplayText&gt;&lt;record&gt;&lt;rec-number&gt;1&lt;/rec-number&gt;&lt;foreign-keys&gt;&lt;key app="EN" db-id="epv0etvs2pfr99e5xxpv5027xe05stzr22vd" timestamp="1738157543"&gt;1&lt;/key&gt;&lt;/foreign-keys&gt;&lt;ref-type name="Journal Article"&gt;17&lt;/ref-type&gt;&lt;contributors&gt;&lt;authors&gt;&lt;author&gt;&lt;style face="normal" font="default" size="100%"&gt;Ravpreet&lt;/style&gt;&lt;style face="normal" font="default" charset="238" size="100%"&gt;,&lt;/style&gt;&lt;style face="normal" font="default" size="100%"&gt; Kaur&lt;/style&gt;&lt;/author&gt;&lt;author&gt;&lt;style face="normal" font="default" size="100%"&gt;Sarbjeet&lt;/style&gt;&lt;style face="normal" font="default" charset="238" size="100%"&gt;,&lt;/style&gt;&lt;style face="normal" font="default" size="100%"&gt; Singh&lt;/style&gt;&lt;/author&gt;&lt;/authors&gt;&lt;/contributors&gt;&lt;titles&gt;&lt;title&gt;A comprehensive review of object detection with deep learning&lt;/title&gt;&lt;secondary-title&gt;Digital Signal Processing&lt;/secondary-title&gt;&lt;/titles&gt;&lt;periodical&gt;&lt;full-title&gt;Digital Signal Processing&lt;/full-title&gt;&lt;/periodical&gt;&lt;volume&gt;132&lt;/volume&gt;&lt;dates&gt;&lt;year&gt;2023&lt;/year&gt;&lt;/dates&gt;&lt;isbn&gt;1051-2004&lt;/isbn&gt;&lt;urls&gt;&lt;/urls&gt;&lt;custom7&gt;103812&lt;/custom7&gt;&lt;/record&gt;&lt;/Cite&gt;&lt;/EndNote&gt;</w:instrText>
      </w:r>
      <w:r w:rsidR="00D053C4">
        <w:fldChar w:fldCharType="separate"/>
      </w:r>
      <w:r w:rsidR="00000409">
        <w:rPr>
          <w:noProof/>
        </w:rPr>
        <w:t>[2]</w:t>
      </w:r>
      <w:r w:rsidR="00D053C4">
        <w:fldChar w:fldCharType="end"/>
      </w:r>
      <w:r w:rsidR="00FA7744">
        <w:t>, proto od něj bylo v posledních letech upuštěno na úkor metod hlubokého učení.</w:t>
      </w:r>
    </w:p>
    <w:p w14:paraId="4F557DB9" w14:textId="260ADCFC" w:rsidR="00FA7744" w:rsidRDefault="00FA7744" w:rsidP="00FA7744">
      <w:pPr>
        <w:pStyle w:val="Nadpis3"/>
      </w:pPr>
      <w:bookmarkStart w:id="563" w:name="_Toc198115546"/>
      <w:r>
        <w:t xml:space="preserve">Detekce objektu </w:t>
      </w:r>
      <w:r w:rsidR="001C6B84">
        <w:t>s využitím</w:t>
      </w:r>
      <w:r>
        <w:t xml:space="preserve"> hlubokého učení</w:t>
      </w:r>
      <w:bookmarkEnd w:id="563"/>
    </w:p>
    <w:p w14:paraId="52D1727E" w14:textId="785A2A99" w:rsidR="00A050A2" w:rsidRDefault="00A37FEA" w:rsidP="00FA7744">
      <w:r>
        <w:t>Metody pro detekci objektů pomocí hlubokého učení</w:t>
      </w:r>
      <w:r w:rsidR="001C6B84">
        <w:t xml:space="preserve"> využív</w:t>
      </w:r>
      <w:r>
        <w:t>ají</w:t>
      </w:r>
      <w:r w:rsidR="001C6B84">
        <w:t xml:space="preserve"> </w:t>
      </w:r>
      <w:r w:rsidR="00144946">
        <w:t>modely založené na</w:t>
      </w:r>
      <w:r w:rsidR="001C6B84">
        <w:t xml:space="preserve"> konvolučních neuronových sítí </w:t>
      </w:r>
      <w:r>
        <w:t xml:space="preserve">(CNN) </w:t>
      </w:r>
      <w:r w:rsidR="001C6B84">
        <w:t xml:space="preserve">k rozeznání jednotlivých </w:t>
      </w:r>
      <w:r w:rsidR="00312EE9">
        <w:t>příznaků</w:t>
      </w:r>
      <w:r w:rsidR="001C6B84">
        <w:t xml:space="preserve"> obrazu a následné detekci všech v něm </w:t>
      </w:r>
      <w:r w:rsidR="00F9273E">
        <w:t xml:space="preserve">se </w:t>
      </w:r>
      <w:r w:rsidR="001C6B84">
        <w:t xml:space="preserve">nacházejících objektů. </w:t>
      </w:r>
      <w:r w:rsidR="00A050A2">
        <w:t>Tento přístup je charakteristický rozdělením na tři hlavní sekce algoritmu</w:t>
      </w:r>
      <w:r w:rsidR="007735B1">
        <w:t xml:space="preserve"> </w:t>
      </w:r>
      <w:r w:rsidR="007735B1">
        <w:fldChar w:fldCharType="begin"/>
      </w:r>
      <w:r w:rsidR="007735B1">
        <w:instrText xml:space="preserve"> ADDIN EN.CITE &lt;EndNote&gt;&lt;Cite&gt;&lt;Author&gt;Ravpreet&lt;/Author&gt;&lt;Year&gt;2023&lt;/Year&gt;&lt;RecNum&gt;1&lt;/RecNum&gt;&lt;DisplayText&gt;[2]&lt;/DisplayText&gt;&lt;record&gt;&lt;rec-number&gt;1&lt;/rec-number&gt;&lt;foreign-keys&gt;&lt;key app="EN" db-id="epv0etvs2pfr99e5xxpv5027xe05stzr22vd" timestamp="1738157543"&gt;1&lt;/key&gt;&lt;/foreign-keys&gt;&lt;ref-type name="Journal Article"&gt;17&lt;/ref-type&gt;&lt;contributors&gt;&lt;authors&gt;&lt;author&gt;&lt;style face="normal" font="default" size="100%"&gt;Ravpreet&lt;/style&gt;&lt;style face="normal" font="default" charset="238" size="100%"&gt;,&lt;/style&gt;&lt;style face="normal" font="default" size="100%"&gt; Kaur&lt;/style&gt;&lt;/author&gt;&lt;author&gt;&lt;style face="normal" font="default" size="100%"&gt;Sarbjeet&lt;/style&gt;&lt;style face="normal" font="default" charset="238" size="100%"&gt;,&lt;/style&gt;&lt;style face="normal" font="default" size="100%"&gt; Singh&lt;/style&gt;&lt;/author&gt;&lt;/authors&gt;&lt;/contributors&gt;&lt;titles&gt;&lt;title&gt;A comprehensive review of object detection with deep learning&lt;/title&gt;&lt;secondary-title&gt;Digital Signal Processing&lt;/secondary-title&gt;&lt;/titles&gt;&lt;periodical&gt;&lt;full-title&gt;Digital Signal Processing&lt;/full-title&gt;&lt;/periodical&gt;&lt;volume&gt;132&lt;/volume&gt;&lt;dates&gt;&lt;year&gt;2023&lt;/year&gt;&lt;/dates&gt;&lt;isbn&gt;1051-2004&lt;/isbn&gt;&lt;urls&gt;&lt;/urls&gt;&lt;custom7&gt;103812&lt;/custom7&gt;&lt;/record&gt;&lt;/Cite&gt;&lt;/EndNote&gt;</w:instrText>
      </w:r>
      <w:r w:rsidR="007735B1">
        <w:fldChar w:fldCharType="separate"/>
      </w:r>
      <w:r w:rsidR="007735B1">
        <w:rPr>
          <w:noProof/>
        </w:rPr>
        <w:t>[2]</w:t>
      </w:r>
      <w:r w:rsidR="007735B1">
        <w:fldChar w:fldCharType="end"/>
      </w:r>
      <w:r w:rsidR="00A050A2">
        <w:t>.</w:t>
      </w:r>
    </w:p>
    <w:p w14:paraId="2C767FEA" w14:textId="62E3081F" w:rsidR="00A050A2" w:rsidRDefault="00A050A2" w:rsidP="00A050A2">
      <w:pPr>
        <w:pStyle w:val="Odstavecseseznamem"/>
        <w:numPr>
          <w:ilvl w:val="0"/>
          <w:numId w:val="11"/>
        </w:numPr>
      </w:pPr>
      <w:r>
        <w:t xml:space="preserve">Extrakce </w:t>
      </w:r>
      <w:r w:rsidR="00144946">
        <w:t xml:space="preserve">příznaků, </w:t>
      </w:r>
      <w:r>
        <w:t>kdy je vstupní obraz zpracován pomocí CNN, která detekuje klíčové rysy obrazu</w:t>
      </w:r>
      <w:r w:rsidR="00312EE9">
        <w:t>,</w:t>
      </w:r>
      <w:r>
        <w:t xml:space="preserve"> jako jsou hrany, </w:t>
      </w:r>
      <w:r w:rsidR="00492F0C">
        <w:t>tvary či složitější textury a sestaví mapu</w:t>
      </w:r>
      <w:r w:rsidR="00EF0784">
        <w:t xml:space="preserve"> </w:t>
      </w:r>
      <w:r w:rsidR="00312EE9">
        <w:t>příznaků</w:t>
      </w:r>
      <w:r w:rsidR="00492F0C">
        <w:t xml:space="preserve"> obrazu.</w:t>
      </w:r>
    </w:p>
    <w:p w14:paraId="0741846A" w14:textId="09742672" w:rsidR="00492F0C" w:rsidRDefault="00492F0C" w:rsidP="00A050A2">
      <w:pPr>
        <w:pStyle w:val="Odstavecseseznamem"/>
        <w:numPr>
          <w:ilvl w:val="0"/>
          <w:numId w:val="11"/>
        </w:numPr>
      </w:pPr>
      <w:r>
        <w:t>Lokalizace objektů z mapy</w:t>
      </w:r>
      <w:r w:rsidR="00EF0784">
        <w:t xml:space="preserve"> </w:t>
      </w:r>
      <w:r w:rsidR="00312EE9">
        <w:t>příznaků</w:t>
      </w:r>
      <w:r>
        <w:t xml:space="preserve"> určí místo pravděpodobných výskytů objektů.</w:t>
      </w:r>
    </w:p>
    <w:p w14:paraId="4542B76A" w14:textId="1367158C" w:rsidR="00492F0C" w:rsidRDefault="00492F0C" w:rsidP="00A050A2">
      <w:pPr>
        <w:pStyle w:val="Odstavecseseznamem"/>
        <w:numPr>
          <w:ilvl w:val="0"/>
          <w:numId w:val="11"/>
        </w:numPr>
      </w:pPr>
      <w:r>
        <w:t>Klasifikace přidá lokalizovanému objektu třídu, která udává, o jaký typ objektu se jedná.</w:t>
      </w:r>
    </w:p>
    <w:p w14:paraId="43CBBDF3" w14:textId="19B41025" w:rsidR="00A45450" w:rsidRDefault="000C286C" w:rsidP="00A45450">
      <w:r>
        <w:t>Metody</w:t>
      </w:r>
      <w:r w:rsidR="00492F0C">
        <w:t xml:space="preserve"> využívající </w:t>
      </w:r>
      <w:r>
        <w:t xml:space="preserve">neuronové sítě </w:t>
      </w:r>
      <w:r w:rsidR="00492F0C">
        <w:t xml:space="preserve">můžeme </w:t>
      </w:r>
      <w:r>
        <w:t xml:space="preserve">dále </w:t>
      </w:r>
      <w:r w:rsidR="00A37FEA">
        <w:t xml:space="preserve">rozdělit </w:t>
      </w:r>
      <w:r>
        <w:t>podle typu a</w:t>
      </w:r>
      <w:r w:rsidR="009D5574">
        <w:t>l</w:t>
      </w:r>
      <w:r>
        <w:t xml:space="preserve">goritmu </w:t>
      </w:r>
      <w:r w:rsidR="00A37FEA">
        <w:t xml:space="preserve">do dvou základních skupin na </w:t>
      </w:r>
      <w:r w:rsidR="00A050A2">
        <w:t xml:space="preserve">two-stage a </w:t>
      </w:r>
      <w:proofErr w:type="spellStart"/>
      <w:r w:rsidR="00A050A2">
        <w:t>one-stage</w:t>
      </w:r>
      <w:proofErr w:type="spellEnd"/>
      <w:r w:rsidR="00A050A2">
        <w:t xml:space="preserve"> detektory.</w:t>
      </w:r>
    </w:p>
    <w:p w14:paraId="048F33CC" w14:textId="77777777" w:rsidR="00281220" w:rsidRDefault="00281220" w:rsidP="000C286C">
      <w:pPr>
        <w:pStyle w:val="Nadpis2"/>
      </w:pPr>
      <w:bookmarkStart w:id="564" w:name="_Toc198115547"/>
      <w:r>
        <w:lastRenderedPageBreak/>
        <w:t>Umělé neuronové sítě</w:t>
      </w:r>
      <w:bookmarkEnd w:id="564"/>
    </w:p>
    <w:p w14:paraId="7A4A5515" w14:textId="77777777" w:rsidR="006B4F18" w:rsidRDefault="00281220" w:rsidP="006B4F18">
      <w:r>
        <w:t xml:space="preserve">Princip umělých neuronových sítí (ANN) je inspirován funkcí neuronového systému v mozku člověka. Základní jednotkou algoritmu ANN je stejně jako v lidském mozku neuron, který v případě umělé sítě provádí matematické operace (viz. </w:t>
      </w:r>
      <w:r w:rsidR="00B75BFC" w:rsidRPr="00B75BFC">
        <w:rPr>
          <w:b/>
          <w:bCs/>
        </w:rPr>
        <w:fldChar w:fldCharType="begin"/>
      </w:r>
      <w:r w:rsidR="00B75BFC" w:rsidRPr="00B75BFC">
        <w:rPr>
          <w:b/>
          <w:bCs/>
        </w:rPr>
        <w:instrText xml:space="preserve"> REF _Ref188961872 \h  \* MERGEFORMAT </w:instrText>
      </w:r>
      <w:r w:rsidR="00B75BFC" w:rsidRPr="00B75BFC">
        <w:rPr>
          <w:b/>
          <w:bCs/>
        </w:rPr>
      </w:r>
      <w:r w:rsidR="00B75BFC" w:rsidRPr="00B75BFC">
        <w:rPr>
          <w:b/>
          <w:bCs/>
        </w:rPr>
        <w:fldChar w:fldCharType="separate"/>
      </w:r>
      <w:r w:rsidR="00E07BFA" w:rsidRPr="00E07BFA">
        <w:rPr>
          <w:b/>
          <w:bCs/>
        </w:rPr>
        <w:t xml:space="preserve">Obr. </w:t>
      </w:r>
      <w:r w:rsidR="00E07BFA">
        <w:rPr>
          <w:b/>
          <w:bCs/>
          <w:noProof/>
        </w:rPr>
        <w:t>2</w:t>
      </w:r>
      <w:r w:rsidR="00E07BFA" w:rsidRPr="00E07BFA">
        <w:rPr>
          <w:b/>
          <w:bCs/>
        </w:rPr>
        <w:t>.</w:t>
      </w:r>
      <w:r w:rsidR="00E07BFA">
        <w:rPr>
          <w:b/>
          <w:bCs/>
          <w:noProof/>
        </w:rPr>
        <w:t>1</w:t>
      </w:r>
      <w:r w:rsidR="00B75BFC" w:rsidRPr="00B75BFC">
        <w:rPr>
          <w:b/>
          <w:bCs/>
        </w:rPr>
        <w:fldChar w:fldCharType="end"/>
      </w:r>
      <w:r>
        <w:t xml:space="preserve">). </w:t>
      </w:r>
      <w:commentRangeStart w:id="565"/>
      <w:commentRangeStart w:id="566"/>
      <w:r w:rsidR="006B4F18">
        <w:t xml:space="preserve">Vstupem do neuronu je vektor </w:t>
      </w:r>
      <m:oMath>
        <m:r>
          <m:rPr>
            <m:sty m:val="bi"/>
          </m:rPr>
          <w:rPr>
            <w:rFonts w:ascii="Cambria Math" w:hAnsi="Cambria Math"/>
          </w:rPr>
          <m:t>x</m:t>
        </m:r>
        <m:r>
          <w:rPr>
            <w:rFonts w:ascii="Cambria Math" w:hAnsi="Cambria Math"/>
          </w:rPr>
          <m:t>=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x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  <m:r>
              <w:rPr>
                <w:rFonts w:ascii="Cambria Math" w:hAnsi="Cambria Math"/>
              </w:rPr>
              <m:t xml:space="preserve">, 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x</m:t>
                </m:r>
              </m:e>
              <m:sub>
                <m:r>
                  <w:rPr>
                    <w:rFonts w:ascii="Cambria Math" w:hAnsi="Cambria Math"/>
                  </w:rPr>
                  <m:t>2</m:t>
                </m:r>
              </m:sub>
            </m:sSub>
            <m:r>
              <w:rPr>
                <w:rFonts w:ascii="Cambria Math" w:hAnsi="Cambria Math"/>
              </w:rPr>
              <m:t>,…,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x</m:t>
                </m:r>
              </m:e>
              <m:sub>
                <m:r>
                  <w:rPr>
                    <w:rFonts w:ascii="Cambria Math" w:hAnsi="Cambria Math"/>
                  </w:rPr>
                  <m:t>n</m:t>
                </m:r>
              </m:sub>
            </m:sSub>
          </m:e>
        </m:d>
      </m:oMath>
      <w:r w:rsidR="006B4F18">
        <w:t xml:space="preserve">, na který je aplikován skalární součin s vektorem vah </w:t>
      </w:r>
      <m:oMath>
        <m:sSub>
          <m:sSubPr>
            <m:ctrlPr>
              <w:rPr>
                <w:rFonts w:ascii="Cambria Math" w:hAnsi="Cambria Math"/>
                <w:b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w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j</m:t>
            </m:r>
          </m:sub>
        </m:sSub>
        <m:r>
          <w:rPr>
            <w:rFonts w:ascii="Cambria Math" w:hAnsi="Cambria Math"/>
          </w:rPr>
          <m:t> = 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(w</m:t>
            </m:r>
          </m:e>
          <m:sub>
            <m:r>
              <w:rPr>
                <w:rFonts w:ascii="Cambria Math" w:hAnsi="Cambria Math"/>
              </w:rPr>
              <m:t>1j</m:t>
            </m:r>
          </m:sub>
        </m:sSub>
        <m: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w</m:t>
            </m:r>
          </m:e>
          <m:sub>
            <m:r>
              <w:rPr>
                <w:rFonts w:ascii="Cambria Math" w:hAnsi="Cambria Math"/>
              </w:rPr>
              <m:t>2j</m:t>
            </m:r>
          </m:sub>
        </m:sSub>
        <m:r>
          <w:rPr>
            <w:rFonts w:ascii="Cambria Math" w:hAnsi="Cambria Math"/>
          </w:rPr>
          <m:t xml:space="preserve">, …,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w</m:t>
            </m:r>
          </m:e>
          <m:sub>
            <m:r>
              <w:rPr>
                <w:rFonts w:ascii="Cambria Math" w:hAnsi="Cambria Math"/>
              </w:rPr>
              <m:t>nj</m:t>
            </m:r>
          </m:sub>
        </m:sSub>
        <m:r>
          <w:rPr>
            <w:rFonts w:ascii="Cambria Math" w:hAnsi="Cambria Math"/>
          </w:rPr>
          <m:t>)</m:t>
        </m:r>
      </m:oMath>
      <w:r w:rsidR="006B4F18">
        <w:t xml:space="preserve">, následně je přičten bias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j</m:t>
            </m:r>
          </m:sub>
        </m:sSub>
      </m:oMath>
      <w:r w:rsidR="006B4F18">
        <w:t xml:space="preserve">. Hodnota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z</m:t>
            </m:r>
          </m:e>
          <m:sub>
            <m:r>
              <w:rPr>
                <w:rFonts w:ascii="Cambria Math" w:hAnsi="Cambria Math"/>
              </w:rPr>
              <m:t>j</m:t>
            </m:r>
          </m:sub>
        </m:sSub>
      </m:oMath>
      <w:r w:rsidR="006B4F18">
        <w:t xml:space="preserve"> je vypočítána podle rovnice (2.1) </w:t>
      </w:r>
      <w:r w:rsidR="006B4F18">
        <w:fldChar w:fldCharType="begin"/>
      </w:r>
      <w:r w:rsidR="006B4F18">
        <w:instrText xml:space="preserve"> ADDIN EN.CITE &lt;EndNote&gt;&lt;Cite&gt;&lt;Author&gt;Tesema&lt;/Author&gt;&lt;Year&gt;2022&lt;/Year&gt;&lt;RecNum&gt;4&lt;/RecNum&gt;&lt;DisplayText&gt;[3]&lt;/DisplayText&gt;&lt;record&gt;&lt;rec-number&gt;4&lt;/rec-number&gt;&lt;foreign-keys&gt;&lt;key app="EN" db-id="epv0etvs2pfr99e5xxpv5027xe05stzr22vd" timestamp="1738168878"&gt;4&lt;/key&gt;&lt;/foreign-keys&gt;&lt;ref-type name="Book"&gt;6&lt;/ref-type&gt;&lt;contributors&gt;&lt;authors&gt;&lt;author&gt;&lt;style face="normal" font="default" charset="238" size="100%"&gt;Solomon Negussie Tesema&lt;/style&gt;&lt;/author&gt;&lt;/authors&gt;&lt;/contributors&gt;&lt;titles&gt;&lt;title&gt;&lt;style face="normal" font="default" size="100%"&gt;Deep Convolutional Neural Network Based Object&lt;/style&gt;&lt;style face="normal" font="default" charset="238" size="100%"&gt; &lt;/style&gt;&lt;style face="normal" font="default" size="100%"&gt;Detection Inference Acceleration Using FPGA&lt;/style&gt;&lt;/title&gt;&lt;/titles&gt;&lt;dates&gt;&lt;year&gt;&lt;style face="normal" font="default" charset="238" size="100%"&gt;2022&lt;/style&gt;&lt;/year&gt;&lt;/dates&gt;&lt;publisher&gt;Université Bourgogne Franche-Comté&lt;/publisher&gt;&lt;call-num&gt;04090134&lt;/call-num&gt;&lt;urls&gt;&lt;/urls&gt;&lt;language&gt;&lt;style face="normal" font="default" charset="238" size="100%"&gt;English&lt;/style&gt;&lt;/language&gt;&lt;/record&gt;&lt;/Cite&gt;&lt;/EndNote&gt;</w:instrText>
      </w:r>
      <w:r w:rsidR="006B4F18">
        <w:fldChar w:fldCharType="separate"/>
      </w:r>
      <w:r w:rsidR="006B4F18">
        <w:rPr>
          <w:noProof/>
        </w:rPr>
        <w:t>[3]</w:t>
      </w:r>
      <w:r w:rsidR="006B4F18">
        <w:fldChar w:fldCharType="end"/>
      </w:r>
      <w:r w:rsidR="006B4F18">
        <w:t>.</w:t>
      </w:r>
    </w:p>
    <w:p w14:paraId="10AEFCDE" w14:textId="77777777" w:rsidR="006B4F18" w:rsidRDefault="006B4F18" w:rsidP="006B4F18">
      <w:pPr>
        <w:tabs>
          <w:tab w:val="center" w:pos="4536"/>
          <w:tab w:val="right" w:pos="8931"/>
        </w:tabs>
      </w:pPr>
      <w:r>
        <w:tab/>
      </w:r>
      <w:commentRangeStart w:id="567"/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z</m:t>
            </m:r>
          </m:e>
          <m:sub>
            <m:r>
              <w:rPr>
                <w:rFonts w:ascii="Cambria Math" w:hAnsi="Cambria Math"/>
              </w:rPr>
              <m:t>j</m:t>
            </m:r>
          </m:sub>
        </m:sSub>
        <m:r>
          <w:rPr>
            <w:rFonts w:ascii="Cambria Math" w:hAnsi="Cambria Math"/>
          </w:rPr>
          <m:t>=</m:t>
        </m:r>
        <m:nary>
          <m:naryPr>
            <m:chr m:val="∑"/>
            <m:limLoc m:val="undOvr"/>
            <m:subHide m:val="1"/>
            <m:supHide m:val="1"/>
            <m:ctrlPr>
              <w:rPr>
                <w:rFonts w:ascii="Cambria Math" w:hAnsi="Cambria Math"/>
                <w:i/>
              </w:rPr>
            </m:ctrlPr>
          </m:naryPr>
          <m:sub/>
          <m:sup/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x</m:t>
                </m:r>
                <m:r>
                  <w:rPr>
                    <w:rFonts w:ascii="Cambria Math" w:hAnsi="Cambria Math"/>
                  </w:rPr>
                  <m:t>∙</m:t>
                </m:r>
                <m:sSubSup>
                  <m:sSubSupPr>
                    <m:ctrlPr>
                      <w:rPr>
                        <w:rFonts w:ascii="Cambria Math" w:hAnsi="Cambria Math"/>
                        <w:b/>
                        <w:i/>
                      </w:rPr>
                    </m:ctrlPr>
                  </m:sSubSup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</w:rPr>
                      <m:t>w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/>
                      </w:rPr>
                      <m:t>j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T</m:t>
                    </m:r>
                    <m:ctrlPr>
                      <w:rPr>
                        <w:rFonts w:ascii="Cambria Math" w:hAnsi="Cambria Math"/>
                        <w:i/>
                      </w:rPr>
                    </m:ctrlPr>
                  </m:sup>
                </m:sSubSup>
              </m:e>
            </m:d>
            <m:r>
              <w:rPr>
                <w:rFonts w:ascii="Cambria Math" w:hAnsi="Cambria Math"/>
              </w:rPr>
              <m:t>+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j</m:t>
                </m:r>
              </m:sub>
            </m:sSub>
          </m:e>
        </m:nary>
        <w:commentRangeEnd w:id="567"/>
        <m:r>
          <m:rPr>
            <m:sty m:val="p"/>
          </m:rPr>
          <w:rPr>
            <w:rStyle w:val="Odkaznakoment"/>
          </w:rPr>
          <w:commentReference w:id="567"/>
        </m:r>
      </m:oMath>
      <w:r>
        <w:tab/>
        <w:t>(2.1)</w:t>
      </w:r>
    </w:p>
    <w:p w14:paraId="24279C67" w14:textId="77777777" w:rsidR="006B4F18" w:rsidRDefault="006B4F18" w:rsidP="006B4F18">
      <w:pPr>
        <w:tabs>
          <w:tab w:val="center" w:pos="4536"/>
          <w:tab w:val="right" w:pos="8931"/>
        </w:tabs>
      </w:pPr>
      <w:r>
        <w:t xml:space="preserve">Pomocí aktivační funkce je vypočten konečný výstup (2.2), který následně může být použitý jako vstup do dalších umělých neuronů </w:t>
      </w:r>
      <w:r>
        <w:fldChar w:fldCharType="begin"/>
      </w:r>
      <w:r>
        <w:instrText xml:space="preserve"> ADDIN EN.CITE &lt;EndNote&gt;&lt;Cite&gt;&lt;Author&gt;Tesema&lt;/Author&gt;&lt;Year&gt;2022&lt;/Year&gt;&lt;RecNum&gt;4&lt;/RecNum&gt;&lt;DisplayText&gt;[3]&lt;/DisplayText&gt;&lt;record&gt;&lt;rec-number&gt;4&lt;/rec-number&gt;&lt;foreign-keys&gt;&lt;key app="EN" db-id="epv0etvs2pfr99e5xxpv5027xe05stzr22vd" timestamp="1738168878"&gt;4&lt;/key&gt;&lt;/foreign-keys&gt;&lt;ref-type name="Book"&gt;6&lt;/ref-type&gt;&lt;contributors&gt;&lt;authors&gt;&lt;author&gt;&lt;style face="normal" font="default" charset="238" size="100%"&gt;Solomon Negussie Tesema&lt;/style&gt;&lt;/author&gt;&lt;/authors&gt;&lt;/contributors&gt;&lt;titles&gt;&lt;title&gt;&lt;style face="normal" font="default" size="100%"&gt;Deep Convolutional Neural Network Based Object&lt;/style&gt;&lt;style face="normal" font="default" charset="238" size="100%"&gt; &lt;/style&gt;&lt;style face="normal" font="default" size="100%"&gt;Detection Inference Acceleration Using FPGA&lt;/style&gt;&lt;/title&gt;&lt;/titles&gt;&lt;dates&gt;&lt;year&gt;&lt;style face="normal" font="default" charset="238" size="100%"&gt;2022&lt;/style&gt;&lt;/year&gt;&lt;/dates&gt;&lt;publisher&gt;Université Bourgogne Franche-Comté&lt;/publisher&gt;&lt;call-num&gt;04090134&lt;/call-num&gt;&lt;urls&gt;&lt;/urls&gt;&lt;language&gt;&lt;style face="normal" font="default" charset="238" size="100%"&gt;English&lt;/style&gt;&lt;/language&gt;&lt;/record&gt;&lt;/Cite&gt;&lt;/EndNote&gt;</w:instrText>
      </w:r>
      <w:r>
        <w:fldChar w:fldCharType="separate"/>
      </w:r>
      <w:r>
        <w:rPr>
          <w:noProof/>
        </w:rPr>
        <w:t>[3]</w:t>
      </w:r>
      <w:r>
        <w:fldChar w:fldCharType="end"/>
      </w:r>
      <w:r>
        <w:t>.</w:t>
      </w:r>
      <w:commentRangeEnd w:id="565"/>
      <w:r>
        <w:rPr>
          <w:rStyle w:val="Odkaznakoment"/>
        </w:rPr>
        <w:commentReference w:id="565"/>
      </w:r>
      <w:commentRangeEnd w:id="566"/>
      <w:r>
        <w:rPr>
          <w:rStyle w:val="Odkaznakoment"/>
        </w:rPr>
        <w:commentReference w:id="566"/>
      </w:r>
    </w:p>
    <w:p w14:paraId="1EA7E766" w14:textId="77777777" w:rsidR="006B4F18" w:rsidRDefault="006B4F18" w:rsidP="006B4F18">
      <w:pPr>
        <w:tabs>
          <w:tab w:val="center" w:pos="4536"/>
          <w:tab w:val="right" w:pos="8931"/>
        </w:tabs>
      </w:pPr>
      <w:r>
        <w:tab/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j</m:t>
            </m:r>
          </m:sub>
        </m:sSub>
        <m:r>
          <w:rPr>
            <w:rFonts w:ascii="Cambria Math" w:hAnsi="Cambria Math"/>
          </w:rPr>
          <m:t>=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z</m:t>
                </m:r>
              </m:e>
              <m:sub>
                <m:r>
                  <w:rPr>
                    <w:rFonts w:ascii="Cambria Math" w:hAnsi="Cambria Math"/>
                  </w:rPr>
                  <m:t>j</m:t>
                </m:r>
              </m:sub>
            </m:sSub>
          </m:e>
        </m:d>
      </m:oMath>
      <w:r>
        <w:tab/>
        <w:t>(2.2)</w:t>
      </w:r>
    </w:p>
    <w:p w14:paraId="3B0A59A9" w14:textId="2A64EE93" w:rsidR="00281220" w:rsidRDefault="00281220" w:rsidP="006B4F18">
      <w:r>
        <w:rPr>
          <w:noProof/>
          <w:lang w:eastAsia="cs-CZ"/>
        </w:rPr>
        <w:drawing>
          <wp:inline distT="0" distB="0" distL="0" distR="0" wp14:anchorId="11920AD6" wp14:editId="2AB66951">
            <wp:extent cx="4729377" cy="2011680"/>
            <wp:effectExtent l="0" t="0" r="0" b="7620"/>
            <wp:docPr id="1400084493" name="Obrázek 1" descr="Obsah obrázku snímek obrazovky, diagram, řada/pruh, text&#10;&#10;Popis byl vytvořen automaticky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37916465" name="Obrázek 1" descr="Obsah obrázku snímek obrazovky, diagram, řada/pruh, text&#10;&#10;Popis byl vytvořen automaticky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46651" cy="201902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71E89CE" w14:textId="105FA738" w:rsidR="00281220" w:rsidRDefault="00281220" w:rsidP="00281220">
      <w:pPr>
        <w:pStyle w:val="Titulek"/>
      </w:pPr>
      <w:bookmarkStart w:id="568" w:name="_Ref188961872"/>
      <w:r w:rsidRPr="0034021A">
        <w:rPr>
          <w:b/>
          <w:bCs w:val="0"/>
        </w:rPr>
        <w:t xml:space="preserve">Obr. </w:t>
      </w:r>
      <w:ins w:id="569" w:author="Ingr Jiri [2]" w:date="2025-05-02T20:09:00Z">
        <w:r w:rsidR="00F626E8">
          <w:rPr>
            <w:b/>
            <w:bCs w:val="0"/>
          </w:rPr>
          <w:fldChar w:fldCharType="begin"/>
        </w:r>
        <w:r w:rsidR="00F626E8">
          <w:rPr>
            <w:b/>
            <w:bCs w:val="0"/>
          </w:rPr>
          <w:instrText xml:space="preserve"> STYLEREF 1 \s </w:instrText>
        </w:r>
      </w:ins>
      <w:r w:rsidR="00F626E8">
        <w:rPr>
          <w:b/>
          <w:bCs w:val="0"/>
        </w:rPr>
        <w:fldChar w:fldCharType="separate"/>
      </w:r>
      <w:r w:rsidR="00F626E8">
        <w:rPr>
          <w:b/>
          <w:bCs w:val="0"/>
          <w:noProof/>
        </w:rPr>
        <w:t>2</w:t>
      </w:r>
      <w:ins w:id="570" w:author="Ingr Jiri [2]" w:date="2025-05-02T20:09:00Z">
        <w:r w:rsidR="00F626E8">
          <w:rPr>
            <w:b/>
            <w:bCs w:val="0"/>
          </w:rPr>
          <w:fldChar w:fldCharType="end"/>
        </w:r>
        <w:r w:rsidR="00F626E8">
          <w:rPr>
            <w:b/>
            <w:bCs w:val="0"/>
          </w:rPr>
          <w:t>.</w:t>
        </w:r>
        <w:r w:rsidR="00F626E8">
          <w:rPr>
            <w:b/>
            <w:bCs w:val="0"/>
          </w:rPr>
          <w:fldChar w:fldCharType="begin"/>
        </w:r>
        <w:r w:rsidR="00F626E8">
          <w:rPr>
            <w:b/>
            <w:bCs w:val="0"/>
          </w:rPr>
          <w:instrText xml:space="preserve"> SEQ obr. \* ARABIC \s 1 </w:instrText>
        </w:r>
      </w:ins>
      <w:r w:rsidR="00F626E8">
        <w:rPr>
          <w:b/>
          <w:bCs w:val="0"/>
        </w:rPr>
        <w:fldChar w:fldCharType="separate"/>
      </w:r>
      <w:ins w:id="571" w:author="Ingr Jiri [2]" w:date="2025-05-02T20:09:00Z">
        <w:r w:rsidR="00F626E8">
          <w:rPr>
            <w:b/>
            <w:bCs w:val="0"/>
            <w:noProof/>
          </w:rPr>
          <w:t>1</w:t>
        </w:r>
        <w:r w:rsidR="00F626E8">
          <w:rPr>
            <w:b/>
            <w:bCs w:val="0"/>
          </w:rPr>
          <w:fldChar w:fldCharType="end"/>
        </w:r>
      </w:ins>
      <w:del w:id="572" w:author="Ingr Jiri [2]" w:date="2025-04-29T21:11:00Z">
        <w:r w:rsidR="001431A9" w:rsidDel="0073196C">
          <w:rPr>
            <w:b/>
            <w:bCs w:val="0"/>
          </w:rPr>
          <w:fldChar w:fldCharType="begin"/>
        </w:r>
        <w:r w:rsidR="001431A9" w:rsidDel="0073196C">
          <w:rPr>
            <w:b/>
            <w:bCs w:val="0"/>
          </w:rPr>
          <w:delInstrText xml:space="preserve"> STYLEREF 1 \s </w:delInstrText>
        </w:r>
        <w:r w:rsidR="001431A9" w:rsidDel="0073196C">
          <w:rPr>
            <w:b/>
            <w:bCs w:val="0"/>
          </w:rPr>
          <w:fldChar w:fldCharType="separate"/>
        </w:r>
        <w:r w:rsidR="001431A9" w:rsidDel="0073196C">
          <w:rPr>
            <w:b/>
            <w:bCs w:val="0"/>
            <w:noProof/>
          </w:rPr>
          <w:delText>2</w:delText>
        </w:r>
        <w:r w:rsidR="001431A9" w:rsidDel="0073196C">
          <w:rPr>
            <w:b/>
            <w:bCs w:val="0"/>
          </w:rPr>
          <w:fldChar w:fldCharType="end"/>
        </w:r>
        <w:r w:rsidR="001431A9" w:rsidDel="0073196C">
          <w:rPr>
            <w:b/>
            <w:bCs w:val="0"/>
          </w:rPr>
          <w:delText>.</w:delText>
        </w:r>
        <w:r w:rsidR="001431A9" w:rsidDel="0073196C">
          <w:rPr>
            <w:b/>
            <w:bCs w:val="0"/>
          </w:rPr>
          <w:fldChar w:fldCharType="begin"/>
        </w:r>
        <w:r w:rsidR="001431A9" w:rsidDel="0073196C">
          <w:rPr>
            <w:b/>
            <w:bCs w:val="0"/>
          </w:rPr>
          <w:delInstrText xml:space="preserve"> SEQ obr. \* ARABIC \s 1 </w:delInstrText>
        </w:r>
        <w:r w:rsidR="001431A9" w:rsidDel="0073196C">
          <w:rPr>
            <w:b/>
            <w:bCs w:val="0"/>
          </w:rPr>
          <w:fldChar w:fldCharType="separate"/>
        </w:r>
        <w:r w:rsidR="001431A9" w:rsidDel="0073196C">
          <w:rPr>
            <w:b/>
            <w:bCs w:val="0"/>
            <w:noProof/>
          </w:rPr>
          <w:delText>1</w:delText>
        </w:r>
        <w:r w:rsidR="001431A9" w:rsidDel="0073196C">
          <w:rPr>
            <w:b/>
            <w:bCs w:val="0"/>
          </w:rPr>
          <w:fldChar w:fldCharType="end"/>
        </w:r>
      </w:del>
      <w:bookmarkEnd w:id="568"/>
      <w:r>
        <w:t xml:space="preserve">: Schéma neuronu ANN (převzato z </w:t>
      </w:r>
      <w:r w:rsidR="0061393B">
        <w:fldChar w:fldCharType="begin"/>
      </w:r>
      <w:r w:rsidR="0061393B">
        <w:instrText xml:space="preserve"> ADDIN EN.CITE &lt;EndNote&gt;&lt;Cite&gt;&lt;Author&gt;Buettgenbach&lt;/Author&gt;&lt;Year&gt;2021&lt;/Year&gt;&lt;RecNum&gt;5&lt;/RecNum&gt;&lt;DisplayText&gt;[4]&lt;/DisplayText&gt;&lt;record&gt;&lt;rec-number&gt;5&lt;/rec-number&gt;&lt;foreign-keys&gt;&lt;key app="EN" db-id="epv0etvs2pfr99e5xxpv5027xe05stzr22vd" timestamp="1738169154"&gt;5&lt;/key&gt;&lt;/foreign-keys&gt;&lt;ref-type name="Web Page"&gt;12&lt;/ref-type&gt;&lt;contributors&gt;&lt;authors&gt;&lt;author&gt;Maurice Henry Buettgenbach&lt;/author&gt;&lt;/authors&gt;&lt;/contributors&gt;&lt;titles&gt;&lt;title&gt;Explain like I’m five: Artificial neurons&lt;/title&gt;&lt;/titles&gt;&lt;volume&gt;&lt;style face="normal" font="default" charset="238" size="100%"&gt;2025&lt;/style&gt;&lt;/volume&gt;&lt;number&gt;&lt;style face="normal" font="default" charset="238" size="100%"&gt;25. 1.&lt;/style&gt;&lt;/number&gt;&lt;dates&gt;&lt;year&gt;2021&lt;/year&gt;&lt;/dates&gt;&lt;urls&gt;&lt;related-urls&gt;&lt;url&gt;https://towardsdatascience.com/explain-like-im-five-artificial-neurons-b7c475b56189&lt;/url&gt;&lt;/related-urls&gt;&lt;/urls&gt;&lt;/record&gt;&lt;/Cite&gt;&lt;/EndNote&gt;</w:instrText>
      </w:r>
      <w:r w:rsidR="0061393B">
        <w:fldChar w:fldCharType="separate"/>
      </w:r>
      <w:r w:rsidR="0061393B">
        <w:rPr>
          <w:noProof/>
        </w:rPr>
        <w:t>[4]</w:t>
      </w:r>
      <w:r w:rsidR="0061393B">
        <w:fldChar w:fldCharType="end"/>
      </w:r>
      <w:r>
        <w:t>)</w:t>
      </w:r>
    </w:p>
    <w:p w14:paraId="09995C69" w14:textId="5EF38EDF" w:rsidR="00281220" w:rsidRDefault="00281220" w:rsidP="00281220">
      <w:r>
        <w:t>Trénink ANN se skládá ze tří částí. První částí je dopředný průchod sítí (</w:t>
      </w:r>
      <w:proofErr w:type="spellStart"/>
      <w:r>
        <w:t>feedforward</w:t>
      </w:r>
      <w:proofErr w:type="spellEnd"/>
      <w:r>
        <w:t xml:space="preserve">), skládající se z vrstev, kde každá vrstva obsahuje určitý počet neuronů. V případě plně propojených vrstev je každý neuron dané vrstvy svázán se všemi neurony z vrstvy předchozí. Na začátku tréninku jsou náhodně či pomocí specifických metod inicializovány </w:t>
      </w:r>
      <w:proofErr w:type="spellStart"/>
      <w:r>
        <w:t>biasy</w:t>
      </w:r>
      <w:proofErr w:type="spellEnd"/>
      <w:r>
        <w:t xml:space="preserve"> a vstupní váhy neuronů. Pro ukázku je na </w:t>
      </w:r>
      <w:r w:rsidR="00B75BFC">
        <w:fldChar w:fldCharType="begin"/>
      </w:r>
      <w:r w:rsidR="00B75BFC">
        <w:instrText xml:space="preserve"> REF _Ref188962104 \h </w:instrText>
      </w:r>
      <w:r w:rsidR="00B75BFC">
        <w:fldChar w:fldCharType="separate"/>
      </w:r>
      <w:r w:rsidR="00E07BFA" w:rsidRPr="0032025E">
        <w:rPr>
          <w:b/>
        </w:rPr>
        <w:t xml:space="preserve">Obr. </w:t>
      </w:r>
      <w:r w:rsidR="00E07BFA">
        <w:rPr>
          <w:b/>
          <w:bCs/>
          <w:noProof/>
        </w:rPr>
        <w:t>2</w:t>
      </w:r>
      <w:r w:rsidR="00E07BFA">
        <w:rPr>
          <w:b/>
        </w:rPr>
        <w:t>.</w:t>
      </w:r>
      <w:r w:rsidR="00E07BFA">
        <w:rPr>
          <w:b/>
          <w:bCs/>
          <w:noProof/>
        </w:rPr>
        <w:t>2</w:t>
      </w:r>
      <w:r w:rsidR="00B75BFC">
        <w:fldChar w:fldCharType="end"/>
      </w:r>
      <w:r>
        <w:t xml:space="preserve"> zobrazen průchod plně propojenou ANN se dvěma skrytými vrstvami, s počtem neuronů </w:t>
      </w:r>
      <m:oMath>
        <m:r>
          <w:rPr>
            <w:rFonts w:ascii="Cambria Math" w:hAnsi="Cambria Math"/>
          </w:rPr>
          <m:t>n=30</m:t>
        </m:r>
      </m:oMath>
      <w:r>
        <w:t xml:space="preserve"> a jednou výstupní vrstvou s</w:t>
      </w:r>
      <w:r w:rsidR="00E92FDB">
        <w:t> </w:t>
      </w:r>
      <m:oMath>
        <m:r>
          <w:rPr>
            <w:rFonts w:ascii="Cambria Math" w:hAnsi="Cambria Math"/>
          </w:rPr>
          <m:t>n=10</m:t>
        </m:r>
      </m:oMath>
      <w:r>
        <w:t xml:space="preserve">. Pro obraz </w:t>
      </w:r>
      <w:r w:rsidR="00B75BFC">
        <w:t xml:space="preserve">velikosti </w:t>
      </w:r>
      <w:r>
        <w:t xml:space="preserve">28 </w:t>
      </w:r>
      <w:r w:rsidRPr="00CC0115">
        <w:t>×</w:t>
      </w:r>
      <w:r>
        <w:t xml:space="preserve"> 28 je vytvořen vstupní vektor 784 </w:t>
      </w:r>
      <w:r w:rsidRPr="00CC0115">
        <w:t>×</w:t>
      </w:r>
      <w:r>
        <w:t xml:space="preserve"> 1, vstupní vrstva má tudíž 784 hodnot. Ty vstupují do vrstvy, kde je rovnicí (2.1) vypočítána hodnota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z</m:t>
            </m:r>
          </m:e>
          <m:sub>
            <m:r>
              <w:rPr>
                <w:rFonts w:ascii="Cambria Math" w:hAnsi="Cambria Math"/>
              </w:rPr>
              <m:t>n</m:t>
            </m:r>
          </m:sub>
        </m:sSub>
      </m:oMath>
      <w:r>
        <w:t xml:space="preserve"> pro každý neuron a následně se pomocí</w:t>
      </w:r>
      <w:r w:rsidR="00B75BFC">
        <w:t xml:space="preserve"> aktivační funkce</w:t>
      </w:r>
      <w:r>
        <w:t xml:space="preserve"> (2.2) získá výstupní hodnota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n</m:t>
            </m:r>
          </m:sub>
        </m:sSub>
      </m:oMath>
      <w:r>
        <w:t>. Každá tato hodnota je použita jako vstup do všech neuronů následující vrstvy (</w:t>
      </w:r>
      <w:r w:rsidR="00B75BFC">
        <w:fldChar w:fldCharType="begin"/>
      </w:r>
      <w:r w:rsidR="00B75BFC">
        <w:instrText xml:space="preserve"> REF _Ref188962104 \h </w:instrText>
      </w:r>
      <w:r w:rsidR="00B75BFC">
        <w:fldChar w:fldCharType="separate"/>
      </w:r>
      <w:r w:rsidR="00E07BFA" w:rsidRPr="0032025E">
        <w:rPr>
          <w:b/>
        </w:rPr>
        <w:t xml:space="preserve">Obr. </w:t>
      </w:r>
      <w:r w:rsidR="00E07BFA">
        <w:rPr>
          <w:b/>
          <w:bCs/>
          <w:noProof/>
        </w:rPr>
        <w:t>2</w:t>
      </w:r>
      <w:r w:rsidR="00E07BFA">
        <w:rPr>
          <w:b/>
        </w:rPr>
        <w:t>.</w:t>
      </w:r>
      <w:r w:rsidR="00E07BFA">
        <w:rPr>
          <w:b/>
          <w:bCs/>
          <w:noProof/>
        </w:rPr>
        <w:t>2</w:t>
      </w:r>
      <w:r w:rsidR="00B75BFC">
        <w:fldChar w:fldCharType="end"/>
      </w:r>
      <w:r>
        <w:t xml:space="preserve">) </w:t>
      </w:r>
      <w:r w:rsidR="0022316E">
        <w:fldChar w:fldCharType="begin"/>
      </w:r>
      <w:r w:rsidR="0022316E">
        <w:instrText xml:space="preserve"> ADDIN EN.CITE &lt;EndNote&gt;&lt;Cite&gt;&lt;Author&gt;Tesema&lt;/Author&gt;&lt;Year&gt;2022&lt;/Year&gt;&lt;RecNum&gt;4&lt;/RecNum&gt;&lt;DisplayText&gt;[3]&lt;/DisplayText&gt;&lt;record&gt;&lt;rec-number&gt;4&lt;/rec-number&gt;&lt;foreign-keys&gt;&lt;key app="EN" db-id="epv0etvs2pfr99e5xxpv5027xe05stzr22vd" timestamp="1738168878"&gt;4&lt;/key&gt;&lt;/foreign-keys&gt;&lt;ref-type name="Book"&gt;6&lt;/ref-type&gt;&lt;contributors&gt;&lt;authors&gt;&lt;author&gt;&lt;style face="normal" font="default" charset="238" size="100%"&gt;Solomon Negussie Tesema&lt;/style&gt;&lt;/author&gt;&lt;/authors&gt;&lt;/contributors&gt;&lt;titles&gt;&lt;title&gt;&lt;style face="normal" font="default" size="100%"&gt;Deep Convolutional Neural Network Based Object&lt;/style&gt;&lt;style face="normal" font="default" charset="238" size="100%"&gt; &lt;/style&gt;&lt;style face="normal" font="default" size="100%"&gt;Detection Inference Acceleration Using FPGA&lt;/style&gt;&lt;/title&gt;&lt;/titles&gt;&lt;dates&gt;&lt;year&gt;&lt;style face="normal" font="default" charset="238" size="100%"&gt;2022&lt;/style&gt;&lt;/year&gt;&lt;/dates&gt;&lt;publisher&gt;Université Bourgogne Franche-Comté&lt;/publisher&gt;&lt;call-num&gt;04090134&lt;/call-num&gt;&lt;urls&gt;&lt;/urls&gt;&lt;language&gt;&lt;style face="normal" font="default" charset="238" size="100%"&gt;English&lt;/style&gt;&lt;/language&gt;&lt;/record&gt;&lt;/Cite&gt;&lt;/EndNote&gt;</w:instrText>
      </w:r>
      <w:r w:rsidR="0022316E">
        <w:fldChar w:fldCharType="separate"/>
      </w:r>
      <w:r w:rsidR="0022316E">
        <w:rPr>
          <w:noProof/>
        </w:rPr>
        <w:t>[3]</w:t>
      </w:r>
      <w:r w:rsidR="0022316E">
        <w:fldChar w:fldCharType="end"/>
      </w:r>
      <w:r>
        <w:t>.</w:t>
      </w:r>
    </w:p>
    <w:p w14:paraId="5B7AE0F0" w14:textId="77777777" w:rsidR="00281220" w:rsidRDefault="00281220" w:rsidP="00281220">
      <w:pPr>
        <w:keepNext/>
        <w:jc w:val="center"/>
      </w:pPr>
      <w:r w:rsidRPr="0032025E">
        <w:rPr>
          <w:noProof/>
          <w:lang w:eastAsia="cs-CZ"/>
        </w:rPr>
        <w:lastRenderedPageBreak/>
        <w:drawing>
          <wp:inline distT="0" distB="0" distL="0" distR="0" wp14:anchorId="32F31D65" wp14:editId="33BB84C8">
            <wp:extent cx="5509260" cy="3320735"/>
            <wp:effectExtent l="0" t="0" r="0" b="0"/>
            <wp:docPr id="184768067" name="Obrázek 1" descr="Obsah obrázku text, diagram, snímek obrazovky, řada/pruh&#10;&#10;Popis byl vytvořen automaticky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31671602" name="Obrázek 1" descr="Obsah obrázku text, diagram, snímek obrazovky, řada/pruh&#10;&#10;Popis byl vytvořen automaticky"/>
                    <pic:cNvPicPr/>
                  </pic:nvPicPr>
                  <pic:blipFill rotWithShape="1">
                    <a:blip r:embed="rId11"/>
                    <a:srcRect t="2660" b="9727"/>
                    <a:stretch/>
                  </pic:blipFill>
                  <pic:spPr bwMode="auto">
                    <a:xfrm>
                      <a:off x="0" y="0"/>
                      <a:ext cx="5529297" cy="333281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4144B41" w14:textId="48417496" w:rsidR="00281220" w:rsidRDefault="00281220" w:rsidP="00281220">
      <w:pPr>
        <w:pStyle w:val="Titulek"/>
        <w:jc w:val="left"/>
      </w:pPr>
      <w:bookmarkStart w:id="573" w:name="_Ref188962104"/>
      <w:r w:rsidRPr="0032025E">
        <w:rPr>
          <w:b/>
          <w:bCs w:val="0"/>
        </w:rPr>
        <w:t xml:space="preserve">Obr. </w:t>
      </w:r>
      <w:ins w:id="574" w:author="Ingr Jiri [2]" w:date="2025-05-02T20:09:00Z">
        <w:r w:rsidR="00F626E8">
          <w:rPr>
            <w:b/>
            <w:bCs w:val="0"/>
          </w:rPr>
          <w:fldChar w:fldCharType="begin"/>
        </w:r>
        <w:r w:rsidR="00F626E8">
          <w:rPr>
            <w:b/>
            <w:bCs w:val="0"/>
          </w:rPr>
          <w:instrText xml:space="preserve"> STYLEREF 1 \s </w:instrText>
        </w:r>
      </w:ins>
      <w:r w:rsidR="00F626E8">
        <w:rPr>
          <w:b/>
          <w:bCs w:val="0"/>
        </w:rPr>
        <w:fldChar w:fldCharType="separate"/>
      </w:r>
      <w:r w:rsidR="00F626E8">
        <w:rPr>
          <w:b/>
          <w:bCs w:val="0"/>
          <w:noProof/>
        </w:rPr>
        <w:t>2</w:t>
      </w:r>
      <w:ins w:id="575" w:author="Ingr Jiri [2]" w:date="2025-05-02T20:09:00Z">
        <w:r w:rsidR="00F626E8">
          <w:rPr>
            <w:b/>
            <w:bCs w:val="0"/>
          </w:rPr>
          <w:fldChar w:fldCharType="end"/>
        </w:r>
        <w:r w:rsidR="00F626E8">
          <w:rPr>
            <w:b/>
            <w:bCs w:val="0"/>
          </w:rPr>
          <w:t>.</w:t>
        </w:r>
        <w:r w:rsidR="00F626E8">
          <w:rPr>
            <w:b/>
            <w:bCs w:val="0"/>
          </w:rPr>
          <w:fldChar w:fldCharType="begin"/>
        </w:r>
        <w:r w:rsidR="00F626E8">
          <w:rPr>
            <w:b/>
            <w:bCs w:val="0"/>
          </w:rPr>
          <w:instrText xml:space="preserve"> SEQ obr. \* ARABIC \s 1 </w:instrText>
        </w:r>
      </w:ins>
      <w:r w:rsidR="00F626E8">
        <w:rPr>
          <w:b/>
          <w:bCs w:val="0"/>
        </w:rPr>
        <w:fldChar w:fldCharType="separate"/>
      </w:r>
      <w:ins w:id="576" w:author="Ingr Jiri [2]" w:date="2025-05-02T20:09:00Z">
        <w:r w:rsidR="00F626E8">
          <w:rPr>
            <w:b/>
            <w:bCs w:val="0"/>
            <w:noProof/>
          </w:rPr>
          <w:t>2</w:t>
        </w:r>
        <w:r w:rsidR="00F626E8">
          <w:rPr>
            <w:b/>
            <w:bCs w:val="0"/>
          </w:rPr>
          <w:fldChar w:fldCharType="end"/>
        </w:r>
      </w:ins>
      <w:del w:id="577" w:author="Ingr Jiri [2]" w:date="2025-04-29T21:11:00Z">
        <w:r w:rsidR="001431A9" w:rsidDel="0073196C">
          <w:rPr>
            <w:b/>
            <w:bCs w:val="0"/>
          </w:rPr>
          <w:fldChar w:fldCharType="begin"/>
        </w:r>
        <w:r w:rsidR="001431A9" w:rsidDel="0073196C">
          <w:rPr>
            <w:b/>
            <w:bCs w:val="0"/>
          </w:rPr>
          <w:delInstrText xml:space="preserve"> STYLEREF 1 \s </w:delInstrText>
        </w:r>
        <w:r w:rsidR="001431A9" w:rsidDel="0073196C">
          <w:rPr>
            <w:b/>
            <w:bCs w:val="0"/>
          </w:rPr>
          <w:fldChar w:fldCharType="separate"/>
        </w:r>
        <w:r w:rsidR="001431A9" w:rsidDel="0073196C">
          <w:rPr>
            <w:b/>
            <w:bCs w:val="0"/>
            <w:noProof/>
          </w:rPr>
          <w:delText>2</w:delText>
        </w:r>
        <w:r w:rsidR="001431A9" w:rsidDel="0073196C">
          <w:rPr>
            <w:b/>
            <w:bCs w:val="0"/>
          </w:rPr>
          <w:fldChar w:fldCharType="end"/>
        </w:r>
        <w:r w:rsidR="001431A9" w:rsidDel="0073196C">
          <w:rPr>
            <w:b/>
            <w:bCs w:val="0"/>
          </w:rPr>
          <w:delText>.</w:delText>
        </w:r>
        <w:r w:rsidR="001431A9" w:rsidDel="0073196C">
          <w:rPr>
            <w:b/>
            <w:bCs w:val="0"/>
          </w:rPr>
          <w:fldChar w:fldCharType="begin"/>
        </w:r>
        <w:r w:rsidR="001431A9" w:rsidDel="0073196C">
          <w:rPr>
            <w:b/>
            <w:bCs w:val="0"/>
          </w:rPr>
          <w:delInstrText xml:space="preserve"> SEQ obr. \* ARABIC \s 1 </w:delInstrText>
        </w:r>
        <w:r w:rsidR="001431A9" w:rsidDel="0073196C">
          <w:rPr>
            <w:b/>
            <w:bCs w:val="0"/>
          </w:rPr>
          <w:fldChar w:fldCharType="separate"/>
        </w:r>
        <w:r w:rsidR="001431A9" w:rsidDel="0073196C">
          <w:rPr>
            <w:b/>
            <w:bCs w:val="0"/>
            <w:noProof/>
          </w:rPr>
          <w:delText>2</w:delText>
        </w:r>
        <w:r w:rsidR="001431A9" w:rsidDel="0073196C">
          <w:rPr>
            <w:b/>
            <w:bCs w:val="0"/>
          </w:rPr>
          <w:fldChar w:fldCharType="end"/>
        </w:r>
      </w:del>
      <w:bookmarkEnd w:id="573"/>
      <w:r>
        <w:t>:</w:t>
      </w:r>
      <w:r>
        <w:rPr>
          <w:noProof/>
        </w:rPr>
        <w:t xml:space="preserve"> Schéma umělé neuronové sítě (převzato a upraveno z </w:t>
      </w:r>
      <w:r w:rsidR="0022316E">
        <w:rPr>
          <w:noProof/>
        </w:rPr>
        <w:fldChar w:fldCharType="begin"/>
      </w:r>
      <w:r w:rsidR="0022316E">
        <w:rPr>
          <w:noProof/>
        </w:rPr>
        <w:instrText xml:space="preserve"> ADDIN EN.CITE &lt;EndNote&gt;&lt;Cite&gt;&lt;Author&gt;Tesema&lt;/Author&gt;&lt;Year&gt;2022&lt;/Year&gt;&lt;RecNum&gt;4&lt;/RecNum&gt;&lt;DisplayText&gt;[3]&lt;/DisplayText&gt;&lt;record&gt;&lt;rec-number&gt;4&lt;/rec-number&gt;&lt;foreign-keys&gt;&lt;key app="EN" db-id="epv0etvs2pfr99e5xxpv5027xe05stzr22vd" timestamp="1738168878"&gt;4&lt;/key&gt;&lt;/foreign-keys&gt;&lt;ref-type name="Book"&gt;6&lt;/ref-type&gt;&lt;contributors&gt;&lt;authors&gt;&lt;author&gt;&lt;style face="normal" font="default" charset="238" size="100%"&gt;Solomon Negussie Tesema&lt;/style&gt;&lt;/author&gt;&lt;/authors&gt;&lt;/contributors&gt;&lt;titles&gt;&lt;title&gt;&lt;style face="normal" font="default" size="100%"&gt;Deep Convolutional Neural Network Based Object&lt;/style&gt;&lt;style face="normal" font="default" charset="238" size="100%"&gt; &lt;/style&gt;&lt;style face="normal" font="default" size="100%"&gt;Detection Inference Acceleration Using FPGA&lt;/style&gt;&lt;/title&gt;&lt;/titles&gt;&lt;dates&gt;&lt;year&gt;&lt;style face="normal" font="default" charset="238" size="100%"&gt;2022&lt;/style&gt;&lt;/year&gt;&lt;/dates&gt;&lt;publisher&gt;Université Bourgogne Franche-Comté&lt;/publisher&gt;&lt;call-num&gt;04090134&lt;/call-num&gt;&lt;urls&gt;&lt;/urls&gt;&lt;language&gt;&lt;style face="normal" font="default" charset="238" size="100%"&gt;English&lt;/style&gt;&lt;/language&gt;&lt;/record&gt;&lt;/Cite&gt;&lt;/EndNote&gt;</w:instrText>
      </w:r>
      <w:r w:rsidR="0022316E">
        <w:rPr>
          <w:noProof/>
        </w:rPr>
        <w:fldChar w:fldCharType="separate"/>
      </w:r>
      <w:r w:rsidR="0022316E">
        <w:rPr>
          <w:noProof/>
        </w:rPr>
        <w:t>[3]</w:t>
      </w:r>
      <w:r w:rsidR="0022316E">
        <w:rPr>
          <w:noProof/>
        </w:rPr>
        <w:fldChar w:fldCharType="end"/>
      </w:r>
      <w:r>
        <w:rPr>
          <w:noProof/>
        </w:rPr>
        <w:t>)</w:t>
      </w:r>
    </w:p>
    <w:p w14:paraId="6997BDF3" w14:textId="62143C1C" w:rsidR="00281220" w:rsidRDefault="00281220" w:rsidP="00281220">
      <w:r>
        <w:t>Ve druhém kroku zvaném zpětná propagace (</w:t>
      </w:r>
      <w:proofErr w:type="spellStart"/>
      <w:r>
        <w:t>backpropagation</w:t>
      </w:r>
      <w:proofErr w:type="spellEnd"/>
      <w:r>
        <w:t xml:space="preserve">) je použita ztrátová funkce, která vypočítá chybu výstupní vrstvy oproti předpokládanému správnému výstupu. Následně je zpětně dopočítáno, jak se chyba šíří při průchodu neuronovou sítí a pro každý bias a váhu neuronů </w:t>
      </w:r>
      <w:r w:rsidR="00E8659F">
        <w:t xml:space="preserve">všech vrstev </w:t>
      </w:r>
      <w:r>
        <w:t xml:space="preserve">je navržena změna </w:t>
      </w:r>
      <w:r w:rsidR="0022316E">
        <w:fldChar w:fldCharType="begin"/>
      </w:r>
      <w:r w:rsidR="0022316E">
        <w:instrText xml:space="preserve"> ADDIN EN.CITE &lt;EndNote&gt;&lt;Cite&gt;&lt;Author&gt;Tesema&lt;/Author&gt;&lt;Year&gt;2022&lt;/Year&gt;&lt;RecNum&gt;4&lt;/RecNum&gt;&lt;DisplayText&gt;[3]&lt;/DisplayText&gt;&lt;record&gt;&lt;rec-number&gt;4&lt;/rec-number&gt;&lt;foreign-keys&gt;&lt;key app="EN" db-id="epv0etvs2pfr99e5xxpv5027xe05stzr22vd" timestamp="1738168878"&gt;4&lt;/key&gt;&lt;/foreign-keys&gt;&lt;ref-type name="Book"&gt;6&lt;/ref-type&gt;&lt;contributors&gt;&lt;authors&gt;&lt;author&gt;&lt;style face="normal" font="default" charset="238" size="100%"&gt;Solomon Negussie Tesema&lt;/style&gt;&lt;/author&gt;&lt;/authors&gt;&lt;/contributors&gt;&lt;titles&gt;&lt;title&gt;&lt;style face="normal" font="default" size="100%"&gt;Deep Convolutional Neural Network Based Object&lt;/style&gt;&lt;style face="normal" font="default" charset="238" size="100%"&gt; &lt;/style&gt;&lt;style face="normal" font="default" size="100%"&gt;Detection Inference Acceleration Using FPGA&lt;/style&gt;&lt;/title&gt;&lt;/titles&gt;&lt;dates&gt;&lt;year&gt;&lt;style face="normal" font="default" charset="238" size="100%"&gt;2022&lt;/style&gt;&lt;/year&gt;&lt;/dates&gt;&lt;publisher&gt;Université Bourgogne Franche-Comté&lt;/publisher&gt;&lt;call-num&gt;04090134&lt;/call-num&gt;&lt;urls&gt;&lt;/urls&gt;&lt;language&gt;&lt;style face="normal" font="default" charset="238" size="100%"&gt;English&lt;/style&gt;&lt;/language&gt;&lt;/record&gt;&lt;/Cite&gt;&lt;/EndNote&gt;</w:instrText>
      </w:r>
      <w:r w:rsidR="0022316E">
        <w:fldChar w:fldCharType="separate"/>
      </w:r>
      <w:r w:rsidR="0022316E">
        <w:rPr>
          <w:noProof/>
        </w:rPr>
        <w:t>[3]</w:t>
      </w:r>
      <w:r w:rsidR="0022316E">
        <w:fldChar w:fldCharType="end"/>
      </w:r>
      <w:r>
        <w:t>.</w:t>
      </w:r>
    </w:p>
    <w:p w14:paraId="7D5EFC19" w14:textId="60F4B566" w:rsidR="00281220" w:rsidRPr="006E4755" w:rsidRDefault="00281220" w:rsidP="00281220">
      <w:r>
        <w:t xml:space="preserve">V posledním kroku jsou aktualizovány </w:t>
      </w:r>
      <w:proofErr w:type="spellStart"/>
      <w:r w:rsidR="00E8659F">
        <w:t>biasy</w:t>
      </w:r>
      <w:proofErr w:type="spellEnd"/>
      <w:r>
        <w:t xml:space="preserve"> a v</w:t>
      </w:r>
      <w:r w:rsidR="00E8659F">
        <w:t>á</w:t>
      </w:r>
      <w:r>
        <w:t>h</w:t>
      </w:r>
      <w:r w:rsidR="00E8659F">
        <w:t>y</w:t>
      </w:r>
      <w:r>
        <w:t xml:space="preserve"> neuronů tak, aby hodnota ztrátové funkce byla co nejnižší, tím se dosáhne nejoptimálnější funkce modelu </w:t>
      </w:r>
      <w:r w:rsidR="0022316E">
        <w:fldChar w:fldCharType="begin"/>
      </w:r>
      <w:r w:rsidR="0022316E">
        <w:instrText xml:space="preserve"> ADDIN EN.CITE &lt;EndNote&gt;&lt;Cite&gt;&lt;Author&gt;Tesema&lt;/Author&gt;&lt;Year&gt;2022&lt;/Year&gt;&lt;RecNum&gt;4&lt;/RecNum&gt;&lt;DisplayText&gt;[3]&lt;/DisplayText&gt;&lt;record&gt;&lt;rec-number&gt;4&lt;/rec-number&gt;&lt;foreign-keys&gt;&lt;key app="EN" db-id="epv0etvs2pfr99e5xxpv5027xe05stzr22vd" timestamp="1738168878"&gt;4&lt;/key&gt;&lt;/foreign-keys&gt;&lt;ref-type name="Book"&gt;6&lt;/ref-type&gt;&lt;contributors&gt;&lt;authors&gt;&lt;author&gt;&lt;style face="normal" font="default" charset="238" size="100%"&gt;Solomon Negussie Tesema&lt;/style&gt;&lt;/author&gt;&lt;/authors&gt;&lt;/contributors&gt;&lt;titles&gt;&lt;title&gt;&lt;style face="normal" font="default" size="100%"&gt;Deep Convolutional Neural Network Based Object&lt;/style&gt;&lt;style face="normal" font="default" charset="238" size="100%"&gt; &lt;/style&gt;&lt;style face="normal" font="default" size="100%"&gt;Detection Inference Acceleration Using FPGA&lt;/style&gt;&lt;/title&gt;&lt;/titles&gt;&lt;dates&gt;&lt;year&gt;&lt;style face="normal" font="default" charset="238" size="100%"&gt;2022&lt;/style&gt;&lt;/year&gt;&lt;/dates&gt;&lt;publisher&gt;Université Bourgogne Franche-Comté&lt;/publisher&gt;&lt;call-num&gt;04090134&lt;/call-num&gt;&lt;urls&gt;&lt;/urls&gt;&lt;language&gt;&lt;style face="normal" font="default" charset="238" size="100%"&gt;English&lt;/style&gt;&lt;/language&gt;&lt;/record&gt;&lt;/Cite&gt;&lt;/EndNote&gt;</w:instrText>
      </w:r>
      <w:r w:rsidR="0022316E">
        <w:fldChar w:fldCharType="separate"/>
      </w:r>
      <w:r w:rsidR="0022316E">
        <w:rPr>
          <w:noProof/>
        </w:rPr>
        <w:t>[3]</w:t>
      </w:r>
      <w:r w:rsidR="0022316E">
        <w:fldChar w:fldCharType="end"/>
      </w:r>
      <w:r>
        <w:t>.</w:t>
      </w:r>
    </w:p>
    <w:p w14:paraId="3FFA4FB5" w14:textId="77777777" w:rsidR="00281220" w:rsidRDefault="00281220" w:rsidP="00281220">
      <w:pPr>
        <w:pStyle w:val="Nadpis2"/>
      </w:pPr>
      <w:bookmarkStart w:id="578" w:name="_Toc198115548"/>
      <w:r>
        <w:t>Konvoluční neuronové sítě</w:t>
      </w:r>
      <w:bookmarkEnd w:id="578"/>
    </w:p>
    <w:p w14:paraId="3F5F1550" w14:textId="0AE3C70B" w:rsidR="00BE3285" w:rsidRDefault="00281220" w:rsidP="00BE3285">
      <w:r>
        <w:t xml:space="preserve">Nedostatkem ANN je její plochý vstup ve formě vektoru, kvůli němuž neuronová síť není schopna zohlednit prostorové upořádání vstupního obrazu. Problémem ANN algoritmu je i její vysoká propojenost, kvůli které při použití vstupů s větším rozlišením vznikají obrovské matice s hodnotami vah. To řeší přístup konvoluční neuronové sítě (CNN), který vstupy ve formě vektorů převádí do dvou či více dimenzí nazývaných mapy </w:t>
      </w:r>
      <w:r w:rsidR="00312EE9">
        <w:t>příznaků</w:t>
      </w:r>
      <w:r>
        <w:t>. Na rozdíl od předchozího</w:t>
      </w:r>
      <w:r w:rsidR="006B4F18">
        <w:t>,</w:t>
      </w:r>
      <w:r>
        <w:t xml:space="preserve"> neurony v CNN nejsou plně propojeny, ale mají vazbu pouze s několika prostorově blízkými hodnotami v předchozí vrstvě.</w:t>
      </w:r>
      <w:r w:rsidR="00C47D04" w:rsidRPr="00C47D04">
        <w:t xml:space="preserve"> </w:t>
      </w:r>
      <w:bookmarkStart w:id="579" w:name="_Hlk196826012"/>
      <w:commentRangeStart w:id="580"/>
      <w:r w:rsidR="00C47D04">
        <w:t>Obdobně jako v ANN je zde provedena konvoluce vstupního vektoru s maticemi hodnot</w:t>
      </w:r>
      <w:bookmarkEnd w:id="579"/>
      <w:r w:rsidR="00C47D04">
        <w:t>, které se v tomto případě nazývají filtry</w:t>
      </w:r>
      <w:ins w:id="581" w:author="Ingr Jiri [2]" w:date="2025-04-29T13:36:00Z">
        <w:r w:rsidR="00C47D04">
          <w:t xml:space="preserve"> či jádra</w:t>
        </w:r>
      </w:ins>
      <w:r w:rsidR="00C47D04">
        <w:t xml:space="preserve">. </w:t>
      </w:r>
      <w:commentRangeEnd w:id="580"/>
      <w:r w:rsidR="00C47D04">
        <w:rPr>
          <w:rStyle w:val="Odkaznakoment"/>
        </w:rPr>
        <w:commentReference w:id="580"/>
      </w:r>
      <w:r>
        <w:t>Ty mají</w:t>
      </w:r>
      <w:r w:rsidR="006B4F18">
        <w:t xml:space="preserve"> obvykle</w:t>
      </w:r>
      <w:r>
        <w:t xml:space="preserve"> čtvercový tvar s obvyklými velikostmi stran mezi 1 a 11 </w:t>
      </w:r>
      <w:r w:rsidR="0022316E">
        <w:fldChar w:fldCharType="begin"/>
      </w:r>
      <w:r w:rsidR="0022316E">
        <w:instrText xml:space="preserve"> ADDIN EN.CITE &lt;EndNote&gt;&lt;Cite&gt;&lt;Author&gt;Tesema&lt;/Author&gt;&lt;Year&gt;2022&lt;/Year&gt;&lt;RecNum&gt;4&lt;/RecNum&gt;&lt;DisplayText&gt;[3]&lt;/DisplayText&gt;&lt;record&gt;&lt;rec-number&gt;4&lt;/rec-number&gt;&lt;foreign-keys&gt;&lt;key app="EN" db-id="epv0etvs2pfr99e5xxpv5027xe05stzr22vd" timestamp="1738168878"&gt;4&lt;/key&gt;&lt;/foreign-keys&gt;&lt;ref-type name="Book"&gt;6&lt;/ref-type&gt;&lt;contributors&gt;&lt;authors&gt;&lt;author&gt;&lt;style face="normal" font="default" charset="238" size="100%"&gt;Solomon Negussie Tesema&lt;/style&gt;&lt;/author&gt;&lt;/authors&gt;&lt;/contributors&gt;&lt;titles&gt;&lt;title&gt;&lt;style face="normal" font="default" size="100%"&gt;Deep Convolutional Neural Network Based Object&lt;/style&gt;&lt;style face="normal" font="default" charset="238" size="100%"&gt; &lt;/style&gt;&lt;style face="normal" font="default" size="100%"&gt;Detection Inference Acceleration Using FPGA&lt;/style&gt;&lt;/title&gt;&lt;/titles&gt;&lt;dates&gt;&lt;year&gt;&lt;style face="normal" font="default" charset="238" size="100%"&gt;2022&lt;/style&gt;&lt;/year&gt;&lt;/dates&gt;&lt;publisher&gt;Université Bourgogne Franche-Comté&lt;/publisher&gt;&lt;call-num&gt;04090134&lt;/call-num&gt;&lt;urls&gt;&lt;/urls&gt;&lt;language&gt;&lt;style face="normal" font="default" charset="238" size="100%"&gt;English&lt;/style&gt;&lt;/language&gt;&lt;/record&gt;&lt;/Cite&gt;&lt;/EndNote&gt;</w:instrText>
      </w:r>
      <w:r w:rsidR="0022316E">
        <w:fldChar w:fldCharType="separate"/>
      </w:r>
      <w:r w:rsidR="0022316E">
        <w:rPr>
          <w:noProof/>
        </w:rPr>
        <w:t>[3]</w:t>
      </w:r>
      <w:r w:rsidR="0022316E">
        <w:fldChar w:fldCharType="end"/>
      </w:r>
      <w:r>
        <w:t>.</w:t>
      </w:r>
      <w:r w:rsidR="00144946">
        <w:t xml:space="preserve"> </w:t>
      </w:r>
      <w:r w:rsidR="00BE3285" w:rsidRPr="00BE3285">
        <w:t>Výstup z konvoluční vrstvy se počítá pomocí diskrétní konvoluce, která se ve dvou d</w:t>
      </w:r>
      <w:r w:rsidR="00BE3285">
        <w:t>imenzích formálně zapisuje ja</w:t>
      </w:r>
      <w:r w:rsidR="00313461">
        <w:t>ko</w:t>
      </w:r>
    </w:p>
    <w:tbl>
      <w:tblPr>
        <w:tblStyle w:val="Mkatabulky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933"/>
        <w:gridCol w:w="1127"/>
      </w:tblGrid>
      <w:tr w:rsidR="00313461" w14:paraId="019B4737" w14:textId="77777777" w:rsidTr="00313461">
        <w:trPr>
          <w:trHeight w:val="933"/>
        </w:trPr>
        <w:tc>
          <w:tcPr>
            <w:tcW w:w="7933" w:type="dxa"/>
            <w:vAlign w:val="center"/>
          </w:tcPr>
          <w:commentRangeStart w:id="582"/>
          <w:p w14:paraId="67FFB98D" w14:textId="05C2D605" w:rsidR="00313461" w:rsidRDefault="00FF4849" w:rsidP="00313461">
            <w:pPr>
              <w:jc w:val="center"/>
            </w:pPr>
            <m:oMathPara>
              <m:oMath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f*h</m:t>
                    </m:r>
                  </m:e>
                </m:d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x, y</m:t>
                    </m:r>
                  </m:e>
                </m:d>
                <m:r>
                  <w:rPr>
                    <w:rFonts w:ascii="Cambria Math" w:hAnsi="Cambria Math"/>
                  </w:rPr>
                  <m:t>=</m:t>
                </m:r>
                <m:nary>
                  <m:naryPr>
                    <m:chr m:val="∑"/>
                    <m:limLoc m:val="undOvr"/>
                    <m:ctrlPr>
                      <w:rPr>
                        <w:rFonts w:ascii="Cambria Math" w:hAnsi="Cambria Math"/>
                        <w:i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i=-k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k</m:t>
                    </m:r>
                  </m:sup>
                  <m:e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/>
                          </w:rPr>
                          <m:t>j=-k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sup>
                      <m:e>
                        <m:r>
                          <w:rPr>
                            <w:rFonts w:ascii="Cambria Math" w:hAnsi="Cambria Math"/>
                          </w:rPr>
                          <m:t>f</m:t>
                        </m:r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</w:rPr>
                              <m:t>x-i, y-j</m:t>
                            </m:r>
                          </m:e>
                        </m:d>
                        <m:r>
                          <w:rPr>
                            <w:rFonts w:ascii="Cambria Math" w:hAnsi="Cambria Math"/>
                          </w:rPr>
                          <m:t>∙h(i, j)</m:t>
                        </m:r>
                      </m:e>
                    </m:nary>
                  </m:e>
                </m:nary>
                <w:commentRangeEnd w:id="582"/>
                <m:r>
                  <m:rPr>
                    <m:sty m:val="p"/>
                  </m:rPr>
                  <w:rPr>
                    <w:rStyle w:val="Odkaznakoment"/>
                  </w:rPr>
                  <w:commentReference w:id="582"/>
                </m:r>
              </m:oMath>
            </m:oMathPara>
          </w:p>
        </w:tc>
        <w:tc>
          <w:tcPr>
            <w:tcW w:w="1127" w:type="dxa"/>
            <w:vAlign w:val="center"/>
          </w:tcPr>
          <w:p w14:paraId="587E554D" w14:textId="0CD348CA" w:rsidR="00313461" w:rsidRDefault="00313461" w:rsidP="00313461">
            <w:pPr>
              <w:jc w:val="right"/>
            </w:pPr>
            <w:r>
              <w:t>(2.3)</w:t>
            </w:r>
          </w:p>
        </w:tc>
      </w:tr>
    </w:tbl>
    <w:p w14:paraId="3E5016B9" w14:textId="1422993C" w:rsidR="00313461" w:rsidRPr="00BE3285" w:rsidRDefault="00313461" w:rsidP="00BE3285">
      <w:r>
        <w:t xml:space="preserve">kde </w:t>
      </w:r>
      <m:oMath>
        <m:r>
          <w:rPr>
            <w:rFonts w:ascii="Cambria Math" w:hAnsi="Cambria Math"/>
          </w:rPr>
          <m:t>f</m:t>
        </m:r>
      </m:oMath>
      <w:r>
        <w:t xml:space="preserve"> je vstupní obraz, </w:t>
      </w:r>
      <m:oMath>
        <m:r>
          <w:rPr>
            <w:rFonts w:ascii="Cambria Math" w:hAnsi="Cambria Math"/>
          </w:rPr>
          <m:t>h</m:t>
        </m:r>
      </m:oMath>
      <w:r>
        <w:t xml:space="preserve"> značí konvoluční jádro</w:t>
      </w:r>
      <w:ins w:id="583" w:author="Ingr Jiri [2]" w:date="2025-04-29T13:45:00Z">
        <w:r w:rsidR="00855D2F">
          <w:t xml:space="preserve"> </w:t>
        </w:r>
      </w:ins>
      <w:r>
        <w:t xml:space="preserve">a </w:t>
      </w:r>
      <m:oMath>
        <m:r>
          <w:rPr>
            <w:rFonts w:ascii="Cambria Math" w:hAnsi="Cambria Math"/>
          </w:rPr>
          <m:t>(f*h)</m:t>
        </m:r>
      </m:oMath>
      <w:r>
        <w:t xml:space="preserve"> je výsledná mapa příznaků.</w:t>
      </w:r>
    </w:p>
    <w:p w14:paraId="5DA5B57B" w14:textId="461D107A" w:rsidR="00281220" w:rsidRDefault="00946F06" w:rsidP="00281220">
      <w:r>
        <w:t>Při výpočtu hodnot, které jsou vstupem do následující vrstvy</w:t>
      </w:r>
      <w:r w:rsidR="00281220">
        <w:t xml:space="preserve"> se použije mapa </w:t>
      </w:r>
      <w:r w:rsidR="00312EE9">
        <w:t>příznaků</w:t>
      </w:r>
      <w:r w:rsidR="00E42937">
        <w:t xml:space="preserve"> předchozí vrstvy a provede se výpočet konvoluce</w:t>
      </w:r>
      <w:r w:rsidR="00281220">
        <w:t>. Každá hodnota následující vrstvy (</w:t>
      </w:r>
      <w:r w:rsidR="00D3099E">
        <w:t xml:space="preserve">tyrkysová na </w:t>
      </w:r>
      <w:r w:rsidR="00D3099E">
        <w:fldChar w:fldCharType="begin"/>
      </w:r>
      <w:r w:rsidR="00D3099E">
        <w:instrText xml:space="preserve"> REF _Ref188962207 \h </w:instrText>
      </w:r>
      <w:r w:rsidR="00D3099E">
        <w:fldChar w:fldCharType="separate"/>
      </w:r>
      <w:r w:rsidR="00E07BFA" w:rsidRPr="00370CDC">
        <w:rPr>
          <w:b/>
        </w:rPr>
        <w:t xml:space="preserve">Obr. </w:t>
      </w:r>
      <w:r w:rsidR="00E07BFA">
        <w:rPr>
          <w:b/>
          <w:bCs/>
          <w:noProof/>
        </w:rPr>
        <w:t>2</w:t>
      </w:r>
      <w:r w:rsidR="00E07BFA">
        <w:rPr>
          <w:b/>
        </w:rPr>
        <w:t>.</w:t>
      </w:r>
      <w:r w:rsidR="00E07BFA">
        <w:rPr>
          <w:b/>
          <w:bCs/>
          <w:noProof/>
        </w:rPr>
        <w:t>3</w:t>
      </w:r>
      <w:r w:rsidR="00D3099E">
        <w:fldChar w:fldCharType="end"/>
      </w:r>
      <w:r w:rsidR="00281220">
        <w:t xml:space="preserve">) je vytvořena konvolucí několika hodnot mapy </w:t>
      </w:r>
      <w:r w:rsidR="00312EE9">
        <w:t>příznaků</w:t>
      </w:r>
      <w:r w:rsidR="00281220">
        <w:t xml:space="preserve"> z pře</w:t>
      </w:r>
      <w:r>
        <w:t>d</w:t>
      </w:r>
      <w:r w:rsidR="00281220">
        <w:t>chozí vrstvy (</w:t>
      </w:r>
      <w:r w:rsidR="00D3099E">
        <w:t xml:space="preserve">modrá na </w:t>
      </w:r>
      <w:r w:rsidR="00D3099E">
        <w:fldChar w:fldCharType="begin"/>
      </w:r>
      <w:r w:rsidR="00D3099E">
        <w:instrText xml:space="preserve"> REF _Ref188962207 \h </w:instrText>
      </w:r>
      <w:r w:rsidR="00D3099E">
        <w:fldChar w:fldCharType="separate"/>
      </w:r>
      <w:r w:rsidR="00E07BFA" w:rsidRPr="00370CDC">
        <w:rPr>
          <w:b/>
        </w:rPr>
        <w:t xml:space="preserve">Obr. </w:t>
      </w:r>
      <w:r w:rsidR="00E07BFA">
        <w:rPr>
          <w:b/>
          <w:bCs/>
          <w:noProof/>
        </w:rPr>
        <w:t>2</w:t>
      </w:r>
      <w:r w:rsidR="00E07BFA">
        <w:rPr>
          <w:b/>
        </w:rPr>
        <w:t>.</w:t>
      </w:r>
      <w:r w:rsidR="00E07BFA">
        <w:rPr>
          <w:b/>
          <w:bCs/>
          <w:noProof/>
        </w:rPr>
        <w:t>3</w:t>
      </w:r>
      <w:r w:rsidR="00D3099E">
        <w:fldChar w:fldCharType="end"/>
      </w:r>
      <w:r w:rsidR="00281220">
        <w:t xml:space="preserve">), které jsou váženy a upravovány pomocí zvolených vah a </w:t>
      </w:r>
      <w:proofErr w:type="spellStart"/>
      <w:r w:rsidR="00281220">
        <w:t>biasů</w:t>
      </w:r>
      <w:proofErr w:type="spellEnd"/>
      <w:r w:rsidR="00281220">
        <w:t xml:space="preserve"> filtru, nastavených v průběhu tréninku modelu. Takových filtrů může být použito více na jednu vrstvu, čímž lze dosáhnout většího počtu map </w:t>
      </w:r>
      <w:r w:rsidR="00312EE9">
        <w:t>příznaků</w:t>
      </w:r>
      <w:r w:rsidR="00281220">
        <w:t xml:space="preserve"> v jedné vrstvě </w:t>
      </w:r>
      <w:r w:rsidR="0022316E">
        <w:fldChar w:fldCharType="begin"/>
      </w:r>
      <w:r w:rsidR="0022316E">
        <w:instrText xml:space="preserve"> ADDIN EN.CITE &lt;EndNote&gt;&lt;Cite&gt;&lt;Author&gt;Tesema&lt;/Author&gt;&lt;Year&gt;2022&lt;/Year&gt;&lt;RecNum&gt;4&lt;/RecNum&gt;&lt;DisplayText&gt;[3]&lt;/DisplayText&gt;&lt;record&gt;&lt;rec-number&gt;4&lt;/rec-number&gt;&lt;foreign-keys&gt;&lt;key app="EN" db-id="epv0etvs2pfr99e5xxpv5027xe05stzr22vd" timestamp="1738168878"&gt;4&lt;/key&gt;&lt;/foreign-keys&gt;&lt;ref-type name="Book"&gt;6&lt;/ref-type&gt;&lt;contributors&gt;&lt;authors&gt;&lt;author&gt;&lt;style face="normal" font="default" charset="238" size="100%"&gt;Solomon Negussie Tesema&lt;/style&gt;&lt;/author&gt;&lt;/authors&gt;&lt;/contributors&gt;&lt;titles&gt;&lt;title&gt;&lt;style face="normal" font="default" size="100%"&gt;Deep Convolutional Neural Network Based Object&lt;/style&gt;&lt;style face="normal" font="default" charset="238" size="100%"&gt; &lt;/style&gt;&lt;style face="normal" font="default" size="100%"&gt;Detection Inference Acceleration Using FPGA&lt;/style&gt;&lt;/title&gt;&lt;/titles&gt;&lt;dates&gt;&lt;year&gt;&lt;style face="normal" font="default" charset="238" size="100%"&gt;2022&lt;/style&gt;&lt;/year&gt;&lt;/dates&gt;&lt;publisher&gt;Université Bourgogne Franche-Comté&lt;/publisher&gt;&lt;call-num&gt;04090134&lt;/call-num&gt;&lt;urls&gt;&lt;/urls&gt;&lt;language&gt;&lt;style face="normal" font="default" charset="238" size="100%"&gt;English&lt;/style&gt;&lt;/language&gt;&lt;/record&gt;&lt;/Cite&gt;&lt;/EndNote&gt;</w:instrText>
      </w:r>
      <w:r w:rsidR="0022316E">
        <w:fldChar w:fldCharType="separate"/>
      </w:r>
      <w:r w:rsidR="0022316E">
        <w:rPr>
          <w:noProof/>
        </w:rPr>
        <w:t>[3]</w:t>
      </w:r>
      <w:r w:rsidR="0022316E">
        <w:fldChar w:fldCharType="end"/>
      </w:r>
      <w:r w:rsidR="00281220">
        <w:t xml:space="preserve">. </w:t>
      </w:r>
    </w:p>
    <w:p w14:paraId="39300BC6" w14:textId="7380770C" w:rsidR="00281220" w:rsidRDefault="00281220" w:rsidP="00281220">
      <w:pPr>
        <w:keepNext/>
        <w:jc w:val="center"/>
      </w:pPr>
      <w:r w:rsidRPr="00370CDC">
        <w:rPr>
          <w:noProof/>
          <w:lang w:eastAsia="cs-CZ"/>
        </w:rPr>
        <w:drawing>
          <wp:inline distT="0" distB="0" distL="0" distR="0" wp14:anchorId="3BE1C55F" wp14:editId="5F5DA9BF">
            <wp:extent cx="1080000" cy="1161253"/>
            <wp:effectExtent l="0" t="0" r="6350" b="1270"/>
            <wp:docPr id="989877310" name="Obrázek 1" descr="Obsah obrázku kostka, design&#10;&#10;Popis byl vytvořen automaticky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19981596" name="Obrázek 1" descr="Obsah obrázku kostka, design&#10;&#10;Popis byl vytvořen automaticky"/>
                    <pic:cNvPicPr/>
                  </pic:nvPicPr>
                  <pic:blipFill rotWithShape="1">
                    <a:blip r:embed="rId12"/>
                    <a:srcRect l="13836" t="4815" r="5912" b="3411"/>
                    <a:stretch/>
                  </pic:blipFill>
                  <pic:spPr bwMode="auto">
                    <a:xfrm>
                      <a:off x="0" y="0"/>
                      <a:ext cx="1080000" cy="116125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>
        <w:t xml:space="preserve">   </w:t>
      </w:r>
      <w:r w:rsidRPr="00370CDC">
        <w:rPr>
          <w:noProof/>
          <w:lang w:eastAsia="cs-CZ"/>
        </w:rPr>
        <w:drawing>
          <wp:inline distT="0" distB="0" distL="0" distR="0" wp14:anchorId="2745F53B" wp14:editId="41DDA10A">
            <wp:extent cx="1080000" cy="1143334"/>
            <wp:effectExtent l="0" t="0" r="6350" b="0"/>
            <wp:docPr id="1489158757" name="Obrázek 1" descr="Obsah obrázku kostka, design&#10;&#10;Popis byl vytvořen automaticky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1314918" name="Obrázek 1" descr="Obsah obrázku kostka, design&#10;&#10;Popis byl vytvořen automaticky"/>
                    <pic:cNvPicPr/>
                  </pic:nvPicPr>
                  <pic:blipFill rotWithShape="1">
                    <a:blip r:embed="rId13"/>
                    <a:srcRect l="11358" t="2905" r="8642" b="6534"/>
                    <a:stretch/>
                  </pic:blipFill>
                  <pic:spPr bwMode="auto">
                    <a:xfrm>
                      <a:off x="0" y="0"/>
                      <a:ext cx="1080000" cy="114333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>
        <w:t xml:space="preserve">   </w:t>
      </w:r>
      <w:r w:rsidRPr="00370CDC">
        <w:rPr>
          <w:noProof/>
          <w:lang w:eastAsia="cs-CZ"/>
        </w:rPr>
        <w:drawing>
          <wp:inline distT="0" distB="0" distL="0" distR="0" wp14:anchorId="6E77D6D8" wp14:editId="067A10FC">
            <wp:extent cx="1080000" cy="1173913"/>
            <wp:effectExtent l="0" t="0" r="6350" b="7620"/>
            <wp:docPr id="665696340" name="Obrázek 1" descr="Obsah obrázku kostka, design&#10;&#10;Popis byl vytvořen automaticky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83290832" name="Obrázek 1" descr="Obsah obrázku kostka, design&#10;&#10;Popis byl vytvořen automaticky"/>
                    <pic:cNvPicPr/>
                  </pic:nvPicPr>
                  <pic:blipFill rotWithShape="1">
                    <a:blip r:embed="rId14"/>
                    <a:srcRect l="9902" r="6190" b="4110"/>
                    <a:stretch/>
                  </pic:blipFill>
                  <pic:spPr bwMode="auto">
                    <a:xfrm>
                      <a:off x="0" y="0"/>
                      <a:ext cx="1080000" cy="117391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>
        <w:t xml:space="preserve">   </w:t>
      </w:r>
      <w:r w:rsidRPr="00370CDC">
        <w:rPr>
          <w:noProof/>
          <w:lang w:eastAsia="cs-CZ"/>
        </w:rPr>
        <w:drawing>
          <wp:inline distT="0" distB="0" distL="0" distR="0" wp14:anchorId="13EA5869" wp14:editId="204E64DA">
            <wp:extent cx="1080000" cy="1170841"/>
            <wp:effectExtent l="0" t="0" r="6350" b="0"/>
            <wp:docPr id="1807944628" name="Obrázek 1" descr="Obsah obrázku kostka, design&#10;&#10;Popis byl vytvořen automaticky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97205218" name="Obrázek 1" descr="Obsah obrázku kostka, design&#10;&#10;Popis byl vytvořen automaticky"/>
                    <pic:cNvPicPr/>
                  </pic:nvPicPr>
                  <pic:blipFill rotWithShape="1">
                    <a:blip r:embed="rId15"/>
                    <a:srcRect l="11035" t="3212" r="8445" b="3657"/>
                    <a:stretch/>
                  </pic:blipFill>
                  <pic:spPr bwMode="auto">
                    <a:xfrm>
                      <a:off x="0" y="0"/>
                      <a:ext cx="1080000" cy="117084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34072F1" w14:textId="0BF03663" w:rsidR="00281220" w:rsidRDefault="00281220" w:rsidP="00281220">
      <w:pPr>
        <w:pStyle w:val="Titulek"/>
        <w:jc w:val="left"/>
      </w:pPr>
      <w:bookmarkStart w:id="584" w:name="_Ref188962207"/>
      <w:r w:rsidRPr="00370CDC">
        <w:rPr>
          <w:b/>
          <w:bCs w:val="0"/>
        </w:rPr>
        <w:t xml:space="preserve">Obr. </w:t>
      </w:r>
      <w:ins w:id="585" w:author="Ingr Jiri [2]" w:date="2025-05-02T20:09:00Z">
        <w:r w:rsidR="00F626E8">
          <w:rPr>
            <w:b/>
            <w:bCs w:val="0"/>
          </w:rPr>
          <w:fldChar w:fldCharType="begin"/>
        </w:r>
        <w:r w:rsidR="00F626E8">
          <w:rPr>
            <w:b/>
            <w:bCs w:val="0"/>
          </w:rPr>
          <w:instrText xml:space="preserve"> STYLEREF 1 \s </w:instrText>
        </w:r>
      </w:ins>
      <w:r w:rsidR="00F626E8">
        <w:rPr>
          <w:b/>
          <w:bCs w:val="0"/>
        </w:rPr>
        <w:fldChar w:fldCharType="separate"/>
      </w:r>
      <w:r w:rsidR="00F626E8">
        <w:rPr>
          <w:b/>
          <w:bCs w:val="0"/>
          <w:noProof/>
        </w:rPr>
        <w:t>2</w:t>
      </w:r>
      <w:ins w:id="586" w:author="Ingr Jiri [2]" w:date="2025-05-02T20:09:00Z">
        <w:r w:rsidR="00F626E8">
          <w:rPr>
            <w:b/>
            <w:bCs w:val="0"/>
          </w:rPr>
          <w:fldChar w:fldCharType="end"/>
        </w:r>
        <w:r w:rsidR="00F626E8">
          <w:rPr>
            <w:b/>
            <w:bCs w:val="0"/>
          </w:rPr>
          <w:t>.</w:t>
        </w:r>
        <w:r w:rsidR="00F626E8">
          <w:rPr>
            <w:b/>
            <w:bCs w:val="0"/>
          </w:rPr>
          <w:fldChar w:fldCharType="begin"/>
        </w:r>
        <w:r w:rsidR="00F626E8">
          <w:rPr>
            <w:b/>
            <w:bCs w:val="0"/>
          </w:rPr>
          <w:instrText xml:space="preserve"> SEQ obr. \* ARABIC \s 1 </w:instrText>
        </w:r>
      </w:ins>
      <w:r w:rsidR="00F626E8">
        <w:rPr>
          <w:b/>
          <w:bCs w:val="0"/>
        </w:rPr>
        <w:fldChar w:fldCharType="separate"/>
      </w:r>
      <w:ins w:id="587" w:author="Ingr Jiri [2]" w:date="2025-05-02T20:09:00Z">
        <w:r w:rsidR="00F626E8">
          <w:rPr>
            <w:b/>
            <w:bCs w:val="0"/>
            <w:noProof/>
          </w:rPr>
          <w:t>3</w:t>
        </w:r>
        <w:r w:rsidR="00F626E8">
          <w:rPr>
            <w:b/>
            <w:bCs w:val="0"/>
          </w:rPr>
          <w:fldChar w:fldCharType="end"/>
        </w:r>
      </w:ins>
      <w:del w:id="588" w:author="Ingr Jiri [2]" w:date="2025-04-29T21:11:00Z">
        <w:r w:rsidR="001431A9" w:rsidDel="0073196C">
          <w:rPr>
            <w:b/>
            <w:bCs w:val="0"/>
          </w:rPr>
          <w:fldChar w:fldCharType="begin"/>
        </w:r>
        <w:r w:rsidR="001431A9" w:rsidDel="0073196C">
          <w:rPr>
            <w:b/>
            <w:bCs w:val="0"/>
          </w:rPr>
          <w:delInstrText xml:space="preserve"> STYLEREF 1 \s </w:delInstrText>
        </w:r>
        <w:r w:rsidR="001431A9" w:rsidDel="0073196C">
          <w:rPr>
            <w:b/>
            <w:bCs w:val="0"/>
          </w:rPr>
          <w:fldChar w:fldCharType="separate"/>
        </w:r>
        <w:r w:rsidR="001431A9" w:rsidDel="0073196C">
          <w:rPr>
            <w:b/>
            <w:bCs w:val="0"/>
            <w:noProof/>
          </w:rPr>
          <w:delText>2</w:delText>
        </w:r>
        <w:r w:rsidR="001431A9" w:rsidDel="0073196C">
          <w:rPr>
            <w:b/>
            <w:bCs w:val="0"/>
          </w:rPr>
          <w:fldChar w:fldCharType="end"/>
        </w:r>
        <w:r w:rsidR="001431A9" w:rsidDel="0073196C">
          <w:rPr>
            <w:b/>
            <w:bCs w:val="0"/>
          </w:rPr>
          <w:delText>.</w:delText>
        </w:r>
        <w:r w:rsidR="001431A9" w:rsidDel="0073196C">
          <w:rPr>
            <w:b/>
            <w:bCs w:val="0"/>
          </w:rPr>
          <w:fldChar w:fldCharType="begin"/>
        </w:r>
        <w:r w:rsidR="001431A9" w:rsidDel="0073196C">
          <w:rPr>
            <w:b/>
            <w:bCs w:val="0"/>
          </w:rPr>
          <w:delInstrText xml:space="preserve"> SEQ obr. \* ARABIC \s 1 </w:delInstrText>
        </w:r>
        <w:r w:rsidR="001431A9" w:rsidDel="0073196C">
          <w:rPr>
            <w:b/>
            <w:bCs w:val="0"/>
          </w:rPr>
          <w:fldChar w:fldCharType="separate"/>
        </w:r>
        <w:r w:rsidR="001431A9" w:rsidDel="0073196C">
          <w:rPr>
            <w:b/>
            <w:bCs w:val="0"/>
            <w:noProof/>
          </w:rPr>
          <w:delText>3</w:delText>
        </w:r>
        <w:r w:rsidR="001431A9" w:rsidDel="0073196C">
          <w:rPr>
            <w:b/>
            <w:bCs w:val="0"/>
          </w:rPr>
          <w:fldChar w:fldCharType="end"/>
        </w:r>
      </w:del>
      <w:bookmarkEnd w:id="584"/>
      <w:r>
        <w:t xml:space="preserve">: Schéma použití filtru na mapu </w:t>
      </w:r>
      <w:r w:rsidR="00312EE9">
        <w:t>příznaků</w:t>
      </w:r>
      <w:r>
        <w:t xml:space="preserve"> (</w:t>
      </w:r>
      <w:commentRangeStart w:id="589"/>
      <w:r>
        <w:t xml:space="preserve">upraveno a převzato z </w:t>
      </w:r>
      <w:r w:rsidR="0037336B">
        <w:fldChar w:fldCharType="begin"/>
      </w:r>
      <w:r w:rsidR="0037336B">
        <w:instrText xml:space="preserve"> ADDIN EN.CITE &lt;EndNote&gt;&lt;Cite&gt;&lt;Author&gt;vdumoulin&lt;/Author&gt;&lt;Year&gt;2016&lt;/Year&gt;&lt;RecNum&gt;6&lt;/RecNum&gt;&lt;DisplayText&gt;[5]&lt;/DisplayText&gt;&lt;record&gt;&lt;rec-number&gt;6&lt;/rec-number&gt;&lt;foreign-keys&gt;&lt;key app="EN" db-id="epv0etvs2pfr99e5xxpv5027xe05stzr22vd" timestamp="1738174295"&gt;6&lt;/key&gt;&lt;/foreign-keys&gt;&lt;ref-type name="Web Page"&gt;12&lt;/ref-type&gt;&lt;contributors&gt;&lt;authors&gt;&lt;author&gt;vdumoulin&lt;/author&gt;&lt;/authors&gt;&lt;/contributors&gt;&lt;titles&gt;&lt;title&gt;conv_arithmetic&lt;/title&gt;&lt;/titles&gt;&lt;volume&gt;&lt;style face="normal" font="default" charset="238" size="100%"&gt;2025&lt;/style&gt;&lt;/volume&gt;&lt;number&gt;&lt;style face="normal" font="default" charset="238" size="100%"&gt;27.1.&lt;/style&gt;&lt;/number&gt;&lt;dates&gt;&lt;year&gt;&lt;style face="normal" font="default" charset="238" size="100%"&gt;2016&lt;/style&gt;&lt;/year&gt;&lt;/dates&gt;&lt;urls&gt;&lt;related-urls&gt;&lt;url&gt;https://github.com/vdumoulin/conv_arithmetic?tab=readme-ov-file&lt;/url&gt;&lt;/related-urls&gt;&lt;/urls&gt;&lt;/record&gt;&lt;/Cite&gt;&lt;/EndNote&gt;</w:instrText>
      </w:r>
      <w:r w:rsidR="0037336B">
        <w:fldChar w:fldCharType="separate"/>
      </w:r>
      <w:r w:rsidR="0037336B">
        <w:rPr>
          <w:noProof/>
        </w:rPr>
        <w:t>[5]</w:t>
      </w:r>
      <w:r w:rsidR="0037336B">
        <w:fldChar w:fldCharType="end"/>
      </w:r>
      <w:commentRangeEnd w:id="589"/>
      <w:r w:rsidR="00BC6E11">
        <w:rPr>
          <w:rStyle w:val="Odkaznakoment"/>
          <w:bCs w:val="0"/>
        </w:rPr>
        <w:commentReference w:id="589"/>
      </w:r>
      <w:r>
        <w:t>)</w:t>
      </w:r>
    </w:p>
    <w:p w14:paraId="5A862A04" w14:textId="7730230B" w:rsidR="00281220" w:rsidRDefault="00281220" w:rsidP="00281220">
      <w:r>
        <w:t xml:space="preserve">Kromě konvolučních filtrů se v CNN používají filtry také pro </w:t>
      </w:r>
      <w:proofErr w:type="spellStart"/>
      <w:r>
        <w:t>pooling</w:t>
      </w:r>
      <w:proofErr w:type="spellEnd"/>
      <w:r>
        <w:t xml:space="preserve">, což je technika sloužící k zmenšení velikosti mapy </w:t>
      </w:r>
      <w:r w:rsidR="00312EE9">
        <w:t>příznaků</w:t>
      </w:r>
      <w:r>
        <w:t xml:space="preserve">. </w:t>
      </w:r>
      <w:proofErr w:type="spellStart"/>
      <w:r w:rsidR="00D3099E">
        <w:t>Pooling</w:t>
      </w:r>
      <w:proofErr w:type="spellEnd"/>
      <w:r w:rsidR="00D3099E">
        <w:t xml:space="preserve"> </w:t>
      </w:r>
      <w:ins w:id="590" w:author="Ingr Jiri [2]" w:date="2025-04-29T13:37:00Z">
        <w:r w:rsidR="00F3586B">
          <w:t>okno</w:t>
        </w:r>
      </w:ins>
      <w:del w:id="591" w:author="Ingr Jiri [2]" w:date="2025-04-29T13:37:00Z">
        <w:r w:rsidR="00D3099E" w:rsidDel="00F3586B">
          <w:delText>filtr</w:delText>
        </w:r>
      </w:del>
      <w:r w:rsidR="00D3099E">
        <w:t xml:space="preserve"> daného rozměru vypočítá z obsažené oblasti hodnotu následující vrstvy a posune se o určitý počet kroků. V případě ukázky (</w:t>
      </w:r>
      <w:r w:rsidR="00D3099E">
        <w:fldChar w:fldCharType="begin"/>
      </w:r>
      <w:r w:rsidR="00D3099E">
        <w:instrText xml:space="preserve"> REF _Ref188962529 \h </w:instrText>
      </w:r>
      <w:r w:rsidR="00D3099E">
        <w:fldChar w:fldCharType="separate"/>
      </w:r>
      <w:r w:rsidR="00E07BFA">
        <w:rPr>
          <w:b/>
        </w:rPr>
        <w:t>O</w:t>
      </w:r>
      <w:r w:rsidR="00E07BFA" w:rsidRPr="00FF0D3F">
        <w:rPr>
          <w:b/>
        </w:rPr>
        <w:t xml:space="preserve">br. </w:t>
      </w:r>
      <w:r w:rsidR="00E07BFA">
        <w:rPr>
          <w:b/>
          <w:bCs/>
          <w:noProof/>
        </w:rPr>
        <w:t>2</w:t>
      </w:r>
      <w:r w:rsidR="00E07BFA">
        <w:rPr>
          <w:b/>
        </w:rPr>
        <w:t>.</w:t>
      </w:r>
      <w:r w:rsidR="00E07BFA">
        <w:rPr>
          <w:b/>
          <w:bCs/>
          <w:noProof/>
        </w:rPr>
        <w:t>4</w:t>
      </w:r>
      <w:r w:rsidR="00D3099E">
        <w:fldChar w:fldCharType="end"/>
      </w:r>
      <w:r w:rsidR="00D3099E">
        <w:t xml:space="preserve">) se filtr velikosti 2 x 2 posouvá vždy o 2 pole, tedy s krokem 2. </w:t>
      </w:r>
      <w:r>
        <w:t xml:space="preserve">Nejčastěji používané </w:t>
      </w:r>
      <w:proofErr w:type="spellStart"/>
      <w:r>
        <w:t>pooling</w:t>
      </w:r>
      <w:proofErr w:type="spellEnd"/>
      <w:r>
        <w:t xml:space="preserve"> algoritmy jsou </w:t>
      </w:r>
      <w:proofErr w:type="spellStart"/>
      <w:r>
        <w:t>max-pooling</w:t>
      </w:r>
      <w:proofErr w:type="spellEnd"/>
      <w:r>
        <w:t xml:space="preserve"> (</w:t>
      </w:r>
      <w:r w:rsidR="00D3099E">
        <w:fldChar w:fldCharType="begin"/>
      </w:r>
      <w:r w:rsidR="00D3099E">
        <w:instrText xml:space="preserve"> REF _Ref188962529 \h </w:instrText>
      </w:r>
      <w:r w:rsidR="00D3099E">
        <w:fldChar w:fldCharType="separate"/>
      </w:r>
      <w:r w:rsidR="00E07BFA">
        <w:rPr>
          <w:b/>
        </w:rPr>
        <w:t>O</w:t>
      </w:r>
      <w:r w:rsidR="00E07BFA" w:rsidRPr="00FF0D3F">
        <w:rPr>
          <w:b/>
        </w:rPr>
        <w:t xml:space="preserve">br. </w:t>
      </w:r>
      <w:r w:rsidR="00E07BFA">
        <w:rPr>
          <w:b/>
          <w:bCs/>
          <w:noProof/>
        </w:rPr>
        <w:t>2</w:t>
      </w:r>
      <w:r w:rsidR="00E07BFA">
        <w:rPr>
          <w:b/>
        </w:rPr>
        <w:t>.</w:t>
      </w:r>
      <w:r w:rsidR="00E07BFA">
        <w:rPr>
          <w:b/>
          <w:bCs/>
          <w:noProof/>
        </w:rPr>
        <w:t>4</w:t>
      </w:r>
      <w:r w:rsidR="00D3099E">
        <w:fldChar w:fldCharType="end"/>
      </w:r>
      <w:r>
        <w:t>a), kdy je vybrána ne</w:t>
      </w:r>
      <w:r w:rsidR="00D3099E">
        <w:t>j</w:t>
      </w:r>
      <w:r>
        <w:t xml:space="preserve">vyšší ze zkoumaných hodnot a </w:t>
      </w:r>
      <w:proofErr w:type="spellStart"/>
      <w:r>
        <w:t>average</w:t>
      </w:r>
      <w:proofErr w:type="spellEnd"/>
      <w:r>
        <w:t xml:space="preserve"> </w:t>
      </w:r>
      <w:proofErr w:type="spellStart"/>
      <w:r>
        <w:t>pooling</w:t>
      </w:r>
      <w:proofErr w:type="spellEnd"/>
      <w:r>
        <w:t xml:space="preserve"> (</w:t>
      </w:r>
      <w:r w:rsidR="00D3099E">
        <w:fldChar w:fldCharType="begin"/>
      </w:r>
      <w:r w:rsidR="00D3099E">
        <w:instrText xml:space="preserve"> REF _Ref188962529 \h </w:instrText>
      </w:r>
      <w:r w:rsidR="00D3099E">
        <w:fldChar w:fldCharType="separate"/>
      </w:r>
      <w:r w:rsidR="00E07BFA">
        <w:rPr>
          <w:b/>
        </w:rPr>
        <w:t>O</w:t>
      </w:r>
      <w:r w:rsidR="00E07BFA" w:rsidRPr="00FF0D3F">
        <w:rPr>
          <w:b/>
        </w:rPr>
        <w:t xml:space="preserve">br. </w:t>
      </w:r>
      <w:r w:rsidR="00E07BFA">
        <w:rPr>
          <w:b/>
          <w:bCs/>
          <w:noProof/>
        </w:rPr>
        <w:t>2</w:t>
      </w:r>
      <w:r w:rsidR="00E07BFA">
        <w:rPr>
          <w:b/>
        </w:rPr>
        <w:t>.</w:t>
      </w:r>
      <w:r w:rsidR="00E07BFA">
        <w:rPr>
          <w:b/>
          <w:bCs/>
          <w:noProof/>
        </w:rPr>
        <w:t>4</w:t>
      </w:r>
      <w:r w:rsidR="00D3099E">
        <w:fldChar w:fldCharType="end"/>
      </w:r>
      <w:r>
        <w:t xml:space="preserve">b), jež počítá průměr </w:t>
      </w:r>
      <w:r w:rsidR="00463219">
        <w:t>vybrané</w:t>
      </w:r>
      <w:r>
        <w:t xml:space="preserve"> oblasti. </w:t>
      </w:r>
      <w:proofErr w:type="spellStart"/>
      <w:r w:rsidR="00523A93">
        <w:t>Pooling</w:t>
      </w:r>
      <w:proofErr w:type="spellEnd"/>
      <w:r w:rsidR="00463219">
        <w:t xml:space="preserve"> vybere nejreprezentativnější část oblasti, čímž</w:t>
      </w:r>
      <w:r>
        <w:t xml:space="preserve"> umožňuje algoritmu sledování větších textur a útvarů ve vstupním obrazu</w:t>
      </w:r>
      <w:r w:rsidR="00463219">
        <w:t xml:space="preserve"> a zároveň dochází ke snížení paměťové stopy mapy příznaků</w:t>
      </w:r>
      <w:r w:rsidR="00B73EC4" w:rsidRPr="00B73EC4">
        <w:t xml:space="preserve"> </w:t>
      </w:r>
      <w:r w:rsidR="00B73EC4" w:rsidRPr="00B73EC4">
        <w:fldChar w:fldCharType="begin"/>
      </w:r>
      <w:r w:rsidR="00B73EC4" w:rsidRPr="00B73EC4">
        <w:instrText xml:space="preserve"> ADDIN EN.CITE &lt;EndNote&gt;&lt;Cite&gt;&lt;Author&gt;Brownlee&lt;/Author&gt;&lt;Year&gt;2019&lt;/Year&gt;&lt;RecNum&gt;31&lt;/RecNum&gt;&lt;DisplayText&gt;[6]&lt;/DisplayText&gt;&lt;record&gt;&lt;rec-number&gt;31&lt;/rec-number&gt;&lt;foreign-keys&gt;&lt;key app="EN" db-id="epv0etvs2pfr99e5xxpv5027xe05stzr22vd" timestamp="1745916626"&gt;31&lt;/key&gt;&lt;/foreign-keys&gt;&lt;ref-type name="Book"&gt;6&lt;/ref-type&gt;&lt;contributors&gt;&lt;authors&gt;&lt;author&gt;Jason Brownlee&lt;/author&gt;&lt;/authors&gt;&lt;/contributors&gt;&lt;titles&gt;&lt;title&gt;Deep Learning for Computer Vision&amp;#xD;Image Classification, Object Detection, and Face Recognition in Python&lt;/title&gt;&lt;/titles&gt;&lt;dates&gt;&lt;year&gt;2019&lt;/year&gt;&lt;/dates&gt;&lt;publisher&gt;Machine Learning Mastery&lt;/publisher&gt;&lt;urls&gt;&lt;/urls&gt;&lt;/record&gt;&lt;/Cite&gt;&lt;/EndNote&gt;</w:instrText>
      </w:r>
      <w:r w:rsidR="00B73EC4" w:rsidRPr="00B73EC4">
        <w:fldChar w:fldCharType="separate"/>
      </w:r>
      <w:r w:rsidR="00B73EC4" w:rsidRPr="00B73EC4">
        <w:t>[6]</w:t>
      </w:r>
      <w:r w:rsidR="00B73EC4" w:rsidRPr="00B73EC4">
        <w:fldChar w:fldCharType="end"/>
      </w:r>
      <w:r>
        <w:t>.</w:t>
      </w:r>
    </w:p>
    <w:p w14:paraId="6806CA92" w14:textId="77777777" w:rsidR="00281220" w:rsidRDefault="00281220" w:rsidP="00281220">
      <w:pPr>
        <w:keepNext/>
      </w:pPr>
      <w:r>
        <w:rPr>
          <w:noProof/>
          <w:lang w:eastAsia="cs-CZ"/>
        </w:rPr>
        <w:drawing>
          <wp:inline distT="0" distB="0" distL="0" distR="0" wp14:anchorId="7A7FB537" wp14:editId="1057FDC3">
            <wp:extent cx="5759450" cy="1479550"/>
            <wp:effectExtent l="0" t="0" r="0" b="6350"/>
            <wp:docPr id="871410924" name="Obrázek 2" descr="9: Example for the max-pooling and the average-pooling with a filter size of 2×2 and a stride of 2×2. Adapted from the Stanford Lecture CS231n [69]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9: Example for the max-pooling and the average-pooling with a filter size of 2×2 and a stride of 2×2. Adapted from the Stanford Lecture CS231n [69]"/>
                    <pic:cNvPicPr>
                      <a:picLocks noChangeAspect="1" noChangeArrowheads="1"/>
                    </pic:cNvPicPr>
                  </pic:nvPicPr>
                  <pic:blipFill rotWithShape="1"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3383"/>
                    <a:stretch/>
                  </pic:blipFill>
                  <pic:spPr bwMode="auto">
                    <a:xfrm>
                      <a:off x="0" y="0"/>
                      <a:ext cx="5759450" cy="14795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7964231" w14:textId="2C9379EE" w:rsidR="00281220" w:rsidRPr="00164C0D" w:rsidRDefault="00281220" w:rsidP="00281220">
      <w:pPr>
        <w:pStyle w:val="Titulek"/>
      </w:pPr>
      <w:bookmarkStart w:id="592" w:name="_Ref188962529"/>
      <w:r>
        <w:rPr>
          <w:b/>
          <w:bCs w:val="0"/>
        </w:rPr>
        <w:t>O</w:t>
      </w:r>
      <w:r w:rsidRPr="00FF0D3F">
        <w:rPr>
          <w:b/>
          <w:bCs w:val="0"/>
        </w:rPr>
        <w:t xml:space="preserve">br. </w:t>
      </w:r>
      <w:ins w:id="593" w:author="Ingr Jiri [2]" w:date="2025-05-02T20:09:00Z">
        <w:r w:rsidR="00F626E8">
          <w:rPr>
            <w:b/>
            <w:bCs w:val="0"/>
          </w:rPr>
          <w:fldChar w:fldCharType="begin"/>
        </w:r>
        <w:r w:rsidR="00F626E8">
          <w:rPr>
            <w:b/>
            <w:bCs w:val="0"/>
          </w:rPr>
          <w:instrText xml:space="preserve"> STYLEREF 1 \s </w:instrText>
        </w:r>
      </w:ins>
      <w:r w:rsidR="00F626E8">
        <w:rPr>
          <w:b/>
          <w:bCs w:val="0"/>
        </w:rPr>
        <w:fldChar w:fldCharType="separate"/>
      </w:r>
      <w:r w:rsidR="00F626E8">
        <w:rPr>
          <w:b/>
          <w:bCs w:val="0"/>
          <w:noProof/>
        </w:rPr>
        <w:t>2</w:t>
      </w:r>
      <w:ins w:id="594" w:author="Ingr Jiri [2]" w:date="2025-05-02T20:09:00Z">
        <w:r w:rsidR="00F626E8">
          <w:rPr>
            <w:b/>
            <w:bCs w:val="0"/>
          </w:rPr>
          <w:fldChar w:fldCharType="end"/>
        </w:r>
        <w:r w:rsidR="00F626E8">
          <w:rPr>
            <w:b/>
            <w:bCs w:val="0"/>
          </w:rPr>
          <w:t>.</w:t>
        </w:r>
        <w:r w:rsidR="00F626E8">
          <w:rPr>
            <w:b/>
            <w:bCs w:val="0"/>
          </w:rPr>
          <w:fldChar w:fldCharType="begin"/>
        </w:r>
        <w:r w:rsidR="00F626E8">
          <w:rPr>
            <w:b/>
            <w:bCs w:val="0"/>
          </w:rPr>
          <w:instrText xml:space="preserve"> SEQ obr. \* ARABIC \s 1 </w:instrText>
        </w:r>
      </w:ins>
      <w:r w:rsidR="00F626E8">
        <w:rPr>
          <w:b/>
          <w:bCs w:val="0"/>
        </w:rPr>
        <w:fldChar w:fldCharType="separate"/>
      </w:r>
      <w:ins w:id="595" w:author="Ingr Jiri [2]" w:date="2025-05-02T20:09:00Z">
        <w:r w:rsidR="00F626E8">
          <w:rPr>
            <w:b/>
            <w:bCs w:val="0"/>
            <w:noProof/>
          </w:rPr>
          <w:t>4</w:t>
        </w:r>
        <w:r w:rsidR="00F626E8">
          <w:rPr>
            <w:b/>
            <w:bCs w:val="0"/>
          </w:rPr>
          <w:fldChar w:fldCharType="end"/>
        </w:r>
      </w:ins>
      <w:del w:id="596" w:author="Ingr Jiri [2]" w:date="2025-04-29T21:11:00Z">
        <w:r w:rsidR="001431A9" w:rsidDel="0073196C">
          <w:rPr>
            <w:b/>
            <w:bCs w:val="0"/>
          </w:rPr>
          <w:fldChar w:fldCharType="begin"/>
        </w:r>
        <w:r w:rsidR="001431A9" w:rsidDel="0073196C">
          <w:rPr>
            <w:b/>
            <w:bCs w:val="0"/>
          </w:rPr>
          <w:delInstrText xml:space="preserve"> STYLEREF 1 \s </w:delInstrText>
        </w:r>
        <w:r w:rsidR="001431A9" w:rsidDel="0073196C">
          <w:rPr>
            <w:b/>
            <w:bCs w:val="0"/>
          </w:rPr>
          <w:fldChar w:fldCharType="separate"/>
        </w:r>
        <w:r w:rsidR="001431A9" w:rsidDel="0073196C">
          <w:rPr>
            <w:b/>
            <w:bCs w:val="0"/>
            <w:noProof/>
          </w:rPr>
          <w:delText>2</w:delText>
        </w:r>
        <w:r w:rsidR="001431A9" w:rsidDel="0073196C">
          <w:rPr>
            <w:b/>
            <w:bCs w:val="0"/>
          </w:rPr>
          <w:fldChar w:fldCharType="end"/>
        </w:r>
        <w:r w:rsidR="001431A9" w:rsidDel="0073196C">
          <w:rPr>
            <w:b/>
            <w:bCs w:val="0"/>
          </w:rPr>
          <w:delText>.</w:delText>
        </w:r>
        <w:r w:rsidR="001431A9" w:rsidDel="0073196C">
          <w:rPr>
            <w:b/>
            <w:bCs w:val="0"/>
          </w:rPr>
          <w:fldChar w:fldCharType="begin"/>
        </w:r>
        <w:r w:rsidR="001431A9" w:rsidDel="0073196C">
          <w:rPr>
            <w:b/>
            <w:bCs w:val="0"/>
          </w:rPr>
          <w:delInstrText xml:space="preserve"> SEQ obr. \* ARABIC \s 1 </w:delInstrText>
        </w:r>
        <w:r w:rsidR="001431A9" w:rsidDel="0073196C">
          <w:rPr>
            <w:b/>
            <w:bCs w:val="0"/>
          </w:rPr>
          <w:fldChar w:fldCharType="separate"/>
        </w:r>
        <w:r w:rsidR="001431A9" w:rsidDel="0073196C">
          <w:rPr>
            <w:b/>
            <w:bCs w:val="0"/>
            <w:noProof/>
          </w:rPr>
          <w:delText>4</w:delText>
        </w:r>
        <w:r w:rsidR="001431A9" w:rsidDel="0073196C">
          <w:rPr>
            <w:b/>
            <w:bCs w:val="0"/>
          </w:rPr>
          <w:fldChar w:fldCharType="end"/>
        </w:r>
      </w:del>
      <w:bookmarkEnd w:id="592"/>
      <w:r>
        <w:t xml:space="preserve">: Schéma </w:t>
      </w:r>
      <w:proofErr w:type="spellStart"/>
      <w:r>
        <w:t>max-pooling</w:t>
      </w:r>
      <w:proofErr w:type="spellEnd"/>
      <w:r>
        <w:t xml:space="preserve"> a </w:t>
      </w:r>
      <w:proofErr w:type="spellStart"/>
      <w:r>
        <w:t>average</w:t>
      </w:r>
      <w:proofErr w:type="spellEnd"/>
      <w:r>
        <w:t xml:space="preserve"> </w:t>
      </w:r>
      <w:proofErr w:type="spellStart"/>
      <w:r>
        <w:t>pooling</w:t>
      </w:r>
      <w:proofErr w:type="spellEnd"/>
      <w:r>
        <w:t xml:space="preserve"> (upraveno a převzato z [23])</w:t>
      </w:r>
    </w:p>
    <w:p w14:paraId="0A763502" w14:textId="77E75B3B" w:rsidR="00281220" w:rsidRDefault="00281220" w:rsidP="00281220">
      <w:r>
        <w:lastRenderedPageBreak/>
        <w:t xml:space="preserve">Tyto dva postupy jsou kombinovány a opakovaně používány v různých architekturách CNN. Pro ukázku byl </w:t>
      </w:r>
      <w:r w:rsidRPr="0069183D">
        <w:t>vybrán algoritmus neuronové sítě VGG-16</w:t>
      </w:r>
      <w:r w:rsidRPr="00D3099E">
        <w:t xml:space="preserve"> (</w:t>
      </w:r>
      <w:r w:rsidR="00D3099E">
        <w:rPr>
          <w:shd w:val="clear" w:color="auto" w:fill="E36C0A" w:themeFill="accent6" w:themeFillShade="BF"/>
        </w:rPr>
        <w:fldChar w:fldCharType="begin"/>
      </w:r>
      <w:r w:rsidR="00D3099E">
        <w:rPr>
          <w:shd w:val="clear" w:color="auto" w:fill="E36C0A" w:themeFill="accent6" w:themeFillShade="BF"/>
        </w:rPr>
        <w:instrText xml:space="preserve"> REF _Ref188963155 \h </w:instrText>
      </w:r>
      <w:r w:rsidR="00D3099E">
        <w:rPr>
          <w:shd w:val="clear" w:color="auto" w:fill="E36C0A" w:themeFill="accent6" w:themeFillShade="BF"/>
        </w:rPr>
      </w:r>
      <w:r w:rsidR="00D3099E">
        <w:rPr>
          <w:shd w:val="clear" w:color="auto" w:fill="E36C0A" w:themeFill="accent6" w:themeFillShade="BF"/>
        </w:rPr>
        <w:fldChar w:fldCharType="separate"/>
      </w:r>
      <w:r w:rsidR="00E07BFA">
        <w:rPr>
          <w:b/>
        </w:rPr>
        <w:t>O</w:t>
      </w:r>
      <w:r w:rsidR="00E07BFA" w:rsidRPr="00AB1259">
        <w:rPr>
          <w:b/>
        </w:rPr>
        <w:t xml:space="preserve">br. </w:t>
      </w:r>
      <w:r w:rsidR="00E07BFA">
        <w:rPr>
          <w:b/>
          <w:bCs/>
          <w:noProof/>
        </w:rPr>
        <w:t>2</w:t>
      </w:r>
      <w:r w:rsidR="00E07BFA" w:rsidRPr="00AB1259">
        <w:rPr>
          <w:b/>
        </w:rPr>
        <w:t>.</w:t>
      </w:r>
      <w:r w:rsidR="00E07BFA">
        <w:rPr>
          <w:b/>
          <w:bCs/>
          <w:noProof/>
        </w:rPr>
        <w:t>5</w:t>
      </w:r>
      <w:r w:rsidR="00D3099E">
        <w:rPr>
          <w:shd w:val="clear" w:color="auto" w:fill="E36C0A" w:themeFill="accent6" w:themeFillShade="BF"/>
        </w:rPr>
        <w:fldChar w:fldCharType="end"/>
      </w:r>
      <w:r w:rsidRPr="00D3099E">
        <w:t xml:space="preserve">), </w:t>
      </w:r>
      <w:commentRangeStart w:id="597"/>
      <w:r w:rsidR="0069183D">
        <w:t>která je využita v řadě</w:t>
      </w:r>
      <w:r>
        <w:t xml:space="preserve"> </w:t>
      </w:r>
      <w:proofErr w:type="spellStart"/>
      <w:r w:rsidR="004E79FD">
        <w:t>one-stage</w:t>
      </w:r>
      <w:proofErr w:type="spellEnd"/>
      <w:r w:rsidR="004E79FD">
        <w:t xml:space="preserve"> (např. Fast </w:t>
      </w:r>
      <w:r>
        <w:t>R</w:t>
      </w:r>
      <w:r w:rsidR="004E79FD">
        <w:t xml:space="preserve">-CNN a </w:t>
      </w:r>
      <w:proofErr w:type="spellStart"/>
      <w:r w:rsidR="004E79FD">
        <w:t>Faster</w:t>
      </w:r>
      <w:proofErr w:type="spellEnd"/>
      <w:r w:rsidR="004E79FD">
        <w:t xml:space="preserve"> </w:t>
      </w:r>
      <w:r>
        <w:t>R</w:t>
      </w:r>
      <w:r w:rsidR="004E79FD">
        <w:t>-</w:t>
      </w:r>
      <w:r>
        <w:t xml:space="preserve">CNN) i two-stage </w:t>
      </w:r>
      <w:r w:rsidR="00AA54F1">
        <w:t>(některé varianty</w:t>
      </w:r>
      <w:r w:rsidR="00DC19BF">
        <w:t xml:space="preserve"> Single-shot </w:t>
      </w:r>
      <w:proofErr w:type="spellStart"/>
      <w:r w:rsidR="00DC19BF">
        <w:t>Detector</w:t>
      </w:r>
      <w:proofErr w:type="spellEnd"/>
      <w:r w:rsidR="00AA54F1">
        <w:t xml:space="preserve"> </w:t>
      </w:r>
      <w:r w:rsidR="00DC19BF">
        <w:t>(</w:t>
      </w:r>
      <w:r w:rsidR="00AA54F1">
        <w:t>SSD</w:t>
      </w:r>
      <w:r w:rsidR="00DC19BF">
        <w:t>)</w:t>
      </w:r>
      <w:r w:rsidR="00AA54F1">
        <w:t xml:space="preserve">) </w:t>
      </w:r>
      <w:r>
        <w:t xml:space="preserve">metod pro detekci objektu </w:t>
      </w:r>
      <w:commentRangeEnd w:id="597"/>
      <w:r w:rsidR="00E04A4A">
        <w:rPr>
          <w:rStyle w:val="Odkaznakoment"/>
        </w:rPr>
        <w:commentReference w:id="597"/>
      </w:r>
      <w:r w:rsidR="0037336B">
        <w:fldChar w:fldCharType="begin"/>
      </w:r>
      <w:r w:rsidR="0037336B">
        <w:instrText xml:space="preserve"> ADDIN EN.CITE &lt;EndNote&gt;&lt;Cite&gt;&lt;Author&gt;Tesema&lt;/Author&gt;&lt;Year&gt;2022&lt;/Year&gt;&lt;RecNum&gt;4&lt;/RecNum&gt;&lt;DisplayText&gt;[3]&lt;/DisplayText&gt;&lt;record&gt;&lt;rec-number&gt;4&lt;/rec-number&gt;&lt;foreign-keys&gt;&lt;key app="EN" db-id="epv0etvs2pfr99e5xxpv5027xe05stzr22vd" timestamp="1738168878"&gt;4&lt;/key&gt;&lt;/foreign-keys&gt;&lt;ref-type name="Book"&gt;6&lt;/ref-type&gt;&lt;contributors&gt;&lt;authors&gt;&lt;author&gt;&lt;style face="normal" font="default" charset="238" size="100%"&gt;Solomon Negussie Tesema&lt;/style&gt;&lt;/author&gt;&lt;/authors&gt;&lt;/contributors&gt;&lt;titles&gt;&lt;title&gt;&lt;style face="normal" font="default" size="100%"&gt;Deep Convolutional Neural Network Based Object&lt;/style&gt;&lt;style face="normal" font="default" charset="238" size="100%"&gt; &lt;/style&gt;&lt;style face="normal" font="default" size="100%"&gt;Detection Inference Acceleration Using FPGA&lt;/style&gt;&lt;/title&gt;&lt;/titles&gt;&lt;dates&gt;&lt;year&gt;&lt;style face="normal" font="default" charset="238" size="100%"&gt;2022&lt;/style&gt;&lt;/year&gt;&lt;/dates&gt;&lt;publisher&gt;Université Bourgogne Franche-Comté&lt;/publisher&gt;&lt;call-num&gt;04090134&lt;/call-num&gt;&lt;urls&gt;&lt;/urls&gt;&lt;language&gt;&lt;style face="normal" font="default" charset="238" size="100%"&gt;English&lt;/style&gt;&lt;/language&gt;&lt;/record&gt;&lt;/Cite&gt;&lt;/EndNote&gt;</w:instrText>
      </w:r>
      <w:r w:rsidR="0037336B">
        <w:fldChar w:fldCharType="separate"/>
      </w:r>
      <w:r w:rsidR="0037336B">
        <w:rPr>
          <w:noProof/>
        </w:rPr>
        <w:t>[3]</w:t>
      </w:r>
      <w:r w:rsidR="0037336B">
        <w:fldChar w:fldCharType="end"/>
      </w:r>
      <w:r>
        <w:t>.</w:t>
      </w:r>
    </w:p>
    <w:p w14:paraId="73DC5415" w14:textId="77777777" w:rsidR="00281220" w:rsidRDefault="00281220" w:rsidP="00281220"/>
    <w:p w14:paraId="669298F8" w14:textId="77777777" w:rsidR="00281220" w:rsidRDefault="00281220" w:rsidP="00281220">
      <w:pPr>
        <w:keepNext/>
        <w:jc w:val="center"/>
      </w:pPr>
      <w:r>
        <w:rPr>
          <w:noProof/>
          <w:lang w:eastAsia="cs-CZ"/>
        </w:rPr>
        <w:drawing>
          <wp:inline distT="0" distB="0" distL="0" distR="0" wp14:anchorId="1AAEE235" wp14:editId="48114672">
            <wp:extent cx="5651855" cy="3535680"/>
            <wp:effectExtent l="0" t="0" r="6350" b="7620"/>
            <wp:docPr id="1255658680" name="Obrázek 3" descr="Obsah obrázku text, snímek obrazovky, diagram, design&#10;&#10;Popis byl vytvořen automaticky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29302279" name="Obrázek 3" descr="Obsah obrázku text, snímek obrazovky, diagram, design&#10;&#10;Popis byl vytvořen automaticky"/>
                    <pic:cNvPicPr>
                      <a:picLocks noChangeAspect="1" noChangeArrowheads="1"/>
                    </pic:cNvPicPr>
                  </pic:nvPicPr>
                  <pic:blipFill rotWithShape="1"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664"/>
                    <a:stretch/>
                  </pic:blipFill>
                  <pic:spPr bwMode="auto">
                    <a:xfrm>
                      <a:off x="0" y="0"/>
                      <a:ext cx="5675677" cy="355058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1035F4D" w14:textId="7A5D7AEA" w:rsidR="00281220" w:rsidRDefault="00281220" w:rsidP="00281220">
      <w:pPr>
        <w:pStyle w:val="Titulek"/>
        <w:jc w:val="left"/>
      </w:pPr>
      <w:bookmarkStart w:id="598" w:name="_Ref188963155"/>
      <w:r>
        <w:rPr>
          <w:b/>
          <w:bCs w:val="0"/>
        </w:rPr>
        <w:t>O</w:t>
      </w:r>
      <w:r w:rsidRPr="00AB1259">
        <w:rPr>
          <w:b/>
          <w:bCs w:val="0"/>
        </w:rPr>
        <w:t xml:space="preserve">br. </w:t>
      </w:r>
      <w:ins w:id="599" w:author="Ingr Jiri [2]" w:date="2025-05-02T20:09:00Z">
        <w:r w:rsidR="00F626E8">
          <w:rPr>
            <w:b/>
            <w:bCs w:val="0"/>
          </w:rPr>
          <w:fldChar w:fldCharType="begin"/>
        </w:r>
        <w:r w:rsidR="00F626E8">
          <w:rPr>
            <w:b/>
            <w:bCs w:val="0"/>
          </w:rPr>
          <w:instrText xml:space="preserve"> STYLEREF 1 \s </w:instrText>
        </w:r>
      </w:ins>
      <w:r w:rsidR="00F626E8">
        <w:rPr>
          <w:b/>
          <w:bCs w:val="0"/>
        </w:rPr>
        <w:fldChar w:fldCharType="separate"/>
      </w:r>
      <w:r w:rsidR="00F626E8">
        <w:rPr>
          <w:b/>
          <w:bCs w:val="0"/>
          <w:noProof/>
        </w:rPr>
        <w:t>2</w:t>
      </w:r>
      <w:ins w:id="600" w:author="Ingr Jiri [2]" w:date="2025-05-02T20:09:00Z">
        <w:r w:rsidR="00F626E8">
          <w:rPr>
            <w:b/>
            <w:bCs w:val="0"/>
          </w:rPr>
          <w:fldChar w:fldCharType="end"/>
        </w:r>
        <w:r w:rsidR="00F626E8">
          <w:rPr>
            <w:b/>
            <w:bCs w:val="0"/>
          </w:rPr>
          <w:t>.</w:t>
        </w:r>
        <w:r w:rsidR="00F626E8">
          <w:rPr>
            <w:b/>
            <w:bCs w:val="0"/>
          </w:rPr>
          <w:fldChar w:fldCharType="begin"/>
        </w:r>
        <w:r w:rsidR="00F626E8">
          <w:rPr>
            <w:b/>
            <w:bCs w:val="0"/>
          </w:rPr>
          <w:instrText xml:space="preserve"> SEQ obr. \* ARABIC \s 1 </w:instrText>
        </w:r>
      </w:ins>
      <w:r w:rsidR="00F626E8">
        <w:rPr>
          <w:b/>
          <w:bCs w:val="0"/>
        </w:rPr>
        <w:fldChar w:fldCharType="separate"/>
      </w:r>
      <w:ins w:id="601" w:author="Ingr Jiri [2]" w:date="2025-05-02T20:09:00Z">
        <w:r w:rsidR="00F626E8">
          <w:rPr>
            <w:b/>
            <w:bCs w:val="0"/>
            <w:noProof/>
          </w:rPr>
          <w:t>5</w:t>
        </w:r>
        <w:r w:rsidR="00F626E8">
          <w:rPr>
            <w:b/>
            <w:bCs w:val="0"/>
          </w:rPr>
          <w:fldChar w:fldCharType="end"/>
        </w:r>
      </w:ins>
      <w:del w:id="602" w:author="Ingr Jiri [2]" w:date="2025-04-29T21:11:00Z">
        <w:r w:rsidR="001431A9" w:rsidDel="0073196C">
          <w:rPr>
            <w:b/>
            <w:bCs w:val="0"/>
          </w:rPr>
          <w:fldChar w:fldCharType="begin"/>
        </w:r>
        <w:r w:rsidR="001431A9" w:rsidDel="0073196C">
          <w:rPr>
            <w:b/>
            <w:bCs w:val="0"/>
          </w:rPr>
          <w:delInstrText xml:space="preserve"> STYLEREF 1 \s </w:delInstrText>
        </w:r>
        <w:r w:rsidR="001431A9" w:rsidDel="0073196C">
          <w:rPr>
            <w:b/>
            <w:bCs w:val="0"/>
          </w:rPr>
          <w:fldChar w:fldCharType="separate"/>
        </w:r>
        <w:r w:rsidR="001431A9" w:rsidDel="0073196C">
          <w:rPr>
            <w:b/>
            <w:bCs w:val="0"/>
            <w:noProof/>
          </w:rPr>
          <w:delText>2</w:delText>
        </w:r>
        <w:r w:rsidR="001431A9" w:rsidDel="0073196C">
          <w:rPr>
            <w:b/>
            <w:bCs w:val="0"/>
          </w:rPr>
          <w:fldChar w:fldCharType="end"/>
        </w:r>
        <w:r w:rsidR="001431A9" w:rsidDel="0073196C">
          <w:rPr>
            <w:b/>
            <w:bCs w:val="0"/>
          </w:rPr>
          <w:delText>.</w:delText>
        </w:r>
        <w:r w:rsidR="001431A9" w:rsidDel="0073196C">
          <w:rPr>
            <w:b/>
            <w:bCs w:val="0"/>
          </w:rPr>
          <w:fldChar w:fldCharType="begin"/>
        </w:r>
        <w:r w:rsidR="001431A9" w:rsidDel="0073196C">
          <w:rPr>
            <w:b/>
            <w:bCs w:val="0"/>
          </w:rPr>
          <w:delInstrText xml:space="preserve"> SEQ obr. \* ARABIC \s 1 </w:delInstrText>
        </w:r>
        <w:r w:rsidR="001431A9" w:rsidDel="0073196C">
          <w:rPr>
            <w:b/>
            <w:bCs w:val="0"/>
          </w:rPr>
          <w:fldChar w:fldCharType="separate"/>
        </w:r>
        <w:r w:rsidR="001431A9" w:rsidDel="0073196C">
          <w:rPr>
            <w:b/>
            <w:bCs w:val="0"/>
            <w:noProof/>
          </w:rPr>
          <w:delText>5</w:delText>
        </w:r>
        <w:r w:rsidR="001431A9" w:rsidDel="0073196C">
          <w:rPr>
            <w:b/>
            <w:bCs w:val="0"/>
          </w:rPr>
          <w:fldChar w:fldCharType="end"/>
        </w:r>
      </w:del>
      <w:bookmarkEnd w:id="598"/>
      <w:r>
        <w:t xml:space="preserve">: Schéma architektury CNN VGG-16 (převzato z </w:t>
      </w:r>
      <w:r w:rsidR="0037336B">
        <w:fldChar w:fldCharType="begin"/>
      </w:r>
      <w:r w:rsidR="00B73EC4">
        <w:instrText xml:space="preserve"> ADDIN EN.CITE &lt;EndNote&gt;&lt;Cite&gt;&lt;Author&gt;Le&lt;/Author&gt;&lt;Year&gt;2021&lt;/Year&gt;&lt;RecNum&gt;7&lt;/RecNum&gt;&lt;DisplayText&gt;[7]&lt;/DisplayText&gt;&lt;record&gt;&lt;rec-number&gt;7&lt;/rec-number&gt;&lt;foreign-keys&gt;&lt;key app="EN" db-id="epv0etvs2pfr99e5xxpv5027xe05stzr22vd" timestamp="1738174594"&gt;7&lt;/key&gt;&lt;/foreign-keys&gt;&lt;ref-type name="Web Page"&gt;12&lt;/ref-type&gt;&lt;contributors&gt;&lt;authors&gt;&lt;author&gt;Khuyen Le&lt;/author&gt;&lt;/authors&gt;&lt;/contributors&gt;&lt;titles&gt;&lt;title&gt;An overview of VGG16 and NiN models&lt;/title&gt;&lt;/titles&gt;&lt;dates&gt;&lt;year&gt;&lt;style face="normal" font="default" charset="238" size="100%"&gt;2021&lt;/style&gt;&lt;/year&gt;&lt;/dates&gt;&lt;urls&gt;&lt;related-urls&gt;&lt;url&gt;https://lekhuyen.medium.com/an-overview-of-vgg16-and-nin-models-96e4bf398484&lt;/url&gt;&lt;/related-urls&gt;&lt;/urls&gt;&lt;custom1&gt;&lt;style face="normal" font="default" charset="238" size="100%"&gt;2025&lt;/style&gt;&lt;/custom1&gt;&lt;custom2&gt;&lt;style face="normal" font="default" charset="238" size="100%"&gt;27.1.&lt;/style&gt;&lt;/custom2&gt;&lt;/record&gt;&lt;/Cite&gt;&lt;/EndNote&gt;</w:instrText>
      </w:r>
      <w:r w:rsidR="0037336B">
        <w:fldChar w:fldCharType="separate"/>
      </w:r>
      <w:r w:rsidR="00B73EC4">
        <w:rPr>
          <w:noProof/>
        </w:rPr>
        <w:t>[7]</w:t>
      </w:r>
      <w:r w:rsidR="0037336B">
        <w:fldChar w:fldCharType="end"/>
      </w:r>
      <w:r>
        <w:t>)</w:t>
      </w:r>
    </w:p>
    <w:p w14:paraId="196BD475" w14:textId="3D856D9C" w:rsidR="00281220" w:rsidRPr="00AC0AA4" w:rsidRDefault="00281220" w:rsidP="00281220">
      <w:r>
        <w:t xml:space="preserve">Vstupující </w:t>
      </w:r>
      <w:r w:rsidR="00303B06">
        <w:t>RGB</w:t>
      </w:r>
      <w:r>
        <w:t xml:space="preserve"> obraz má rozlišení 224 </w:t>
      </w:r>
      <w:r w:rsidRPr="006F26FB">
        <w:t>×</w:t>
      </w:r>
      <w:r>
        <w:t xml:space="preserve"> 244 pixelů. V tabulce (</w:t>
      </w:r>
      <w:r w:rsidR="00D3099E">
        <w:fldChar w:fldCharType="begin"/>
      </w:r>
      <w:r w:rsidR="00D3099E">
        <w:instrText xml:space="preserve"> REF _Ref188963250 \h </w:instrText>
      </w:r>
      <w:r w:rsidR="00D3099E">
        <w:fldChar w:fldCharType="separate"/>
      </w:r>
      <w:r w:rsidR="00E07BFA" w:rsidRPr="007948FB">
        <w:rPr>
          <w:b/>
        </w:rPr>
        <w:t xml:space="preserve">Tabulka </w:t>
      </w:r>
      <w:r w:rsidR="00E07BFA">
        <w:rPr>
          <w:b/>
          <w:bCs/>
          <w:noProof/>
        </w:rPr>
        <w:t>2</w:t>
      </w:r>
      <w:r w:rsidR="00E07BFA" w:rsidRPr="007948FB">
        <w:rPr>
          <w:b/>
        </w:rPr>
        <w:t>.</w:t>
      </w:r>
      <w:r w:rsidR="00E07BFA">
        <w:rPr>
          <w:b/>
          <w:bCs/>
          <w:noProof/>
        </w:rPr>
        <w:t>1</w:t>
      </w:r>
      <w:r w:rsidR="00D3099E">
        <w:fldChar w:fldCharType="end"/>
      </w:r>
      <w:r>
        <w:t>) jsou uvedeny parametry všech po sobě jdoucích vrstev této CNN. V</w:t>
      </w:r>
      <w:r w:rsidR="00974CE0">
        <w:t> poslední vrstvě</w:t>
      </w:r>
      <w:r>
        <w:t xml:space="preserve"> algoritmu je po </w:t>
      </w:r>
      <w:proofErr w:type="spellStart"/>
      <w:r>
        <w:t>pooling</w:t>
      </w:r>
      <w:proofErr w:type="spellEnd"/>
      <w:r>
        <w:t xml:space="preserve"> operaci použit </w:t>
      </w:r>
      <w:proofErr w:type="spellStart"/>
      <w:r>
        <w:t>flattening</w:t>
      </w:r>
      <w:proofErr w:type="spellEnd"/>
      <w:r>
        <w:t xml:space="preserve">, který </w:t>
      </w:r>
      <w:r w:rsidR="00E04A4A">
        <w:t xml:space="preserve">zploští </w:t>
      </w:r>
      <w:r>
        <w:t>výstup konvolučních vrstev do 1D vektoru, a následují 3 plně propojené vrstvy.</w:t>
      </w:r>
    </w:p>
    <w:p w14:paraId="58C24AEB" w14:textId="6908E867" w:rsidR="00281220" w:rsidRDefault="00281220" w:rsidP="00281220">
      <w:pPr>
        <w:pStyle w:val="Titulek"/>
        <w:keepNext/>
      </w:pPr>
      <w:bookmarkStart w:id="603" w:name="_Ref188963250"/>
      <w:r w:rsidRPr="007948FB">
        <w:rPr>
          <w:b/>
          <w:bCs w:val="0"/>
        </w:rPr>
        <w:t xml:space="preserve">Tabulka </w:t>
      </w:r>
      <w:r w:rsidR="006A539A">
        <w:rPr>
          <w:b/>
          <w:bCs w:val="0"/>
        </w:rPr>
        <w:fldChar w:fldCharType="begin"/>
      </w:r>
      <w:r w:rsidR="006A539A">
        <w:rPr>
          <w:b/>
          <w:bCs w:val="0"/>
        </w:rPr>
        <w:instrText xml:space="preserve"> STYLEREF 1 \s </w:instrText>
      </w:r>
      <w:r w:rsidR="006A539A">
        <w:rPr>
          <w:b/>
          <w:bCs w:val="0"/>
        </w:rPr>
        <w:fldChar w:fldCharType="separate"/>
      </w:r>
      <w:r w:rsidR="00A54541">
        <w:rPr>
          <w:b/>
          <w:bCs w:val="0"/>
          <w:noProof/>
        </w:rPr>
        <w:t>2</w:t>
      </w:r>
      <w:r w:rsidR="006A539A">
        <w:rPr>
          <w:b/>
          <w:bCs w:val="0"/>
        </w:rPr>
        <w:fldChar w:fldCharType="end"/>
      </w:r>
      <w:r w:rsidR="006A539A">
        <w:rPr>
          <w:b/>
          <w:bCs w:val="0"/>
        </w:rPr>
        <w:t>.</w:t>
      </w:r>
      <w:r w:rsidR="006A539A">
        <w:rPr>
          <w:b/>
          <w:bCs w:val="0"/>
        </w:rPr>
        <w:fldChar w:fldCharType="begin"/>
      </w:r>
      <w:r w:rsidR="006A539A">
        <w:rPr>
          <w:b/>
          <w:bCs w:val="0"/>
        </w:rPr>
        <w:instrText xml:space="preserve"> SEQ Tabulka \* ARABIC \s 1 </w:instrText>
      </w:r>
      <w:r w:rsidR="006A539A">
        <w:rPr>
          <w:b/>
          <w:bCs w:val="0"/>
        </w:rPr>
        <w:fldChar w:fldCharType="separate"/>
      </w:r>
      <w:r w:rsidR="00A54541">
        <w:rPr>
          <w:b/>
          <w:bCs w:val="0"/>
          <w:noProof/>
        </w:rPr>
        <w:t>1</w:t>
      </w:r>
      <w:r w:rsidR="006A539A">
        <w:rPr>
          <w:b/>
          <w:bCs w:val="0"/>
        </w:rPr>
        <w:fldChar w:fldCharType="end"/>
      </w:r>
      <w:bookmarkEnd w:id="603"/>
      <w:r>
        <w:t xml:space="preserve">: Struktura architektury CNN VGG-16 (data </w:t>
      </w:r>
      <w:r w:rsidR="00F44EF3">
        <w:t xml:space="preserve">z </w:t>
      </w:r>
      <w:r w:rsidR="00F44EF3">
        <w:fldChar w:fldCharType="begin">
          <w:fldData xml:space="preserve">PEVuZE5vdGU+PENpdGU+PEF1dGhvcj5BZGFtczwvQXV0aG9yPjxZZWFyPjIwMjE8L1llYXI+PFJl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</w:fldData>
        </w:fldChar>
      </w:r>
      <w:r w:rsidR="00B73EC4">
        <w:instrText xml:space="preserve"> ADDIN EN.CITE </w:instrText>
      </w:r>
      <w:r w:rsidR="00B73EC4">
        <w:fldChar w:fldCharType="begin">
          <w:fldData xml:space="preserve">PEVuZE5vdGU+PENpdGU+PEF1dGhvcj5BZGFtczwvQXV0aG9yPjxZZWFyPjIwMjE8L1llYXI+PFJl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</w:fldData>
        </w:fldChar>
      </w:r>
      <w:r w:rsidR="00B73EC4">
        <w:instrText xml:space="preserve"> ADDIN EN.CITE.DATA </w:instrText>
      </w:r>
      <w:r w:rsidR="00B73EC4">
        <w:fldChar w:fldCharType="end"/>
      </w:r>
      <w:r w:rsidR="00F44EF3">
        <w:fldChar w:fldCharType="separate"/>
      </w:r>
      <w:r w:rsidR="00B73EC4">
        <w:rPr>
          <w:noProof/>
        </w:rPr>
        <w:t>[8, 9]</w:t>
      </w:r>
      <w:r w:rsidR="00F44EF3">
        <w:fldChar w:fldCharType="end"/>
      </w:r>
      <w:del w:id="604" w:author="Ingr Jiri [2]" w:date="2025-04-30T14:15:00Z">
        <w:r w:rsidR="00F44EF3" w:rsidDel="00492698">
          <w:tab/>
        </w:r>
      </w:del>
      <w:r>
        <w:t>)</w:t>
      </w:r>
    </w:p>
    <w:tbl>
      <w:tblPr>
        <w:tblStyle w:val="Mkatabulky"/>
        <w:tblW w:w="9060" w:type="dxa"/>
        <w:tblLook w:val="04A0" w:firstRow="1" w:lastRow="0" w:firstColumn="1" w:lastColumn="0" w:noHBand="0" w:noVBand="1"/>
      </w:tblPr>
      <w:tblGrid>
        <w:gridCol w:w="779"/>
        <w:gridCol w:w="2477"/>
        <w:gridCol w:w="1417"/>
        <w:gridCol w:w="1418"/>
        <w:gridCol w:w="1549"/>
        <w:gridCol w:w="1420"/>
      </w:tblGrid>
      <w:tr w:rsidR="00281220" w:rsidRPr="006F26FB" w14:paraId="7A90A216" w14:textId="77777777" w:rsidTr="00566F26">
        <w:trPr>
          <w:trHeight w:val="480"/>
        </w:trPr>
        <w:tc>
          <w:tcPr>
            <w:tcW w:w="3256" w:type="dxa"/>
            <w:gridSpan w:val="2"/>
            <w:tcBorders>
              <w:top w:val="single" w:sz="12" w:space="0" w:color="auto"/>
              <w:left w:val="single" w:sz="12" w:space="0" w:color="auto"/>
              <w:bottom w:val="single" w:sz="4" w:space="0" w:color="auto"/>
              <w:right w:val="nil"/>
            </w:tcBorders>
            <w:vAlign w:val="center"/>
          </w:tcPr>
          <w:p w14:paraId="30C0FEFA" w14:textId="77777777" w:rsidR="00281220" w:rsidRPr="00B91506" w:rsidRDefault="00281220" w:rsidP="00566F26">
            <w:pPr>
              <w:pStyle w:val="Textvtabulce"/>
              <w:jc w:val="center"/>
              <w:rPr>
                <w:b/>
                <w:bCs/>
              </w:rPr>
            </w:pPr>
            <w:commentRangeStart w:id="605"/>
            <w:r w:rsidRPr="00B91506">
              <w:rPr>
                <w:b/>
                <w:bCs/>
              </w:rPr>
              <w:t>Vrstva</w:t>
            </w:r>
          </w:p>
        </w:tc>
        <w:tc>
          <w:tcPr>
            <w:tcW w:w="1417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7027BFB" w14:textId="77777777" w:rsidR="00281220" w:rsidRPr="006F26FB" w:rsidRDefault="00281220" w:rsidP="00566F26">
            <w:pPr>
              <w:pStyle w:val="Textvtabulce"/>
              <w:jc w:val="center"/>
              <w:rPr>
                <w:b/>
                <w:bCs/>
              </w:rPr>
            </w:pPr>
            <w:r w:rsidRPr="006F26FB">
              <w:rPr>
                <w:b/>
                <w:bCs/>
              </w:rPr>
              <w:t>Velikost filtru</w:t>
            </w:r>
          </w:p>
        </w:tc>
        <w:tc>
          <w:tcPr>
            <w:tcW w:w="1418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55B511B" w14:textId="77777777" w:rsidR="00281220" w:rsidRPr="006F26FB" w:rsidRDefault="00281220" w:rsidP="00566F26">
            <w:pPr>
              <w:pStyle w:val="Textvtabulce"/>
              <w:jc w:val="center"/>
              <w:rPr>
                <w:b/>
                <w:bCs/>
              </w:rPr>
            </w:pPr>
            <w:r w:rsidRPr="006F26FB">
              <w:rPr>
                <w:b/>
                <w:bCs/>
              </w:rPr>
              <w:t>Krok</w:t>
            </w:r>
          </w:p>
        </w:tc>
        <w:tc>
          <w:tcPr>
            <w:tcW w:w="1549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B435BA4" w14:textId="77777777" w:rsidR="00281220" w:rsidRPr="006F26FB" w:rsidRDefault="00281220" w:rsidP="00566F26">
            <w:pPr>
              <w:pStyle w:val="Textvtabulce"/>
              <w:jc w:val="center"/>
              <w:rPr>
                <w:b/>
                <w:bCs/>
              </w:rPr>
            </w:pPr>
            <w:r w:rsidRPr="006F26FB">
              <w:rPr>
                <w:b/>
                <w:bCs/>
              </w:rPr>
              <w:t>Velikost</w:t>
            </w:r>
          </w:p>
        </w:tc>
        <w:tc>
          <w:tcPr>
            <w:tcW w:w="1420" w:type="dxa"/>
            <w:tcBorders>
              <w:top w:val="single" w:sz="12" w:space="0" w:color="auto"/>
              <w:left w:val="nil"/>
              <w:bottom w:val="single" w:sz="4" w:space="0" w:color="auto"/>
              <w:right w:val="single" w:sz="12" w:space="0" w:color="auto"/>
            </w:tcBorders>
            <w:vAlign w:val="center"/>
          </w:tcPr>
          <w:p w14:paraId="321F6C75" w14:textId="4A613FFE" w:rsidR="00281220" w:rsidRPr="006F26FB" w:rsidRDefault="00281220" w:rsidP="00312EE9">
            <w:pPr>
              <w:pStyle w:val="Textvtabulce"/>
              <w:jc w:val="center"/>
              <w:rPr>
                <w:b/>
                <w:bCs/>
              </w:rPr>
            </w:pPr>
            <w:r w:rsidRPr="006F26FB">
              <w:rPr>
                <w:b/>
                <w:bCs/>
              </w:rPr>
              <w:t xml:space="preserve">Počet </w:t>
            </w:r>
            <w:r>
              <w:rPr>
                <w:b/>
                <w:bCs/>
              </w:rPr>
              <w:t xml:space="preserve">map </w:t>
            </w:r>
            <w:r w:rsidR="00312EE9">
              <w:rPr>
                <w:b/>
                <w:bCs/>
              </w:rPr>
              <w:t>příznaků</w:t>
            </w:r>
          </w:p>
        </w:tc>
      </w:tr>
      <w:tr w:rsidR="00281220" w:rsidRPr="006F26FB" w14:paraId="640082AB" w14:textId="77777777" w:rsidTr="00523A93">
        <w:trPr>
          <w:trHeight w:val="255"/>
        </w:trPr>
        <w:tc>
          <w:tcPr>
            <w:tcW w:w="779" w:type="dxa"/>
            <w:tcBorders>
              <w:top w:val="single" w:sz="4" w:space="0" w:color="auto"/>
              <w:left w:val="single" w:sz="12" w:space="0" w:color="auto"/>
              <w:bottom w:val="nil"/>
              <w:right w:val="nil"/>
            </w:tcBorders>
            <w:vAlign w:val="center"/>
          </w:tcPr>
          <w:p w14:paraId="19A7212D" w14:textId="77777777" w:rsidR="00281220" w:rsidRPr="00B91506" w:rsidRDefault="00281220" w:rsidP="00566F26">
            <w:pPr>
              <w:pStyle w:val="Textvtabulce"/>
              <w:rPr>
                <w:b/>
                <w:bCs/>
              </w:rPr>
            </w:pPr>
            <w:r w:rsidRPr="00B91506">
              <w:rPr>
                <w:b/>
                <w:bCs/>
              </w:rPr>
              <w:t>Vstup</w:t>
            </w:r>
          </w:p>
        </w:tc>
        <w:tc>
          <w:tcPr>
            <w:tcW w:w="2477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3BB08680" w14:textId="77777777" w:rsidR="00281220" w:rsidRPr="00B91506" w:rsidRDefault="00281220" w:rsidP="00566F26">
            <w:pPr>
              <w:pStyle w:val="Textvtabulce"/>
              <w:jc w:val="center"/>
            </w:pPr>
            <w:r w:rsidRPr="00B91506">
              <w:t>Obraz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7E24BD74" w14:textId="77777777" w:rsidR="00281220" w:rsidRPr="006F26FB" w:rsidRDefault="00281220" w:rsidP="00566F26">
            <w:pPr>
              <w:pStyle w:val="Textvtabulce"/>
              <w:jc w:val="center"/>
            </w:pPr>
            <w:r w:rsidRPr="006F26FB">
              <w:t>-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62850CFD" w14:textId="77777777" w:rsidR="00281220" w:rsidRPr="006F26FB" w:rsidRDefault="00281220" w:rsidP="00566F26">
            <w:pPr>
              <w:pStyle w:val="Textvtabulce"/>
              <w:jc w:val="center"/>
            </w:pPr>
            <w:r w:rsidRPr="006F26FB">
              <w:t>-</w:t>
            </w:r>
          </w:p>
        </w:tc>
        <w:tc>
          <w:tcPr>
            <w:tcW w:w="154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5503DDF" w14:textId="77777777" w:rsidR="00281220" w:rsidRPr="001B2B9C" w:rsidRDefault="00281220" w:rsidP="00566F26">
            <w:pPr>
              <w:pStyle w:val="Textvtabulce"/>
              <w:jc w:val="center"/>
            </w:pPr>
            <w:r w:rsidRPr="001B2B9C">
              <w:t>224 × 224</w:t>
            </w:r>
          </w:p>
        </w:tc>
        <w:tc>
          <w:tcPr>
            <w:tcW w:w="1420" w:type="dxa"/>
            <w:tcBorders>
              <w:top w:val="single" w:sz="4" w:space="0" w:color="auto"/>
              <w:left w:val="nil"/>
              <w:bottom w:val="nil"/>
              <w:right w:val="single" w:sz="12" w:space="0" w:color="auto"/>
            </w:tcBorders>
            <w:shd w:val="clear" w:color="auto" w:fill="auto"/>
            <w:vAlign w:val="center"/>
          </w:tcPr>
          <w:p w14:paraId="12626670" w14:textId="77777777" w:rsidR="00281220" w:rsidRPr="00523A93" w:rsidRDefault="00281220" w:rsidP="00566F26">
            <w:pPr>
              <w:pStyle w:val="Textvtabulce"/>
              <w:jc w:val="center"/>
            </w:pPr>
            <w:r w:rsidRPr="00523A93">
              <w:t>3</w:t>
            </w:r>
          </w:p>
        </w:tc>
      </w:tr>
      <w:tr w:rsidR="00281220" w:rsidRPr="006F26FB" w14:paraId="2A031ACB" w14:textId="77777777" w:rsidTr="00566F26">
        <w:trPr>
          <w:trHeight w:val="255"/>
        </w:trPr>
        <w:tc>
          <w:tcPr>
            <w:tcW w:w="779" w:type="dxa"/>
            <w:tcBorders>
              <w:top w:val="nil"/>
              <w:left w:val="single" w:sz="12" w:space="0" w:color="auto"/>
              <w:bottom w:val="nil"/>
              <w:right w:val="nil"/>
            </w:tcBorders>
            <w:vAlign w:val="center"/>
          </w:tcPr>
          <w:p w14:paraId="02A1CBDE" w14:textId="77777777" w:rsidR="00281220" w:rsidRPr="00B91506" w:rsidRDefault="00281220" w:rsidP="00566F26">
            <w:pPr>
              <w:pStyle w:val="Textvtabulce"/>
              <w:rPr>
                <w:b/>
                <w:bCs/>
              </w:rPr>
            </w:pPr>
            <w:r>
              <w:rPr>
                <w:b/>
                <w:bCs/>
              </w:rPr>
              <w:t>1</w:t>
            </w:r>
          </w:p>
        </w:tc>
        <w:tc>
          <w:tcPr>
            <w:tcW w:w="24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416ACC9" w14:textId="77777777" w:rsidR="00281220" w:rsidRPr="00B91506" w:rsidRDefault="00281220" w:rsidP="00566F26">
            <w:pPr>
              <w:pStyle w:val="Textvtabulce"/>
              <w:jc w:val="center"/>
            </w:pPr>
            <w:r w:rsidRPr="00B91506">
              <w:t>2 × konvoluce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EF6A25" w14:textId="77777777" w:rsidR="00281220" w:rsidRPr="006F26FB" w:rsidRDefault="00281220" w:rsidP="00566F26">
            <w:pPr>
              <w:pStyle w:val="Textvtabulce"/>
              <w:jc w:val="center"/>
            </w:pPr>
            <w:r w:rsidRPr="006F26FB">
              <w:t>3 × 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C7F717" w14:textId="77777777" w:rsidR="00281220" w:rsidRPr="006F26FB" w:rsidRDefault="00281220" w:rsidP="00566F26">
            <w:pPr>
              <w:pStyle w:val="Textvtabulce"/>
              <w:jc w:val="center"/>
            </w:pPr>
            <w:r w:rsidRPr="006F26FB">
              <w:t>1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5F0B8B" w14:textId="77777777" w:rsidR="00281220" w:rsidRPr="001B2B9C" w:rsidRDefault="00281220" w:rsidP="00566F26">
            <w:pPr>
              <w:pStyle w:val="Textvtabulce"/>
              <w:jc w:val="center"/>
            </w:pPr>
            <w:r w:rsidRPr="001B2B9C">
              <w:t>224 × 224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single" w:sz="12" w:space="0" w:color="auto"/>
            </w:tcBorders>
            <w:vAlign w:val="center"/>
          </w:tcPr>
          <w:p w14:paraId="4A4A9356" w14:textId="77777777" w:rsidR="00281220" w:rsidRPr="001B2B9C" w:rsidRDefault="00281220" w:rsidP="00566F26">
            <w:pPr>
              <w:pStyle w:val="Textvtabulce"/>
              <w:jc w:val="center"/>
            </w:pPr>
            <w:r w:rsidRPr="001B2B9C">
              <w:t>64</w:t>
            </w:r>
          </w:p>
        </w:tc>
      </w:tr>
      <w:tr w:rsidR="00281220" w:rsidRPr="006F26FB" w14:paraId="50429B68" w14:textId="77777777" w:rsidTr="00566F26">
        <w:trPr>
          <w:trHeight w:val="255"/>
        </w:trPr>
        <w:tc>
          <w:tcPr>
            <w:tcW w:w="779" w:type="dxa"/>
            <w:tcBorders>
              <w:top w:val="nil"/>
              <w:left w:val="single" w:sz="12" w:space="0" w:color="auto"/>
              <w:bottom w:val="nil"/>
              <w:right w:val="nil"/>
            </w:tcBorders>
            <w:vAlign w:val="center"/>
          </w:tcPr>
          <w:p w14:paraId="54279B56" w14:textId="77777777" w:rsidR="00281220" w:rsidRPr="00B91506" w:rsidRDefault="00281220" w:rsidP="00566F26">
            <w:pPr>
              <w:pStyle w:val="Textvtabulce"/>
              <w:rPr>
                <w:b/>
                <w:bCs/>
              </w:rPr>
            </w:pPr>
            <w:r w:rsidRPr="00B91506">
              <w:rPr>
                <w:b/>
                <w:bCs/>
              </w:rPr>
              <w:t>3</w:t>
            </w:r>
          </w:p>
        </w:tc>
        <w:tc>
          <w:tcPr>
            <w:tcW w:w="24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7F17EC" w14:textId="77777777" w:rsidR="00281220" w:rsidRPr="00B91506" w:rsidRDefault="00281220" w:rsidP="00566F26">
            <w:pPr>
              <w:pStyle w:val="Textvtabulce"/>
              <w:jc w:val="center"/>
            </w:pPr>
            <w:proofErr w:type="spellStart"/>
            <w:r w:rsidRPr="00B91506">
              <w:t>max</w:t>
            </w:r>
            <w:proofErr w:type="spellEnd"/>
            <w:r w:rsidRPr="00B91506">
              <w:t xml:space="preserve"> </w:t>
            </w:r>
            <w:proofErr w:type="spellStart"/>
            <w:r w:rsidRPr="00B91506">
              <w:t>pooling</w:t>
            </w:r>
            <w:proofErr w:type="spellEnd"/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CC57EDE" w14:textId="77777777" w:rsidR="00281220" w:rsidRPr="006F26FB" w:rsidRDefault="00281220" w:rsidP="00566F26">
            <w:pPr>
              <w:pStyle w:val="Textvtabulce"/>
              <w:jc w:val="center"/>
            </w:pPr>
            <w:r w:rsidRPr="006F26FB">
              <w:t>2 × 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A0E515" w14:textId="77777777" w:rsidR="00281220" w:rsidRPr="006F26FB" w:rsidRDefault="00281220" w:rsidP="00566F26">
            <w:pPr>
              <w:pStyle w:val="Textvtabulce"/>
              <w:jc w:val="center"/>
            </w:pPr>
            <w:r w:rsidRPr="006F26FB">
              <w:t>2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81600C" w14:textId="77777777" w:rsidR="00281220" w:rsidRPr="001B2B9C" w:rsidRDefault="00281220" w:rsidP="00566F26">
            <w:pPr>
              <w:pStyle w:val="Textvtabulce"/>
              <w:jc w:val="center"/>
            </w:pPr>
            <w:r w:rsidRPr="001B2B9C">
              <w:t>112 × 112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single" w:sz="12" w:space="0" w:color="auto"/>
            </w:tcBorders>
            <w:vAlign w:val="center"/>
          </w:tcPr>
          <w:p w14:paraId="304E8B4B" w14:textId="77777777" w:rsidR="00281220" w:rsidRPr="001B2B9C" w:rsidRDefault="00281220" w:rsidP="00566F26">
            <w:pPr>
              <w:pStyle w:val="Textvtabulce"/>
              <w:jc w:val="center"/>
            </w:pPr>
            <w:r w:rsidRPr="001B2B9C">
              <w:t>64</w:t>
            </w:r>
          </w:p>
        </w:tc>
      </w:tr>
      <w:tr w:rsidR="00281220" w:rsidRPr="006F26FB" w14:paraId="7D48BAED" w14:textId="77777777" w:rsidTr="00566F26">
        <w:trPr>
          <w:trHeight w:val="255"/>
        </w:trPr>
        <w:tc>
          <w:tcPr>
            <w:tcW w:w="779" w:type="dxa"/>
            <w:tcBorders>
              <w:top w:val="nil"/>
              <w:left w:val="single" w:sz="12" w:space="0" w:color="auto"/>
              <w:bottom w:val="nil"/>
              <w:right w:val="nil"/>
            </w:tcBorders>
            <w:vAlign w:val="center"/>
          </w:tcPr>
          <w:p w14:paraId="2650B27C" w14:textId="77777777" w:rsidR="00281220" w:rsidRPr="00B91506" w:rsidRDefault="00281220" w:rsidP="00566F26">
            <w:pPr>
              <w:pStyle w:val="Textvtabulce"/>
              <w:rPr>
                <w:b/>
                <w:bCs/>
              </w:rPr>
            </w:pPr>
            <w:r>
              <w:rPr>
                <w:b/>
                <w:bCs/>
              </w:rPr>
              <w:t>4</w:t>
            </w:r>
          </w:p>
        </w:tc>
        <w:tc>
          <w:tcPr>
            <w:tcW w:w="24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DC0063" w14:textId="77777777" w:rsidR="00281220" w:rsidRPr="00B91506" w:rsidRDefault="00281220" w:rsidP="00566F26">
            <w:pPr>
              <w:pStyle w:val="Textvtabulce"/>
              <w:jc w:val="center"/>
            </w:pPr>
            <w:r w:rsidRPr="00B91506">
              <w:t>2 × konvoluce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307986E" w14:textId="77777777" w:rsidR="00281220" w:rsidRPr="006F26FB" w:rsidRDefault="00281220" w:rsidP="00566F26">
            <w:pPr>
              <w:pStyle w:val="Textvtabulce"/>
              <w:jc w:val="center"/>
            </w:pPr>
            <w:r w:rsidRPr="006F26FB">
              <w:t>3 × 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6F6BDC" w14:textId="77777777" w:rsidR="00281220" w:rsidRPr="006F26FB" w:rsidRDefault="00281220" w:rsidP="00566F26">
            <w:pPr>
              <w:pStyle w:val="Textvtabulce"/>
              <w:jc w:val="center"/>
            </w:pPr>
            <w:r w:rsidRPr="006F26FB">
              <w:t>1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E89A93B" w14:textId="77777777" w:rsidR="00281220" w:rsidRPr="006F26FB" w:rsidRDefault="00281220" w:rsidP="00566F26">
            <w:pPr>
              <w:pStyle w:val="Textvtabulce"/>
              <w:jc w:val="center"/>
            </w:pPr>
            <w:r>
              <w:t xml:space="preserve">112 </w:t>
            </w:r>
            <w:r w:rsidRPr="006F26FB">
              <w:t>×</w:t>
            </w:r>
            <w:r>
              <w:t xml:space="preserve"> 112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single" w:sz="12" w:space="0" w:color="auto"/>
            </w:tcBorders>
            <w:vAlign w:val="center"/>
          </w:tcPr>
          <w:p w14:paraId="422E1782" w14:textId="77777777" w:rsidR="00281220" w:rsidRPr="006F26FB" w:rsidRDefault="00281220" w:rsidP="00566F26">
            <w:pPr>
              <w:pStyle w:val="Textvtabulce"/>
              <w:jc w:val="center"/>
            </w:pPr>
            <w:r>
              <w:t>128</w:t>
            </w:r>
          </w:p>
        </w:tc>
      </w:tr>
      <w:tr w:rsidR="00281220" w:rsidRPr="006F26FB" w14:paraId="1D03128F" w14:textId="77777777" w:rsidTr="00566F26">
        <w:trPr>
          <w:trHeight w:val="255"/>
        </w:trPr>
        <w:tc>
          <w:tcPr>
            <w:tcW w:w="779" w:type="dxa"/>
            <w:tcBorders>
              <w:top w:val="nil"/>
              <w:left w:val="single" w:sz="12" w:space="0" w:color="auto"/>
              <w:bottom w:val="nil"/>
              <w:right w:val="nil"/>
            </w:tcBorders>
            <w:vAlign w:val="center"/>
          </w:tcPr>
          <w:p w14:paraId="6A381B18" w14:textId="77777777" w:rsidR="00281220" w:rsidRPr="00B91506" w:rsidRDefault="00281220" w:rsidP="00566F26">
            <w:pPr>
              <w:pStyle w:val="Textvtabulce"/>
              <w:rPr>
                <w:b/>
                <w:bCs/>
              </w:rPr>
            </w:pPr>
            <w:r>
              <w:rPr>
                <w:b/>
                <w:bCs/>
              </w:rPr>
              <w:t>6</w:t>
            </w:r>
          </w:p>
        </w:tc>
        <w:tc>
          <w:tcPr>
            <w:tcW w:w="24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745172" w14:textId="77777777" w:rsidR="00281220" w:rsidRPr="00B91506" w:rsidRDefault="00281220" w:rsidP="00566F26">
            <w:pPr>
              <w:pStyle w:val="Textvtabulce"/>
              <w:jc w:val="center"/>
            </w:pPr>
            <w:proofErr w:type="spellStart"/>
            <w:r w:rsidRPr="00B91506">
              <w:t>max</w:t>
            </w:r>
            <w:proofErr w:type="spellEnd"/>
            <w:r w:rsidRPr="00B91506">
              <w:t xml:space="preserve"> </w:t>
            </w:r>
            <w:proofErr w:type="spellStart"/>
            <w:r w:rsidRPr="00B91506">
              <w:t>pooling</w:t>
            </w:r>
            <w:proofErr w:type="spellEnd"/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654134" w14:textId="77777777" w:rsidR="00281220" w:rsidRPr="006F26FB" w:rsidRDefault="00281220" w:rsidP="00566F26">
            <w:pPr>
              <w:pStyle w:val="Textvtabulce"/>
              <w:jc w:val="center"/>
            </w:pPr>
            <w:r w:rsidRPr="006F26FB">
              <w:t>2 × 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8349F8" w14:textId="77777777" w:rsidR="00281220" w:rsidRPr="006F26FB" w:rsidRDefault="00281220" w:rsidP="00566F26">
            <w:pPr>
              <w:pStyle w:val="Textvtabulce"/>
              <w:jc w:val="center"/>
            </w:pPr>
            <w:r>
              <w:t>2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CB9A661" w14:textId="77777777" w:rsidR="00281220" w:rsidRPr="006F26FB" w:rsidRDefault="00281220" w:rsidP="00566F26">
            <w:pPr>
              <w:pStyle w:val="Textvtabulce"/>
              <w:jc w:val="center"/>
            </w:pPr>
            <w:r>
              <w:t xml:space="preserve">56 </w:t>
            </w:r>
            <w:r w:rsidRPr="006F26FB">
              <w:t>×</w:t>
            </w:r>
            <w:r>
              <w:t xml:space="preserve"> 56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single" w:sz="12" w:space="0" w:color="auto"/>
            </w:tcBorders>
            <w:vAlign w:val="center"/>
          </w:tcPr>
          <w:p w14:paraId="3930B7AC" w14:textId="77777777" w:rsidR="00281220" w:rsidRPr="006F26FB" w:rsidRDefault="00281220" w:rsidP="00566F26">
            <w:pPr>
              <w:pStyle w:val="Textvtabulce"/>
              <w:jc w:val="center"/>
            </w:pPr>
            <w:r>
              <w:t>128</w:t>
            </w:r>
          </w:p>
        </w:tc>
      </w:tr>
      <w:tr w:rsidR="00281220" w:rsidRPr="006F26FB" w14:paraId="56F60036" w14:textId="77777777" w:rsidTr="00566F26">
        <w:trPr>
          <w:trHeight w:val="255"/>
        </w:trPr>
        <w:tc>
          <w:tcPr>
            <w:tcW w:w="779" w:type="dxa"/>
            <w:tcBorders>
              <w:top w:val="nil"/>
              <w:left w:val="single" w:sz="12" w:space="0" w:color="auto"/>
              <w:bottom w:val="nil"/>
              <w:right w:val="nil"/>
            </w:tcBorders>
            <w:vAlign w:val="center"/>
          </w:tcPr>
          <w:p w14:paraId="19EBBFF5" w14:textId="77777777" w:rsidR="00281220" w:rsidRPr="00B91506" w:rsidRDefault="00281220" w:rsidP="00566F26">
            <w:pPr>
              <w:pStyle w:val="Textvtabulce"/>
              <w:rPr>
                <w:b/>
                <w:bCs/>
              </w:rPr>
            </w:pPr>
            <w:r>
              <w:rPr>
                <w:b/>
                <w:bCs/>
              </w:rPr>
              <w:t>7</w:t>
            </w:r>
          </w:p>
        </w:tc>
        <w:tc>
          <w:tcPr>
            <w:tcW w:w="24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2FE2D7" w14:textId="77777777" w:rsidR="00281220" w:rsidRPr="00B91506" w:rsidRDefault="00281220" w:rsidP="00566F26">
            <w:pPr>
              <w:pStyle w:val="Textvtabulce"/>
              <w:jc w:val="center"/>
            </w:pPr>
            <w:r w:rsidRPr="00B91506">
              <w:t>3 × konvoluce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C1DF480" w14:textId="77777777" w:rsidR="00281220" w:rsidRPr="006F26FB" w:rsidRDefault="00281220" w:rsidP="00566F26">
            <w:pPr>
              <w:pStyle w:val="Textvtabulce"/>
              <w:jc w:val="center"/>
            </w:pPr>
            <w:r w:rsidRPr="006F26FB">
              <w:t>3 × 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4399449" w14:textId="77777777" w:rsidR="00281220" w:rsidRPr="006F26FB" w:rsidRDefault="00281220" w:rsidP="00566F26">
            <w:pPr>
              <w:pStyle w:val="Textvtabulce"/>
              <w:jc w:val="center"/>
            </w:pPr>
            <w:r>
              <w:t>1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FAA0CB" w14:textId="77777777" w:rsidR="00281220" w:rsidRPr="006F26FB" w:rsidRDefault="00281220" w:rsidP="00566F26">
            <w:pPr>
              <w:pStyle w:val="Textvtabulce"/>
              <w:jc w:val="center"/>
            </w:pPr>
            <w:r>
              <w:t xml:space="preserve">56 </w:t>
            </w:r>
            <w:r w:rsidRPr="006F26FB">
              <w:t>×</w:t>
            </w:r>
            <w:r>
              <w:t xml:space="preserve"> 56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single" w:sz="12" w:space="0" w:color="auto"/>
            </w:tcBorders>
            <w:vAlign w:val="center"/>
          </w:tcPr>
          <w:p w14:paraId="1CF75148" w14:textId="77777777" w:rsidR="00281220" w:rsidRPr="006F26FB" w:rsidRDefault="00281220" w:rsidP="00566F26">
            <w:pPr>
              <w:pStyle w:val="Textvtabulce"/>
              <w:jc w:val="center"/>
            </w:pPr>
            <w:r>
              <w:t>256</w:t>
            </w:r>
          </w:p>
        </w:tc>
      </w:tr>
      <w:tr w:rsidR="00281220" w:rsidRPr="006F26FB" w14:paraId="1426F48D" w14:textId="77777777" w:rsidTr="00566F26">
        <w:trPr>
          <w:trHeight w:val="255"/>
        </w:trPr>
        <w:tc>
          <w:tcPr>
            <w:tcW w:w="779" w:type="dxa"/>
            <w:tcBorders>
              <w:top w:val="nil"/>
              <w:left w:val="single" w:sz="12" w:space="0" w:color="auto"/>
              <w:bottom w:val="nil"/>
              <w:right w:val="nil"/>
            </w:tcBorders>
            <w:vAlign w:val="center"/>
          </w:tcPr>
          <w:p w14:paraId="3672F547" w14:textId="77777777" w:rsidR="00281220" w:rsidRPr="00B91506" w:rsidRDefault="00281220" w:rsidP="00566F26">
            <w:pPr>
              <w:pStyle w:val="Textvtabulce"/>
              <w:rPr>
                <w:b/>
                <w:bCs/>
              </w:rPr>
            </w:pPr>
            <w:r>
              <w:rPr>
                <w:b/>
                <w:bCs/>
              </w:rPr>
              <w:lastRenderedPageBreak/>
              <w:t>10</w:t>
            </w:r>
          </w:p>
        </w:tc>
        <w:tc>
          <w:tcPr>
            <w:tcW w:w="24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388094" w14:textId="77777777" w:rsidR="00281220" w:rsidRPr="00B91506" w:rsidRDefault="00281220" w:rsidP="00566F26">
            <w:pPr>
              <w:pStyle w:val="Textvtabulce"/>
              <w:jc w:val="center"/>
            </w:pPr>
            <w:proofErr w:type="spellStart"/>
            <w:r w:rsidRPr="00B91506">
              <w:t>max</w:t>
            </w:r>
            <w:proofErr w:type="spellEnd"/>
            <w:r w:rsidRPr="00B91506">
              <w:t xml:space="preserve"> </w:t>
            </w:r>
            <w:proofErr w:type="spellStart"/>
            <w:r w:rsidRPr="00B91506">
              <w:t>pooling</w:t>
            </w:r>
            <w:proofErr w:type="spellEnd"/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9A99B29" w14:textId="77777777" w:rsidR="00281220" w:rsidRPr="006F26FB" w:rsidRDefault="00281220" w:rsidP="00566F26">
            <w:pPr>
              <w:pStyle w:val="Textvtabulce"/>
              <w:jc w:val="center"/>
            </w:pPr>
            <w:r w:rsidRPr="006F26FB">
              <w:t>2 × 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B2553A" w14:textId="77777777" w:rsidR="00281220" w:rsidRPr="006F26FB" w:rsidRDefault="00281220" w:rsidP="00566F26">
            <w:pPr>
              <w:pStyle w:val="Textvtabulce"/>
              <w:jc w:val="center"/>
            </w:pPr>
            <w:r>
              <w:t>2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67C6A0A" w14:textId="77777777" w:rsidR="00281220" w:rsidRPr="006F26FB" w:rsidRDefault="00281220" w:rsidP="00566F26">
            <w:pPr>
              <w:pStyle w:val="Textvtabulce"/>
              <w:jc w:val="center"/>
            </w:pPr>
            <w:r>
              <w:t xml:space="preserve">28 </w:t>
            </w:r>
            <w:r w:rsidRPr="006F26FB">
              <w:t>×</w:t>
            </w:r>
            <w:r>
              <w:t xml:space="preserve"> 28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single" w:sz="12" w:space="0" w:color="auto"/>
            </w:tcBorders>
            <w:vAlign w:val="center"/>
          </w:tcPr>
          <w:p w14:paraId="6DFCBE8C" w14:textId="77777777" w:rsidR="00281220" w:rsidRPr="006F26FB" w:rsidRDefault="00281220" w:rsidP="00566F26">
            <w:pPr>
              <w:pStyle w:val="Textvtabulce"/>
              <w:jc w:val="center"/>
            </w:pPr>
            <w:r>
              <w:t>256</w:t>
            </w:r>
          </w:p>
        </w:tc>
      </w:tr>
      <w:tr w:rsidR="00281220" w:rsidRPr="006F26FB" w14:paraId="2B3D6590" w14:textId="77777777" w:rsidTr="00566F26">
        <w:trPr>
          <w:trHeight w:val="255"/>
        </w:trPr>
        <w:tc>
          <w:tcPr>
            <w:tcW w:w="779" w:type="dxa"/>
            <w:tcBorders>
              <w:top w:val="nil"/>
              <w:left w:val="single" w:sz="12" w:space="0" w:color="auto"/>
              <w:bottom w:val="nil"/>
              <w:right w:val="nil"/>
            </w:tcBorders>
            <w:vAlign w:val="center"/>
          </w:tcPr>
          <w:p w14:paraId="35808A15" w14:textId="77777777" w:rsidR="00281220" w:rsidRPr="00B91506" w:rsidRDefault="00281220" w:rsidP="00566F26">
            <w:pPr>
              <w:pStyle w:val="Textvtabulce"/>
              <w:rPr>
                <w:b/>
                <w:bCs/>
              </w:rPr>
            </w:pPr>
            <w:r>
              <w:rPr>
                <w:b/>
                <w:bCs/>
              </w:rPr>
              <w:t>11</w:t>
            </w:r>
          </w:p>
        </w:tc>
        <w:tc>
          <w:tcPr>
            <w:tcW w:w="24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F3E1EB3" w14:textId="77777777" w:rsidR="00281220" w:rsidRPr="00B91506" w:rsidRDefault="00281220" w:rsidP="00566F26">
            <w:pPr>
              <w:pStyle w:val="Textvtabulce"/>
              <w:jc w:val="center"/>
            </w:pPr>
            <w:r w:rsidRPr="00B91506">
              <w:t>3 × konvoluce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D2C6F0D" w14:textId="77777777" w:rsidR="00281220" w:rsidRPr="006F26FB" w:rsidRDefault="00281220" w:rsidP="00566F26">
            <w:pPr>
              <w:pStyle w:val="Textvtabulce"/>
              <w:jc w:val="center"/>
            </w:pPr>
            <w:r w:rsidRPr="006F26FB">
              <w:t>3 × 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AD1E24" w14:textId="77777777" w:rsidR="00281220" w:rsidRPr="006F26FB" w:rsidRDefault="00281220" w:rsidP="00566F26">
            <w:pPr>
              <w:pStyle w:val="Textvtabulce"/>
              <w:jc w:val="center"/>
            </w:pPr>
            <w:r w:rsidRPr="006F26FB">
              <w:t>1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6A0B71" w14:textId="77777777" w:rsidR="00281220" w:rsidRPr="006F26FB" w:rsidRDefault="00281220" w:rsidP="00566F26">
            <w:pPr>
              <w:pStyle w:val="Textvtabulce"/>
              <w:jc w:val="center"/>
            </w:pPr>
            <w:r>
              <w:t xml:space="preserve">28 </w:t>
            </w:r>
            <w:r w:rsidRPr="006F26FB">
              <w:t>×</w:t>
            </w:r>
            <w:r>
              <w:t xml:space="preserve"> 28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single" w:sz="12" w:space="0" w:color="auto"/>
            </w:tcBorders>
            <w:vAlign w:val="center"/>
          </w:tcPr>
          <w:p w14:paraId="5745C903" w14:textId="77777777" w:rsidR="00281220" w:rsidRPr="006F26FB" w:rsidRDefault="00281220" w:rsidP="00566F26">
            <w:pPr>
              <w:pStyle w:val="Textvtabulce"/>
              <w:jc w:val="center"/>
            </w:pPr>
            <w:r>
              <w:t>512</w:t>
            </w:r>
          </w:p>
        </w:tc>
      </w:tr>
      <w:tr w:rsidR="00281220" w:rsidRPr="006F26FB" w14:paraId="3FEC2927" w14:textId="77777777" w:rsidTr="00566F26">
        <w:trPr>
          <w:trHeight w:val="255"/>
        </w:trPr>
        <w:tc>
          <w:tcPr>
            <w:tcW w:w="779" w:type="dxa"/>
            <w:tcBorders>
              <w:top w:val="nil"/>
              <w:left w:val="single" w:sz="12" w:space="0" w:color="auto"/>
              <w:bottom w:val="nil"/>
              <w:right w:val="nil"/>
            </w:tcBorders>
            <w:vAlign w:val="center"/>
          </w:tcPr>
          <w:p w14:paraId="6D6E073F" w14:textId="77777777" w:rsidR="00281220" w:rsidRPr="00B91506" w:rsidRDefault="00281220" w:rsidP="00566F26">
            <w:pPr>
              <w:pStyle w:val="Textvtabulce"/>
              <w:rPr>
                <w:b/>
                <w:bCs/>
              </w:rPr>
            </w:pPr>
            <w:r>
              <w:rPr>
                <w:b/>
                <w:bCs/>
              </w:rPr>
              <w:t>14</w:t>
            </w:r>
          </w:p>
        </w:tc>
        <w:tc>
          <w:tcPr>
            <w:tcW w:w="24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118F619" w14:textId="77777777" w:rsidR="00281220" w:rsidRPr="00B91506" w:rsidRDefault="00281220" w:rsidP="00566F26">
            <w:pPr>
              <w:pStyle w:val="Textvtabulce"/>
              <w:jc w:val="center"/>
            </w:pPr>
            <w:proofErr w:type="spellStart"/>
            <w:r w:rsidRPr="00B91506">
              <w:t>max</w:t>
            </w:r>
            <w:proofErr w:type="spellEnd"/>
            <w:r w:rsidRPr="00B91506">
              <w:t xml:space="preserve"> </w:t>
            </w:r>
            <w:proofErr w:type="spellStart"/>
            <w:r w:rsidRPr="00B91506">
              <w:t>pooling</w:t>
            </w:r>
            <w:proofErr w:type="spellEnd"/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A5DA73" w14:textId="77777777" w:rsidR="00281220" w:rsidRPr="006F26FB" w:rsidRDefault="00281220" w:rsidP="00566F26">
            <w:pPr>
              <w:pStyle w:val="Textvtabulce"/>
              <w:jc w:val="center"/>
            </w:pPr>
            <w:r w:rsidRPr="006F26FB">
              <w:t>2 × 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BA3E8C" w14:textId="77777777" w:rsidR="00281220" w:rsidRPr="006F26FB" w:rsidRDefault="00281220" w:rsidP="00566F26">
            <w:pPr>
              <w:pStyle w:val="Textvtabulce"/>
              <w:jc w:val="center"/>
            </w:pPr>
            <w:r>
              <w:t>2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1FE79B9" w14:textId="77777777" w:rsidR="00281220" w:rsidRPr="006F26FB" w:rsidRDefault="00281220" w:rsidP="00566F26">
            <w:pPr>
              <w:pStyle w:val="Textvtabulce"/>
              <w:jc w:val="center"/>
            </w:pPr>
            <w:r>
              <w:t xml:space="preserve">14 </w:t>
            </w:r>
            <w:r w:rsidRPr="006F26FB">
              <w:t>×</w:t>
            </w:r>
            <w:r>
              <w:t xml:space="preserve"> 14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single" w:sz="12" w:space="0" w:color="auto"/>
            </w:tcBorders>
            <w:vAlign w:val="center"/>
          </w:tcPr>
          <w:p w14:paraId="6A906128" w14:textId="77777777" w:rsidR="00281220" w:rsidRPr="006F26FB" w:rsidRDefault="00281220" w:rsidP="00566F26">
            <w:pPr>
              <w:pStyle w:val="Textvtabulce"/>
              <w:jc w:val="center"/>
            </w:pPr>
            <w:r>
              <w:t>512</w:t>
            </w:r>
          </w:p>
        </w:tc>
      </w:tr>
      <w:tr w:rsidR="00281220" w:rsidRPr="006F26FB" w14:paraId="2FD6FCCA" w14:textId="77777777" w:rsidTr="00566F26">
        <w:trPr>
          <w:trHeight w:val="255"/>
        </w:trPr>
        <w:tc>
          <w:tcPr>
            <w:tcW w:w="779" w:type="dxa"/>
            <w:tcBorders>
              <w:top w:val="nil"/>
              <w:left w:val="single" w:sz="12" w:space="0" w:color="auto"/>
              <w:bottom w:val="nil"/>
              <w:right w:val="nil"/>
            </w:tcBorders>
            <w:vAlign w:val="center"/>
          </w:tcPr>
          <w:p w14:paraId="61F38D0A" w14:textId="77777777" w:rsidR="00281220" w:rsidRPr="00B91506" w:rsidRDefault="00281220" w:rsidP="00566F26">
            <w:pPr>
              <w:pStyle w:val="Textvtabulce"/>
              <w:rPr>
                <w:b/>
                <w:bCs/>
              </w:rPr>
            </w:pPr>
            <w:r>
              <w:rPr>
                <w:b/>
                <w:bCs/>
              </w:rPr>
              <w:t>15</w:t>
            </w:r>
          </w:p>
        </w:tc>
        <w:tc>
          <w:tcPr>
            <w:tcW w:w="24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776AA99" w14:textId="77777777" w:rsidR="00281220" w:rsidRPr="00B91506" w:rsidRDefault="00281220" w:rsidP="00566F26">
            <w:pPr>
              <w:pStyle w:val="Textvtabulce"/>
              <w:jc w:val="center"/>
            </w:pPr>
            <w:r w:rsidRPr="00B91506">
              <w:t>3 × konvoluce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E7B93FC" w14:textId="77777777" w:rsidR="00281220" w:rsidRPr="006F26FB" w:rsidRDefault="00281220" w:rsidP="00566F26">
            <w:pPr>
              <w:pStyle w:val="Textvtabulce"/>
              <w:jc w:val="center"/>
            </w:pPr>
            <w:r w:rsidRPr="006F26FB">
              <w:t>3 × 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E913AB" w14:textId="77777777" w:rsidR="00281220" w:rsidRPr="006F26FB" w:rsidRDefault="00281220" w:rsidP="00566F26">
            <w:pPr>
              <w:pStyle w:val="Textvtabulce"/>
              <w:jc w:val="center"/>
            </w:pPr>
            <w:r>
              <w:t>1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9A48154" w14:textId="77777777" w:rsidR="00281220" w:rsidRPr="006F26FB" w:rsidRDefault="00281220" w:rsidP="00566F26">
            <w:pPr>
              <w:pStyle w:val="Textvtabulce"/>
              <w:jc w:val="center"/>
            </w:pPr>
            <w:r>
              <w:t xml:space="preserve">14 </w:t>
            </w:r>
            <w:r w:rsidRPr="006F26FB">
              <w:t>×</w:t>
            </w:r>
            <w:r>
              <w:t xml:space="preserve"> 14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single" w:sz="12" w:space="0" w:color="auto"/>
            </w:tcBorders>
            <w:vAlign w:val="center"/>
          </w:tcPr>
          <w:p w14:paraId="7702572B" w14:textId="77777777" w:rsidR="00281220" w:rsidRPr="006F26FB" w:rsidRDefault="00281220" w:rsidP="00566F26">
            <w:pPr>
              <w:pStyle w:val="Textvtabulce"/>
              <w:jc w:val="center"/>
            </w:pPr>
            <w:r>
              <w:t>512</w:t>
            </w:r>
          </w:p>
        </w:tc>
      </w:tr>
      <w:tr w:rsidR="00281220" w:rsidRPr="006F26FB" w14:paraId="14066A33" w14:textId="77777777" w:rsidTr="00566F26">
        <w:trPr>
          <w:trHeight w:val="255"/>
        </w:trPr>
        <w:tc>
          <w:tcPr>
            <w:tcW w:w="779" w:type="dxa"/>
            <w:tcBorders>
              <w:top w:val="nil"/>
              <w:left w:val="single" w:sz="12" w:space="0" w:color="auto"/>
              <w:bottom w:val="nil"/>
              <w:right w:val="nil"/>
            </w:tcBorders>
            <w:vAlign w:val="center"/>
          </w:tcPr>
          <w:p w14:paraId="65ACA813" w14:textId="77777777" w:rsidR="00281220" w:rsidRPr="00B91506" w:rsidRDefault="00281220" w:rsidP="00566F26">
            <w:pPr>
              <w:pStyle w:val="Textvtabulce"/>
              <w:rPr>
                <w:b/>
                <w:bCs/>
              </w:rPr>
            </w:pPr>
            <w:r>
              <w:rPr>
                <w:b/>
                <w:bCs/>
              </w:rPr>
              <w:t>18</w:t>
            </w:r>
          </w:p>
        </w:tc>
        <w:tc>
          <w:tcPr>
            <w:tcW w:w="24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B8C0D0" w14:textId="77777777" w:rsidR="00281220" w:rsidRPr="00B91506" w:rsidRDefault="00281220" w:rsidP="00566F26">
            <w:pPr>
              <w:pStyle w:val="Textvtabulce"/>
              <w:jc w:val="center"/>
            </w:pPr>
            <w:proofErr w:type="spellStart"/>
            <w:r w:rsidRPr="00B91506">
              <w:t>max</w:t>
            </w:r>
            <w:proofErr w:type="spellEnd"/>
            <w:r w:rsidRPr="00B91506">
              <w:t xml:space="preserve"> </w:t>
            </w:r>
            <w:proofErr w:type="spellStart"/>
            <w:r w:rsidRPr="00B91506">
              <w:t>pooling</w:t>
            </w:r>
            <w:proofErr w:type="spellEnd"/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C9B238" w14:textId="77777777" w:rsidR="00281220" w:rsidRPr="006F26FB" w:rsidRDefault="00281220" w:rsidP="00566F26">
            <w:pPr>
              <w:pStyle w:val="Textvtabulce"/>
              <w:jc w:val="center"/>
            </w:pPr>
            <w:r w:rsidRPr="006F26FB">
              <w:t>2 × 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C6F332" w14:textId="77777777" w:rsidR="00281220" w:rsidRPr="006F26FB" w:rsidRDefault="00281220" w:rsidP="00566F26">
            <w:pPr>
              <w:pStyle w:val="Textvtabulce"/>
              <w:jc w:val="center"/>
            </w:pPr>
            <w:r>
              <w:t>2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06CB1BC" w14:textId="77777777" w:rsidR="00281220" w:rsidRPr="006F26FB" w:rsidRDefault="00281220" w:rsidP="00566F26">
            <w:pPr>
              <w:pStyle w:val="Textvtabulce"/>
              <w:jc w:val="center"/>
            </w:pPr>
            <w:r>
              <w:t xml:space="preserve">7 </w:t>
            </w:r>
            <w:r w:rsidRPr="006F26FB">
              <w:t>×</w:t>
            </w:r>
            <w:r>
              <w:t>7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single" w:sz="12" w:space="0" w:color="auto"/>
            </w:tcBorders>
            <w:vAlign w:val="center"/>
          </w:tcPr>
          <w:p w14:paraId="44EB5AC7" w14:textId="77777777" w:rsidR="00281220" w:rsidRPr="006F26FB" w:rsidRDefault="00281220" w:rsidP="00566F26">
            <w:pPr>
              <w:pStyle w:val="Textvtabulce"/>
              <w:jc w:val="center"/>
            </w:pPr>
            <w:r>
              <w:t>512</w:t>
            </w:r>
          </w:p>
        </w:tc>
      </w:tr>
      <w:tr w:rsidR="00281220" w:rsidRPr="006F26FB" w14:paraId="74DC12E8" w14:textId="77777777" w:rsidTr="00566F26">
        <w:trPr>
          <w:trHeight w:val="255"/>
        </w:trPr>
        <w:tc>
          <w:tcPr>
            <w:tcW w:w="3256" w:type="dxa"/>
            <w:gridSpan w:val="2"/>
            <w:tcBorders>
              <w:top w:val="nil"/>
              <w:left w:val="single" w:sz="12" w:space="0" w:color="auto"/>
              <w:bottom w:val="nil"/>
              <w:right w:val="nil"/>
            </w:tcBorders>
            <w:vAlign w:val="center"/>
          </w:tcPr>
          <w:p w14:paraId="5524DB33" w14:textId="77777777" w:rsidR="00281220" w:rsidRPr="00B91506" w:rsidRDefault="00281220" w:rsidP="00566F26">
            <w:pPr>
              <w:pStyle w:val="Textvtabulce"/>
              <w:jc w:val="center"/>
            </w:pPr>
            <w:proofErr w:type="spellStart"/>
            <w:r>
              <w:t>Flattening</w:t>
            </w:r>
            <w:proofErr w:type="spellEnd"/>
          </w:p>
        </w:tc>
        <w:tc>
          <w:tcPr>
            <w:tcW w:w="5804" w:type="dxa"/>
            <w:gridSpan w:val="4"/>
            <w:tcBorders>
              <w:top w:val="nil"/>
              <w:left w:val="nil"/>
              <w:bottom w:val="nil"/>
              <w:right w:val="single" w:sz="12" w:space="0" w:color="auto"/>
            </w:tcBorders>
            <w:vAlign w:val="center"/>
          </w:tcPr>
          <w:p w14:paraId="01FA27F8" w14:textId="77777777" w:rsidR="00281220" w:rsidRDefault="00281220" w:rsidP="00566F26">
            <w:pPr>
              <w:pStyle w:val="Textvtabulce"/>
              <w:jc w:val="center"/>
            </w:pPr>
            <w:r>
              <w:t>Převede na 1D vektor</w:t>
            </w:r>
          </w:p>
        </w:tc>
      </w:tr>
      <w:tr w:rsidR="00281220" w:rsidRPr="006F26FB" w14:paraId="131DA5F5" w14:textId="77777777" w:rsidTr="00566F26">
        <w:trPr>
          <w:trHeight w:val="255"/>
        </w:trPr>
        <w:tc>
          <w:tcPr>
            <w:tcW w:w="779" w:type="dxa"/>
            <w:tcBorders>
              <w:top w:val="nil"/>
              <w:left w:val="single" w:sz="12" w:space="0" w:color="auto"/>
              <w:bottom w:val="nil"/>
              <w:right w:val="nil"/>
            </w:tcBorders>
            <w:vAlign w:val="center"/>
          </w:tcPr>
          <w:p w14:paraId="39CE48DE" w14:textId="77777777" w:rsidR="00281220" w:rsidRPr="00B91506" w:rsidRDefault="00281220" w:rsidP="00566F26">
            <w:pPr>
              <w:pStyle w:val="Textvtabulce"/>
              <w:rPr>
                <w:b/>
                <w:bCs/>
              </w:rPr>
            </w:pPr>
            <w:r>
              <w:rPr>
                <w:b/>
                <w:bCs/>
              </w:rPr>
              <w:t>19</w:t>
            </w:r>
          </w:p>
        </w:tc>
        <w:tc>
          <w:tcPr>
            <w:tcW w:w="24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9CE3D7F" w14:textId="77777777" w:rsidR="00281220" w:rsidRPr="00B91506" w:rsidRDefault="00281220" w:rsidP="00566F26">
            <w:pPr>
              <w:pStyle w:val="Textvtabulce"/>
              <w:jc w:val="center"/>
            </w:pPr>
            <w:r w:rsidRPr="00B91506">
              <w:t>Plně propojená vrstva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1A0A9A" w14:textId="77777777" w:rsidR="00281220" w:rsidRPr="006F26FB" w:rsidRDefault="00281220" w:rsidP="00566F26">
            <w:pPr>
              <w:pStyle w:val="Textvtabulce"/>
              <w:jc w:val="center"/>
            </w:pPr>
            <w:r>
              <w:t>-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158B23" w14:textId="77777777" w:rsidR="00281220" w:rsidRPr="006F26FB" w:rsidRDefault="00281220" w:rsidP="00566F26">
            <w:pPr>
              <w:pStyle w:val="Textvtabulce"/>
              <w:jc w:val="center"/>
            </w:pPr>
            <w:r>
              <w:t>-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787ABB7" w14:textId="77777777" w:rsidR="00281220" w:rsidRPr="006F26FB" w:rsidRDefault="00281220" w:rsidP="00566F26">
            <w:pPr>
              <w:pStyle w:val="Textvtabulce"/>
              <w:jc w:val="center"/>
            </w:pPr>
            <w:r>
              <w:t>4096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single" w:sz="12" w:space="0" w:color="auto"/>
            </w:tcBorders>
            <w:vAlign w:val="center"/>
          </w:tcPr>
          <w:p w14:paraId="7AD33177" w14:textId="77777777" w:rsidR="00281220" w:rsidRPr="006F26FB" w:rsidRDefault="00281220" w:rsidP="00566F26">
            <w:pPr>
              <w:pStyle w:val="Textvtabulce"/>
              <w:jc w:val="center"/>
            </w:pPr>
            <w:r>
              <w:t>-</w:t>
            </w:r>
          </w:p>
        </w:tc>
      </w:tr>
      <w:tr w:rsidR="00281220" w:rsidRPr="006F26FB" w14:paraId="5A4AAFF1" w14:textId="77777777" w:rsidTr="00566F26">
        <w:trPr>
          <w:trHeight w:val="255"/>
        </w:trPr>
        <w:tc>
          <w:tcPr>
            <w:tcW w:w="779" w:type="dxa"/>
            <w:tcBorders>
              <w:top w:val="nil"/>
              <w:left w:val="single" w:sz="12" w:space="0" w:color="auto"/>
              <w:bottom w:val="nil"/>
              <w:right w:val="nil"/>
            </w:tcBorders>
            <w:vAlign w:val="center"/>
          </w:tcPr>
          <w:p w14:paraId="73746811" w14:textId="77777777" w:rsidR="00281220" w:rsidRPr="00B91506" w:rsidRDefault="00281220" w:rsidP="00566F26">
            <w:pPr>
              <w:pStyle w:val="Textvtabulce"/>
              <w:rPr>
                <w:b/>
                <w:bCs/>
              </w:rPr>
            </w:pPr>
            <w:r>
              <w:rPr>
                <w:b/>
                <w:bCs/>
              </w:rPr>
              <w:t>20</w:t>
            </w:r>
          </w:p>
        </w:tc>
        <w:tc>
          <w:tcPr>
            <w:tcW w:w="24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3C939A1" w14:textId="77777777" w:rsidR="00281220" w:rsidRPr="00B91506" w:rsidRDefault="00281220" w:rsidP="00566F26">
            <w:pPr>
              <w:pStyle w:val="Textvtabulce"/>
              <w:jc w:val="center"/>
            </w:pPr>
            <w:r w:rsidRPr="00B91506">
              <w:t>Plně propojená vrstva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B4AD3A" w14:textId="77777777" w:rsidR="00281220" w:rsidRPr="006F26FB" w:rsidRDefault="00281220" w:rsidP="00566F26">
            <w:pPr>
              <w:pStyle w:val="Textvtabulce"/>
              <w:jc w:val="center"/>
            </w:pPr>
            <w:r>
              <w:t>-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3667ECF" w14:textId="77777777" w:rsidR="00281220" w:rsidRPr="006F26FB" w:rsidRDefault="00281220" w:rsidP="00566F26">
            <w:pPr>
              <w:pStyle w:val="Textvtabulce"/>
              <w:jc w:val="center"/>
            </w:pPr>
            <w:r>
              <w:t>-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1BA4E4" w14:textId="77777777" w:rsidR="00281220" w:rsidRPr="006F26FB" w:rsidRDefault="00281220" w:rsidP="00566F26">
            <w:pPr>
              <w:pStyle w:val="Textvtabulce"/>
              <w:jc w:val="center"/>
            </w:pPr>
            <w:r>
              <w:t>4096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single" w:sz="12" w:space="0" w:color="auto"/>
            </w:tcBorders>
            <w:vAlign w:val="center"/>
          </w:tcPr>
          <w:p w14:paraId="25918291" w14:textId="77777777" w:rsidR="00281220" w:rsidRPr="006F26FB" w:rsidRDefault="00281220" w:rsidP="00566F26">
            <w:pPr>
              <w:pStyle w:val="Textvtabulce"/>
              <w:jc w:val="center"/>
            </w:pPr>
            <w:r>
              <w:t>-</w:t>
            </w:r>
          </w:p>
        </w:tc>
      </w:tr>
      <w:tr w:rsidR="00281220" w:rsidRPr="006F26FB" w14:paraId="237318FB" w14:textId="77777777" w:rsidTr="00566F26">
        <w:trPr>
          <w:trHeight w:val="255"/>
        </w:trPr>
        <w:tc>
          <w:tcPr>
            <w:tcW w:w="779" w:type="dxa"/>
            <w:tcBorders>
              <w:top w:val="nil"/>
              <w:left w:val="single" w:sz="12" w:space="0" w:color="auto"/>
              <w:bottom w:val="single" w:sz="12" w:space="0" w:color="auto"/>
              <w:right w:val="nil"/>
            </w:tcBorders>
            <w:vAlign w:val="center"/>
          </w:tcPr>
          <w:p w14:paraId="7E4CA463" w14:textId="77777777" w:rsidR="00281220" w:rsidRPr="00B91506" w:rsidRDefault="00281220" w:rsidP="00566F26">
            <w:pPr>
              <w:pStyle w:val="Textvtabulce"/>
              <w:rPr>
                <w:b/>
                <w:bCs/>
              </w:rPr>
            </w:pPr>
            <w:r>
              <w:rPr>
                <w:b/>
                <w:bCs/>
              </w:rPr>
              <w:t>21</w:t>
            </w:r>
          </w:p>
        </w:tc>
        <w:tc>
          <w:tcPr>
            <w:tcW w:w="2477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5D4B631F" w14:textId="77777777" w:rsidR="00281220" w:rsidRPr="00B91506" w:rsidRDefault="00281220" w:rsidP="00566F26">
            <w:pPr>
              <w:pStyle w:val="Textvtabulce"/>
              <w:jc w:val="center"/>
            </w:pPr>
            <w:r w:rsidRPr="00B91506">
              <w:t>Plně propojená vrstva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30269187" w14:textId="77777777" w:rsidR="00281220" w:rsidRPr="006F26FB" w:rsidRDefault="00281220" w:rsidP="00566F26">
            <w:pPr>
              <w:pStyle w:val="Textvtabulce"/>
              <w:jc w:val="center"/>
            </w:pPr>
            <w:r>
              <w:t>-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52A9A5C8" w14:textId="77777777" w:rsidR="00281220" w:rsidRPr="006F26FB" w:rsidRDefault="00281220" w:rsidP="00566F26">
            <w:pPr>
              <w:pStyle w:val="Textvtabulce"/>
              <w:jc w:val="center"/>
            </w:pPr>
            <w:r>
              <w:t>-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5149DD45" w14:textId="77777777" w:rsidR="00281220" w:rsidRPr="006F26FB" w:rsidRDefault="00281220" w:rsidP="00566F26">
            <w:pPr>
              <w:pStyle w:val="Textvtabulce"/>
              <w:jc w:val="center"/>
            </w:pPr>
            <w:r>
              <w:t>1000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vAlign w:val="center"/>
          </w:tcPr>
          <w:p w14:paraId="19BA8453" w14:textId="77777777" w:rsidR="00281220" w:rsidRPr="006F26FB" w:rsidRDefault="00281220" w:rsidP="00566F26">
            <w:pPr>
              <w:pStyle w:val="Textvtabulce"/>
              <w:jc w:val="center"/>
            </w:pPr>
            <w:r>
              <w:t>-</w:t>
            </w:r>
            <w:commentRangeEnd w:id="605"/>
            <w:r w:rsidR="00974CE0">
              <w:rPr>
                <w:rStyle w:val="Odkaznakoment"/>
              </w:rPr>
              <w:commentReference w:id="605"/>
            </w:r>
          </w:p>
        </w:tc>
      </w:tr>
    </w:tbl>
    <w:p w14:paraId="60D5C90F" w14:textId="77777777" w:rsidR="00281220" w:rsidRDefault="00281220" w:rsidP="00A45450"/>
    <w:p w14:paraId="6A1C01D3" w14:textId="42E3801A" w:rsidR="00916097" w:rsidRDefault="00916097" w:rsidP="00591949">
      <w:pPr>
        <w:pStyle w:val="Nadpis2"/>
      </w:pPr>
      <w:bookmarkStart w:id="606" w:name="_Toc198115549"/>
      <w:r>
        <w:t>Two-stage detektory</w:t>
      </w:r>
      <w:bookmarkEnd w:id="606"/>
    </w:p>
    <w:p w14:paraId="02A0BE8B" w14:textId="57944DB4" w:rsidR="003D4C56" w:rsidRPr="003D4C56" w:rsidRDefault="00B8504E" w:rsidP="003D4C56">
      <w:r>
        <w:t>Tato skupina detekčních algoritmu, také nazýv</w:t>
      </w:r>
      <w:r w:rsidR="009C02D7">
        <w:t>aná</w:t>
      </w:r>
      <w:r>
        <w:t xml:space="preserve"> jako </w:t>
      </w:r>
      <w:commentRangeStart w:id="607"/>
      <w:r w:rsidR="007251FD">
        <w:t>r</w:t>
      </w:r>
      <w:r>
        <w:t xml:space="preserve">egion-based </w:t>
      </w:r>
      <w:r w:rsidR="00974CE0">
        <w:t>detektory</w:t>
      </w:r>
      <w:commentRangeEnd w:id="607"/>
      <w:r w:rsidR="002C2A97">
        <w:rPr>
          <w:rStyle w:val="Odkaznakoment"/>
        </w:rPr>
        <w:commentReference w:id="607"/>
      </w:r>
      <w:r w:rsidR="00733445">
        <w:t xml:space="preserve"> dělí proces detek</w:t>
      </w:r>
      <w:r w:rsidR="009C02D7">
        <w:t xml:space="preserve">ce </w:t>
      </w:r>
      <w:r w:rsidR="00733445">
        <w:t>na lokalizaci objektu a jeho následnou klasifikaci. V prvním kroku algoritmus navrhne několik oblastí zájmu (</w:t>
      </w:r>
      <w:proofErr w:type="spellStart"/>
      <w:r w:rsidR="00733445">
        <w:t>RoI</w:t>
      </w:r>
      <w:proofErr w:type="spellEnd"/>
      <w:r w:rsidR="00733445">
        <w:t xml:space="preserve">), které označí jedním z přednastavených referenčních </w:t>
      </w:r>
      <w:proofErr w:type="spellStart"/>
      <w:r w:rsidR="00E67942">
        <w:t>bouding</w:t>
      </w:r>
      <w:proofErr w:type="spellEnd"/>
      <w:r w:rsidR="00E67942">
        <w:t xml:space="preserve"> </w:t>
      </w:r>
      <w:r w:rsidR="00733445">
        <w:t xml:space="preserve">boxů. </w:t>
      </w:r>
      <w:r w:rsidR="00481A2D">
        <w:t>Následně</w:t>
      </w:r>
      <w:r w:rsidR="00733445">
        <w:t xml:space="preserve"> jsou navržené </w:t>
      </w:r>
      <w:r w:rsidR="00974CE0">
        <w:t>oblasti</w:t>
      </w:r>
      <w:r w:rsidR="00733445">
        <w:t xml:space="preserve"> přiřazeny k odpovídající třídě objektu a ohraničující boxy jsou upraveny na optimální rozměry</w:t>
      </w:r>
      <w:r>
        <w:t xml:space="preserve"> </w:t>
      </w:r>
      <w:r w:rsidR="00FA4883">
        <w:fldChar w:fldCharType="begin"/>
      </w:r>
      <w:r w:rsidR="00B73EC4">
        <w:instrText xml:space="preserve"> ADDIN EN.CITE &lt;EndNote&gt;&lt;Cite&gt;&lt;Author&gt;Carranza-García&lt;/Author&gt;&lt;Year&gt;2021&lt;/Year&gt;&lt;RecNum&gt;2&lt;/RecNum&gt;&lt;DisplayText&gt;[10]&lt;/DisplayText&gt;&lt;record&gt;&lt;rec-number&gt;2&lt;/rec-number&gt;&lt;foreign-keys&gt;&lt;key app="EN" db-id="epv0etvs2pfr99e5xxpv5027xe05stzr22vd" timestamp="1738159908"&gt;2&lt;/key&gt;&lt;/foreign-keys&gt;&lt;ref-type name="Journal Article"&gt;17&lt;/ref-type&gt;&lt;contributors&gt;&lt;authors&gt;&lt;author&gt;Carranza-García, Manuel&lt;/author&gt;&lt;author&gt;Torres-Mateo, Jesús&lt;/author&gt;&lt;author&gt;Lara-Benítez, Pedro&lt;/author&gt;&lt;author&gt;García-Gutiérrez, Jorge&lt;/author&gt;&lt;/authors&gt;&lt;/contributors&gt;&lt;titles&gt;&lt;title&gt;On the Performance of One-Stage and Two-Stage Object Detectors in Autonomous Vehicles Using Camera Data&lt;/title&gt;&lt;secondary-title&gt;Remote Sensing&lt;/secondary-title&gt;&lt;/titles&gt;&lt;periodical&gt;&lt;full-title&gt;Remote Sensing&lt;/full-title&gt;&lt;/periodical&gt;&lt;pages&gt;89&lt;/pages&gt;&lt;volume&gt;13&lt;/volume&gt;&lt;number&gt;1&lt;/number&gt;&lt;dates&gt;&lt;year&gt;2021&lt;/year&gt;&lt;/dates&gt;&lt;isbn&gt;2072-4292&lt;/isbn&gt;&lt;accession-num&gt;doi:10.3390/rs13010089&lt;/accession-num&gt;&lt;urls&gt;&lt;related-urls&gt;&lt;url&gt;https://www.mdpi.com/2072-4292/13/1/89&lt;/url&gt;&lt;/related-urls&gt;&lt;/urls&gt;&lt;/record&gt;&lt;/Cite&gt;&lt;/EndNote&gt;</w:instrText>
      </w:r>
      <w:r w:rsidR="00FA4883">
        <w:fldChar w:fldCharType="separate"/>
      </w:r>
      <w:r w:rsidR="00B73EC4">
        <w:rPr>
          <w:noProof/>
        </w:rPr>
        <w:t>[10]</w:t>
      </w:r>
      <w:r w:rsidR="00FA4883">
        <w:fldChar w:fldCharType="end"/>
      </w:r>
      <w:r w:rsidR="00733445">
        <w:t>.</w:t>
      </w:r>
      <w:r>
        <w:t xml:space="preserve"> Výhodou této metody je vysoká přesnost detekce, která je ovšem vykoupena velkou časovou náročností.</w:t>
      </w:r>
    </w:p>
    <w:p w14:paraId="5146DC14" w14:textId="77777777" w:rsidR="00F3586B" w:rsidRDefault="00F3586B" w:rsidP="00F3586B">
      <w:pPr>
        <w:pStyle w:val="Nadpis3"/>
        <w:rPr>
          <w:ins w:id="608" w:author="Ingr Jiri [2]" w:date="2025-04-29T13:37:00Z"/>
        </w:rPr>
      </w:pPr>
      <w:bookmarkStart w:id="609" w:name="_Toc191894747"/>
      <w:bookmarkStart w:id="610" w:name="_Toc198115550"/>
      <w:ins w:id="611" w:author="Ingr Jiri [2]" w:date="2025-04-29T13:37:00Z">
        <w:r>
          <w:t>Region-based convolutional neural network (R-CNN)</w:t>
        </w:r>
        <w:bookmarkEnd w:id="609"/>
        <w:bookmarkEnd w:id="610"/>
      </w:ins>
    </w:p>
    <w:p w14:paraId="6AD0D7AE" w14:textId="1BACDA7E" w:rsidR="00527A58" w:rsidDel="00F3586B" w:rsidRDefault="00591949" w:rsidP="00591949">
      <w:pPr>
        <w:pStyle w:val="Nadpis3"/>
        <w:rPr>
          <w:del w:id="612" w:author="Ingr Jiri [2]" w:date="2025-04-29T13:37:00Z"/>
        </w:rPr>
      </w:pPr>
      <w:del w:id="613" w:author="Ingr Jiri [2]" w:date="2025-04-29T13:37:00Z">
        <w:r w:rsidDel="00F3586B">
          <w:delText>Region-based convolutional neural network (R</w:delText>
        </w:r>
        <w:r w:rsidR="00C254A8" w:rsidDel="00F3586B">
          <w:delText>-</w:delText>
        </w:r>
        <w:r w:rsidDel="00F3586B">
          <w:delText>CNN)</w:delText>
        </w:r>
      </w:del>
    </w:p>
    <w:p w14:paraId="4837B0A4" w14:textId="77777777" w:rsidR="00855D2F" w:rsidRDefault="00CE2FD4" w:rsidP="00517B4E">
      <w:pPr>
        <w:rPr>
          <w:ins w:id="614" w:author="Ingr Jiri [2]" w:date="2025-04-29T13:46:00Z"/>
        </w:rPr>
      </w:pPr>
      <w:r>
        <w:t xml:space="preserve">Průkopníkem v oblasti two-stage detektorů </w:t>
      </w:r>
      <w:r w:rsidR="00481A2D">
        <w:t>je</w:t>
      </w:r>
      <w:r>
        <w:t xml:space="preserve"> algoritmus </w:t>
      </w:r>
      <w:commentRangeStart w:id="615"/>
      <w:r>
        <w:t>Region-based convolutional neural network (R</w:t>
      </w:r>
      <w:r w:rsidR="00C254A8">
        <w:t>-</w:t>
      </w:r>
      <w:r>
        <w:t>CNN)</w:t>
      </w:r>
      <w:commentRangeEnd w:id="615"/>
      <w:r w:rsidR="00E04A4A">
        <w:rPr>
          <w:rStyle w:val="Odkaznakoment"/>
        </w:rPr>
        <w:commentReference w:id="615"/>
      </w:r>
      <w:r w:rsidR="00DB55D0">
        <w:t xml:space="preserve">, který používá CNN k extrakci </w:t>
      </w:r>
      <w:r w:rsidR="001B2B9C">
        <w:t>příznaků</w:t>
      </w:r>
      <w:r w:rsidR="00DB55D0">
        <w:t xml:space="preserve"> z každého regionu zájmu</w:t>
      </w:r>
      <w:r w:rsidR="00481A2D" w:rsidRPr="007531B7">
        <w:t>.</w:t>
      </w:r>
      <w:r w:rsidR="00DB55D0" w:rsidRPr="007531B7">
        <w:t xml:space="preserve"> </w:t>
      </w:r>
      <w:r w:rsidR="00517B4E" w:rsidRPr="007531B7">
        <w:t>Metoda</w:t>
      </w:r>
      <w:r w:rsidR="00552EF6" w:rsidRPr="007531B7">
        <w:t xml:space="preserve"> používá neuronové sítě</w:t>
      </w:r>
      <w:r w:rsidR="00DB55D0" w:rsidRPr="007531B7">
        <w:t xml:space="preserve"> jako </w:t>
      </w:r>
      <w:proofErr w:type="spellStart"/>
      <w:r w:rsidR="00DB55D0" w:rsidRPr="007531B7">
        <w:t>AlexNet</w:t>
      </w:r>
      <w:proofErr w:type="spellEnd"/>
      <w:r w:rsidR="00DB55D0" w:rsidRPr="007531B7">
        <w:t xml:space="preserve"> či VGG16, které </w:t>
      </w:r>
      <w:r w:rsidR="00552EF6" w:rsidRPr="007531B7">
        <w:t xml:space="preserve">jsou </w:t>
      </w:r>
      <w:proofErr w:type="spellStart"/>
      <w:r w:rsidR="00DB55D0" w:rsidRPr="007531B7">
        <w:t>předtrénovány</w:t>
      </w:r>
      <w:proofErr w:type="spellEnd"/>
      <w:r w:rsidR="00DB55D0" w:rsidRPr="007531B7">
        <w:t xml:space="preserve"> na velkých datasetech (např. </w:t>
      </w:r>
      <w:proofErr w:type="spellStart"/>
      <w:r w:rsidR="00DB55D0" w:rsidRPr="007531B7">
        <w:t>ImageNet</w:t>
      </w:r>
      <w:proofErr w:type="spellEnd"/>
      <w:ins w:id="616" w:author="Ingr Jiri [2]" w:date="2025-04-29T13:40:00Z">
        <w:r w:rsidR="00F3586B">
          <w:t xml:space="preserve"> </w:t>
        </w:r>
      </w:ins>
      <w:r w:rsidR="00F3586B">
        <w:fldChar w:fldCharType="begin"/>
      </w:r>
      <w:r w:rsidR="00F3586B">
        <w:instrText xml:space="preserve"> ADDIN EN.CITE &lt;EndNote&gt;&lt;Cite&gt;&lt;Author&gt;Deng&lt;/Author&gt;&lt;Year&gt;2009&lt;/Year&gt;&lt;RecNum&gt;32&lt;/RecNum&gt;&lt;DisplayText&gt;[11]&lt;/DisplayText&gt;&lt;record&gt;&lt;rec-number&gt;32&lt;/rec-number&gt;&lt;foreign-keys&gt;&lt;key app="EN" db-id="epv0etvs2pfr99e5xxpv5027xe05stzr22vd" timestamp="1745918291"&gt;32&lt;/key&gt;&lt;/foreign-keys&gt;&lt;ref-type name="Dataset"&gt;59&lt;/ref-type&gt;&lt;contributors&gt;&lt;authors&gt;&lt;author&gt;Deng, Jia&lt;/author&gt;&lt;author&gt;Dong, Wei&lt;/author&gt;&lt;author&gt;Socher, Richard&lt;/author&gt;&lt;author&gt;Li, Li-Jia&lt;/author&gt;&lt;author&gt;Li, Kai&lt;/author&gt;&lt;author&gt;Fei-Fei, Li&lt;/author&gt;&lt;/authors&gt;&lt;/contributors&gt;&lt;titles&gt;&lt;title&gt;Imagenet: A large-scale hierarchical image database&lt;/title&gt;&lt;/titles&gt;&lt;dates&gt;&lt;year&gt;2009&lt;/year&gt;&lt;/dates&gt;&lt;publisher&gt;2009 IEEE Conference on Computer Vision and Pattern Recognition&lt;/publisher&gt;&lt;urls&gt;&lt;/urls&gt;&lt;/record&gt;&lt;/Cite&gt;&lt;/EndNote&gt;</w:instrText>
      </w:r>
      <w:r w:rsidR="00F3586B">
        <w:fldChar w:fldCharType="separate"/>
      </w:r>
      <w:r w:rsidR="00F3586B">
        <w:rPr>
          <w:noProof/>
        </w:rPr>
        <w:t>[11]</w:t>
      </w:r>
      <w:r w:rsidR="00F3586B">
        <w:fldChar w:fldCharType="end"/>
      </w:r>
      <w:r w:rsidR="00DB55D0" w:rsidRPr="007531B7">
        <w:t xml:space="preserve">) </w:t>
      </w:r>
      <w:ins w:id="617" w:author="Ingr Jiri [2]" w:date="2025-04-29T13:43:00Z">
        <w:r w:rsidR="00F3586B" w:rsidRPr="00F3586B">
          <w:t xml:space="preserve">a během trénování modelu se jejich váhy pouze jemně dolaďují pomocí nízké hodnoty </w:t>
        </w:r>
      </w:ins>
      <w:ins w:id="618" w:author="Ingr Jiri [2]" w:date="2025-04-29T13:44:00Z">
        <w:r w:rsidR="004B3501">
          <w:t>rychlosti učení</w:t>
        </w:r>
      </w:ins>
      <w:ins w:id="619" w:author="Ingr Jiri [2]" w:date="2025-04-29T13:43:00Z">
        <w:r w:rsidR="00F3586B" w:rsidRPr="00F3586B" w:rsidDel="00F3586B">
          <w:t xml:space="preserve"> </w:t>
        </w:r>
      </w:ins>
      <w:del w:id="620" w:author="Ingr Jiri [2]" w:date="2025-04-29T13:43:00Z">
        <w:r w:rsidR="00DB55D0" w:rsidRPr="007531B7" w:rsidDel="00F3586B">
          <w:delText xml:space="preserve">a v průběhu tréninku modelu pouze upravují </w:delText>
        </w:r>
        <w:r w:rsidR="00552EF6" w:rsidRPr="007531B7" w:rsidDel="00F3586B">
          <w:delText xml:space="preserve">svoje </w:delText>
        </w:r>
        <w:r w:rsidR="00DB55D0" w:rsidRPr="007531B7" w:rsidDel="00F3586B">
          <w:delText xml:space="preserve">váhy </w:delText>
        </w:r>
        <w:r w:rsidR="00552EF6" w:rsidRPr="007531B7" w:rsidDel="00F3586B">
          <w:delText xml:space="preserve">za </w:delText>
        </w:r>
        <w:r w:rsidR="00DB55D0" w:rsidRPr="007531B7" w:rsidDel="00F3586B">
          <w:delText>nízké hodnot</w:delText>
        </w:r>
        <w:r w:rsidR="00552EF6" w:rsidRPr="007531B7" w:rsidDel="00F3586B">
          <w:delText>y</w:delText>
        </w:r>
        <w:r w:rsidR="00DB55D0" w:rsidRPr="007531B7" w:rsidDel="00F3586B">
          <w:delText xml:space="preserve"> rychlosti učení</w:delText>
        </w:r>
      </w:del>
      <w:del w:id="621" w:author="Ingr Jiri [2]" w:date="2025-04-29T13:44:00Z">
        <w:r w:rsidR="007531B7" w:rsidDel="004B3501">
          <w:delText xml:space="preserve"> </w:delText>
        </w:r>
      </w:del>
      <w:r w:rsidR="007531B7">
        <w:fldChar w:fldCharType="begin"/>
      </w:r>
      <w:r w:rsidR="00F3586B">
        <w:instrText xml:space="preserve"> ADDIN EN.CITE &lt;EndNote&gt;&lt;Cite&gt;&lt;Author&gt;Yao&lt;/Author&gt;&lt;Year&gt;2021&lt;/Year&gt;&lt;RecNum&gt;17&lt;/RecNum&gt;&lt;DisplayText&gt;[12]&lt;/DisplayText&gt;&lt;record&gt;&lt;rec-number&gt;17&lt;/rec-number&gt;&lt;foreign-keys&gt;&lt;key app="EN" db-id="epv0etvs2pfr99e5xxpv5027xe05stzr22vd" timestamp="1738656254"&gt;17&lt;/key&gt;&lt;/foreign-keys&gt;&lt;ref-type name="Journal Article"&gt;17&lt;/ref-type&gt;&lt;contributors&gt;&lt;authors&gt;&lt;author&gt;Yao, Jiangfan&lt;/author&gt;&lt;author&gt;&lt;style face="normal" font="default" size="100%"&gt;Huang&lt;/style&gt;&lt;style face="normal" font="default" charset="238" size="100%"&gt;, &lt;/style&gt;&lt;style face="normal" font="default" size="100%"&gt;Xiwei&lt;/style&gt;&lt;/author&gt;&lt;author&gt;Wei, Maoyu&lt;/author&gt;&lt;author&gt;Han, Wentao&lt;/author&gt;&lt;author&gt;Xu, Xuefeng&lt;/author&gt;&lt;author&gt;Wang, Renjie&lt;/author&gt;&lt;author&gt;Chen, Jin&lt;/author&gt;&lt;author&gt;Sun, Lingling&lt;/author&gt;&lt;/authors&gt;&lt;/contributors&gt;&lt;titles&gt;&lt;title&gt;High-Efficiency Classification of White Blood Cells Based on Object Detection&lt;/title&gt;&lt;secondary-title&gt;Journal of Healthcare Engineering&lt;/secondary-title&gt;&lt;/titles&gt;&lt;periodical&gt;&lt;full-title&gt;Journal of Healthcare Engineering&lt;/full-title&gt;&lt;/periodical&gt;&lt;pages&gt;&lt;style face="normal" font="default" charset="238" size="100%"&gt;1-11&lt;/style&gt;&lt;/pages&gt;&lt;number&gt;&lt;style face="normal" font="default" charset="238" size="100%"&gt;23&lt;/style&gt;&lt;/number&gt;&lt;dates&gt;&lt;year&gt;&lt;style face="normal" font="default" charset="238" size="100%"&gt;2021&lt;/style&gt;&lt;/year&gt;&lt;/dates&gt;&lt;urls&gt;&lt;/urls&gt;&lt;electronic-resource-num&gt;10.1155/2021/1615192&lt;/electronic-resource-num&gt;&lt;/record&gt;&lt;/Cite&gt;&lt;/EndNote&gt;</w:instrText>
      </w:r>
      <w:r w:rsidR="007531B7">
        <w:fldChar w:fldCharType="separate"/>
      </w:r>
      <w:r w:rsidR="00F3586B">
        <w:rPr>
          <w:noProof/>
        </w:rPr>
        <w:t>[12]</w:t>
      </w:r>
      <w:r w:rsidR="007531B7">
        <w:fldChar w:fldCharType="end"/>
      </w:r>
      <w:r w:rsidR="00DB55D0" w:rsidRPr="007531B7">
        <w:t>.</w:t>
      </w:r>
      <w:r w:rsidR="00DB55D0">
        <w:t xml:space="preserve"> </w:t>
      </w:r>
    </w:p>
    <w:p w14:paraId="624BE0C3" w14:textId="117E26B8" w:rsidR="00CE2FD4" w:rsidDel="00855D2F" w:rsidRDefault="00F00B9A" w:rsidP="00CE2FD4">
      <w:pPr>
        <w:rPr>
          <w:del w:id="622" w:author="Ingr Jiri [2]" w:date="2025-04-29T13:46:00Z"/>
        </w:rPr>
      </w:pPr>
      <w:r>
        <w:t>Modely</w:t>
      </w:r>
      <w:r w:rsidR="00DB55D0">
        <w:t xml:space="preserve"> R</w:t>
      </w:r>
      <w:r w:rsidR="00C254A8">
        <w:t>-</w:t>
      </w:r>
      <w:r w:rsidR="00DB55D0">
        <w:t xml:space="preserve">CNN </w:t>
      </w:r>
      <w:r>
        <w:t>pracují ve čtyřech krocích</w:t>
      </w:r>
      <w:ins w:id="623" w:author="Ingr Jiri [2]" w:date="2025-05-02T20:09:00Z">
        <w:r w:rsidR="00C35D17">
          <w:t xml:space="preserve"> (</w:t>
        </w:r>
      </w:ins>
      <w:ins w:id="624" w:author="Ingr Jiri [2]" w:date="2025-05-02T20:10:00Z">
        <w:r w:rsidR="00C35D17">
          <w:fldChar w:fldCharType="begin"/>
        </w:r>
        <w:r w:rsidR="00C35D17">
          <w:instrText xml:space="preserve"> REF _Ref197109017 \h </w:instrText>
        </w:r>
      </w:ins>
      <w:ins w:id="625" w:author="Ingr Jiri [2]" w:date="2025-05-02T20:10:00Z">
        <w:r w:rsidR="00C35D17">
          <w:fldChar w:fldCharType="separate"/>
        </w:r>
        <w:r w:rsidR="00C35D17">
          <w:rPr>
            <w:b/>
            <w:bCs/>
          </w:rPr>
          <w:t>O</w:t>
        </w:r>
        <w:r w:rsidR="00C35D17" w:rsidRPr="00F626E8">
          <w:rPr>
            <w:b/>
            <w:rPrChange w:id="626" w:author="Ingr Jiri [2]" w:date="2025-05-02T20:09:00Z">
              <w:rPr/>
            </w:rPrChange>
          </w:rPr>
          <w:t xml:space="preserve">br. </w:t>
        </w:r>
        <w:r w:rsidR="00C35D17" w:rsidRPr="00F626E8">
          <w:rPr>
            <w:b/>
            <w:noProof/>
            <w:rPrChange w:id="627" w:author="Ingr Jiri [2]" w:date="2025-05-02T20:09:00Z">
              <w:rPr>
                <w:noProof/>
              </w:rPr>
            </w:rPrChange>
          </w:rPr>
          <w:t>2</w:t>
        </w:r>
        <w:r w:rsidR="00C35D17" w:rsidRPr="00F626E8">
          <w:rPr>
            <w:b/>
            <w:rPrChange w:id="628" w:author="Ingr Jiri [2]" w:date="2025-05-02T20:09:00Z">
              <w:rPr/>
            </w:rPrChange>
          </w:rPr>
          <w:t>.</w:t>
        </w:r>
        <w:r w:rsidR="00C35D17" w:rsidRPr="00F626E8">
          <w:rPr>
            <w:b/>
            <w:noProof/>
            <w:rPrChange w:id="629" w:author="Ingr Jiri [2]" w:date="2025-05-02T20:09:00Z">
              <w:rPr>
                <w:noProof/>
              </w:rPr>
            </w:rPrChange>
          </w:rPr>
          <w:t>6</w:t>
        </w:r>
        <w:r w:rsidR="00C35D17">
          <w:fldChar w:fldCharType="end"/>
        </w:r>
      </w:ins>
      <w:ins w:id="630" w:author="Ingr Jiri [2]" w:date="2025-05-02T20:09:00Z">
        <w:r w:rsidR="00C35D17">
          <w:t>)</w:t>
        </w:r>
      </w:ins>
      <w:ins w:id="631" w:author="Ingr Jiri [2]" w:date="2025-04-29T13:46:00Z">
        <w:r w:rsidR="00855D2F">
          <w:t>.</w:t>
        </w:r>
      </w:ins>
      <w:del w:id="632" w:author="Ingr Jiri [2]" w:date="2025-04-29T13:46:00Z">
        <w:r w:rsidR="00552EF6" w:rsidDel="00855D2F">
          <w:delText>:</w:delText>
        </w:r>
      </w:del>
    </w:p>
    <w:p w14:paraId="230F20F0" w14:textId="7186AC4C" w:rsidR="00DB55D0" w:rsidRDefault="00855D2F" w:rsidP="00517B4E">
      <w:pPr>
        <w:rPr>
          <w:ins w:id="633" w:author="Ingr Jiri [2]" w:date="2025-05-02T20:08:00Z"/>
        </w:rPr>
      </w:pPr>
      <w:ins w:id="634" w:author="Ingr Jiri [2]" w:date="2025-04-29T13:46:00Z">
        <w:r>
          <w:t xml:space="preserve"> </w:t>
        </w:r>
      </w:ins>
      <w:r w:rsidR="00F801F5">
        <w:t xml:space="preserve">Nejprve algoritmus typu </w:t>
      </w:r>
      <w:commentRangeStart w:id="635"/>
      <w:commentRangeStart w:id="636"/>
      <w:proofErr w:type="spellStart"/>
      <w:ins w:id="637" w:author="Ingr Jiri [2]" w:date="2025-04-29T13:47:00Z">
        <w:r>
          <w:t>selective</w:t>
        </w:r>
        <w:proofErr w:type="spellEnd"/>
        <w:r>
          <w:t xml:space="preserve"> </w:t>
        </w:r>
        <w:proofErr w:type="spellStart"/>
        <w:r>
          <w:t>search</w:t>
        </w:r>
      </w:ins>
      <w:proofErr w:type="spellEnd"/>
      <w:ins w:id="638" w:author="Ingr Jiri [2]" w:date="2025-04-30T15:07:00Z">
        <w:r w:rsidR="000D7BB4">
          <w:t xml:space="preserve"> (popsán níže)</w:t>
        </w:r>
      </w:ins>
      <w:ins w:id="639" w:author="Ingr Jiri [2]" w:date="2025-04-29T13:47:00Z">
        <w:r>
          <w:t xml:space="preserve"> </w:t>
        </w:r>
        <w:commentRangeEnd w:id="635"/>
        <w:r>
          <w:rPr>
            <w:rStyle w:val="Odkaznakoment"/>
          </w:rPr>
          <w:commentReference w:id="635"/>
        </w:r>
      </w:ins>
      <w:commentRangeEnd w:id="636"/>
      <w:ins w:id="640" w:author="Ingr Jiri [2]" w:date="2025-04-30T15:36:00Z">
        <w:r w:rsidR="000730A1">
          <w:rPr>
            <w:rStyle w:val="Odkaznakoment"/>
          </w:rPr>
          <w:commentReference w:id="636"/>
        </w:r>
      </w:ins>
      <w:del w:id="641" w:author="Ingr Jiri [2]" w:date="2025-04-29T13:47:00Z">
        <w:r w:rsidR="00F801F5" w:rsidDel="00855D2F">
          <w:delText>Selective S</w:delText>
        </w:r>
        <w:r w:rsidR="00552EF6" w:rsidDel="00855D2F">
          <w:delText xml:space="preserve">earch </w:delText>
        </w:r>
      </w:del>
      <w:r w:rsidR="0021708F">
        <w:t>identifikuje</w:t>
      </w:r>
      <w:r w:rsidR="00552EF6">
        <w:t xml:space="preserve"> oblast</w:t>
      </w:r>
      <w:r w:rsidR="0021708F">
        <w:t>i</w:t>
      </w:r>
      <w:r w:rsidR="00552EF6">
        <w:t xml:space="preserve"> zájmu</w:t>
      </w:r>
      <w:r w:rsidR="0021708F">
        <w:t xml:space="preserve"> v obraz</w:t>
      </w:r>
      <w:r w:rsidR="00591949">
        <w:t>e</w:t>
      </w:r>
      <w:r w:rsidR="00552EF6">
        <w:t xml:space="preserve"> na základě </w:t>
      </w:r>
      <w:r w:rsidR="0021708F">
        <w:t>různých tvarů, textur nebo barevných vzorů. Těch</w:t>
      </w:r>
      <w:r w:rsidR="007251FD">
        <w:t>to</w:t>
      </w:r>
      <w:r w:rsidR="0021708F">
        <w:t xml:space="preserve"> oblastí je vybráno přibližně 2000</w:t>
      </w:r>
      <w:r w:rsidR="00EA0AEE">
        <w:t xml:space="preserve">. V druhém kroku jsou všechny oblasti zájmu </w:t>
      </w:r>
      <w:proofErr w:type="spellStart"/>
      <w:r w:rsidR="00EA0AEE">
        <w:t>přeškálovány</w:t>
      </w:r>
      <w:proofErr w:type="spellEnd"/>
      <w:r w:rsidR="00EA0AEE">
        <w:t xml:space="preserve"> na stejnou velikost tak, aby odpovídaly požadovanému rozlišení obrazu vstupujícího do neuronové sítě. Pomocí průchodu přes CNN jsou extrahovány </w:t>
      </w:r>
      <w:r w:rsidR="001B2B9C">
        <w:t>příznaky</w:t>
      </w:r>
      <w:r w:rsidR="00EA0AEE">
        <w:t xml:space="preserve"> vstupujících oblastí.</w:t>
      </w:r>
      <w:r w:rsidR="000A01E6">
        <w:t xml:space="preserve"> Získaný vektor </w:t>
      </w:r>
      <w:r w:rsidR="001B2B9C">
        <w:t>příznaků</w:t>
      </w:r>
      <w:r w:rsidR="000A01E6">
        <w:t xml:space="preserve"> pak prochází přes </w:t>
      </w:r>
      <w:r w:rsidR="00E67942">
        <w:t xml:space="preserve">algoritmus </w:t>
      </w:r>
      <w:r w:rsidR="004E79FD">
        <w:t xml:space="preserve">podpůrných vektorů </w:t>
      </w:r>
      <w:r w:rsidR="000A01E6">
        <w:t>(SVM), který na jeho základě přiřadí lokalizovanému objektu odpovídající třídu</w:t>
      </w:r>
      <w:r w:rsidR="00E67942">
        <w:t>, případně</w:t>
      </w:r>
      <w:r w:rsidR="000A01E6">
        <w:t xml:space="preserve"> navrženou oblast </w:t>
      </w:r>
      <w:r w:rsidR="00E67942">
        <w:t xml:space="preserve">zavrhne. Po klasifikaci všech nalezených objektů dojde k upřesnění rozměrů jejich ohraničujících </w:t>
      </w:r>
      <w:proofErr w:type="spellStart"/>
      <w:r w:rsidR="00E67942">
        <w:t>bouding</w:t>
      </w:r>
      <w:proofErr w:type="spellEnd"/>
      <w:r w:rsidR="00E67942">
        <w:t xml:space="preserve"> boxů pomocí modelu line</w:t>
      </w:r>
      <w:r w:rsidR="00552E04">
        <w:t>á</w:t>
      </w:r>
      <w:r w:rsidR="00E67942">
        <w:t>rní regrese</w:t>
      </w:r>
      <w:r w:rsidR="007251FD" w:rsidRPr="007251FD">
        <w:t xml:space="preserve"> </w:t>
      </w:r>
      <w:r w:rsidR="00517B4E">
        <w:fldChar w:fldCharType="begin"/>
      </w:r>
      <w:r w:rsidR="00517B4E">
        <w:instrText xml:space="preserve"> ADDIN EN.CITE &lt;EndNote&gt;&lt;Cite&gt;&lt;Author&gt;Ravpreet&lt;/Author&gt;&lt;Year&gt;2023&lt;/Year&gt;&lt;RecNum&gt;1&lt;/RecNum&gt;&lt;DisplayText&gt;[2]&lt;/DisplayText&gt;&lt;record&gt;&lt;rec-number&gt;1&lt;/rec-number&gt;&lt;foreign-keys&gt;&lt;key app="EN" db-id="epv0etvs2pfr99e5xxpv5027xe05stzr22vd" timestamp="1738157543"&gt;1&lt;/key&gt;&lt;/foreign-keys&gt;&lt;ref-type name="Journal Article"&gt;17&lt;/ref-type&gt;&lt;contributors&gt;&lt;authors&gt;&lt;author&gt;&lt;style face="normal" font="default" size="100%"&gt;Ravpreet&lt;/style&gt;&lt;style face="normal" font="default" charset="238" size="100%"&gt;,&lt;/style&gt;&lt;style face="normal" font="default" size="100%"&gt; Kaur&lt;/style&gt;&lt;/author&gt;&lt;author&gt;&lt;style face="normal" font="default" size="100%"&gt;Sarbjeet&lt;/style&gt;&lt;style face="normal" font="default" charset="238" size="100%"&gt;,&lt;/style&gt;&lt;style face="normal" font="default" size="100%"&gt; Singh&lt;/style&gt;&lt;/author&gt;&lt;/authors&gt;&lt;/contributors&gt;&lt;titles&gt;&lt;title&gt;A comprehensive review of object detection with deep learning&lt;/title&gt;&lt;secondary-title&gt;Digital Signal Processing&lt;/secondary-title&gt;&lt;/titles&gt;&lt;periodical&gt;&lt;full-title&gt;Digital Signal Processing&lt;/full-title&gt;&lt;/periodical&gt;&lt;volume&gt;132&lt;/volume&gt;&lt;dates&gt;&lt;year&gt;2023&lt;/year&gt;&lt;/dates&gt;&lt;isbn&gt;1051-2004&lt;/isbn&gt;&lt;urls&gt;&lt;/urls&gt;&lt;custom7&gt;103812&lt;/custom7&gt;&lt;/record&gt;&lt;/Cite&gt;&lt;/EndNote&gt;</w:instrText>
      </w:r>
      <w:r w:rsidR="00517B4E">
        <w:fldChar w:fldCharType="separate"/>
      </w:r>
      <w:r w:rsidR="00517B4E">
        <w:rPr>
          <w:noProof/>
        </w:rPr>
        <w:t>[2]</w:t>
      </w:r>
      <w:r w:rsidR="00517B4E">
        <w:fldChar w:fldCharType="end"/>
      </w:r>
      <w:r w:rsidR="007251FD">
        <w:t>.</w:t>
      </w:r>
    </w:p>
    <w:p w14:paraId="7886C5BC" w14:textId="77777777" w:rsidR="00F626E8" w:rsidRDefault="00F626E8">
      <w:pPr>
        <w:keepNext/>
        <w:rPr>
          <w:ins w:id="642" w:author="Ingr Jiri [2]" w:date="2025-05-02T20:09:00Z"/>
        </w:rPr>
        <w:pPrChange w:id="643" w:author="Ingr Jiri [2]" w:date="2025-05-02T20:09:00Z">
          <w:pPr/>
        </w:pPrChange>
      </w:pPr>
      <w:ins w:id="644" w:author="Ingr Jiri [2]" w:date="2025-05-02T20:08:00Z">
        <w:r>
          <w:rPr>
            <w:noProof/>
            <w:lang w:eastAsia="cs-CZ"/>
          </w:rPr>
          <w:lastRenderedPageBreak/>
          <w:drawing>
            <wp:inline distT="0" distB="0" distL="0" distR="0" wp14:anchorId="6A2FA2E1" wp14:editId="660EFBB9">
              <wp:extent cx="5753100" cy="1402080"/>
              <wp:effectExtent l="0" t="0" r="0" b="7620"/>
              <wp:docPr id="1695751068" name="Obrázek 7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1"/>
                      <pic:cNvPicPr>
                        <a:picLocks noChangeAspect="1" noChangeArrowheads="1"/>
                      </pic:cNvPicPr>
                    </pic:nvPicPr>
                    <pic:blipFill>
                      <a:blip r:embed="rId18" cstate="print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5753100" cy="1402080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pic:spPr>
                  </pic:pic>
                </a:graphicData>
              </a:graphic>
            </wp:inline>
          </w:drawing>
        </w:r>
      </w:ins>
    </w:p>
    <w:p w14:paraId="1E6B1D28" w14:textId="22826356" w:rsidR="00F626E8" w:rsidRDefault="00F626E8">
      <w:pPr>
        <w:pStyle w:val="Titulek"/>
        <w:rPr>
          <w:color w:val="808080" w:themeColor="background1" w:themeShade="80"/>
        </w:rPr>
        <w:pPrChange w:id="645" w:author="Ingr Jiri [2]" w:date="2025-05-02T20:09:00Z">
          <w:pPr/>
        </w:pPrChange>
      </w:pPr>
      <w:bookmarkStart w:id="646" w:name="_Ref197109017"/>
      <w:ins w:id="647" w:author="Ingr Jiri [2]" w:date="2025-05-02T20:09:00Z">
        <w:r>
          <w:rPr>
            <w:b/>
            <w:bCs w:val="0"/>
          </w:rPr>
          <w:t>O</w:t>
        </w:r>
        <w:r w:rsidRPr="00F626E8">
          <w:rPr>
            <w:b/>
            <w:bCs w:val="0"/>
            <w:rPrChange w:id="648" w:author="Ingr Jiri [2]" w:date="2025-05-02T20:09:00Z">
              <w:rPr/>
            </w:rPrChange>
          </w:rPr>
          <w:t xml:space="preserve">br. </w:t>
        </w:r>
        <w:r w:rsidRPr="00F626E8">
          <w:rPr>
            <w:b/>
            <w:bCs w:val="0"/>
            <w:rPrChange w:id="649" w:author="Ingr Jiri [2]" w:date="2025-05-02T20:09:00Z">
              <w:rPr/>
            </w:rPrChange>
          </w:rPr>
          <w:fldChar w:fldCharType="begin"/>
        </w:r>
        <w:r w:rsidRPr="00F626E8">
          <w:rPr>
            <w:b/>
            <w:bCs w:val="0"/>
            <w:rPrChange w:id="650" w:author="Ingr Jiri [2]" w:date="2025-05-02T20:09:00Z">
              <w:rPr/>
            </w:rPrChange>
          </w:rPr>
          <w:instrText xml:space="preserve"> STYLEREF 1 \s </w:instrText>
        </w:r>
      </w:ins>
      <w:r w:rsidRPr="00F626E8">
        <w:rPr>
          <w:b/>
          <w:bCs w:val="0"/>
          <w:rPrChange w:id="651" w:author="Ingr Jiri [2]" w:date="2025-05-02T20:09:00Z">
            <w:rPr/>
          </w:rPrChange>
        </w:rPr>
        <w:fldChar w:fldCharType="separate"/>
      </w:r>
      <w:r w:rsidRPr="00F626E8">
        <w:rPr>
          <w:b/>
          <w:bCs w:val="0"/>
          <w:noProof/>
          <w:rPrChange w:id="652" w:author="Ingr Jiri [2]" w:date="2025-05-02T20:09:00Z">
            <w:rPr>
              <w:noProof/>
            </w:rPr>
          </w:rPrChange>
        </w:rPr>
        <w:t>2</w:t>
      </w:r>
      <w:ins w:id="653" w:author="Ingr Jiri [2]" w:date="2025-05-02T20:09:00Z">
        <w:r w:rsidRPr="00F626E8">
          <w:rPr>
            <w:b/>
            <w:bCs w:val="0"/>
            <w:rPrChange w:id="654" w:author="Ingr Jiri [2]" w:date="2025-05-02T20:09:00Z">
              <w:rPr/>
            </w:rPrChange>
          </w:rPr>
          <w:fldChar w:fldCharType="end"/>
        </w:r>
        <w:r w:rsidRPr="00F626E8">
          <w:rPr>
            <w:b/>
            <w:bCs w:val="0"/>
            <w:rPrChange w:id="655" w:author="Ingr Jiri [2]" w:date="2025-05-02T20:09:00Z">
              <w:rPr/>
            </w:rPrChange>
          </w:rPr>
          <w:t>.</w:t>
        </w:r>
        <w:r w:rsidRPr="00F626E8">
          <w:rPr>
            <w:b/>
            <w:bCs w:val="0"/>
            <w:rPrChange w:id="656" w:author="Ingr Jiri [2]" w:date="2025-05-02T20:09:00Z">
              <w:rPr/>
            </w:rPrChange>
          </w:rPr>
          <w:fldChar w:fldCharType="begin"/>
        </w:r>
        <w:r w:rsidRPr="00F626E8">
          <w:rPr>
            <w:b/>
            <w:bCs w:val="0"/>
            <w:rPrChange w:id="657" w:author="Ingr Jiri [2]" w:date="2025-05-02T20:09:00Z">
              <w:rPr/>
            </w:rPrChange>
          </w:rPr>
          <w:instrText xml:space="preserve"> SEQ obr. \* ARABIC \s 1 </w:instrText>
        </w:r>
      </w:ins>
      <w:r w:rsidRPr="00F626E8">
        <w:rPr>
          <w:b/>
          <w:bCs w:val="0"/>
          <w:rPrChange w:id="658" w:author="Ingr Jiri [2]" w:date="2025-05-02T20:09:00Z">
            <w:rPr/>
          </w:rPrChange>
        </w:rPr>
        <w:fldChar w:fldCharType="separate"/>
      </w:r>
      <w:ins w:id="659" w:author="Ingr Jiri [2]" w:date="2025-05-02T20:09:00Z">
        <w:r w:rsidRPr="00F626E8">
          <w:rPr>
            <w:b/>
            <w:bCs w:val="0"/>
            <w:noProof/>
            <w:rPrChange w:id="660" w:author="Ingr Jiri [2]" w:date="2025-05-02T20:09:00Z">
              <w:rPr>
                <w:noProof/>
              </w:rPr>
            </w:rPrChange>
          </w:rPr>
          <w:t>6</w:t>
        </w:r>
        <w:r w:rsidRPr="00F626E8">
          <w:rPr>
            <w:b/>
            <w:bCs w:val="0"/>
            <w:rPrChange w:id="661" w:author="Ingr Jiri [2]" w:date="2025-05-02T20:09:00Z">
              <w:rPr/>
            </w:rPrChange>
          </w:rPr>
          <w:fldChar w:fldCharType="end"/>
        </w:r>
        <w:bookmarkEnd w:id="646"/>
        <w:r>
          <w:t xml:space="preserve">: Schéma </w:t>
        </w:r>
      </w:ins>
      <w:ins w:id="662" w:author="Ingr Jiri [2]" w:date="2025-05-02T23:38:00Z">
        <w:r w:rsidR="000E15DB">
          <w:t>jednotlivých fází</w:t>
        </w:r>
      </w:ins>
      <w:ins w:id="663" w:author="Ingr Jiri [2]" w:date="2025-05-02T20:09:00Z">
        <w:r>
          <w:t xml:space="preserve"> algoritmu R-CNN</w:t>
        </w:r>
      </w:ins>
    </w:p>
    <w:p w14:paraId="1C067B4B" w14:textId="660F34C1" w:rsidR="00DB55D0" w:rsidRDefault="00E67942" w:rsidP="00CE2FD4">
      <w:pPr>
        <w:rPr>
          <w:ins w:id="664" w:author="Ingr Jiri [2]" w:date="2025-04-30T15:07:00Z"/>
        </w:rPr>
      </w:pPr>
      <w:commentRangeStart w:id="665"/>
      <w:r>
        <w:t>Ačkoliv se jedn</w:t>
      </w:r>
      <w:r w:rsidR="00F801F5">
        <w:t>alo</w:t>
      </w:r>
      <w:r>
        <w:t xml:space="preserve"> o průlomovou </w:t>
      </w:r>
      <w:r w:rsidR="00F801F5">
        <w:t xml:space="preserve">metodu, která </w:t>
      </w:r>
      <w:r w:rsidR="00CB406F">
        <w:t xml:space="preserve">významně přispěla ke zlepšení přesnosti </w:t>
      </w:r>
      <w:r>
        <w:t xml:space="preserve">detekce objektů, </w:t>
      </w:r>
      <w:r w:rsidR="00F801F5">
        <w:t xml:space="preserve">z dnešního pohledu </w:t>
      </w:r>
      <w:r>
        <w:t xml:space="preserve">trpí tento algoritmus </w:t>
      </w:r>
      <w:r w:rsidR="00DE6DFC">
        <w:t xml:space="preserve">mnoha limitacemi zejména </w:t>
      </w:r>
      <w:r w:rsidR="00CB406F">
        <w:t xml:space="preserve">v rychlostí detekce </w:t>
      </w:r>
      <w:commentRangeEnd w:id="665"/>
      <w:r w:rsidR="00AC5DAE">
        <w:rPr>
          <w:rStyle w:val="Odkaznakoment"/>
        </w:rPr>
        <w:commentReference w:id="665"/>
      </w:r>
      <w:r w:rsidR="002A23B2">
        <w:fldChar w:fldCharType="begin"/>
      </w:r>
      <w:r w:rsidR="002A23B2">
        <w:instrText xml:space="preserve"> ADDIN EN.CITE &lt;EndNote&gt;&lt;Cite&gt;&lt;Author&gt;Ravpreet&lt;/Author&gt;&lt;Year&gt;2023&lt;/Year&gt;&lt;RecNum&gt;1&lt;/RecNum&gt;&lt;DisplayText&gt;[2]&lt;/DisplayText&gt;&lt;record&gt;&lt;rec-number&gt;1&lt;/rec-number&gt;&lt;foreign-keys&gt;&lt;key app="EN" db-id="epv0etvs2pfr99e5xxpv5027xe05stzr22vd" timestamp="1738157543"&gt;1&lt;/key&gt;&lt;/foreign-keys&gt;&lt;ref-type name="Journal Article"&gt;17&lt;/ref-type&gt;&lt;contributors&gt;&lt;authors&gt;&lt;author&gt;&lt;style face="normal" font="default" size="100%"&gt;Ravpreet&lt;/style&gt;&lt;style face="normal" font="default" charset="238" size="100%"&gt;,&lt;/style&gt;&lt;style face="normal" font="default" size="100%"&gt; Kaur&lt;/style&gt;&lt;/author&gt;&lt;author&gt;&lt;style face="normal" font="default" size="100%"&gt;Sarbjeet&lt;/style&gt;&lt;style face="normal" font="default" charset="238" size="100%"&gt;,&lt;/style&gt;&lt;style face="normal" font="default" size="100%"&gt; Singh&lt;/style&gt;&lt;/author&gt;&lt;/authors&gt;&lt;/contributors&gt;&lt;titles&gt;&lt;title&gt;A comprehensive review of object detection with deep learning&lt;/title&gt;&lt;secondary-title&gt;Digital Signal Processing&lt;/secondary-title&gt;&lt;/titles&gt;&lt;periodical&gt;&lt;full-title&gt;Digital Signal Processing&lt;/full-title&gt;&lt;/periodical&gt;&lt;volume&gt;132&lt;/volume&gt;&lt;dates&gt;&lt;year&gt;2023&lt;/year&gt;&lt;/dates&gt;&lt;isbn&gt;1051-2004&lt;/isbn&gt;&lt;urls&gt;&lt;/urls&gt;&lt;custom7&gt;103812&lt;/custom7&gt;&lt;/record&gt;&lt;/Cite&gt;&lt;/EndNote&gt;</w:instrText>
      </w:r>
      <w:r w:rsidR="002A23B2">
        <w:fldChar w:fldCharType="separate"/>
      </w:r>
      <w:r w:rsidR="002A23B2">
        <w:rPr>
          <w:noProof/>
        </w:rPr>
        <w:t>[2]</w:t>
      </w:r>
      <w:r w:rsidR="002A23B2">
        <w:fldChar w:fldCharType="end"/>
      </w:r>
      <w:r w:rsidR="00552E04">
        <w:t xml:space="preserve">. To je způsobeno použitím vícestupňového algoritmu či testováním velkého množství oblastí zájmu. </w:t>
      </w:r>
      <w:r w:rsidR="00552E04" w:rsidRPr="00B77125">
        <w:t xml:space="preserve">I přes to, že </w:t>
      </w:r>
      <w:r w:rsidR="007251FD" w:rsidRPr="00B77125">
        <w:t xml:space="preserve">metoda </w:t>
      </w:r>
      <w:r w:rsidR="00552E04" w:rsidRPr="00B77125">
        <w:t>R</w:t>
      </w:r>
      <w:r w:rsidR="00C254A8">
        <w:t>-</w:t>
      </w:r>
      <w:r w:rsidR="00552E04" w:rsidRPr="00B77125">
        <w:t xml:space="preserve">CNN používá CNN k extrakci </w:t>
      </w:r>
      <w:r w:rsidR="001B2B9C">
        <w:t>příznaků</w:t>
      </w:r>
      <w:r w:rsidR="00552E04" w:rsidRPr="00B77125">
        <w:t>, klasifikac</w:t>
      </w:r>
      <w:r w:rsidR="00B77125">
        <w:t>e</w:t>
      </w:r>
      <w:r w:rsidR="00552E04" w:rsidRPr="00B77125">
        <w:t xml:space="preserve"> a regresní kroky pr</w:t>
      </w:r>
      <w:r w:rsidR="00C254A8">
        <w:t xml:space="preserve">o </w:t>
      </w:r>
      <w:r w:rsidR="00552E04" w:rsidRPr="00B77125">
        <w:t xml:space="preserve">lokalizaci </w:t>
      </w:r>
      <w:proofErr w:type="spellStart"/>
      <w:r w:rsidR="00552E04" w:rsidRPr="00B77125">
        <w:t>bouding</w:t>
      </w:r>
      <w:proofErr w:type="spellEnd"/>
      <w:r w:rsidR="00552E04" w:rsidRPr="00B77125">
        <w:t xml:space="preserve"> boxů jsou zprostředkovány</w:t>
      </w:r>
      <w:r w:rsidR="007251FD" w:rsidRPr="00B77125">
        <w:t xml:space="preserve"> </w:t>
      </w:r>
      <w:r w:rsidR="00591949" w:rsidRPr="00B77125">
        <w:t>prostřednictvím</w:t>
      </w:r>
      <w:r w:rsidR="00552E04" w:rsidRPr="00B77125">
        <w:t xml:space="preserve"> SVM případně jinými algoritmy, proto se nejedná o plně neuronový model. Metoda SVM zároveň při klasifikaci objektů kontroluje oblasti zájmu</w:t>
      </w:r>
      <w:r w:rsidR="00591949" w:rsidRPr="00B77125">
        <w:t xml:space="preserve"> pro každou třídu</w:t>
      </w:r>
      <w:r w:rsidR="00552E04" w:rsidRPr="00B77125">
        <w:t xml:space="preserve"> jednotlivě, což má také významný dopad na</w:t>
      </w:r>
      <w:r w:rsidR="00552E04" w:rsidRPr="006C0BAC">
        <w:t xml:space="preserve"> </w:t>
      </w:r>
      <w:r w:rsidR="00552E04" w:rsidRPr="00B77125">
        <w:t>rychlost detekce</w:t>
      </w:r>
      <w:r w:rsidR="00B77125">
        <w:t xml:space="preserve"> </w:t>
      </w:r>
      <w:r w:rsidR="003801D5">
        <w:fldChar w:fldCharType="begin"/>
      </w:r>
      <w:r w:rsidR="00F3586B">
        <w:instrText xml:space="preserve"> ADDIN EN.CITE &lt;EndNote&gt;&lt;Cite&gt;&lt;Author&gt;Girshick&lt;/Author&gt;&lt;Year&gt;2014&lt;/Year&gt;&lt;RecNum&gt;18&lt;/RecNum&gt;&lt;DisplayText&gt;[13]&lt;/DisplayText&gt;&lt;record&gt;&lt;rec-number&gt;18&lt;/rec-number&gt;&lt;foreign-keys&gt;&lt;key app="EN" db-id="epv0etvs2pfr99e5xxpv5027xe05stzr22vd" timestamp="1738657716"&gt;18&lt;/key&gt;&lt;/foreign-keys&gt;&lt;ref-type name="Conference Paper"&gt;47&lt;/ref-type&gt;&lt;contributors&gt;&lt;authors&gt;&lt;author&gt;Ross Girshick&lt;/author&gt;&lt;author&gt;Jeff Donahue&lt;/author&gt;&lt;author&gt;Trevor Darrell&lt;/author&gt;&lt;author&gt;Jitendra Malik&lt;/author&gt;&lt;/authors&gt;&lt;/contributors&gt;&lt;titles&gt;&lt;title&gt;Rich feature hierarchies for accurate object detection and semantic segmentation&lt;/title&gt;&lt;secondary-title&gt; IEEE CONFERENCE ON COMPUTER VISION AND PATTERN RECOGNITION&lt;/secondary-title&gt;&lt;/titles&gt;&lt;dates&gt;&lt;year&gt;2014&lt;/year&gt;&lt;/dates&gt;&lt;pub-location&gt;&lt;style face="normal" font="default" size="100%"&gt;Columbus, OH&lt;/style&gt;&lt;style face="normal" font="default" charset="238" size="100%"&gt;, USA&lt;/style&gt;&lt;/pub-location&gt;&lt;urls&gt;&lt;/urls&gt;&lt;/record&gt;&lt;/Cite&gt;&lt;/EndNote&gt;</w:instrText>
      </w:r>
      <w:r w:rsidR="003801D5">
        <w:fldChar w:fldCharType="separate"/>
      </w:r>
      <w:r w:rsidR="00F3586B">
        <w:rPr>
          <w:noProof/>
        </w:rPr>
        <w:t>[13]</w:t>
      </w:r>
      <w:r w:rsidR="003801D5">
        <w:fldChar w:fldCharType="end"/>
      </w:r>
      <w:r w:rsidR="00552E04" w:rsidRPr="00B77125">
        <w:t>. Nutno dodat, že při vzniku architektury R</w:t>
      </w:r>
      <w:r w:rsidR="00C254A8">
        <w:t>-</w:t>
      </w:r>
      <w:r w:rsidR="00552E04" w:rsidRPr="00B77125">
        <w:t>CNN (</w:t>
      </w:r>
      <w:ins w:id="666" w:author="Ingr Jiri [2]" w:date="2025-04-29T13:48:00Z">
        <w:r w:rsidR="00F436FE">
          <w:t xml:space="preserve">v </w:t>
        </w:r>
        <w:r w:rsidR="00855D2F">
          <w:t>ro</w:t>
        </w:r>
        <w:r w:rsidR="00F436FE">
          <w:t>ce</w:t>
        </w:r>
        <w:r w:rsidR="00855D2F">
          <w:t xml:space="preserve"> </w:t>
        </w:r>
      </w:ins>
      <w:r w:rsidR="00552E04" w:rsidRPr="00B77125">
        <w:t xml:space="preserve">2014) </w:t>
      </w:r>
      <w:r w:rsidR="006C0BAC">
        <w:t xml:space="preserve">nebylo </w:t>
      </w:r>
      <w:r w:rsidR="00552E04" w:rsidRPr="00B77125">
        <w:t>použití plně</w:t>
      </w:r>
      <w:r w:rsidR="00552E04" w:rsidRPr="006C0BAC">
        <w:t xml:space="preserve"> </w:t>
      </w:r>
      <w:r w:rsidR="00552E04" w:rsidRPr="00B77125">
        <w:t>neuronového modelu</w:t>
      </w:r>
      <w:r w:rsidR="00A32C01">
        <w:t xml:space="preserve"> zdaleka</w:t>
      </w:r>
      <w:r w:rsidR="00552E04" w:rsidRPr="00B77125">
        <w:t xml:space="preserve"> </w:t>
      </w:r>
      <w:r w:rsidR="006C0BAC">
        <w:t>běžné</w:t>
      </w:r>
      <w:r w:rsidR="00552E04" w:rsidRPr="00B77125">
        <w:t>.</w:t>
      </w:r>
    </w:p>
    <w:p w14:paraId="7BDEE34D" w14:textId="1DEEF6F1" w:rsidR="000D7BB4" w:rsidRDefault="000D7BB4" w:rsidP="000D7BB4">
      <w:pPr>
        <w:pStyle w:val="Nzev"/>
        <w:rPr>
          <w:ins w:id="667" w:author="Ingr Jiri [2]" w:date="2025-04-30T15:07:00Z"/>
        </w:rPr>
      </w:pPr>
      <w:ins w:id="668" w:author="Ingr Jiri [2]" w:date="2025-04-30T15:07:00Z">
        <w:r>
          <w:t>Selective search</w:t>
        </w:r>
      </w:ins>
    </w:p>
    <w:p w14:paraId="38BA25B3" w14:textId="10FA4C1B" w:rsidR="000D7BB4" w:rsidRPr="000D7BB4" w:rsidRDefault="000D7BB4" w:rsidP="000D7BB4">
      <w:ins w:id="669" w:author="Ingr Jiri [2]" w:date="2025-04-30T15:15:00Z">
        <w:r w:rsidRPr="000D7BB4">
          <w:rPr>
            <w:rPrChange w:id="670" w:author="Ingr Jiri [2]" w:date="2025-04-30T15:16:00Z">
              <w:rPr>
                <w:lang w:val="en-US"/>
              </w:rPr>
            </w:rPrChange>
          </w:rPr>
          <w:t xml:space="preserve">Při vytváření </w:t>
        </w:r>
        <w:proofErr w:type="spellStart"/>
        <w:r w:rsidRPr="000D7BB4">
          <w:rPr>
            <w:rPrChange w:id="671" w:author="Ingr Jiri [2]" w:date="2025-04-30T15:16:00Z">
              <w:rPr>
                <w:lang w:val="en-US"/>
              </w:rPr>
            </w:rPrChange>
          </w:rPr>
          <w:t>RoI</w:t>
        </w:r>
        <w:proofErr w:type="spellEnd"/>
        <w:r w:rsidRPr="000D7BB4">
          <w:rPr>
            <w:rPrChange w:id="672" w:author="Ingr Jiri [2]" w:date="2025-04-30T15:16:00Z">
              <w:rPr>
                <w:lang w:val="en-US"/>
              </w:rPr>
            </w:rPrChange>
          </w:rPr>
          <w:t xml:space="preserve"> </w:t>
        </w:r>
      </w:ins>
      <w:ins w:id="673" w:author="Ingr Jiri [2]" w:date="2025-04-30T15:16:00Z">
        <w:r w:rsidRPr="000D7BB4">
          <w:rPr>
            <w:rPrChange w:id="674" w:author="Ingr Jiri [2]" w:date="2025-04-30T15:16:00Z">
              <w:rPr>
                <w:lang w:val="en-US"/>
              </w:rPr>
            </w:rPrChange>
          </w:rPr>
          <w:t xml:space="preserve">pomocí </w:t>
        </w:r>
        <w:r>
          <w:t xml:space="preserve">algoritmu </w:t>
        </w:r>
        <w:proofErr w:type="spellStart"/>
        <w:r>
          <w:t>selective</w:t>
        </w:r>
        <w:proofErr w:type="spellEnd"/>
        <w:r>
          <w:t xml:space="preserve"> </w:t>
        </w:r>
        <w:proofErr w:type="spellStart"/>
        <w:r>
          <w:t>search</w:t>
        </w:r>
        <w:proofErr w:type="spellEnd"/>
        <w:r>
          <w:t xml:space="preserve"> se vstupní obraz nejprve rozdělí na </w:t>
        </w:r>
        <w:proofErr w:type="spellStart"/>
        <w:r>
          <w:t>superpixely</w:t>
        </w:r>
        <w:proofErr w:type="spellEnd"/>
        <w:r>
          <w:t xml:space="preserve"> – malé oblasti </w:t>
        </w:r>
      </w:ins>
      <w:ins w:id="675" w:author="Ingr Jiri [2]" w:date="2025-04-30T15:17:00Z">
        <w:r>
          <w:t>s podobnými barvami nebo texturou.</w:t>
        </w:r>
      </w:ins>
      <w:ins w:id="676" w:author="Ingr Jiri [2]" w:date="2025-04-30T15:21:00Z">
        <w:r w:rsidR="00D93891">
          <w:t xml:space="preserve"> </w:t>
        </w:r>
      </w:ins>
      <w:ins w:id="677" w:author="Ingr Jiri [2]" w:date="2025-04-30T15:25:00Z">
        <w:r w:rsidR="00D93891">
          <w:t>Následně je provedeno slučování těchto oblastí</w:t>
        </w:r>
      </w:ins>
      <w:ins w:id="678" w:author="Ingr Jiri [2]" w:date="2025-04-30T15:26:00Z">
        <w:r w:rsidR="00D93891">
          <w:t>, které se vyhodnocuje na základě společných rysů regionů</w:t>
        </w:r>
      </w:ins>
      <w:ins w:id="679" w:author="Ingr Jiri [2]" w:date="2025-04-30T15:29:00Z">
        <w:r w:rsidR="000730A1">
          <w:t>, t</w:t>
        </w:r>
      </w:ins>
      <w:ins w:id="680" w:author="Ingr Jiri [2]" w:date="2025-04-30T15:28:00Z">
        <w:r w:rsidR="000730A1">
          <w:t>ím vzniknou nové oblasti zájmu</w:t>
        </w:r>
      </w:ins>
      <w:ins w:id="681" w:author="Ingr Jiri [2]" w:date="2025-04-30T15:29:00Z">
        <w:r w:rsidR="000730A1">
          <w:t xml:space="preserve">. Zmíněný </w:t>
        </w:r>
      </w:ins>
      <w:ins w:id="682" w:author="Ingr Jiri [2]" w:date="2025-04-30T15:28:00Z">
        <w:r w:rsidR="000730A1">
          <w:t xml:space="preserve">krok </w:t>
        </w:r>
      </w:ins>
      <w:ins w:id="683" w:author="Ingr Jiri [2]" w:date="2025-04-30T15:33:00Z">
        <w:r w:rsidR="000730A1">
          <w:t xml:space="preserve">slučování </w:t>
        </w:r>
      </w:ins>
      <w:ins w:id="684" w:author="Ingr Jiri [2]" w:date="2025-04-30T15:28:00Z">
        <w:r w:rsidR="000730A1">
          <w:t xml:space="preserve">se iterativně </w:t>
        </w:r>
      </w:ins>
      <w:ins w:id="685" w:author="Ingr Jiri [2]" w:date="2025-04-30T15:29:00Z">
        <w:r w:rsidR="000730A1">
          <w:t xml:space="preserve">opakuje do té doby, něž se všechny </w:t>
        </w:r>
        <w:proofErr w:type="spellStart"/>
        <w:r w:rsidR="000730A1">
          <w:t>RoI</w:t>
        </w:r>
        <w:proofErr w:type="spellEnd"/>
        <w:r w:rsidR="000730A1">
          <w:t xml:space="preserve"> postupně </w:t>
        </w:r>
      </w:ins>
      <w:ins w:id="686" w:author="Ingr Jiri [2]" w:date="2025-04-30T15:33:00Z">
        <w:r w:rsidR="000730A1">
          <w:t xml:space="preserve">opět </w:t>
        </w:r>
      </w:ins>
      <w:ins w:id="687" w:author="Ingr Jiri [2]" w:date="2025-04-30T15:29:00Z">
        <w:r w:rsidR="000730A1">
          <w:t xml:space="preserve">spojí </w:t>
        </w:r>
      </w:ins>
      <w:ins w:id="688" w:author="Ingr Jiri [2]" w:date="2025-04-30T15:30:00Z">
        <w:r w:rsidR="000730A1">
          <w:t>do jedné oblasti obsahující celý vstupní obraz.</w:t>
        </w:r>
      </w:ins>
      <w:ins w:id="689" w:author="Ingr Jiri [2]" w:date="2025-04-30T15:31:00Z">
        <w:r w:rsidR="000730A1">
          <w:t xml:space="preserve"> Všechny vznik</w:t>
        </w:r>
      </w:ins>
      <w:ins w:id="690" w:author="Ingr Jiri [2]" w:date="2025-04-30T15:32:00Z">
        <w:r w:rsidR="000730A1">
          <w:t xml:space="preserve">lé návrhy </w:t>
        </w:r>
        <w:proofErr w:type="spellStart"/>
        <w:r w:rsidR="000730A1">
          <w:t>RoI</w:t>
        </w:r>
      </w:ins>
      <w:proofErr w:type="spellEnd"/>
      <w:ins w:id="691" w:author="Ingr Jiri [2]" w:date="2025-04-30T15:33:00Z">
        <w:r w:rsidR="000730A1">
          <w:t xml:space="preserve"> </w:t>
        </w:r>
      </w:ins>
      <w:ins w:id="692" w:author="Ingr Jiri [2]" w:date="2025-04-30T15:32:00Z">
        <w:r w:rsidR="000730A1">
          <w:t xml:space="preserve">v průběhu </w:t>
        </w:r>
        <w:proofErr w:type="spellStart"/>
        <w:r w:rsidR="000730A1">
          <w:t>selective</w:t>
        </w:r>
        <w:proofErr w:type="spellEnd"/>
        <w:r w:rsidR="000730A1">
          <w:t xml:space="preserve"> </w:t>
        </w:r>
        <w:proofErr w:type="spellStart"/>
        <w:r w:rsidR="000730A1">
          <w:t>search</w:t>
        </w:r>
        <w:proofErr w:type="spellEnd"/>
        <w:r w:rsidR="000730A1">
          <w:t xml:space="preserve"> </w:t>
        </w:r>
      </w:ins>
      <w:ins w:id="693" w:author="Ingr Jiri [2]" w:date="2025-04-30T15:34:00Z">
        <w:r w:rsidR="000730A1">
          <w:t xml:space="preserve">(často nižší tisíce oblastí) </w:t>
        </w:r>
      </w:ins>
      <w:ins w:id="694" w:author="Ingr Jiri [2]" w:date="2025-04-30T15:32:00Z">
        <w:r w:rsidR="000730A1">
          <w:t>jsou následně předány</w:t>
        </w:r>
      </w:ins>
      <w:ins w:id="695" w:author="Ingr Jiri [2]" w:date="2025-04-30T15:34:00Z">
        <w:r w:rsidR="000730A1">
          <w:t xml:space="preserve"> do další fáze </w:t>
        </w:r>
      </w:ins>
      <w:ins w:id="696" w:author="Ingr Jiri [2]" w:date="2025-04-30T15:35:00Z">
        <w:r w:rsidR="000730A1">
          <w:t>detekčního algoritmu (např. R-CNN)</w:t>
        </w:r>
      </w:ins>
      <w:ins w:id="697" w:author="Ingr Jiri [2]" w:date="2025-04-30T15:36:00Z">
        <w:r w:rsidR="000730A1">
          <w:t xml:space="preserve"> </w:t>
        </w:r>
      </w:ins>
      <w:r w:rsidR="004E4571">
        <w:fldChar w:fldCharType="begin">
          <w:fldData xml:space="preserve">PEVuZE5vdGU+PENpdGU+PEF1dGhvcj5VaWpsaW5nczwvQXV0aG9yPjxZZWFyPjIwMTI8L1llYXI+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</w:fldData>
        </w:fldChar>
      </w:r>
      <w:r w:rsidR="004E4571">
        <w:instrText xml:space="preserve"> ADDIN EN.CITE </w:instrText>
      </w:r>
      <w:r w:rsidR="004E4571">
        <w:fldChar w:fldCharType="begin">
          <w:fldData xml:space="preserve">PEVuZE5vdGU+PENpdGU+PEF1dGhvcj5VaWpsaW5nczwvQXV0aG9yPjxZZWFyPjIwMTI8L1llYXI+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</w:fldData>
        </w:fldChar>
      </w:r>
      <w:r w:rsidR="004E4571">
        <w:instrText xml:space="preserve"> ADDIN EN.CITE.DATA </w:instrText>
      </w:r>
      <w:r w:rsidR="004E4571">
        <w:fldChar w:fldCharType="end"/>
      </w:r>
      <w:r w:rsidR="004E4571">
        <w:fldChar w:fldCharType="separate"/>
      </w:r>
      <w:r w:rsidR="004E4571">
        <w:rPr>
          <w:noProof/>
        </w:rPr>
        <w:t>[14]</w:t>
      </w:r>
      <w:r w:rsidR="004E4571">
        <w:fldChar w:fldCharType="end"/>
      </w:r>
      <w:ins w:id="698" w:author="Ingr Jiri [2]" w:date="2025-04-30T15:35:00Z">
        <w:r w:rsidR="000730A1">
          <w:t>.</w:t>
        </w:r>
      </w:ins>
    </w:p>
    <w:p w14:paraId="5ECFDB07" w14:textId="6D37EEB6" w:rsidR="00956EBE" w:rsidRPr="002E41F3" w:rsidRDefault="00956EBE" w:rsidP="00591949">
      <w:pPr>
        <w:pStyle w:val="Nadpis3"/>
      </w:pPr>
      <w:bookmarkStart w:id="699" w:name="_Toc198115551"/>
      <w:r w:rsidRPr="002E41F3">
        <w:t>Fast</w:t>
      </w:r>
      <w:r w:rsidR="00C254A8">
        <w:t xml:space="preserve"> </w:t>
      </w:r>
      <w:r w:rsidRPr="002E41F3">
        <w:t>R</w:t>
      </w:r>
      <w:r w:rsidR="00C254A8">
        <w:t>-</w:t>
      </w:r>
      <w:r w:rsidRPr="002E41F3">
        <w:t>CNN</w:t>
      </w:r>
      <w:bookmarkEnd w:id="699"/>
    </w:p>
    <w:p w14:paraId="4B031509" w14:textId="0EB023BF" w:rsidR="002E41F3" w:rsidRDefault="002E41F3" w:rsidP="002E41F3">
      <w:r w:rsidRPr="0004226B">
        <w:t>Fast</w:t>
      </w:r>
      <w:r w:rsidR="00C254A8">
        <w:t xml:space="preserve"> </w:t>
      </w:r>
      <w:r w:rsidRPr="0004226B">
        <w:t>R</w:t>
      </w:r>
      <w:r w:rsidR="00C254A8">
        <w:t>-</w:t>
      </w:r>
      <w:r w:rsidRPr="0004226B">
        <w:t xml:space="preserve">CNN přichází s vylepšením z hlediska rychlosti i přesnosti. </w:t>
      </w:r>
      <w:r w:rsidR="00AA3A26" w:rsidRPr="0004226B">
        <w:t>Na rozdíl od předchozího, tato architektura spojuje tři části</w:t>
      </w:r>
      <w:r w:rsidR="007251FD" w:rsidRPr="0004226B">
        <w:t>:</w:t>
      </w:r>
      <w:r w:rsidR="00AA3A26" w:rsidRPr="0004226B">
        <w:t xml:space="preserve"> extrakci </w:t>
      </w:r>
      <w:r w:rsidR="001B2B9C">
        <w:t>příznaků</w:t>
      </w:r>
      <w:r w:rsidR="00AA3A26" w:rsidRPr="0004226B">
        <w:t>, klasifikaci objektu a závěrečno</w:t>
      </w:r>
      <w:r w:rsidR="00AB1F0B">
        <w:t xml:space="preserve">u úpravu </w:t>
      </w:r>
      <w:proofErr w:type="spellStart"/>
      <w:r w:rsidR="00AB1F0B">
        <w:t>bouding</w:t>
      </w:r>
      <w:proofErr w:type="spellEnd"/>
      <w:r w:rsidR="00AB1F0B">
        <w:t xml:space="preserve"> boxu do jedné</w:t>
      </w:r>
      <w:r w:rsidR="00AA3A26" w:rsidRPr="0004226B">
        <w:t>.</w:t>
      </w:r>
      <w:r w:rsidR="000C6B4B" w:rsidRPr="0004226B">
        <w:t xml:space="preserve"> Zároveň optimalizuje práci s oblastmi zájmu, kdy do </w:t>
      </w:r>
      <w:r w:rsidR="00591949" w:rsidRPr="0004226B">
        <w:t>neuronové</w:t>
      </w:r>
      <w:r w:rsidR="00591949">
        <w:t xml:space="preserve"> sítě</w:t>
      </w:r>
      <w:r w:rsidR="000C6B4B">
        <w:t xml:space="preserve"> vstupuje celý obraz</w:t>
      </w:r>
      <w:r w:rsidR="003A6D96">
        <w:t>, který je zpracován jedním průchodem přes CNN</w:t>
      </w:r>
      <w:r w:rsidR="000C6B4B">
        <w:t xml:space="preserve"> a výstupem je společná </w:t>
      </w:r>
      <w:r w:rsidR="003A6D96">
        <w:t xml:space="preserve">mapa </w:t>
      </w:r>
      <w:r w:rsidR="001B2B9C">
        <w:t>příznaků</w:t>
      </w:r>
      <w:r w:rsidR="000C6B4B">
        <w:t>.</w:t>
      </w:r>
      <w:r w:rsidR="003A6D96">
        <w:t xml:space="preserve"> Z této mapy</w:t>
      </w:r>
      <w:r w:rsidR="007251FD">
        <w:t xml:space="preserve"> se</w:t>
      </w:r>
      <w:r w:rsidR="003A6D96">
        <w:t xml:space="preserve"> vyber</w:t>
      </w:r>
      <w:r w:rsidR="007251FD">
        <w:t>ou</w:t>
      </w:r>
      <w:r w:rsidR="003A6D96">
        <w:t xml:space="preserve"> </w:t>
      </w:r>
      <w:proofErr w:type="spellStart"/>
      <w:r w:rsidR="003A6D96">
        <w:t>selective</w:t>
      </w:r>
      <w:proofErr w:type="spellEnd"/>
      <w:r w:rsidR="003A6D96">
        <w:t xml:space="preserve"> </w:t>
      </w:r>
      <w:proofErr w:type="spellStart"/>
      <w:r w:rsidR="003A6D96">
        <w:t>search</w:t>
      </w:r>
      <w:proofErr w:type="spellEnd"/>
      <w:r w:rsidR="003A6D96">
        <w:t xml:space="preserve"> metodou sledované oblasti zájmu. Na získan</w:t>
      </w:r>
      <w:r w:rsidR="00591949">
        <w:t>ých</w:t>
      </w:r>
      <w:r w:rsidR="003A6D96">
        <w:t xml:space="preserve"> </w:t>
      </w:r>
      <w:proofErr w:type="spellStart"/>
      <w:r w:rsidR="003A6D96">
        <w:t>RoI</w:t>
      </w:r>
      <w:proofErr w:type="spellEnd"/>
      <w:r w:rsidR="003A6D96">
        <w:t xml:space="preserve"> je aplikován </w:t>
      </w:r>
      <w:commentRangeStart w:id="700"/>
      <w:proofErr w:type="spellStart"/>
      <w:r w:rsidR="003A6D96">
        <w:t>pooling</w:t>
      </w:r>
      <w:commentRangeEnd w:id="700"/>
      <w:proofErr w:type="spellEnd"/>
      <w:r w:rsidR="00D571B9">
        <w:rPr>
          <w:rStyle w:val="Odkaznakoment"/>
        </w:rPr>
        <w:commentReference w:id="700"/>
      </w:r>
      <w:r w:rsidR="003A6D96">
        <w:t xml:space="preserve">, který </w:t>
      </w:r>
      <w:r w:rsidR="00206B81">
        <w:t>zajistí</w:t>
      </w:r>
      <w:r w:rsidR="003A6D96">
        <w:t xml:space="preserve"> vytvoření fixních délek vektorů </w:t>
      </w:r>
      <w:r w:rsidR="001B2B9C">
        <w:t>příznaků</w:t>
      </w:r>
      <w:r w:rsidR="003A6D96">
        <w:t xml:space="preserve">. Ty </w:t>
      </w:r>
      <w:r w:rsidR="003A6D96">
        <w:lastRenderedPageBreak/>
        <w:t xml:space="preserve">jsou poslány do plně propojené CNN, která současně klasifikuje třídu objektu a zároveň provádí přesnou lokalizaci využitím </w:t>
      </w:r>
      <w:proofErr w:type="spellStart"/>
      <w:r w:rsidR="003A6D96">
        <w:t>softmax</w:t>
      </w:r>
      <w:proofErr w:type="spellEnd"/>
      <w:r w:rsidR="003A6D96">
        <w:t xml:space="preserve"> vrstvy a lineární regrese </w:t>
      </w:r>
      <w:r w:rsidR="00636825">
        <w:fldChar w:fldCharType="begin"/>
      </w:r>
      <w:r w:rsidR="00636825">
        <w:instrText xml:space="preserve"> ADDIN EN.CITE &lt;EndNote&gt;&lt;Cite&gt;&lt;Author&gt;Ravpreet&lt;/Author&gt;&lt;Year&gt;2023&lt;/Year&gt;&lt;RecNum&gt;1&lt;/RecNum&gt;&lt;DisplayText&gt;[2]&lt;/DisplayText&gt;&lt;record&gt;&lt;rec-number&gt;1&lt;/rec-number&gt;&lt;foreign-keys&gt;&lt;key app="EN" db-id="epv0etvs2pfr99e5xxpv5027xe05stzr22vd" timestamp="1738157543"&gt;1&lt;/key&gt;&lt;/foreign-keys&gt;&lt;ref-type name="Journal Article"&gt;17&lt;/ref-type&gt;&lt;contributors&gt;&lt;authors&gt;&lt;author&gt;&lt;style face="normal" font="default" size="100%"&gt;Ravpreet&lt;/style&gt;&lt;style face="normal" font="default" charset="238" size="100%"&gt;,&lt;/style&gt;&lt;style face="normal" font="default" size="100%"&gt; Kaur&lt;/style&gt;&lt;/author&gt;&lt;author&gt;&lt;style face="normal" font="default" size="100%"&gt;Sarbjeet&lt;/style&gt;&lt;style face="normal" font="default" charset="238" size="100%"&gt;,&lt;/style&gt;&lt;style face="normal" font="default" size="100%"&gt; Singh&lt;/style&gt;&lt;/author&gt;&lt;/authors&gt;&lt;/contributors&gt;&lt;titles&gt;&lt;title&gt;A comprehensive review of object detection with deep learning&lt;/title&gt;&lt;secondary-title&gt;Digital Signal Processing&lt;/secondary-title&gt;&lt;/titles&gt;&lt;periodical&gt;&lt;full-title&gt;Digital Signal Processing&lt;/full-title&gt;&lt;/periodical&gt;&lt;volume&gt;132&lt;/volume&gt;&lt;dates&gt;&lt;year&gt;2023&lt;/year&gt;&lt;/dates&gt;&lt;isbn&gt;1051-2004&lt;/isbn&gt;&lt;urls&gt;&lt;/urls&gt;&lt;custom7&gt;103812&lt;/custom7&gt;&lt;/record&gt;&lt;/Cite&gt;&lt;/EndNote&gt;</w:instrText>
      </w:r>
      <w:r w:rsidR="00636825">
        <w:fldChar w:fldCharType="separate"/>
      </w:r>
      <w:r w:rsidR="00636825">
        <w:rPr>
          <w:noProof/>
        </w:rPr>
        <w:t>[2]</w:t>
      </w:r>
      <w:r w:rsidR="00636825">
        <w:fldChar w:fldCharType="end"/>
      </w:r>
      <w:r w:rsidR="003A6D96">
        <w:t>.</w:t>
      </w:r>
    </w:p>
    <w:p w14:paraId="579D0FC0" w14:textId="474AD306" w:rsidR="003A6D96" w:rsidRPr="002E41F3" w:rsidRDefault="003A6D96" w:rsidP="002E41F3">
      <w:r>
        <w:t>Ačkoliv se jedná o výrazný pokrok oproti architektuře R</w:t>
      </w:r>
      <w:r w:rsidR="00C254A8">
        <w:t>-</w:t>
      </w:r>
      <w:r>
        <w:t xml:space="preserve">CNN, stále se jedná o časově náročný proces zejména kvůli využití konvenčních metod pro vyhledávání oblastí zájmu, jako je algoritmus </w:t>
      </w:r>
      <w:proofErr w:type="spellStart"/>
      <w:r>
        <w:t>selective</w:t>
      </w:r>
      <w:proofErr w:type="spellEnd"/>
      <w:r>
        <w:t xml:space="preserve"> </w:t>
      </w:r>
      <w:proofErr w:type="spellStart"/>
      <w:r>
        <w:t>search</w:t>
      </w:r>
      <w:proofErr w:type="spellEnd"/>
      <w:r>
        <w:t xml:space="preserve"> </w:t>
      </w:r>
      <w:r w:rsidR="00370278">
        <w:fldChar w:fldCharType="begin"/>
      </w:r>
      <w:r w:rsidR="00370278">
        <w:instrText xml:space="preserve"> ADDIN EN.CITE &lt;EndNote&gt;&lt;Cite&gt;&lt;Author&gt;Ravpreet&lt;/Author&gt;&lt;Year&gt;2023&lt;/Year&gt;&lt;RecNum&gt;1&lt;/RecNum&gt;&lt;DisplayText&gt;[2]&lt;/DisplayText&gt;&lt;record&gt;&lt;rec-number&gt;1&lt;/rec-number&gt;&lt;foreign-keys&gt;&lt;key app="EN" db-id="epv0etvs2pfr99e5xxpv5027xe05stzr22vd" timestamp="1738157543"&gt;1&lt;/key&gt;&lt;/foreign-keys&gt;&lt;ref-type name="Journal Article"&gt;17&lt;/ref-type&gt;&lt;contributors&gt;&lt;authors&gt;&lt;author&gt;&lt;style face="normal" font="default" size="100%"&gt;Ravpreet&lt;/style&gt;&lt;style face="normal" font="default" charset="238" size="100%"&gt;,&lt;/style&gt;&lt;style face="normal" font="default" size="100%"&gt; Kaur&lt;/style&gt;&lt;/author&gt;&lt;author&gt;&lt;style face="normal" font="default" size="100%"&gt;Sarbjeet&lt;/style&gt;&lt;style face="normal" font="default" charset="238" size="100%"&gt;,&lt;/style&gt;&lt;style face="normal" font="default" size="100%"&gt; Singh&lt;/style&gt;&lt;/author&gt;&lt;/authors&gt;&lt;/contributors&gt;&lt;titles&gt;&lt;title&gt;A comprehensive review of object detection with deep learning&lt;/title&gt;&lt;secondary-title&gt;Digital Signal Processing&lt;/secondary-title&gt;&lt;/titles&gt;&lt;periodical&gt;&lt;full-title&gt;Digital Signal Processing&lt;/full-title&gt;&lt;/periodical&gt;&lt;volume&gt;132&lt;/volume&gt;&lt;dates&gt;&lt;year&gt;2023&lt;/year&gt;&lt;/dates&gt;&lt;isbn&gt;1051-2004&lt;/isbn&gt;&lt;urls&gt;&lt;/urls&gt;&lt;custom7&gt;103812&lt;/custom7&gt;&lt;/record&gt;&lt;/Cite&gt;&lt;/EndNote&gt;</w:instrText>
      </w:r>
      <w:r w:rsidR="00370278">
        <w:fldChar w:fldCharType="separate"/>
      </w:r>
      <w:r w:rsidR="00370278">
        <w:rPr>
          <w:noProof/>
        </w:rPr>
        <w:t>[2]</w:t>
      </w:r>
      <w:r w:rsidR="00370278">
        <w:fldChar w:fldCharType="end"/>
      </w:r>
      <w:r>
        <w:t xml:space="preserve">. </w:t>
      </w:r>
    </w:p>
    <w:p w14:paraId="7E387E19" w14:textId="31AFB807" w:rsidR="00956EBE" w:rsidRDefault="00956EBE" w:rsidP="00591949">
      <w:pPr>
        <w:pStyle w:val="Nadpis3"/>
      </w:pPr>
      <w:bookmarkStart w:id="701" w:name="_Toc198115552"/>
      <w:proofErr w:type="spellStart"/>
      <w:r w:rsidRPr="002E41F3">
        <w:t>Faster</w:t>
      </w:r>
      <w:proofErr w:type="spellEnd"/>
      <w:r w:rsidR="00C254A8">
        <w:t xml:space="preserve"> </w:t>
      </w:r>
      <w:r w:rsidRPr="002E41F3">
        <w:t>R</w:t>
      </w:r>
      <w:r w:rsidR="00C254A8">
        <w:t>-</w:t>
      </w:r>
      <w:r w:rsidRPr="002E41F3">
        <w:t>CNN</w:t>
      </w:r>
      <w:bookmarkEnd w:id="701"/>
    </w:p>
    <w:p w14:paraId="61FE44C9" w14:textId="4166620B" w:rsidR="00DD05EB" w:rsidRPr="00DD05EB" w:rsidRDefault="00DD05EB" w:rsidP="00DD05EB">
      <w:r>
        <w:t xml:space="preserve">Architektura </w:t>
      </w:r>
      <w:proofErr w:type="spellStart"/>
      <w:r>
        <w:t>Faster</w:t>
      </w:r>
      <w:proofErr w:type="spellEnd"/>
      <w:r w:rsidR="00C254A8">
        <w:t xml:space="preserve"> </w:t>
      </w:r>
      <w:r>
        <w:t>R</w:t>
      </w:r>
      <w:r w:rsidR="00C254A8">
        <w:t>-</w:t>
      </w:r>
      <w:r>
        <w:t>CNN navazuje a vylepšuje předchozí Fast</w:t>
      </w:r>
      <w:r w:rsidR="00C254A8">
        <w:t xml:space="preserve"> </w:t>
      </w:r>
      <w:r>
        <w:t>R</w:t>
      </w:r>
      <w:r w:rsidR="00C254A8">
        <w:t>-</w:t>
      </w:r>
      <w:r>
        <w:t xml:space="preserve">CNN. Nahrazuje tradiční </w:t>
      </w:r>
      <w:r w:rsidR="005F2A68">
        <w:t xml:space="preserve">časově náročné </w:t>
      </w:r>
      <w:r>
        <w:t xml:space="preserve">přístupy pro vyhledávání oblastí zájmu jako </w:t>
      </w:r>
      <w:proofErr w:type="spellStart"/>
      <w:r w:rsidR="000544A0">
        <w:t>s</w:t>
      </w:r>
      <w:r>
        <w:t>elective</w:t>
      </w:r>
      <w:proofErr w:type="spellEnd"/>
      <w:r>
        <w:t xml:space="preserve"> </w:t>
      </w:r>
      <w:proofErr w:type="spellStart"/>
      <w:r w:rsidR="000544A0">
        <w:t>s</w:t>
      </w:r>
      <w:r>
        <w:t>earch</w:t>
      </w:r>
      <w:proofErr w:type="spellEnd"/>
      <w:r>
        <w:t xml:space="preserve"> nebo MCG (</w:t>
      </w:r>
      <w:proofErr w:type="spellStart"/>
      <w:r>
        <w:t>M</w:t>
      </w:r>
      <w:r w:rsidRPr="00DD05EB">
        <w:t>ultiscale</w:t>
      </w:r>
      <w:proofErr w:type="spellEnd"/>
      <w:r w:rsidRPr="00DD05EB">
        <w:t xml:space="preserve"> </w:t>
      </w:r>
      <w:proofErr w:type="spellStart"/>
      <w:r w:rsidR="000544A0">
        <w:t>c</w:t>
      </w:r>
      <w:r w:rsidRPr="00DD05EB">
        <w:t>ombinatorial</w:t>
      </w:r>
      <w:proofErr w:type="spellEnd"/>
      <w:r w:rsidRPr="00DD05EB">
        <w:t xml:space="preserve"> </w:t>
      </w:r>
      <w:proofErr w:type="spellStart"/>
      <w:r w:rsidR="000544A0">
        <w:t>g</w:t>
      </w:r>
      <w:r w:rsidRPr="00DD05EB">
        <w:t>rouping</w:t>
      </w:r>
      <w:proofErr w:type="spellEnd"/>
      <w:r>
        <w:t>) pomocí CNN zvan</w:t>
      </w:r>
      <w:r w:rsidR="00D126B4">
        <w:t>é</w:t>
      </w:r>
      <w:r>
        <w:t xml:space="preserve"> </w:t>
      </w:r>
      <w:proofErr w:type="spellStart"/>
      <w:r>
        <w:t>Regional</w:t>
      </w:r>
      <w:proofErr w:type="spellEnd"/>
      <w:r>
        <w:t xml:space="preserve"> </w:t>
      </w:r>
      <w:proofErr w:type="spellStart"/>
      <w:r>
        <w:t>Proposal</w:t>
      </w:r>
      <w:proofErr w:type="spellEnd"/>
      <w:r>
        <w:t xml:space="preserve"> Network (RPN)</w:t>
      </w:r>
      <w:r w:rsidR="005F2A68">
        <w:t xml:space="preserve">, která je schopna se v průběhu tréninku učit </w:t>
      </w:r>
      <w:r w:rsidR="007363A8">
        <w:fldChar w:fldCharType="begin"/>
      </w:r>
      <w:r w:rsidR="007363A8">
        <w:instrText xml:space="preserve"> ADDIN EN.CITE &lt;EndNote&gt;&lt;Cite&gt;&lt;Author&gt;Ravpreet&lt;/Author&gt;&lt;Year&gt;2023&lt;/Year&gt;&lt;RecNum&gt;1&lt;/RecNum&gt;&lt;DisplayText&gt;[2]&lt;/DisplayText&gt;&lt;record&gt;&lt;rec-number&gt;1&lt;/rec-number&gt;&lt;foreign-keys&gt;&lt;key app="EN" db-id="epv0etvs2pfr99e5xxpv5027xe05stzr22vd" timestamp="1738157543"&gt;1&lt;/key&gt;&lt;/foreign-keys&gt;&lt;ref-type name="Journal Article"&gt;17&lt;/ref-type&gt;&lt;contributors&gt;&lt;authors&gt;&lt;author&gt;&lt;style face="normal" font="default" size="100%"&gt;Ravpreet&lt;/style&gt;&lt;style face="normal" font="default" charset="238" size="100%"&gt;,&lt;/style&gt;&lt;style face="normal" font="default" size="100%"&gt; Kaur&lt;/style&gt;&lt;/author&gt;&lt;author&gt;&lt;style face="normal" font="default" size="100%"&gt;Sarbjeet&lt;/style&gt;&lt;style face="normal" font="default" charset="238" size="100%"&gt;,&lt;/style&gt;&lt;style face="normal" font="default" size="100%"&gt; Singh&lt;/style&gt;&lt;/author&gt;&lt;/authors&gt;&lt;/contributors&gt;&lt;titles&gt;&lt;title&gt;A comprehensive review of object detection with deep learning&lt;/title&gt;&lt;secondary-title&gt;Digital Signal Processing&lt;/secondary-title&gt;&lt;/titles&gt;&lt;periodical&gt;&lt;full-title&gt;Digital Signal Processing&lt;/full-title&gt;&lt;/periodical&gt;&lt;volume&gt;132&lt;/volume&gt;&lt;dates&gt;&lt;year&gt;2023&lt;/year&gt;&lt;/dates&gt;&lt;isbn&gt;1051-2004&lt;/isbn&gt;&lt;urls&gt;&lt;/urls&gt;&lt;custom7&gt;103812&lt;/custom7&gt;&lt;/record&gt;&lt;/Cite&gt;&lt;/EndNote&gt;</w:instrText>
      </w:r>
      <w:r w:rsidR="007363A8">
        <w:fldChar w:fldCharType="separate"/>
      </w:r>
      <w:r w:rsidR="007363A8">
        <w:rPr>
          <w:noProof/>
        </w:rPr>
        <w:t>[2]</w:t>
      </w:r>
      <w:r w:rsidR="007363A8">
        <w:fldChar w:fldCharType="end"/>
      </w:r>
      <w:r>
        <w:t>.</w:t>
      </w:r>
      <w:r w:rsidR="005F2A68">
        <w:t xml:space="preserve"> Zavedení RPN zrychluje dobu zpracování obrazu z několika sekund na </w:t>
      </w:r>
      <w:r w:rsidR="005F2A68" w:rsidRPr="00D571B9">
        <w:t>milisekundy</w:t>
      </w:r>
      <w:r w:rsidR="00025371">
        <w:t xml:space="preserve"> </w:t>
      </w:r>
      <w:r w:rsidR="00025371">
        <w:fldChar w:fldCharType="begin"/>
      </w:r>
      <w:r w:rsidR="004E4571">
        <w:instrText xml:space="preserve"> ADDIN EN.CITE &lt;EndNote&gt;&lt;Cite&gt;&lt;Author&gt;Ahmed&lt;/Author&gt;&lt;Year&gt;2023&lt;/Year&gt;&lt;RecNum&gt;11&lt;/RecNum&gt;&lt;DisplayText&gt;[15]&lt;/DisplayText&gt;&lt;record&gt;&lt;rec-number&gt;11&lt;/rec-number&gt;&lt;foreign-keys&gt;&lt;key app="EN" db-id="epv0etvs2pfr99e5xxpv5027xe05stzr22vd" timestamp="1738181447"&gt;11&lt;/key&gt;&lt;/foreign-keys&gt;&lt;ref-type name="Journal Article"&gt;17&lt;/ref-type&gt;&lt;contributors&gt;&lt;authors&gt;&lt;author&gt;Ahmed, Khandakar&lt;/author&gt;&lt;author&gt;Ghareh Mohammadi, Farid&lt;/author&gt;&lt;author&gt;Matus, Manuel&lt;/author&gt;&lt;author&gt;Shenavarmasouleh, Farzan&lt;/author&gt;&lt;author&gt;Pereira, Luiz&lt;/author&gt;&lt;author&gt;Ioannis, Zisis&lt;/author&gt;&lt;author&gt;Amini, M. Hadi&lt;/author&gt;&lt;/authors&gt;&lt;/contributors&gt;&lt;titles&gt;&lt;title&gt;Towards Real-time House Detection in Aerial Imagery Using Faster Region-based Convolutional Neural Network&lt;/title&gt;&lt;secondary-title&gt;IPSI Transactions on Internet Research&lt;/secondary-title&gt;&lt;/titles&gt;&lt;periodical&gt;&lt;full-title&gt;IPSI Transactions on Internet Research&lt;/full-title&gt;&lt;/periodical&gt;&lt;pages&gt;46-54&lt;/pages&gt;&lt;volume&gt;&lt;style face="normal" font="default" charset="238" size="100%"&gt;19&lt;/style&gt;&lt;/volume&gt;&lt;number&gt;&lt;style face="normal" font="default" charset="238" size="100%"&gt;2&lt;/style&gt;&lt;/number&gt;&lt;dates&gt;&lt;year&gt;&lt;style face="normal" font="default" charset="238" size="100%"&gt;2023&lt;/style&gt;&lt;/year&gt;&lt;/dates&gt;&lt;urls&gt;&lt;/urls&gt;&lt;electronic-resource-num&gt;10.58245/ipsi.tir.2302.06&lt;/electronic-resource-num&gt;&lt;/record&gt;&lt;/Cite&gt;&lt;/EndNote&gt;</w:instrText>
      </w:r>
      <w:r w:rsidR="00025371">
        <w:fldChar w:fldCharType="separate"/>
      </w:r>
      <w:r w:rsidR="004E4571">
        <w:rPr>
          <w:noProof/>
        </w:rPr>
        <w:t>[15]</w:t>
      </w:r>
      <w:r w:rsidR="00025371">
        <w:fldChar w:fldCharType="end"/>
      </w:r>
      <w:r w:rsidR="005F2A68">
        <w:t xml:space="preserve">. </w:t>
      </w:r>
      <w:commentRangeStart w:id="702"/>
      <w:del w:id="703" w:author="Ingr Jiri [2]" w:date="2025-04-29T13:55:00Z">
        <w:r w:rsidR="005F2A68" w:rsidDel="004B0CC7">
          <w:delText>Díky propojení vrstev RPN</w:delText>
        </w:r>
      </w:del>
      <w:ins w:id="704" w:author="Ingr Jiri [2]" w:date="2025-04-29T13:55:00Z">
        <w:r w:rsidR="004B0CC7">
          <w:t xml:space="preserve">Integrací </w:t>
        </w:r>
      </w:ins>
      <w:ins w:id="705" w:author="Ingr Jiri [2]" w:date="2025-04-29T13:56:00Z">
        <w:r w:rsidR="004B0CC7">
          <w:t>RPN do detekční sítě architektury</w:t>
        </w:r>
      </w:ins>
      <w:del w:id="706" w:author="Ingr Jiri [2]" w:date="2025-04-29T13:56:00Z">
        <w:r w:rsidR="005F2A68" w:rsidDel="004B0CC7">
          <w:delText xml:space="preserve"> s neuronovou sítí detekční </w:delText>
        </w:r>
        <w:r w:rsidR="00316DCE" w:rsidDel="004B0CC7">
          <w:delText>sekce se zásadně zvyšuje</w:delText>
        </w:r>
      </w:del>
      <w:ins w:id="707" w:author="Ingr Jiri [2]" w:date="2025-04-29T13:56:00Z">
        <w:r w:rsidR="004B0CC7">
          <w:t xml:space="preserve"> došlo</w:t>
        </w:r>
      </w:ins>
      <w:ins w:id="708" w:author="Ingr Jiri [2]" w:date="2025-04-29T13:58:00Z">
        <w:r w:rsidR="004B0CC7">
          <w:t xml:space="preserve"> také</w:t>
        </w:r>
      </w:ins>
      <w:ins w:id="709" w:author="Ingr Jiri [2]" w:date="2025-04-29T13:56:00Z">
        <w:r w:rsidR="004B0CC7">
          <w:t xml:space="preserve"> </w:t>
        </w:r>
      </w:ins>
      <w:ins w:id="710" w:author="Ingr Jiri [2]" w:date="2025-04-29T13:58:00Z">
        <w:r w:rsidR="004B0CC7">
          <w:t>k</w:t>
        </w:r>
      </w:ins>
      <w:ins w:id="711" w:author="Ingr Jiri [2]" w:date="2025-04-29T13:57:00Z">
        <w:r w:rsidR="004B0CC7">
          <w:t> </w:t>
        </w:r>
      </w:ins>
      <w:ins w:id="712" w:author="Ingr Jiri [2]" w:date="2025-04-29T13:56:00Z">
        <w:r w:rsidR="004B0CC7">
          <w:t>výra</w:t>
        </w:r>
      </w:ins>
      <w:ins w:id="713" w:author="Ingr Jiri [2]" w:date="2025-04-29T13:57:00Z">
        <w:r w:rsidR="004B0CC7">
          <w:t>znému zlepšení</w:t>
        </w:r>
      </w:ins>
      <w:r w:rsidR="00316DCE">
        <w:t xml:space="preserve"> </w:t>
      </w:r>
      <w:ins w:id="714" w:author="Ingr Jiri [2]" w:date="2025-04-29T13:58:00Z">
        <w:r w:rsidR="004B0CC7">
          <w:t xml:space="preserve">i </w:t>
        </w:r>
      </w:ins>
      <w:ins w:id="715" w:author="Ingr Jiri [2]" w:date="2025-04-29T13:57:00Z">
        <w:r w:rsidR="004B0CC7">
          <w:t>v</w:t>
        </w:r>
      </w:ins>
      <w:del w:id="716" w:author="Ingr Jiri [2]" w:date="2025-04-29T13:57:00Z">
        <w:r w:rsidR="00316DCE" w:rsidDel="004B0CC7">
          <w:delText>i</w:delText>
        </w:r>
      </w:del>
      <w:r w:rsidR="00316DCE">
        <w:t xml:space="preserve"> přesnost</w:t>
      </w:r>
      <w:ins w:id="717" w:author="Ingr Jiri [2]" w:date="2025-04-29T13:57:00Z">
        <w:r w:rsidR="004B0CC7">
          <w:t>i</w:t>
        </w:r>
      </w:ins>
      <w:r w:rsidR="00316DCE">
        <w:t xml:space="preserve"> detekce </w:t>
      </w:r>
      <w:ins w:id="718" w:author="Ingr Jiri [2]" w:date="2025-04-29T13:58:00Z">
        <w:r w:rsidR="004B0CC7">
          <w:t>objektů</w:t>
        </w:r>
      </w:ins>
      <w:del w:id="719" w:author="Ingr Jiri [2]" w:date="2025-04-29T13:58:00Z">
        <w:r w:rsidR="00316DCE" w:rsidDel="004B0CC7">
          <w:delText xml:space="preserve">a </w:delText>
        </w:r>
        <w:r w:rsidR="00D571B9" w:rsidDel="004B0CC7">
          <w:delText>rychlost</w:delText>
        </w:r>
        <w:r w:rsidR="00316DCE" w:rsidDel="004B0CC7">
          <w:delText xml:space="preserve"> algoritmu</w:delText>
        </w:r>
      </w:del>
      <w:r w:rsidR="00316DCE">
        <w:t>.</w:t>
      </w:r>
      <w:commentRangeEnd w:id="702"/>
      <w:r w:rsidR="00F7231F">
        <w:rPr>
          <w:rStyle w:val="Odkaznakoment"/>
        </w:rPr>
        <w:commentReference w:id="702"/>
      </w:r>
    </w:p>
    <w:p w14:paraId="2D950144" w14:textId="684671DE" w:rsidR="00916097" w:rsidRDefault="00916097" w:rsidP="00591949">
      <w:pPr>
        <w:pStyle w:val="Nadpis2"/>
      </w:pPr>
      <w:bookmarkStart w:id="720" w:name="_Toc198115553"/>
      <w:proofErr w:type="spellStart"/>
      <w:r w:rsidRPr="002E41F3">
        <w:t>One-stage</w:t>
      </w:r>
      <w:proofErr w:type="spellEnd"/>
      <w:r w:rsidRPr="002E41F3">
        <w:t xml:space="preserve"> detektory</w:t>
      </w:r>
      <w:bookmarkEnd w:id="720"/>
    </w:p>
    <w:p w14:paraId="687E45B8" w14:textId="6AA57382" w:rsidR="00463DFF" w:rsidRPr="00463DFF" w:rsidRDefault="00546342" w:rsidP="00463DFF">
      <w:proofErr w:type="spellStart"/>
      <w:r>
        <w:t>One-stage</w:t>
      </w:r>
      <w:proofErr w:type="spellEnd"/>
      <w:r>
        <w:t xml:space="preserve"> </w:t>
      </w:r>
      <w:proofErr w:type="spellStart"/>
      <w:r>
        <w:t>frameworky</w:t>
      </w:r>
      <w:proofErr w:type="spellEnd"/>
      <w:r>
        <w:t xml:space="preserve"> pro detekci objektu </w:t>
      </w:r>
      <w:r w:rsidR="00423681">
        <w:t>provádí</w:t>
      </w:r>
      <w:r>
        <w:t xml:space="preserve"> </w:t>
      </w:r>
      <w:r w:rsidR="00423681">
        <w:t xml:space="preserve">lokalizaci a identifikaci objektu zároveň, </w:t>
      </w:r>
      <w:r>
        <w:t>použití hluboké konvoluční neuronové sítě. Pomocí tohoto přístupu lze dosahovat zpracování obrazu za mnohem kratší dobu, jelikož dochází pouze k jednomu průchodu vstup</w:t>
      </w:r>
      <w:r w:rsidR="0018021C">
        <w:t>u</w:t>
      </w:r>
      <w:r>
        <w:t xml:space="preserve"> neuronovou sítí, při kterém jsou lokalizovány všechny </w:t>
      </w:r>
      <w:proofErr w:type="spellStart"/>
      <w:r>
        <w:t>bounding</w:t>
      </w:r>
      <w:proofErr w:type="spellEnd"/>
      <w:r>
        <w:t xml:space="preserve"> boxy zároveň. Součástí stejného průchodu algoritmem CNN je také přiřazení hodnoty pravděpodobnosti příslušnost</w:t>
      </w:r>
      <w:r w:rsidR="000544A0">
        <w:t>i</w:t>
      </w:r>
      <w:r>
        <w:t xml:space="preserve"> </w:t>
      </w:r>
      <w:r w:rsidR="000544A0">
        <w:t xml:space="preserve">boxu </w:t>
      </w:r>
      <w:r>
        <w:t>k určit</w:t>
      </w:r>
      <w:r w:rsidR="000544A0">
        <w:t>é</w:t>
      </w:r>
      <w:r>
        <w:t xml:space="preserve"> třídě. Do této skupiny se řadí např. architektury </w:t>
      </w:r>
      <w:commentRangeStart w:id="721"/>
      <w:proofErr w:type="spellStart"/>
      <w:r>
        <w:t>DetectorNet</w:t>
      </w:r>
      <w:proofErr w:type="spellEnd"/>
      <w:r>
        <w:t xml:space="preserve">, </w:t>
      </w:r>
      <w:proofErr w:type="spellStart"/>
      <w:r>
        <w:t>OverFeat</w:t>
      </w:r>
      <w:proofErr w:type="spellEnd"/>
      <w:r>
        <w:t>, SSD nebo</w:t>
      </w:r>
      <w:r w:rsidR="002E553D">
        <w:t xml:space="preserve"> </w:t>
      </w:r>
      <w:proofErr w:type="spellStart"/>
      <w:r w:rsidR="002E553D">
        <w:t>You</w:t>
      </w:r>
      <w:proofErr w:type="spellEnd"/>
      <w:r w:rsidR="002E553D">
        <w:t xml:space="preserve"> </w:t>
      </w:r>
      <w:proofErr w:type="spellStart"/>
      <w:r w:rsidR="002E553D">
        <w:t>Only</w:t>
      </w:r>
      <w:proofErr w:type="spellEnd"/>
      <w:r w:rsidR="002E553D">
        <w:t xml:space="preserve"> </w:t>
      </w:r>
      <w:proofErr w:type="spellStart"/>
      <w:r w:rsidR="002E553D">
        <w:t>Look</w:t>
      </w:r>
      <w:proofErr w:type="spellEnd"/>
      <w:r w:rsidR="002E553D">
        <w:t xml:space="preserve"> </w:t>
      </w:r>
      <w:proofErr w:type="spellStart"/>
      <w:r w:rsidR="002E553D">
        <w:t>Once</w:t>
      </w:r>
      <w:proofErr w:type="spellEnd"/>
      <w:r>
        <w:t xml:space="preserve"> </w:t>
      </w:r>
      <w:r w:rsidR="002E553D">
        <w:t>(</w:t>
      </w:r>
      <w:r>
        <w:t>YOLO</w:t>
      </w:r>
      <w:r w:rsidR="002E553D">
        <w:t>)</w:t>
      </w:r>
      <w:commentRangeEnd w:id="721"/>
      <w:r w:rsidR="00AC5DAE">
        <w:rPr>
          <w:rStyle w:val="Odkaznakoment"/>
        </w:rPr>
        <w:commentReference w:id="721"/>
      </w:r>
      <w:r>
        <w:t xml:space="preserve"> </w:t>
      </w:r>
      <w:r w:rsidR="00985AF9">
        <w:fldChar w:fldCharType="begin"/>
      </w:r>
      <w:r w:rsidR="00985AF9">
        <w:instrText xml:space="preserve"> ADDIN EN.CITE &lt;EndNote&gt;&lt;Cite&gt;&lt;Author&gt;Ravpreet&lt;/Author&gt;&lt;Year&gt;2023&lt;/Year&gt;&lt;RecNum&gt;1&lt;/RecNum&gt;&lt;DisplayText&gt;[2]&lt;/DisplayText&gt;&lt;record&gt;&lt;rec-number&gt;1&lt;/rec-number&gt;&lt;foreign-keys&gt;&lt;key app="EN" db-id="epv0etvs2pfr99e5xxpv5027xe05stzr22vd" timestamp="1738157543"&gt;1&lt;/key&gt;&lt;/foreign-keys&gt;&lt;ref-type name="Journal Article"&gt;17&lt;/ref-type&gt;&lt;contributors&gt;&lt;authors&gt;&lt;author&gt;&lt;style face="normal" font="default" size="100%"&gt;Ravpreet&lt;/style&gt;&lt;style face="normal" font="default" charset="238" size="100%"&gt;,&lt;/style&gt;&lt;style face="normal" font="default" size="100%"&gt; Kaur&lt;/style&gt;&lt;/author&gt;&lt;author&gt;&lt;style face="normal" font="default" size="100%"&gt;Sarbjeet&lt;/style&gt;&lt;style face="normal" font="default" charset="238" size="100%"&gt;,&lt;/style&gt;&lt;style face="normal" font="default" size="100%"&gt; Singh&lt;/style&gt;&lt;/author&gt;&lt;/authors&gt;&lt;/contributors&gt;&lt;titles&gt;&lt;title&gt;A comprehensive review of object detection with deep learning&lt;/title&gt;&lt;secondary-title&gt;Digital Signal Processing&lt;/secondary-title&gt;&lt;/titles&gt;&lt;periodical&gt;&lt;full-title&gt;Digital Signal Processing&lt;/full-title&gt;&lt;/periodical&gt;&lt;volume&gt;132&lt;/volume&gt;&lt;dates&gt;&lt;year&gt;2023&lt;/year&gt;&lt;/dates&gt;&lt;isbn&gt;1051-2004&lt;/isbn&gt;&lt;urls&gt;&lt;/urls&gt;&lt;custom7&gt;103812&lt;/custom7&gt;&lt;/record&gt;&lt;/Cite&gt;&lt;/EndNote&gt;</w:instrText>
      </w:r>
      <w:r w:rsidR="00985AF9">
        <w:fldChar w:fldCharType="separate"/>
      </w:r>
      <w:r w:rsidR="00985AF9">
        <w:rPr>
          <w:noProof/>
        </w:rPr>
        <w:t>[2]</w:t>
      </w:r>
      <w:r w:rsidR="00985AF9">
        <w:fldChar w:fldCharType="end"/>
      </w:r>
      <w:r>
        <w:t>.</w:t>
      </w:r>
    </w:p>
    <w:p w14:paraId="480F31F8" w14:textId="24F31D07" w:rsidR="00277CFF" w:rsidRDefault="00277CFF" w:rsidP="00277CFF">
      <w:pPr>
        <w:pStyle w:val="Nadpis3"/>
        <w:rPr>
          <w:ins w:id="722" w:author="Ingr Jiri [2]" w:date="2025-04-29T13:51:00Z"/>
        </w:rPr>
      </w:pPr>
      <w:bookmarkStart w:id="723" w:name="_Toc191894751"/>
      <w:bookmarkStart w:id="724" w:name="_Toc198115554"/>
      <w:commentRangeStart w:id="725"/>
      <w:ins w:id="726" w:author="Ingr Jiri [2]" w:date="2025-04-29T13:53:00Z">
        <w:r w:rsidRPr="002D2D56">
          <w:t xml:space="preserve">Single Shot </w:t>
        </w:r>
        <w:proofErr w:type="spellStart"/>
        <w:r w:rsidRPr="002D2D56">
          <w:t>Multibox</w:t>
        </w:r>
        <w:proofErr w:type="spellEnd"/>
        <w:r w:rsidRPr="002D2D56">
          <w:t xml:space="preserve"> </w:t>
        </w:r>
        <w:proofErr w:type="spellStart"/>
        <w:r w:rsidRPr="002D2D56">
          <w:t>Detector</w:t>
        </w:r>
        <w:proofErr w:type="spellEnd"/>
        <w:r w:rsidRPr="002D2D56">
          <w:t xml:space="preserve"> </w:t>
        </w:r>
        <w:r>
          <w:t xml:space="preserve"> (</w:t>
        </w:r>
      </w:ins>
      <w:ins w:id="727" w:author="Ingr Jiri [2]" w:date="2025-04-29T13:51:00Z">
        <w:r>
          <w:t>SSD</w:t>
        </w:r>
      </w:ins>
      <w:bookmarkEnd w:id="723"/>
      <w:ins w:id="728" w:author="Ingr Jiri [2]" w:date="2025-04-29T13:53:00Z">
        <w:r>
          <w:t>)</w:t>
        </w:r>
        <w:commentRangeEnd w:id="725"/>
        <w:r>
          <w:rPr>
            <w:rStyle w:val="Odkaznakoment"/>
            <w:rFonts w:cs="Times New Roman"/>
            <w:b w:val="0"/>
            <w:bCs w:val="0"/>
          </w:rPr>
          <w:commentReference w:id="725"/>
        </w:r>
      </w:ins>
      <w:bookmarkEnd w:id="724"/>
    </w:p>
    <w:p w14:paraId="01404431" w14:textId="1CB788FE" w:rsidR="00982CF8" w:rsidDel="00277CFF" w:rsidRDefault="00956EBE" w:rsidP="004676EA">
      <w:pPr>
        <w:pStyle w:val="Nadpis3"/>
        <w:rPr>
          <w:del w:id="729" w:author="Ingr Jiri [2]" w:date="2025-04-29T13:51:00Z"/>
        </w:rPr>
      </w:pPr>
      <w:del w:id="730" w:author="Ingr Jiri [2]" w:date="2025-04-29T13:51:00Z">
        <w:r w:rsidDel="00277CFF">
          <w:delText>SSD</w:delText>
        </w:r>
      </w:del>
    </w:p>
    <w:p w14:paraId="689BB71A" w14:textId="0C738032" w:rsidR="002D2D56" w:rsidRPr="002D2D56" w:rsidRDefault="002D2D56" w:rsidP="002D2D56">
      <w:r w:rsidRPr="002D2D56">
        <w:t xml:space="preserve">Single Shot </w:t>
      </w:r>
      <w:proofErr w:type="spellStart"/>
      <w:r w:rsidRPr="002D2D56">
        <w:t>Multibox</w:t>
      </w:r>
      <w:proofErr w:type="spellEnd"/>
      <w:r w:rsidRPr="002D2D56">
        <w:t xml:space="preserve"> </w:t>
      </w:r>
      <w:proofErr w:type="spellStart"/>
      <w:r w:rsidRPr="002D2D56">
        <w:t>Detector</w:t>
      </w:r>
      <w:proofErr w:type="spellEnd"/>
      <w:r w:rsidRPr="002D2D56">
        <w:t xml:space="preserve"> (SSD) umožňuje detekci </w:t>
      </w:r>
      <w:r>
        <w:t xml:space="preserve">více typů objektů zároveň. Proces lokalizace objektu je </w:t>
      </w:r>
      <w:r w:rsidR="004E79FD">
        <w:t xml:space="preserve">inspirován architekturou </w:t>
      </w:r>
      <w:proofErr w:type="spellStart"/>
      <w:r w:rsidR="004E79FD">
        <w:t>Faster</w:t>
      </w:r>
      <w:proofErr w:type="spellEnd"/>
      <w:r w:rsidR="004E79FD">
        <w:t xml:space="preserve"> </w:t>
      </w:r>
      <w:r>
        <w:t>R</w:t>
      </w:r>
      <w:r w:rsidR="004E79FD">
        <w:t>-</w:t>
      </w:r>
      <w:r>
        <w:t>CNN, ze které je převzat mechanismus kotev.</w:t>
      </w:r>
      <w:r w:rsidR="00AE6DE7">
        <w:t xml:space="preserve"> Kotvové boxy jsou předdefinované obdélníky různých </w:t>
      </w:r>
      <w:r w:rsidR="00902F12">
        <w:t>poměrů stran</w:t>
      </w:r>
      <w:r w:rsidR="00AE6DE7">
        <w:t xml:space="preserve"> a velikostí. Při lokalizaci</w:t>
      </w:r>
      <w:del w:id="731" w:author="Ingr Jiri [2]" w:date="2025-04-29T14:00:00Z">
        <w:r w:rsidDel="00F7231F">
          <w:delText xml:space="preserve"> </w:delText>
        </w:r>
        <w:r w:rsidR="00AE6DE7" w:rsidDel="00F7231F">
          <w:delText>CNN</w:delText>
        </w:r>
      </w:del>
      <w:r w:rsidR="00AE6DE7">
        <w:t xml:space="preserve"> nemusí </w:t>
      </w:r>
      <w:ins w:id="732" w:author="Ingr Jiri [2]" w:date="2025-04-29T14:00:00Z">
        <w:r w:rsidR="00F7231F">
          <w:t xml:space="preserve">CNN </w:t>
        </w:r>
      </w:ins>
      <w:r w:rsidR="00AE6DE7">
        <w:t xml:space="preserve">polohu objektu předpovídat od nuly, pouze vybere jeden z těchto útvarů a </w:t>
      </w:r>
      <w:r w:rsidR="00902F12">
        <w:t xml:space="preserve">poté predikuje posuny </w:t>
      </w:r>
      <w:r w:rsidR="00902F12" w:rsidRPr="00531ABF">
        <w:t xml:space="preserve">boxu k určení přesné polohy objektu </w:t>
      </w:r>
      <w:r w:rsidR="00902F12" w:rsidRPr="00531ABF">
        <w:fldChar w:fldCharType="begin"/>
      </w:r>
      <w:r w:rsidR="004E4571">
        <w:instrText xml:space="preserve"> ADDIN EN.CITE &lt;EndNote&gt;&lt;Cite&gt;&lt;Author&gt;Kaur&lt;/Author&gt;&lt;Year&gt;2024&lt;/Year&gt;&lt;RecNum&gt;23&lt;/RecNum&gt;&lt;DisplayText&gt;[16]&lt;/DisplayText&gt;&lt;record&gt;&lt;rec-number&gt;23&lt;/rec-number&gt;&lt;foreign-keys&gt;&lt;key app="EN" db-id="epv0etvs2pfr99e5xxpv5027xe05stzr22vd" timestamp="1738674248"&gt;23&lt;/key&gt;&lt;/foreign-keys&gt;&lt;ref-type name="Conference Paper"&gt;47&lt;/ref-type&gt;&lt;contributors&gt;&lt;authors&gt;&lt;author&gt;Kaur, Sumandeep&lt;/author&gt;&lt;author&gt;Kaur, Lakhwinder&lt;/author&gt;&lt;author&gt;Lal, Madan&lt;/author&gt;&lt;/authors&gt;&lt;/contributors&gt;&lt;titles&gt;&lt;title&gt;A Review: YOLO and Its Advancements&lt;/title&gt;&lt;secondary-title&gt;6th International Conference on Recent Innovations in Computing, ICRIC 2023&lt;/secondary-title&gt;&lt;/titles&gt;&lt;pages&gt; 577 - 592&lt;/pages&gt;&lt;volume&gt;1195 LNEE&lt;/volume&gt;&lt;dates&gt;&lt;year&gt;&lt;style face="normal" font="default" size="100%"&gt;202&lt;/style&gt;&lt;style face="normal" font="default" charset="238" size="100%"&gt;4&lt;/style&gt;&lt;/year&gt;&lt;/dates&gt;&lt;pub-location&gt;Jammu, Indie&lt;/pub-location&gt;&lt;publisher&gt;Lecture Notes in Electrical Engineering&lt;/publisher&gt;&lt;urls&gt;&lt;/urls&gt;&lt;/record&gt;&lt;/Cite&gt;&lt;/EndNote&gt;</w:instrText>
      </w:r>
      <w:r w:rsidR="00902F12" w:rsidRPr="00531ABF">
        <w:fldChar w:fldCharType="separate"/>
      </w:r>
      <w:r w:rsidR="004E4571">
        <w:rPr>
          <w:noProof/>
        </w:rPr>
        <w:t>[16]</w:t>
      </w:r>
      <w:r w:rsidR="00902F12" w:rsidRPr="00531ABF">
        <w:fldChar w:fldCharType="end"/>
      </w:r>
      <w:r w:rsidR="00AE6DE7">
        <w:t xml:space="preserve">. </w:t>
      </w:r>
      <w:r>
        <w:t xml:space="preserve">Díky tomu může SSD extrahovat </w:t>
      </w:r>
      <w:r w:rsidR="001975AB">
        <w:t xml:space="preserve">příznaky </w:t>
      </w:r>
      <w:r>
        <w:t>objektů různých velikostí s podobnou přesností jako</w:t>
      </w:r>
      <w:r w:rsidR="000544A0">
        <w:t xml:space="preserve"> </w:t>
      </w:r>
      <w:proofErr w:type="spellStart"/>
      <w:r w:rsidR="004E79FD">
        <w:t>Faster</w:t>
      </w:r>
      <w:proofErr w:type="spellEnd"/>
      <w:r w:rsidR="006D19F2">
        <w:t xml:space="preserve"> </w:t>
      </w:r>
      <w:r w:rsidRPr="00BD0CF2">
        <w:t>R</w:t>
      </w:r>
      <w:r w:rsidR="004E79FD">
        <w:t>-</w:t>
      </w:r>
      <w:r w:rsidRPr="00BD0CF2">
        <w:t xml:space="preserve">CNN </w:t>
      </w:r>
      <w:r w:rsidR="00985AF9" w:rsidRPr="00BD0CF2">
        <w:fldChar w:fldCharType="begin"/>
      </w:r>
      <w:r w:rsidR="00985AF9" w:rsidRPr="00BD0CF2">
        <w:instrText xml:space="preserve"> ADDIN EN.CITE &lt;EndNote&gt;&lt;Cite&gt;&lt;Author&gt;Ravpreet&lt;/Author&gt;&lt;Year&gt;2023&lt;/Year&gt;&lt;RecNum&gt;1&lt;/RecNum&gt;&lt;DisplayText&gt;[2]&lt;/DisplayText&gt;&lt;record&gt;&lt;rec-number&gt;1&lt;/rec-number&gt;&lt;foreign-keys&gt;&lt;key app="EN" db-id="epv0etvs2pfr99e5xxpv5027xe05stzr22vd" timestamp="1738157543"&gt;1&lt;/key&gt;&lt;/foreign-keys&gt;&lt;ref-type name="Journal Article"&gt;17&lt;/ref-type&gt;&lt;contributors&gt;&lt;authors&gt;&lt;author&gt;&lt;style face="normal" font="default" size="100%"&gt;Ravpreet&lt;/style&gt;&lt;style face="normal" font="default" charset="238" size="100%"&gt;,&lt;/style&gt;&lt;style face="normal" font="default" size="100%"&gt; Kaur&lt;/style&gt;&lt;/author&gt;&lt;author&gt;&lt;style face="normal" font="default" size="100%"&gt;Sarbjeet&lt;/style&gt;&lt;style face="normal" font="default" charset="238" size="100%"&gt;,&lt;/style&gt;&lt;style face="normal" font="default" size="100%"&gt; Singh&lt;/style&gt;&lt;/author&gt;&lt;/authors&gt;&lt;/contributors&gt;&lt;titles&gt;&lt;title&gt;A comprehensive review of object detection with deep learning&lt;/title&gt;&lt;secondary-title&gt;Digital Signal Processing&lt;/secondary-title&gt;&lt;/titles&gt;&lt;periodical&gt;&lt;full-title&gt;Digital Signal Processing&lt;/full-title&gt;&lt;/periodical&gt;&lt;volume&gt;132&lt;/volume&gt;&lt;dates&gt;&lt;year&gt;2023&lt;/year&gt;&lt;/dates&gt;&lt;isbn&gt;1051-2004&lt;/isbn&gt;&lt;urls&gt;&lt;/urls&gt;&lt;custom7&gt;103812&lt;/custom7&gt;&lt;/record&gt;&lt;/Cite&gt;&lt;/EndNote&gt;</w:instrText>
      </w:r>
      <w:r w:rsidR="00985AF9" w:rsidRPr="00BD0CF2">
        <w:fldChar w:fldCharType="separate"/>
      </w:r>
      <w:r w:rsidR="00985AF9" w:rsidRPr="00BD0CF2">
        <w:rPr>
          <w:noProof/>
        </w:rPr>
        <w:t>[2]</w:t>
      </w:r>
      <w:r w:rsidR="00985AF9" w:rsidRPr="00BD0CF2">
        <w:fldChar w:fldCharType="end"/>
      </w:r>
      <w:r w:rsidRPr="00BD0CF2">
        <w:t xml:space="preserve">. </w:t>
      </w:r>
      <w:r w:rsidR="006D19F2">
        <w:t>Algoritmus využívá neuronovou síť VGG-16</w:t>
      </w:r>
      <w:r w:rsidR="00BD0CF2" w:rsidRPr="00BD0CF2">
        <w:t xml:space="preserve"> </w:t>
      </w:r>
      <w:r w:rsidR="00BD0CF2" w:rsidRPr="00BD0CF2">
        <w:fldChar w:fldCharType="begin"/>
      </w:r>
      <w:r w:rsidR="004E4571">
        <w:instrText xml:space="preserve"> ADDIN EN.CITE &lt;EndNote&gt;&lt;Cite&gt;&lt;Author&gt;Aziz&lt;/Author&gt;&lt;Year&gt;2020&lt;/Year&gt;&lt;RecNum&gt;19&lt;/RecNum&gt;&lt;DisplayText&gt;[17]&lt;/DisplayText&gt;&lt;record&gt;&lt;rec-number&gt;19&lt;/rec-number&gt;&lt;foreign-keys&gt;&lt;key app="EN" db-id="epv0etvs2pfr99e5xxpv5027xe05stzr22vd" timestamp="1738660736"&gt;19&lt;/key&gt;&lt;/foreign-keys&gt;&lt;ref-type name="Journal Article"&gt;17&lt;/ref-type&gt;&lt;contributors&gt;&lt;authors&gt;&lt;author&gt;Aziz, Lubna&lt;/author&gt;&lt;author&gt;Haji Salam, Md. Sah Bin&lt;/author&gt;&lt;author&gt;Sheikh, Usman Ullah&lt;/author&gt;&lt;author&gt;Ayub, Sara&lt;/author&gt;&lt;/authors&gt;&lt;/contributors&gt;&lt;titles&gt;&lt;title&gt;Exploring Deep Learning-Based Architecture, Strategies, Applications and Current Trends in Generic Object Detection: A Comprehensive Review&lt;/title&gt;&lt;secondary-title&gt;IEEE Access&lt;/secondary-title&gt;&lt;/titles&gt;&lt;periodical&gt;&lt;full-title&gt;IEEE Access&lt;/full-title&gt;&lt;/periodical&gt;&lt;pages&gt;170461-170495&lt;/pages&gt;&lt;volume&gt;&lt;style face="normal" font="default" charset="238" size="100%"&gt;8&lt;/style&gt;&lt;/volume&gt;&lt;dates&gt;&lt;year&gt;&lt;style face="normal" font="default" charset="238" size="100%"&gt;2020&lt;/style&gt;&lt;/year&gt;&lt;/dates&gt;&lt;urls&gt;&lt;/urls&gt;&lt;electronic-resource-num&gt;10.1109/ACCESS.2020.3021508&lt;/electronic-resource-num&gt;&lt;/record&gt;&lt;/Cite&gt;&lt;/EndNote&gt;</w:instrText>
      </w:r>
      <w:r w:rsidR="00BD0CF2" w:rsidRPr="00BD0CF2">
        <w:fldChar w:fldCharType="separate"/>
      </w:r>
      <w:r w:rsidR="004E4571">
        <w:rPr>
          <w:noProof/>
        </w:rPr>
        <w:t>[17]</w:t>
      </w:r>
      <w:r w:rsidR="00BD0CF2" w:rsidRPr="00BD0CF2">
        <w:fldChar w:fldCharType="end"/>
      </w:r>
      <w:r w:rsidR="00F70247" w:rsidRPr="00BD0CF2">
        <w:t xml:space="preserve">, která lokalizuje objekty pomocí </w:t>
      </w:r>
      <w:proofErr w:type="spellStart"/>
      <w:r w:rsidR="00F70247" w:rsidRPr="00BD0CF2">
        <w:t>bounding</w:t>
      </w:r>
      <w:proofErr w:type="spellEnd"/>
      <w:r w:rsidR="00F70247" w:rsidRPr="00BD0CF2">
        <w:t xml:space="preserve"> boxů a zároveň každému boxu přiřazuje pravděpodobnosti příslušností k jednotlivým třídám objektů (nikoliv pravděpodobnost, že se jedná o jakýkoliv objekt). Je tedy třeba za třídu objektu považovat i pozadí jako negativní </w:t>
      </w:r>
      <w:r w:rsidR="000544A0" w:rsidRPr="00BD0CF2">
        <w:t>detekci</w:t>
      </w:r>
      <w:r w:rsidR="00F70247" w:rsidRPr="00BD0CF2">
        <w:t xml:space="preserve">, aby bylo možné ohraničujícímu rámečku nepřiřadit </w:t>
      </w:r>
      <w:r w:rsidR="00F70247" w:rsidRPr="00BD0CF2">
        <w:lastRenderedPageBreak/>
        <w:t>žádnou konkrétní třídu.</w:t>
      </w:r>
      <w:r w:rsidR="002F3BA4" w:rsidRPr="00BD0CF2">
        <w:t xml:space="preserve"> </w:t>
      </w:r>
      <w:r w:rsidR="00E7648D" w:rsidRPr="00BD0CF2">
        <w:t>Zavrhnutí</w:t>
      </w:r>
      <w:r w:rsidR="00E7648D">
        <w:t xml:space="preserve"> nevhodně přiřazených objektů zajišťuje metoda </w:t>
      </w:r>
      <w:r w:rsidR="004676EA">
        <w:t xml:space="preserve">non-maximum </w:t>
      </w:r>
      <w:proofErr w:type="spellStart"/>
      <w:r w:rsidR="004676EA">
        <w:t>suppression</w:t>
      </w:r>
      <w:proofErr w:type="spellEnd"/>
      <w:r w:rsidR="004676EA">
        <w:t xml:space="preserve"> (</w:t>
      </w:r>
      <w:r w:rsidR="00E7648D">
        <w:t>NMS</w:t>
      </w:r>
      <w:r w:rsidR="004676EA">
        <w:t>)</w:t>
      </w:r>
      <w:r w:rsidR="00E7648D">
        <w:t>. Zejména díky použití RPN dosahuje architektura SSD velmi vysokých detekčních rychlost</w:t>
      </w:r>
      <w:r w:rsidR="00DF4DA7">
        <w:t>í</w:t>
      </w:r>
      <w:r w:rsidR="00E7648D">
        <w:t xml:space="preserve"> při udržení vysokého standardu přesnosti detekce. Pro řadu </w:t>
      </w:r>
      <w:r w:rsidR="006D19F2">
        <w:t>úloh, v</w:t>
      </w:r>
      <w:r w:rsidR="000C3FF0">
        <w:t xml:space="preserve"> porovnání </w:t>
      </w:r>
      <w:r w:rsidR="00847662">
        <w:t xml:space="preserve">s algoritmy YOLOv3, </w:t>
      </w:r>
      <w:proofErr w:type="spellStart"/>
      <w:r w:rsidR="00847662">
        <w:t>Faster</w:t>
      </w:r>
      <w:proofErr w:type="spellEnd"/>
      <w:r w:rsidR="00847662">
        <w:t xml:space="preserve"> R-CNN a dalšími </w:t>
      </w:r>
      <w:r w:rsidR="000544A0">
        <w:t xml:space="preserve">v </w:t>
      </w:r>
      <w:r w:rsidR="000C3FF0">
        <w:t xml:space="preserve">článku </w:t>
      </w:r>
      <w:r w:rsidR="00F51B46">
        <w:fldChar w:fldCharType="begin"/>
      </w:r>
      <w:r w:rsidR="004E4571">
        <w:instrText xml:space="preserve"> ADDIN EN.CITE &lt;EndNote&gt;&lt;Cite&gt;&lt;Author&gt;Liu&lt;/Author&gt;&lt;Year&gt;2021&lt;/Year&gt;&lt;RecNum&gt;12&lt;/RecNum&gt;&lt;DisplayText&gt;[18]&lt;/DisplayText&gt;&lt;record&gt;&lt;rec-number&gt;12&lt;/rec-number&gt;&lt;foreign-keys&gt;&lt;key app="EN" db-id="epv0etvs2pfr99e5xxpv5027xe05stzr22vd" timestamp="1738183137"&gt;12&lt;/key&gt;&lt;/foreign-keys&gt;&lt;ref-type name="Journal Article"&gt;17&lt;/ref-type&gt;&lt;contributors&gt;&lt;authors&gt;&lt;author&gt;Yang Liu&lt;/author&gt;&lt;author&gt;Peng Sun&lt;/author&gt;&lt;author&gt;Nickolas Wergeles&lt;/author&gt;&lt;author&gt;Yi Shang&lt;/author&gt;&lt;/authors&gt;&lt;/contributors&gt;&lt;titles&gt;&lt;title&gt;A survey and performance evaluation of deep learning methods for small object detection&lt;/title&gt;&lt;secondary-title&gt;Expert Systems with Applications&lt;/secondary-title&gt;&lt;/titles&gt;&lt;periodical&gt;&lt;full-title&gt;Expert Systems with Applications&lt;/full-title&gt;&lt;/periodical&gt;&lt;volume&gt;&lt;style face="normal" font="default" charset="238" size="100%"&gt;172&lt;/style&gt;&lt;/volume&gt;&lt;dates&gt;&lt;year&gt;&lt;style face="normal" font="default" charset="238" size="100%"&gt;2021&lt;/style&gt;&lt;/year&gt;&lt;/dates&gt;&lt;isbn&gt;0957-4174&lt;/isbn&gt;&lt;urls&gt;&lt;/urls&gt;&lt;custom7&gt;114602&lt;/custom7&gt;&lt;electronic-resource-num&gt;//doi.org/10.1016/j.eswa.2021.114602&lt;/electronic-resource-num&gt;&lt;/record&gt;&lt;/Cite&gt;&lt;/EndNote&gt;</w:instrText>
      </w:r>
      <w:r w:rsidR="00F51B46">
        <w:fldChar w:fldCharType="separate"/>
      </w:r>
      <w:r w:rsidR="004E4571">
        <w:rPr>
          <w:noProof/>
        </w:rPr>
        <w:t>[18]</w:t>
      </w:r>
      <w:r w:rsidR="00F51B46">
        <w:fldChar w:fldCharType="end"/>
      </w:r>
      <w:r w:rsidR="000C3FF0">
        <w:t>,</w:t>
      </w:r>
      <w:r w:rsidR="00E7648D">
        <w:t xml:space="preserve"> se </w:t>
      </w:r>
      <w:r w:rsidR="00847662">
        <w:t xml:space="preserve">ale </w:t>
      </w:r>
      <w:r w:rsidR="00E7648D">
        <w:t xml:space="preserve">zdá být použití metody SSD </w:t>
      </w:r>
      <w:r w:rsidR="00847662">
        <w:t xml:space="preserve">nevyhovujícím </w:t>
      </w:r>
      <w:r w:rsidR="00E7648D">
        <w:t>řešením</w:t>
      </w:r>
      <w:r w:rsidR="00847662">
        <w:t xml:space="preserve"> z důvodu nepřesné detekce malých objektů</w:t>
      </w:r>
      <w:r w:rsidR="00BD0CF2">
        <w:t xml:space="preserve"> </w:t>
      </w:r>
      <w:r w:rsidR="00BD0CF2">
        <w:fldChar w:fldCharType="begin"/>
      </w:r>
      <w:r w:rsidR="004E4571">
        <w:instrText xml:space="preserve"> ADDIN EN.CITE &lt;EndNote&gt;&lt;Cite&gt;&lt;Author&gt;Aziz&lt;/Author&gt;&lt;Year&gt;2020&lt;/Year&gt;&lt;RecNum&gt;19&lt;/RecNum&gt;&lt;DisplayText&gt;[17]&lt;/DisplayText&gt;&lt;record&gt;&lt;rec-number&gt;19&lt;/rec-number&gt;&lt;foreign-keys&gt;&lt;key app="EN" db-id="epv0etvs2pfr99e5xxpv5027xe05stzr22vd" timestamp="1738660736"&gt;19&lt;/key&gt;&lt;/foreign-keys&gt;&lt;ref-type name="Journal Article"&gt;17&lt;/ref-type&gt;&lt;contributors&gt;&lt;authors&gt;&lt;author&gt;Aziz, Lubna&lt;/author&gt;&lt;author&gt;Haji Salam, Md. Sah Bin&lt;/author&gt;&lt;author&gt;Sheikh, Usman Ullah&lt;/author&gt;&lt;author&gt;Ayub, Sara&lt;/author&gt;&lt;/authors&gt;&lt;/contributors&gt;&lt;titles&gt;&lt;title&gt;Exploring Deep Learning-Based Architecture, Strategies, Applications and Current Trends in Generic Object Detection: A Comprehensive Review&lt;/title&gt;&lt;secondary-title&gt;IEEE Access&lt;/secondary-title&gt;&lt;/titles&gt;&lt;periodical&gt;&lt;full-title&gt;IEEE Access&lt;/full-title&gt;&lt;/periodical&gt;&lt;pages&gt;170461-170495&lt;/pages&gt;&lt;volume&gt;&lt;style face="normal" font="default" charset="238" size="100%"&gt;8&lt;/style&gt;&lt;/volume&gt;&lt;dates&gt;&lt;year&gt;&lt;style face="normal" font="default" charset="238" size="100%"&gt;2020&lt;/style&gt;&lt;/year&gt;&lt;/dates&gt;&lt;urls&gt;&lt;/urls&gt;&lt;electronic-resource-num&gt;10.1109/ACCESS.2020.3021508&lt;/electronic-resource-num&gt;&lt;/record&gt;&lt;/Cite&gt;&lt;/EndNote&gt;</w:instrText>
      </w:r>
      <w:r w:rsidR="00BD0CF2">
        <w:fldChar w:fldCharType="separate"/>
      </w:r>
      <w:r w:rsidR="004E4571">
        <w:rPr>
          <w:noProof/>
        </w:rPr>
        <w:t>[17]</w:t>
      </w:r>
      <w:r w:rsidR="00BD0CF2">
        <w:fldChar w:fldCharType="end"/>
      </w:r>
      <w:r w:rsidR="00E7648D">
        <w:t>.</w:t>
      </w:r>
    </w:p>
    <w:p w14:paraId="4946A32D" w14:textId="4840FBAF" w:rsidR="00956EBE" w:rsidRDefault="00956EBE" w:rsidP="00956EBE">
      <w:pPr>
        <w:pStyle w:val="Nadpis2"/>
      </w:pPr>
      <w:bookmarkStart w:id="733" w:name="_Toc198115555"/>
      <w:proofErr w:type="spellStart"/>
      <w:r>
        <w:t>You</w:t>
      </w:r>
      <w:proofErr w:type="spellEnd"/>
      <w:r>
        <w:t xml:space="preserve"> </w:t>
      </w:r>
      <w:proofErr w:type="spellStart"/>
      <w:r>
        <w:t>Only</w:t>
      </w:r>
      <w:proofErr w:type="spellEnd"/>
      <w:r>
        <w:t xml:space="preserve"> </w:t>
      </w:r>
      <w:proofErr w:type="spellStart"/>
      <w:r>
        <w:t>Look</w:t>
      </w:r>
      <w:proofErr w:type="spellEnd"/>
      <w:r>
        <w:t xml:space="preserve"> </w:t>
      </w:r>
      <w:proofErr w:type="spellStart"/>
      <w:r>
        <w:t>Once</w:t>
      </w:r>
      <w:proofErr w:type="spellEnd"/>
      <w:r w:rsidR="00DF4DA7">
        <w:t xml:space="preserve"> (YOLO)</w:t>
      </w:r>
      <w:bookmarkEnd w:id="733"/>
    </w:p>
    <w:p w14:paraId="07018510" w14:textId="25AF7756" w:rsidR="00C0792B" w:rsidRDefault="002A378F" w:rsidP="00DC3435">
      <w:proofErr w:type="spellStart"/>
      <w:r>
        <w:t>Y</w:t>
      </w:r>
      <w:r w:rsidR="00DC3435">
        <w:t>ou</w:t>
      </w:r>
      <w:proofErr w:type="spellEnd"/>
      <w:r w:rsidR="00DC3435">
        <w:t xml:space="preserve"> </w:t>
      </w:r>
      <w:proofErr w:type="spellStart"/>
      <w:r w:rsidR="00DC3435">
        <w:t>Only</w:t>
      </w:r>
      <w:proofErr w:type="spellEnd"/>
      <w:r w:rsidR="00DC3435">
        <w:t xml:space="preserve"> </w:t>
      </w:r>
      <w:proofErr w:type="spellStart"/>
      <w:r w:rsidR="00DC3435">
        <w:t>Look</w:t>
      </w:r>
      <w:proofErr w:type="spellEnd"/>
      <w:r w:rsidR="00DC3435">
        <w:t xml:space="preserve"> </w:t>
      </w:r>
      <w:proofErr w:type="spellStart"/>
      <w:r w:rsidR="00DC3435">
        <w:t>Once</w:t>
      </w:r>
      <w:proofErr w:type="spellEnd"/>
      <w:r w:rsidR="00DC3435">
        <w:t xml:space="preserve"> je dalším algoritmem spadajícím do kategorie </w:t>
      </w:r>
      <w:proofErr w:type="spellStart"/>
      <w:r w:rsidR="00DC3435">
        <w:t>one-stage</w:t>
      </w:r>
      <w:proofErr w:type="spellEnd"/>
      <w:r w:rsidR="00DC3435">
        <w:t xml:space="preserve"> detektorů. Základní </w:t>
      </w:r>
      <w:r w:rsidR="00C0792B">
        <w:t xml:space="preserve">myšlenka všech verzí </w:t>
      </w:r>
      <w:r>
        <w:t xml:space="preserve">YOLO </w:t>
      </w:r>
      <w:r w:rsidR="00DC3435">
        <w:t>stojí na rozdělení vstupního obrazu na mřížku, kde každá buňka zodpovídá za detekci objektů spadající</w:t>
      </w:r>
      <w:r w:rsidR="001256E6">
        <w:t>ch</w:t>
      </w:r>
      <w:r w:rsidR="00DC3435">
        <w:t xml:space="preserve"> svým středem na její území. YOLO používá konvoluční neuronovou síť k predikci všech </w:t>
      </w:r>
      <w:proofErr w:type="spellStart"/>
      <w:r w:rsidR="00DC3435">
        <w:t>bouding</w:t>
      </w:r>
      <w:proofErr w:type="spellEnd"/>
      <w:r w:rsidR="00DC3435">
        <w:t xml:space="preserve"> boxů najednou. K detekci každého objektu tedy </w:t>
      </w:r>
      <w:r w:rsidR="000544A0">
        <w:t xml:space="preserve">jsou </w:t>
      </w:r>
      <w:r w:rsidR="00DC3435">
        <w:t>využi</w:t>
      </w:r>
      <w:r w:rsidR="000544A0">
        <w:t>ty</w:t>
      </w:r>
      <w:r w:rsidR="00DC3435">
        <w:t xml:space="preserve"> všechny </w:t>
      </w:r>
      <w:r w:rsidR="001975AB">
        <w:t>příznaky</w:t>
      </w:r>
      <w:r w:rsidR="00DC3435">
        <w:t xml:space="preserve"> vstupujícího obrazu</w:t>
      </w:r>
      <w:r w:rsidR="00F51B46">
        <w:t xml:space="preserve"> </w:t>
      </w:r>
      <w:r w:rsidR="00F51B46">
        <w:fldChar w:fldCharType="begin"/>
      </w:r>
      <w:r w:rsidR="004E4571">
        <w:instrText xml:space="preserve"> ADDIN EN.CITE &lt;EndNote&gt;&lt;Cite&gt;&lt;Author&gt;Lavanya&lt;/Author&gt;&lt;Year&gt;2023&lt;/Year&gt;&lt;RecNum&gt;13&lt;/RecNum&gt;&lt;DisplayText&gt;[19]&lt;/DisplayText&gt;&lt;record&gt;&lt;rec-number&gt;13&lt;/rec-number&gt;&lt;foreign-keys&gt;&lt;key app="EN" db-id="epv0etvs2pfr99e5xxpv5027xe05stzr22vd" timestamp="1738183310"&gt;13&lt;/key&gt;&lt;/foreign-keys&gt;&lt;ref-type name="Journal Article"&gt;17&lt;/ref-type&gt;&lt;contributors&gt;&lt;authors&gt;&lt;author&gt;Lavanya, Gudala&lt;/author&gt;&lt;author&gt;Pande, Sagar&lt;/author&gt;&lt;/authors&gt;&lt;/contributors&gt;&lt;titles&gt;&lt;title&gt;Enhancing Real-time Object Detection with YOLO Algorithm&lt;/title&gt;&lt;secondary-title&gt;EAI Endorsed Transactions on Internet of Things&lt;/secondary-title&gt;&lt;/titles&gt;&lt;periodical&gt;&lt;full-title&gt;EAI Endorsed Transactions on Internet of Things&lt;/full-title&gt;&lt;/periodical&gt;&lt;volume&gt;&lt;style face="normal" font="default" charset="238" size="100%"&gt;10&lt;/style&gt;&lt;/volume&gt;&lt;dates&gt;&lt;year&gt;&lt;style face="normal" font="default" charset="238" size="100%"&gt;2023&lt;/style&gt;&lt;/year&gt;&lt;/dates&gt;&lt;urls&gt;&lt;/urls&gt;&lt;electronic-resource-num&gt;10.4108/eetiot.4541&lt;/electronic-resource-num&gt;&lt;/record&gt;&lt;/Cite&gt;&lt;/EndNote&gt;</w:instrText>
      </w:r>
      <w:r w:rsidR="00F51B46">
        <w:fldChar w:fldCharType="separate"/>
      </w:r>
      <w:r w:rsidR="004E4571">
        <w:rPr>
          <w:noProof/>
        </w:rPr>
        <w:t>[19]</w:t>
      </w:r>
      <w:r w:rsidR="00F51B46">
        <w:fldChar w:fldCharType="end"/>
      </w:r>
      <w:r w:rsidR="00DC3435">
        <w:t>.</w:t>
      </w:r>
    </w:p>
    <w:p w14:paraId="3ED443B7" w14:textId="2FC1EE2A" w:rsidR="00DC3435" w:rsidRDefault="00F7231F" w:rsidP="00DC3435">
      <w:commentRangeStart w:id="734"/>
      <w:commentRangeStart w:id="735"/>
      <w:ins w:id="736" w:author="Ingr Jiri [2]" w:date="2025-04-29T14:02:00Z">
        <w:r>
          <w:t xml:space="preserve">Podle </w:t>
        </w:r>
        <w:r>
          <w:fldChar w:fldCharType="begin"/>
        </w:r>
        <w:r>
          <w:instrText xml:space="preserve"> ADDIN EN.CITE &lt;EndNote&gt;&lt;Cite&gt;&lt;Author&gt;Cong&lt;/Author&gt;&lt;Year&gt;2023&lt;/Year&gt;&lt;RecNum&gt;3&lt;/RecNum&gt;&lt;DisplayText&gt;[1]&lt;/DisplayText&gt;&lt;record&gt;&lt;rec-number&gt;3&lt;/rec-number&gt;&lt;foreign-keys&gt;&lt;key app="EN" db-id="epv0etvs2pfr99e5xxpv5027xe05stzr22vd" timestamp="1738167967"&gt;3&lt;/key&gt;&lt;/foreign-keys&gt;&lt;ref-type name="Journal Article"&gt;17&lt;/ref-type&gt;&lt;contributors&gt;&lt;authors&gt;&lt;author&gt;Cong, Xiaohan&lt;/author&gt;&lt;author&gt;Li, Shixin&lt;/author&gt;&lt;author&gt;Chen, Fankai&lt;/author&gt;&lt;author&gt;Liu, Chen&lt;/author&gt;&lt;author&gt;Meng, Yue&lt;/author&gt;&lt;/authors&gt;&lt;/contributors&gt;&lt;titles&gt;&lt;title&gt;A Review of YOLO Object Detection Algorithms based on Deep Learning&lt;/title&gt;&lt;secondary-title&gt;Frontiers in Computing and Intelligent Systems&lt;/secondary-title&gt;&lt;/titles&gt;&lt;periodical&gt;&lt;full-title&gt;Frontiers in Computing and Intelligent Systems&lt;/full-title&gt;&lt;/periodical&gt;&lt;pages&gt;17-20&lt;/pages&gt;&lt;volume&gt;4&lt;/volume&gt;&lt;number&gt;2&lt;/number&gt;&lt;dates&gt;&lt;year&gt;2023&lt;/year&gt;&lt;/dates&gt;&lt;urls&gt;&lt;/urls&gt;&lt;electronic-resource-num&gt;10.54097/fcis.v4i2.9730&lt;/electronic-resource-num&gt;&lt;/record&gt;&lt;/Cite&gt;&lt;/EndNote&gt;</w:instrText>
        </w:r>
        <w:r>
          <w:fldChar w:fldCharType="separate"/>
        </w:r>
        <w:r>
          <w:rPr>
            <w:noProof/>
          </w:rPr>
          <w:t>[1]</w:t>
        </w:r>
        <w:r>
          <w:fldChar w:fldCharType="end"/>
        </w:r>
        <w:r>
          <w:t xml:space="preserve"> se jedná </w:t>
        </w:r>
        <w:commentRangeEnd w:id="734"/>
        <w:r>
          <w:rPr>
            <w:rStyle w:val="Odkaznakoment"/>
          </w:rPr>
          <w:commentReference w:id="734"/>
        </w:r>
      </w:ins>
      <w:commentRangeEnd w:id="735"/>
      <w:ins w:id="737" w:author="Ingr Jiri [2]" w:date="2025-04-29T14:03:00Z">
        <w:r>
          <w:rPr>
            <w:rStyle w:val="Odkaznakoment"/>
          </w:rPr>
          <w:commentReference w:id="735"/>
        </w:r>
      </w:ins>
      <w:ins w:id="738" w:author="Ingr Jiri [2]" w:date="2025-04-29T14:02:00Z">
        <w:r>
          <w:t xml:space="preserve">o často </w:t>
        </w:r>
      </w:ins>
      <w:del w:id="739" w:author="Ingr Jiri [2]" w:date="2025-04-29T14:02:00Z">
        <w:r w:rsidR="001256E6" w:rsidDel="00F7231F">
          <w:delText xml:space="preserve">Podle </w:delText>
        </w:r>
        <w:r w:rsidR="006F06D9" w:rsidDel="00F7231F">
          <w:fldChar w:fldCharType="begin"/>
        </w:r>
        <w:r w:rsidR="006F06D9" w:rsidDel="00F7231F">
          <w:delInstrText xml:space="preserve"> ADDIN EN.CITE &lt;EndNote&gt;&lt;Cite&gt;&lt;Author&gt;Cong&lt;/Author&gt;&lt;Year&gt;2023&lt;/Year&gt;&lt;RecNum&gt;3&lt;/RecNum&gt;&lt;DisplayText&gt;[1]&lt;/DisplayText&gt;&lt;record&gt;&lt;rec-number&gt;3&lt;/rec-number&gt;&lt;foreign-keys&gt;&lt;key app="EN" db-id="epv0etvs2pfr99e5xxpv5027xe05stzr22vd" timestamp="1738167967"&gt;3&lt;/key&gt;&lt;/foreign-keys&gt;&lt;ref-type name="Journal Article"&gt;17&lt;/ref-type&gt;&lt;contributors&gt;&lt;authors&gt;&lt;author&gt;Cong, Xiaohan&lt;/author&gt;&lt;author&gt;Li, Shixin&lt;/author&gt;&lt;author&gt;Chen, Fankai&lt;/author&gt;&lt;author&gt;Liu, Chen&lt;/author&gt;&lt;author&gt;Meng, Yue&lt;/author&gt;&lt;/authors&gt;&lt;/contributors&gt;&lt;titles&gt;&lt;title&gt;A Review of YOLO Object Detection Algorithms based on Deep Learning&lt;/title&gt;&lt;secondary-title&gt;Frontiers in Computing and Intelligent Systems&lt;/secondary-title&gt;&lt;/titles&gt;&lt;periodical&gt;&lt;full-title&gt;Frontiers in Computing and Intelligent Systems&lt;/full-title&gt;&lt;/periodical&gt;&lt;pages&gt;17-20&lt;/pages&gt;&lt;volume&gt;4&lt;/volume&gt;&lt;number&gt;2&lt;/number&gt;&lt;dates&gt;&lt;year&gt;2023&lt;/year&gt;&lt;/dates&gt;&lt;urls&gt;&lt;/urls&gt;&lt;electronic-resource-num&gt;10.54097/fcis.v4i2.9730&lt;/electronic-resource-num&gt;&lt;/record&gt;&lt;/Cite&gt;&lt;/EndNote&gt;</w:delInstrText>
        </w:r>
        <w:r w:rsidR="006F06D9" w:rsidDel="00F7231F">
          <w:fldChar w:fldCharType="separate"/>
        </w:r>
        <w:r w:rsidR="006F06D9" w:rsidDel="00F7231F">
          <w:rPr>
            <w:noProof/>
          </w:rPr>
          <w:delText>[1]</w:delText>
        </w:r>
        <w:r w:rsidR="006F06D9" w:rsidDel="00F7231F">
          <w:fldChar w:fldCharType="end"/>
        </w:r>
        <w:r w:rsidR="001256E6" w:rsidDel="00F7231F">
          <w:delText xml:space="preserve"> se j</w:delText>
        </w:r>
        <w:r w:rsidR="00DC3435" w:rsidDel="00F7231F">
          <w:delText xml:space="preserve">edná o </w:delText>
        </w:r>
        <w:r w:rsidR="0018021C" w:rsidDel="00F7231F">
          <w:delText>často</w:delText>
        </w:r>
        <w:r w:rsidR="00DC3435" w:rsidDel="00F7231F">
          <w:delText xml:space="preserve"> </w:delText>
        </w:r>
      </w:del>
      <w:r w:rsidR="00DC3435">
        <w:t>využívanou architekturu pro detekci objektů v obraze napříč všemi detekčními přístupy</w:t>
      </w:r>
      <w:r w:rsidR="00C0792B">
        <w:t>, jelikož disponuje řadou konkurenčních výhod</w:t>
      </w:r>
      <w:r w:rsidR="00DC3435">
        <w:t xml:space="preserve">. </w:t>
      </w:r>
      <w:r w:rsidR="00C0792B">
        <w:t xml:space="preserve">Mezi nejdůležitější patří vysoká rychlost detekce způsobená použitím </w:t>
      </w:r>
      <w:proofErr w:type="spellStart"/>
      <w:r w:rsidR="00C0792B">
        <w:t>one-stage</w:t>
      </w:r>
      <w:proofErr w:type="spellEnd"/>
      <w:r w:rsidR="00C0792B">
        <w:t xml:space="preserve"> přístupu a řadou dalších optimalizačních opatření. To umožňuje YOLO algoritmu rychle detekovat objekty a cíle v živých video přenosech s vysokým rozlišením v reálném čase, což z něj dělá nejvyužívanější detekční metodu v oblastech autonomního řízení či dohlížecích a bezpečnostních kamerových systémů.</w:t>
      </w:r>
      <w:r w:rsidR="00E24A25">
        <w:t xml:space="preserve"> Modely </w:t>
      </w:r>
      <w:del w:id="740" w:author="Ingr Jiri [2]" w:date="2025-04-29T14:25:00Z">
        <w:r w:rsidR="00E24A25" w:rsidDel="000E0FC8">
          <w:delText>umělé inteligence</w:delText>
        </w:r>
      </w:del>
      <w:ins w:id="741" w:author="Ingr Jiri [2]" w:date="2025-04-29T14:25:00Z">
        <w:r w:rsidR="000E0FC8">
          <w:t>AI</w:t>
        </w:r>
      </w:ins>
      <w:r w:rsidR="00E24A25">
        <w:t xml:space="preserve"> pro detekci objektu v </w:t>
      </w:r>
      <w:ins w:id="742" w:author="Ingr Jiri [2]" w:date="2025-04-29T14:06:00Z">
        <w:r w:rsidR="00A44CD8" w:rsidRPr="00A44CD8">
          <w:t>obraze pomocí YOLO architektury lze vytrénovat</w:t>
        </w:r>
      </w:ins>
      <w:del w:id="743" w:author="Ingr Jiri [2]" w:date="2025-04-29T14:06:00Z">
        <w:r w:rsidR="00E24A25" w:rsidDel="00A44CD8">
          <w:delText>obraze</w:delText>
        </w:r>
        <w:r w:rsidR="002A378F" w:rsidDel="00A44CD8">
          <w:delText xml:space="preserve"> lze pomocí YOLO architektury na</w:delText>
        </w:r>
        <w:r w:rsidR="00E24A25" w:rsidDel="00A44CD8">
          <w:delText>trénovat</w:delText>
        </w:r>
      </w:del>
      <w:r w:rsidR="00E24A25">
        <w:t xml:space="preserve"> na velmi vysokou přesnost, přičemž rychlost procesu je zachována. Díky tomu lze algoritmu</w:t>
      </w:r>
      <w:r w:rsidR="00F86E14">
        <w:t xml:space="preserve">s aplikovat v dalších oblastech, </w:t>
      </w:r>
      <w:r w:rsidR="00E24A25">
        <w:t>jako j</w:t>
      </w:r>
      <w:r w:rsidR="00D81FB9">
        <w:t>sou</w:t>
      </w:r>
      <w:r w:rsidR="00E24A25">
        <w:t xml:space="preserve"> bezpečnostní kontrola přístupu či inteligentní brán</w:t>
      </w:r>
      <w:r w:rsidR="00D81FB9">
        <w:t>y</w:t>
      </w:r>
      <w:r w:rsidR="00E24A25">
        <w:t>, kde může být totožnost osob ověřena například pomocí rozpoznání obličeje</w:t>
      </w:r>
      <w:r w:rsidR="00D81FB9">
        <w:t xml:space="preserve"> nebo SPZ</w:t>
      </w:r>
      <w:r w:rsidR="00E24A25">
        <w:t xml:space="preserve">. </w:t>
      </w:r>
      <w:commentRangeStart w:id="744"/>
      <w:r w:rsidR="00D81FB9">
        <w:t>YOLO se také využívá k ovládání robotů jako nástroj vidění robota, který je</w:t>
      </w:r>
      <w:r w:rsidR="000D7CC0">
        <w:t xml:space="preserve"> </w:t>
      </w:r>
      <w:r w:rsidR="00D81FB9">
        <w:t xml:space="preserve">schopen se bezpečně přemísťovat </w:t>
      </w:r>
      <w:r w:rsidR="000D7CC0">
        <w:t>díky</w:t>
      </w:r>
      <w:r w:rsidR="00D81FB9">
        <w:t xml:space="preserve"> detekování blížících se překážek</w:t>
      </w:r>
      <w:r w:rsidR="001256E6">
        <w:t>.</w:t>
      </w:r>
      <w:r w:rsidR="00394437">
        <w:t xml:space="preserve"> V posledních letech je tato oblast zastoupena zejména využitím YOLO algoritmu v oblasti vývoje autonomního řízení vozidel.</w:t>
      </w:r>
      <w:commentRangeEnd w:id="744"/>
      <w:r w:rsidR="00394437">
        <w:rPr>
          <w:rStyle w:val="Odkaznakoment"/>
        </w:rPr>
        <w:commentReference w:id="744"/>
      </w:r>
    </w:p>
    <w:p w14:paraId="3F1CF7D4" w14:textId="53047CC6" w:rsidR="00B5410C" w:rsidRDefault="003F0076" w:rsidP="003F0076">
      <w:pPr>
        <w:pStyle w:val="Nadpis3"/>
      </w:pPr>
      <w:bookmarkStart w:id="745" w:name="_Toc198115556"/>
      <w:r>
        <w:t>Algoritmus YOLO</w:t>
      </w:r>
      <w:bookmarkEnd w:id="745"/>
    </w:p>
    <w:p w14:paraId="4B8BA2D1" w14:textId="24361EB2" w:rsidR="003F0076" w:rsidRDefault="003F0076" w:rsidP="003F0076">
      <w:r>
        <w:t>YOLO architektura podléhá nepřetržitému vývoji a zlepšování detekčních schopností. Aktuálně je dostupných 11 verzí algoritmu od původní varianty YOLO až po nejnovější YOLOv11. Následující obecný mechanismus algoritmu je společný pro všechny verze.</w:t>
      </w:r>
    </w:p>
    <w:p w14:paraId="15C21F10" w14:textId="2A08117A" w:rsidR="003F0076" w:rsidRDefault="003F0076" w:rsidP="00F32584">
      <w:r w:rsidRPr="00ED2AFB">
        <w:t xml:space="preserve">V prvním kroku je vstupní obraz proveden přes CNN, pomocí které jsou extrahovány jeho </w:t>
      </w:r>
      <w:r w:rsidR="001975AB">
        <w:t>příznaky</w:t>
      </w:r>
      <w:r w:rsidRPr="00ED2AFB">
        <w:t xml:space="preserve"> </w:t>
      </w:r>
      <w:r w:rsidR="00ED2AFB">
        <w:fldChar w:fldCharType="begin"/>
      </w:r>
      <w:r w:rsidR="004E4571">
        <w:instrText xml:space="preserve"> ADDIN EN.CITE &lt;EndNote&gt;&lt;Cite&gt;&lt;Author&gt;Badgujar&lt;/Author&gt;&lt;Year&gt;2024&lt;/Year&gt;&lt;RecNum&gt;20&lt;/RecNum&gt;&lt;DisplayText&gt;[20]&lt;/DisplayText&gt;&lt;record&gt;&lt;rec-number&gt;20&lt;/rec-number&gt;&lt;foreign-keys&gt;&lt;key app="EN" db-id="epv0etvs2pfr99e5xxpv5027xe05stzr22vd" timestamp="1738662563"&gt;20&lt;/key&gt;&lt;/foreign-keys&gt;&lt;ref-type name="Journal Article"&gt;17&lt;/ref-type&gt;&lt;contributors&gt;&lt;authors&gt;&lt;author&gt;Chetan M Badgujar&lt;/author&gt;&lt;author&gt;Alwin Poulose&lt;/author&gt;&lt;author&gt;Hao Gan&lt;/author&gt;&lt;/authors&gt;&lt;/contributors&gt;&lt;titles&gt;&lt;title&gt;Agricultural object detection with You Only Look Once (YOLO) Algorithm: A bibliometric and systematic literature review&lt;/title&gt;&lt;secondary-title&gt;Computers and Electronics in Agriculture&lt;/secondary-title&gt;&lt;/titles&gt;&lt;periodical&gt;&lt;full-title&gt;Computers and Electronics in Agriculture&lt;/full-title&gt;&lt;/periodical&gt;&lt;volume&gt;223&lt;/volume&gt;&lt;dates&gt;&lt;year&gt;&lt;style face="normal" font="default" charset="238" size="100%"&gt;2024&lt;/style&gt;&lt;/year&gt;&lt;/dates&gt;&lt;urls&gt;&lt;/urls&gt;&lt;custom7&gt;109090&lt;/custom7&gt;&lt;electronic-resource-num&gt;https://doi.org/10.1016/j.compag.2024.109090&lt;/electronic-resource-num&gt;&lt;/record&gt;&lt;/Cite&gt;&lt;/EndNote&gt;</w:instrText>
      </w:r>
      <w:r w:rsidR="00ED2AFB">
        <w:fldChar w:fldCharType="separate"/>
      </w:r>
      <w:r w:rsidR="004E4571">
        <w:rPr>
          <w:noProof/>
        </w:rPr>
        <w:t>[20]</w:t>
      </w:r>
      <w:r w:rsidR="00ED2AFB">
        <w:fldChar w:fldCharType="end"/>
      </w:r>
      <w:r w:rsidRPr="00ED2AFB">
        <w:t>.</w:t>
      </w:r>
      <w:r w:rsidR="00BF3D70">
        <w:t xml:space="preserve"> </w:t>
      </w:r>
      <w:r w:rsidR="00BF3D70" w:rsidRPr="00AA1405">
        <w:t>YOLO využívá v jednotlivých verzích různé CNN</w:t>
      </w:r>
      <w:r w:rsidRPr="00AA1405">
        <w:t xml:space="preserve"> </w:t>
      </w:r>
      <w:r w:rsidR="00BF3D70" w:rsidRPr="00AA1405">
        <w:t xml:space="preserve">od </w:t>
      </w:r>
      <w:proofErr w:type="spellStart"/>
      <w:r w:rsidR="00BF3D70" w:rsidRPr="00AA1405">
        <w:t>backbone</w:t>
      </w:r>
      <w:proofErr w:type="spellEnd"/>
      <w:r w:rsidR="00BE4B84">
        <w:t xml:space="preserve"> </w:t>
      </w:r>
      <w:commentRangeStart w:id="746"/>
      <w:r w:rsidR="00BE4B84">
        <w:t xml:space="preserve">(část neuronové </w:t>
      </w:r>
      <w:r w:rsidR="00BE4B84">
        <w:lastRenderedPageBreak/>
        <w:t>sítě zodpovědná za extrakci relevantních rysů z různých úrovní rozlišení vstupního obrazu)</w:t>
      </w:r>
      <w:r w:rsidR="00BF3D70" w:rsidRPr="00AA1405">
        <w:t xml:space="preserve"> </w:t>
      </w:r>
      <w:commentRangeEnd w:id="746"/>
      <w:r w:rsidR="000B693F">
        <w:rPr>
          <w:rStyle w:val="Odkaznakoment"/>
        </w:rPr>
        <w:commentReference w:id="746"/>
      </w:r>
      <w:r w:rsidR="00BF3D70" w:rsidRPr="00AA1405">
        <w:t xml:space="preserve">zvané </w:t>
      </w:r>
      <w:proofErr w:type="spellStart"/>
      <w:r w:rsidR="00BF3D70" w:rsidRPr="00AA1405">
        <w:t>Dar</w:t>
      </w:r>
      <w:r w:rsidR="0018021C" w:rsidRPr="00AA1405">
        <w:t>k</w:t>
      </w:r>
      <w:r w:rsidR="00BF3D70" w:rsidRPr="00AA1405">
        <w:t>net</w:t>
      </w:r>
      <w:proofErr w:type="spellEnd"/>
      <w:r w:rsidR="00BF3D70" w:rsidRPr="00AA1405">
        <w:t xml:space="preserve"> v prvotních verzích</w:t>
      </w:r>
      <w:r w:rsidR="00AA1405" w:rsidRPr="00AA1405">
        <w:t xml:space="preserve"> </w:t>
      </w:r>
      <w:r w:rsidR="00AA1405" w:rsidRPr="007F6B78">
        <w:fldChar w:fldCharType="begin"/>
      </w:r>
      <w:r w:rsidR="004E4571">
        <w:instrText xml:space="preserve"> ADDIN EN.CITE &lt;EndNote&gt;&lt;Cite&gt;&lt;Author&gt;Aziz&lt;/Author&gt;&lt;Year&gt;2020&lt;/Year&gt;&lt;RecNum&gt;19&lt;/RecNum&gt;&lt;DisplayText&gt;[17]&lt;/DisplayText&gt;&lt;record&gt;&lt;rec-number&gt;19&lt;/rec-number&gt;&lt;foreign-keys&gt;&lt;key app="EN" db-id="epv0etvs2pfr99e5xxpv5027xe05stzr22vd" timestamp="1738660736"&gt;19&lt;/key&gt;&lt;/foreign-keys&gt;&lt;ref-type name="Journal Article"&gt;17&lt;/ref-type&gt;&lt;contributors&gt;&lt;authors&gt;&lt;author&gt;Aziz, Lubna&lt;/author&gt;&lt;author&gt;Haji Salam, Md. Sah Bin&lt;/author&gt;&lt;author&gt;Sheikh, Usman Ullah&lt;/author&gt;&lt;author&gt;Ayub, Sara&lt;/author&gt;&lt;/authors&gt;&lt;/contributors&gt;&lt;titles&gt;&lt;title&gt;Exploring Deep Learning-Based Architecture, Strategies, Applications and Current Trends in Generic Object Detection: A Comprehensive Review&lt;/title&gt;&lt;secondary-title&gt;IEEE Access&lt;/secondary-title&gt;&lt;/titles&gt;&lt;periodical&gt;&lt;full-title&gt;IEEE Access&lt;/full-title&gt;&lt;/periodical&gt;&lt;pages&gt;170461-170495&lt;/pages&gt;&lt;volume&gt;&lt;style face="normal" font="default" charset="238" size="100%"&gt;8&lt;/style&gt;&lt;/volume&gt;&lt;dates&gt;&lt;year&gt;&lt;style face="normal" font="default" charset="238" size="100%"&gt;2020&lt;/style&gt;&lt;/year&gt;&lt;/dates&gt;&lt;urls&gt;&lt;/urls&gt;&lt;electronic-resource-num&gt;10.1109/ACCESS.2020.3021508&lt;/electronic-resource-num&gt;&lt;/record&gt;&lt;/Cite&gt;&lt;/EndNote&gt;</w:instrText>
      </w:r>
      <w:r w:rsidR="00AA1405" w:rsidRPr="007F6B78">
        <w:fldChar w:fldCharType="separate"/>
      </w:r>
      <w:r w:rsidR="004E4571">
        <w:rPr>
          <w:noProof/>
        </w:rPr>
        <w:t>[17]</w:t>
      </w:r>
      <w:r w:rsidR="00AA1405" w:rsidRPr="007F6B78">
        <w:fldChar w:fldCharType="end"/>
      </w:r>
      <w:r w:rsidR="00DC53D5">
        <w:t>, přes</w:t>
      </w:r>
      <w:r w:rsidR="00BF3D70" w:rsidRPr="007F6B78">
        <w:t xml:space="preserve"> ELAN</w:t>
      </w:r>
      <w:r w:rsidR="00BF3D70">
        <w:t xml:space="preserve"> v YOLOv7</w:t>
      </w:r>
      <w:r w:rsidR="00F52ACA">
        <w:t xml:space="preserve"> </w:t>
      </w:r>
      <w:r w:rsidR="006F06D9">
        <w:fldChar w:fldCharType="begin"/>
      </w:r>
      <w:r w:rsidR="004E4571">
        <w:instrText xml:space="preserve"> ADDIN EN.CITE &lt;EndNote&gt;&lt;Cite&gt;&lt;Author&gt;Yanyun&lt;/Author&gt;&lt;Year&gt;2023&lt;/Year&gt;&lt;RecNum&gt;14&lt;/RecNum&gt;&lt;DisplayText&gt;[21]&lt;/DisplayText&gt;&lt;record&gt;&lt;rec-number&gt;14&lt;/rec-number&gt;&lt;foreign-keys&gt;&lt;key app="EN" db-id="epv0etvs2pfr99e5xxpv5027xe05stzr22vd" timestamp="1738237480"&gt;14&lt;/key&gt;&lt;/foreign-keys&gt;&lt;ref-type name="Journal Article"&gt;17&lt;/ref-type&gt;&lt;contributors&gt;&lt;authors&gt;&lt;author&gt;Yanyun, Shen&lt;/author&gt;&lt;author&gt;&lt;style face="normal" font="default" size="100%"&gt;Liu &lt;/style&gt;&lt;style face="normal" font="default" charset="134" size="100%"&gt;</w:instrText>
      </w:r>
      <w:r w:rsidR="004E4571">
        <w:rPr>
          <w:rFonts w:ascii="Yu Gothic" w:eastAsia="Yu Gothic" w:hAnsi="Yu Gothic" w:cs="Yu Gothic" w:hint="eastAsia"/>
        </w:rPr>
        <w:instrText>刘迪</w:instrText>
      </w:r>
      <w:r w:rsidR="004E4571">
        <w:instrText>&lt;/style&gt;&lt;style face="normal" font="default" size="100%"&gt;, Di&lt;/style&gt;&lt;/author&gt;&lt;author&gt;Chen, Junyi&lt;/author&gt;&lt;author&gt;Wang, Zhipan&lt;/author&gt;&lt;author&gt;Wang, Zhe&lt;/author&gt;&lt;author&gt;Zhang, Qingling&lt;/author&gt;&lt;/authors&gt;&lt;/contributors&gt;&lt;titles&gt;&lt;title&gt;On-Board Multi-Class Geospatial Object Detection Based on Convolutional Neural Network for High Resolution Remote Sensing Images&lt;/title&gt;&lt;secondary-title&gt;Remote Sensing&lt;/secondary-title&gt;&lt;/titles&gt;&lt;periodical&gt;&lt;full-title&gt;Remote Sensing&lt;/full-title&gt;&lt;/periodical&gt;&lt;volume&gt;&lt;style face="normal" font="default" charset="238" size="100%"&gt;15&lt;/style&gt;&lt;/volume&gt;&lt;number&gt;&lt;style face="normal" font="default" charset="238" size="100%"&gt;16&lt;/style&gt;&lt;/number&gt;&lt;dates&gt;&lt;year&gt;&lt;style face="normal" font="default" charset="238" size="100%"&gt;2023&lt;/style&gt;&lt;/year&gt;&lt;/dates&gt;&lt;urls&gt;&lt;/urls&gt;&lt;custom6&gt;3963&lt;/custom6&gt;&lt;electronic-resource-num&gt;10.3390/rs15163963&lt;/electronic-resource-num&gt;&lt;/record&gt;&lt;/Cite&gt;&lt;/EndNote&gt;</w:instrText>
      </w:r>
      <w:r w:rsidR="006F06D9">
        <w:fldChar w:fldCharType="separate"/>
      </w:r>
      <w:r w:rsidR="004E4571">
        <w:rPr>
          <w:noProof/>
        </w:rPr>
        <w:t>[21]</w:t>
      </w:r>
      <w:r w:rsidR="006F06D9">
        <w:fldChar w:fldCharType="end"/>
      </w:r>
      <w:r w:rsidR="007933E2">
        <w:t xml:space="preserve"> </w:t>
      </w:r>
      <w:r w:rsidR="007933E2" w:rsidRPr="007D7567">
        <w:t>a mnoho dalších</w:t>
      </w:r>
      <w:r w:rsidR="007D7567" w:rsidRPr="007D7567">
        <w:t>.</w:t>
      </w:r>
    </w:p>
    <w:p w14:paraId="39FFD47E" w14:textId="0A2ED204" w:rsidR="00DE435B" w:rsidRDefault="000D7CC0" w:rsidP="004E5308">
      <w:r>
        <w:t>Z</w:t>
      </w:r>
      <w:r w:rsidR="00DE435B">
        <w:t xml:space="preserve">ískaná </w:t>
      </w:r>
      <w:r>
        <w:t xml:space="preserve">mapa </w:t>
      </w:r>
      <w:r w:rsidR="001975AB">
        <w:t xml:space="preserve">příznaků </w:t>
      </w:r>
      <w:r w:rsidR="00DE435B">
        <w:t>je rozdělena na mřížku. Po průchodu mapy přes plně propojenou CNN každá buňka této mřížky detekuje všechny objekty</w:t>
      </w:r>
      <w:r w:rsidR="00DC53D5">
        <w:t>,</w:t>
      </w:r>
      <w:r w:rsidR="00DE435B">
        <w:t xml:space="preserve"> jejichž středy spadají do oblasti této buňky. Výstupem každé buňky pak jsou nalezené </w:t>
      </w:r>
      <w:proofErr w:type="spellStart"/>
      <w:r w:rsidR="00DE435B">
        <w:t>bouding</w:t>
      </w:r>
      <w:proofErr w:type="spellEnd"/>
      <w:r w:rsidR="00DE435B">
        <w:t xml:space="preserve"> boxy ohraničující objekty a k nim náležící pravděpodobnosti. Každou takovou hodnotou model vyjadřuje pravděpodobnost, že se jedná o nějaký objekt a zároveň jistotu přesnosti určení polohy objektu</w:t>
      </w:r>
      <w:r w:rsidR="00ED2AFB">
        <w:t xml:space="preserve"> </w:t>
      </w:r>
      <w:r w:rsidR="00ED2AFB">
        <w:fldChar w:fldCharType="begin"/>
      </w:r>
      <w:r w:rsidR="004E4571">
        <w:instrText xml:space="preserve"> ADDIN EN.CITE &lt;EndNote&gt;&lt;Cite&gt;&lt;Author&gt;Badgujar&lt;/Author&gt;&lt;Year&gt;2024&lt;/Year&gt;&lt;RecNum&gt;20&lt;/RecNum&gt;&lt;DisplayText&gt;[20]&lt;/DisplayText&gt;&lt;record&gt;&lt;rec-number&gt;20&lt;/rec-number&gt;&lt;foreign-keys&gt;&lt;key app="EN" db-id="epv0etvs2pfr99e5xxpv5027xe05stzr22vd" timestamp="1738662563"&gt;20&lt;/key&gt;&lt;/foreign-keys&gt;&lt;ref-type name="Journal Article"&gt;17&lt;/ref-type&gt;&lt;contributors&gt;&lt;authors&gt;&lt;author&gt;Chetan M Badgujar&lt;/author&gt;&lt;author&gt;Alwin Poulose&lt;/author&gt;&lt;author&gt;Hao Gan&lt;/author&gt;&lt;/authors&gt;&lt;/contributors&gt;&lt;titles&gt;&lt;title&gt;Agricultural object detection with You Only Look Once (YOLO) Algorithm: A bibliometric and systematic literature review&lt;/title&gt;&lt;secondary-title&gt;Computers and Electronics in Agriculture&lt;/secondary-title&gt;&lt;/titles&gt;&lt;periodical&gt;&lt;full-title&gt;Computers and Electronics in Agriculture&lt;/full-title&gt;&lt;/periodical&gt;&lt;volume&gt;223&lt;/volume&gt;&lt;dates&gt;&lt;year&gt;&lt;style face="normal" font="default" charset="238" size="100%"&gt;2024&lt;/style&gt;&lt;/year&gt;&lt;/dates&gt;&lt;urls&gt;&lt;/urls&gt;&lt;custom7&gt;109090&lt;/custom7&gt;&lt;electronic-resource-num&gt;https://doi.org/10.1016/j.compag.2024.109090&lt;/electronic-resource-num&gt;&lt;/record&gt;&lt;/Cite&gt;&lt;/EndNote&gt;</w:instrText>
      </w:r>
      <w:r w:rsidR="00ED2AFB">
        <w:fldChar w:fldCharType="separate"/>
      </w:r>
      <w:r w:rsidR="004E4571">
        <w:rPr>
          <w:noProof/>
        </w:rPr>
        <w:t>[20]</w:t>
      </w:r>
      <w:r w:rsidR="00ED2AFB">
        <w:fldChar w:fldCharType="end"/>
      </w:r>
      <w:r w:rsidR="00DE435B">
        <w:t>.</w:t>
      </w:r>
    </w:p>
    <w:p w14:paraId="06F4EEBC" w14:textId="2249F181" w:rsidR="00053356" w:rsidRDefault="001B432F" w:rsidP="004E5308">
      <w:r>
        <w:t xml:space="preserve">Díky mřížkové metodě vznikne řada redundantních </w:t>
      </w:r>
      <w:proofErr w:type="spellStart"/>
      <w:r>
        <w:t>bou</w:t>
      </w:r>
      <w:r w:rsidR="004E5308">
        <w:t>n</w:t>
      </w:r>
      <w:r>
        <w:t>ding</w:t>
      </w:r>
      <w:proofErr w:type="spellEnd"/>
      <w:r>
        <w:t xml:space="preserve"> boxů způsobených mnohočetnou detekcí jednoho objektu různými buňkami či falešných detekcí objektů s nízkou pravděpodobností. Z tohoto důvodu přichází na řadu algoritmus NMS, který vyřazuje </w:t>
      </w:r>
      <w:proofErr w:type="spellStart"/>
      <w:r>
        <w:t>bounding</w:t>
      </w:r>
      <w:proofErr w:type="spellEnd"/>
      <w:r>
        <w:t xml:space="preserve"> boxy s nízkou šancí na přítomnost objektu. </w:t>
      </w:r>
      <w:commentRangeStart w:id="747"/>
      <w:r>
        <w:t xml:space="preserve">Zároveň na základě metriky </w:t>
      </w:r>
      <w:proofErr w:type="spellStart"/>
      <w:r w:rsidR="001256E6">
        <w:t>Intersection</w:t>
      </w:r>
      <w:proofErr w:type="spellEnd"/>
      <w:r w:rsidR="001256E6">
        <w:t xml:space="preserve"> </w:t>
      </w:r>
      <w:proofErr w:type="spellStart"/>
      <w:r w:rsidR="001256E6">
        <w:t>over</w:t>
      </w:r>
      <w:proofErr w:type="spellEnd"/>
      <w:r w:rsidR="001256E6">
        <w:t xml:space="preserve"> union (</w:t>
      </w:r>
      <w:proofErr w:type="spellStart"/>
      <w:r>
        <w:t>IoU</w:t>
      </w:r>
      <w:proofErr w:type="spellEnd"/>
      <w:ins w:id="748" w:author="Kateřina Rulfová" w:date="2025-04-30T23:05:00Z">
        <w:r w:rsidR="0051395F">
          <w:t xml:space="preserve"> – </w:t>
        </w:r>
        <w:proofErr w:type="gramStart"/>
        <w:r w:rsidR="0051395F">
          <w:t xml:space="preserve">viz </w:t>
        </w:r>
      </w:ins>
      <w:ins w:id="749" w:author="Kateřina Rulfová" w:date="2025-04-30T23:06:00Z">
        <w:r w:rsidR="0051395F">
          <w:fldChar w:fldCharType="begin"/>
        </w:r>
        <w:r w:rsidR="0051395F">
          <w:instrText xml:space="preserve"> REF _Ref196946779 \r \h </w:instrText>
        </w:r>
      </w:ins>
      <w:ins w:id="750" w:author="Kateřina Rulfová" w:date="2025-04-30T23:06:00Z">
        <w:r w:rsidR="0051395F">
          <w:fldChar w:fldCharType="separate"/>
        </w:r>
        <w:r w:rsidR="0051395F">
          <w:t>2.8.1</w:t>
        </w:r>
        <w:proofErr w:type="gramEnd"/>
        <w:r w:rsidR="0051395F">
          <w:fldChar w:fldCharType="end"/>
        </w:r>
      </w:ins>
      <w:r w:rsidR="001256E6">
        <w:t>)</w:t>
      </w:r>
      <w:r>
        <w:t xml:space="preserve"> porovnává, zda se jedná o vícečetnou detekci, či rozdílné objekty</w:t>
      </w:r>
      <w:commentRangeEnd w:id="747"/>
      <w:r w:rsidR="00F652EA">
        <w:rPr>
          <w:rStyle w:val="Odkaznakoment"/>
        </w:rPr>
        <w:commentReference w:id="747"/>
      </w:r>
      <w:r>
        <w:t xml:space="preserve">. V případě mnohonásobné detekce ponechá </w:t>
      </w:r>
      <w:proofErr w:type="spellStart"/>
      <w:r>
        <w:t>bounding</w:t>
      </w:r>
      <w:proofErr w:type="spellEnd"/>
      <w:r>
        <w:t xml:space="preserve"> box s nejvyšším </w:t>
      </w:r>
      <w:proofErr w:type="spellStart"/>
      <w:r>
        <w:t>confidence</w:t>
      </w:r>
      <w:proofErr w:type="spellEnd"/>
      <w:r>
        <w:t xml:space="preserve"> </w:t>
      </w:r>
      <w:proofErr w:type="spellStart"/>
      <w:r>
        <w:t>score</w:t>
      </w:r>
      <w:proofErr w:type="spellEnd"/>
      <w:r w:rsidR="00ED2AFB">
        <w:t xml:space="preserve"> </w:t>
      </w:r>
      <w:r w:rsidR="00ED2AFB">
        <w:fldChar w:fldCharType="begin"/>
      </w:r>
      <w:r w:rsidR="004E4571">
        <w:instrText xml:space="preserve"> ADDIN EN.CITE &lt;EndNote&gt;&lt;Cite&gt;&lt;Author&gt;Badgujar&lt;/Author&gt;&lt;Year&gt;2024&lt;/Year&gt;&lt;RecNum&gt;20&lt;/RecNum&gt;&lt;DisplayText&gt;[20]&lt;/DisplayText&gt;&lt;record&gt;&lt;rec-number&gt;20&lt;/rec-number&gt;&lt;foreign-keys&gt;&lt;key app="EN" db-id="epv0etvs2pfr99e5xxpv5027xe05stzr22vd" timestamp="1738662563"&gt;20&lt;/key&gt;&lt;/foreign-keys&gt;&lt;ref-type name="Journal Article"&gt;17&lt;/ref-type&gt;&lt;contributors&gt;&lt;authors&gt;&lt;author&gt;Chetan M Badgujar&lt;/author&gt;&lt;author&gt;Alwin Poulose&lt;/author&gt;&lt;author&gt;Hao Gan&lt;/author&gt;&lt;/authors&gt;&lt;/contributors&gt;&lt;titles&gt;&lt;title&gt;Agricultural object detection with You Only Look Once (YOLO) Algorithm: A bibliometric and systematic literature review&lt;/title&gt;&lt;secondary-title&gt;Computers and Electronics in Agriculture&lt;/secondary-title&gt;&lt;/titles&gt;&lt;periodical&gt;&lt;full-title&gt;Computers and Electronics in Agriculture&lt;/full-title&gt;&lt;/periodical&gt;&lt;volume&gt;223&lt;/volume&gt;&lt;dates&gt;&lt;year&gt;&lt;style face="normal" font="default" charset="238" size="100%"&gt;2024&lt;/style&gt;&lt;/year&gt;&lt;/dates&gt;&lt;urls&gt;&lt;/urls&gt;&lt;custom7&gt;109090&lt;/custom7&gt;&lt;electronic-resource-num&gt;https://doi.org/10.1016/j.compag.2024.109090&lt;/electronic-resource-num&gt;&lt;/record&gt;&lt;/Cite&gt;&lt;/EndNote&gt;</w:instrText>
      </w:r>
      <w:r w:rsidR="00ED2AFB">
        <w:fldChar w:fldCharType="separate"/>
      </w:r>
      <w:r w:rsidR="004E4571">
        <w:rPr>
          <w:noProof/>
        </w:rPr>
        <w:t>[20]</w:t>
      </w:r>
      <w:r w:rsidR="00ED2AFB">
        <w:fldChar w:fldCharType="end"/>
      </w:r>
      <w:r>
        <w:t>.</w:t>
      </w:r>
    </w:p>
    <w:p w14:paraId="08E0FAD9" w14:textId="63668363" w:rsidR="001256E6" w:rsidDel="0051395F" w:rsidRDefault="001256E6" w:rsidP="001256E6">
      <w:pPr>
        <w:pStyle w:val="Nzev"/>
        <w:spacing w:after="0"/>
        <w:rPr>
          <w:del w:id="751" w:author="Kateřina Rulfová" w:date="2025-04-30T23:03:00Z"/>
        </w:rPr>
      </w:pPr>
      <w:del w:id="752" w:author="Kateřina Rulfová" w:date="2025-04-30T23:03:00Z">
        <w:r w:rsidDel="0051395F">
          <w:delText>Intersection over Union (IoU)</w:delText>
        </w:r>
        <w:bookmarkStart w:id="753" w:name="_Toc198115557"/>
        <w:bookmarkEnd w:id="753"/>
      </w:del>
    </w:p>
    <w:p w14:paraId="3A0402F7" w14:textId="7C4CB144" w:rsidR="001256E6" w:rsidDel="0051395F" w:rsidRDefault="001256E6" w:rsidP="00FD0769">
      <w:pPr>
        <w:rPr>
          <w:del w:id="754" w:author="Kateřina Rulfová" w:date="2025-04-30T23:03:00Z"/>
        </w:rPr>
      </w:pPr>
      <m:oMath>
        <m:r>
          <w:del w:id="755" w:author="Kateřina Rulfová" w:date="2025-04-30T23:03:00Z">
            <w:rPr>
              <w:rFonts w:ascii="Cambria Math" w:hAnsi="Cambria Math"/>
            </w:rPr>
            <m:t>IoU</m:t>
          </w:del>
        </m:r>
      </m:oMath>
      <w:del w:id="756" w:author="Kateřina Rulfová" w:date="2025-04-30T23:03:00Z">
        <w:r w:rsidRPr="00053356" w:rsidDel="0051395F">
          <w:delText xml:space="preserve"> je metrika založená na porovnání </w:delText>
        </w:r>
        <w:r w:rsidDel="0051395F">
          <w:delText>překryvu ploch 2 útvarů. V algoritmu YOLO se využívá v průběhu procesu detekce při použití NMS k porovnání obsahů bounding boxů pocházejících z různých detekcí nebo při statistickém vyhodnocení spolehlivosti modelu pomocí metrik</w:delText>
        </w:r>
        <w:r w:rsidR="0046012F" w:rsidDel="0051395F">
          <w:delText xml:space="preserve"> </w:delText>
        </w:r>
        <w:r w:rsidR="0046012F" w:rsidRPr="0046012F" w:rsidDel="0051395F">
          <w:delText>mean Average Precision</w:delText>
        </w:r>
        <w:r w:rsidDel="0051395F">
          <w:delText xml:space="preserve"> </w:delText>
        </w:r>
        <w:r w:rsidR="0046012F" w:rsidDel="0051395F">
          <w:delText>(</w:delText>
        </w:r>
        <w:r w:rsidDel="0051395F">
          <w:delText>mAP</w:delText>
        </w:r>
        <w:r w:rsidR="0046012F" w:rsidDel="0051395F">
          <w:delText>)</w:delText>
        </w:r>
        <w:r w:rsidDel="0051395F">
          <w:delText xml:space="preserve">. V tomto případě se porovnává míra plochy překrytí referenčního ohraničujícího boxu z datasetu s plochou bounding boxu detekovaného objektu. </w:delText>
        </w:r>
        <m:oMath>
          <m:r>
            <w:rPr>
              <w:rFonts w:ascii="Cambria Math" w:hAnsi="Cambria Math"/>
            </w:rPr>
            <m:t>IoU</m:t>
          </m:r>
        </m:oMath>
        <w:r w:rsidDel="0051395F">
          <w:delText xml:space="preserve"> je vypočteno z rovnice (</w:delText>
        </w:r>
        <w:r w:rsidR="002854B5" w:rsidDel="0051395F">
          <w:delText>2.3</w:delText>
        </w:r>
        <w:r w:rsidDel="0051395F">
          <w:delText xml:space="preserve">), kde </w:delText>
        </w:r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S</m:t>
              </m:r>
            </m:e>
            <m:sub>
              <m:r>
                <w:rPr>
                  <w:rFonts w:ascii="Cambria Math" w:hAnsi="Cambria Math"/>
                </w:rPr>
                <m:t>I</m:t>
              </m:r>
            </m:sub>
          </m:sSub>
        </m:oMath>
        <w:r w:rsidDel="0051395F">
          <w:delText xml:space="preserve"> je obsah plochy průniku dvou oblastí a </w:delText>
        </w:r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S</m:t>
              </m:r>
            </m:e>
            <m:sub>
              <m:r>
                <w:rPr>
                  <w:rFonts w:ascii="Cambria Math" w:hAnsi="Cambria Math"/>
                </w:rPr>
                <m:t>U</m:t>
              </m:r>
            </m:sub>
          </m:sSub>
        </m:oMath>
        <w:r w:rsidDel="0051395F">
          <w:delText xml:space="preserve"> značí obsah útvaru sjednocujícího tyto dvě plochy</w:delText>
        </w:r>
        <w:r w:rsidR="00FD0769" w:rsidDel="0051395F">
          <w:delText xml:space="preserve"> </w:delText>
        </w:r>
        <w:r w:rsidR="00FD0769" w:rsidDel="0051395F">
          <w:fldChar w:fldCharType="begin"/>
        </w:r>
        <w:r w:rsidR="004E4571" w:rsidDel="0051395F">
          <w:delInstrText xml:space="preserve"> ADDIN EN.CITE &lt;EndNote&gt;&lt;Cite&gt;&lt;Author&gt;Rezatofighi&lt;/Author&gt;&lt;Year&gt;2019&lt;/Year&gt;&lt;RecNum&gt;22&lt;/RecNum&gt;&lt;DisplayText&gt;[22]&lt;/DisplayText&gt;&lt;record&gt;&lt;rec-number&gt;22&lt;/rec-number&gt;&lt;foreign-keys&gt;&lt;key app="EN" db-id="epv0etvs2pfr99e5xxpv5027xe05stzr22vd" timestamp="1738672506"&gt;22&lt;/key&gt;&lt;/foreign-keys&gt;&lt;ref-type name="Conference Paper"&gt;47&lt;/ref-type&gt;&lt;contributors&gt;&lt;authors&gt;&lt;author&gt;Hamid Rezatofighi&lt;/author&gt;&lt;author&gt;Nathan Tsoi&lt;/author&gt;&lt;author&gt;JunYoung Gwak&lt;/author&gt;&lt;author&gt;Amir Sadeghian&lt;/author&gt;&lt;author&gt;Ian Reid&lt;/author&gt;&lt;author&gt;Silvio Savarese&lt;/author&gt;&lt;/authors&gt;&lt;/contributors&gt;&lt;titles&gt;&lt;title&gt;Generalized intersection over union: A metric and a loss for bounding box regression&lt;/title&gt;&lt;secondary-title&gt;32nd IEEE/CVF Conference on Computer Vision and Pattern Recognition&lt;/secondary-title&gt;&lt;/titles&gt;&lt;pages&gt;658 - 666&lt;/pages&gt;&lt;section&gt;8953982&lt;/section&gt;&lt;dates&gt;&lt;year&gt;2019&lt;/year&gt;&lt;/dates&gt;&lt;pub-location&gt;&lt;style face="normal" font="default" size="100%"&gt;Long Beach&lt;/style&gt;&lt;style face="normal" font="default" charset="238" size="100%"&gt;, CA, USA&lt;/style&gt;&lt;/pub-location&gt;&lt;publisher&gt;Computer Science Department, Stanford University, United States&amp;#xD;School of Computer Science, University of Adelaide, Australia&amp;#xD;Aibee Inc, United States&lt;/publisher&gt;&lt;urls&gt;&lt;/urls&gt;&lt;/record&gt;&lt;/Cite&gt;&lt;/EndNote&gt;</w:delInstrText>
        </w:r>
        <w:r w:rsidR="00FD0769" w:rsidDel="0051395F">
          <w:fldChar w:fldCharType="separate"/>
        </w:r>
        <w:r w:rsidR="004E4571" w:rsidDel="0051395F">
          <w:rPr>
            <w:noProof/>
          </w:rPr>
          <w:delText>[22]</w:delText>
        </w:r>
        <w:r w:rsidR="00FD0769" w:rsidDel="0051395F">
          <w:fldChar w:fldCharType="end"/>
        </w:r>
        <w:r w:rsidDel="0051395F">
          <w:delText>.</w:delText>
        </w:r>
        <w:bookmarkStart w:id="757" w:name="_Toc198115558"/>
        <w:bookmarkEnd w:id="757"/>
      </w:del>
    </w:p>
    <w:p w14:paraId="46F2970B" w14:textId="717AC701" w:rsidR="001256E6" w:rsidRPr="00520A23" w:rsidDel="0051395F" w:rsidRDefault="001256E6" w:rsidP="00FD0769">
      <w:pPr>
        <w:tabs>
          <w:tab w:val="center" w:pos="4536"/>
          <w:tab w:val="right" w:pos="9070"/>
        </w:tabs>
        <w:jc w:val="center"/>
        <w:rPr>
          <w:del w:id="758" w:author="Kateřina Rulfová" w:date="2025-04-30T23:03:00Z"/>
        </w:rPr>
      </w:pPr>
      <w:del w:id="759" w:author="Kateřina Rulfová" w:date="2025-04-30T23:03:00Z">
        <w:r w:rsidDel="0051395F">
          <w:tab/>
        </w:r>
        <m:oMath>
          <m:r>
            <w:rPr>
              <w:rFonts w:ascii="Cambria Math" w:hAnsi="Cambria Math"/>
            </w:rPr>
            <m:t>IoU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b>
                  <m:r>
                    <w:rPr>
                      <w:rFonts w:ascii="Cambria Math" w:hAnsi="Cambria Math"/>
                    </w:rPr>
                    <m:t>I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b>
                  <m:r>
                    <w:rPr>
                      <w:rFonts w:ascii="Cambria Math" w:hAnsi="Cambria Math"/>
                    </w:rPr>
                    <m:t>U</m:t>
                  </m:r>
                </m:sub>
              </m:sSub>
            </m:den>
          </m:f>
        </m:oMath>
        <w:r w:rsidDel="0051395F">
          <w:tab/>
          <w:delText>(</w:delText>
        </w:r>
        <w:r w:rsidR="002854B5" w:rsidDel="0051395F">
          <w:delText>2.3</w:delText>
        </w:r>
        <w:r w:rsidDel="0051395F">
          <w:delText>)</w:delText>
        </w:r>
        <w:bookmarkStart w:id="760" w:name="_Toc198115559"/>
        <w:bookmarkEnd w:id="760"/>
      </w:del>
    </w:p>
    <w:p w14:paraId="7105DC4A" w14:textId="640456A1" w:rsidR="001256E6" w:rsidDel="0051395F" w:rsidRDefault="001256E6" w:rsidP="00FD0769">
      <w:pPr>
        <w:rPr>
          <w:del w:id="761" w:author="Kateřina Rulfová" w:date="2025-04-30T23:03:00Z"/>
        </w:rPr>
      </w:pPr>
      <w:del w:id="762" w:author="Kateřina Rulfová" w:date="2025-04-30T23:03:00Z">
        <w:r w:rsidDel="0051395F">
          <w:delText>Z rovnice (</w:delText>
        </w:r>
        <w:r w:rsidR="002854B5" w:rsidDel="0051395F">
          <w:delText>2.3</w:delText>
        </w:r>
        <w:r w:rsidDel="0051395F">
          <w:delText xml:space="preserve">) je zřejmé, že </w:delText>
        </w:r>
        <m:oMath>
          <m:r>
            <w:rPr>
              <w:rFonts w:ascii="Cambria Math" w:hAnsi="Cambria Math"/>
            </w:rPr>
            <m:t>IoU</m:t>
          </m:r>
        </m:oMath>
        <w:r w:rsidDel="0051395F">
          <w:delText xml:space="preserve"> musí náležet </w:delText>
        </w:r>
        <m:oMath>
          <m:r>
            <w:rPr>
              <w:rFonts w:ascii="Cambria Math" w:hAnsi="Cambria Math"/>
            </w:rPr>
            <m:t>0&lt;IoU&lt;1</m:t>
          </m:r>
        </m:oMath>
        <w:r w:rsidDel="0051395F">
          <w:delText xml:space="preserve">. Hodnota je pak obvykle porovnána s prahovou hodnotou </w:delText>
        </w:r>
        <m:oMath>
          <m:r>
            <w:rPr>
              <w:rFonts w:ascii="Cambria Math" w:hAnsi="Cambria Math"/>
            </w:rPr>
            <m:t>Io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U</m:t>
              </m:r>
            </m:e>
            <m:sub>
              <m:r>
                <w:rPr>
                  <w:rFonts w:ascii="Cambria Math" w:hAnsi="Cambria Math"/>
                </w:rPr>
                <m:t>tresh</m:t>
              </m:r>
            </m:sub>
          </m:sSub>
        </m:oMath>
        <w:r w:rsidDel="0051395F">
          <w:delText xml:space="preserve"> a</w:delText>
        </w:r>
        <w:r w:rsidR="0046012F" w:rsidDel="0051395F">
          <w:delText xml:space="preserve"> </w:delText>
        </w:r>
        <w:r w:rsidDel="0051395F">
          <w:delText xml:space="preserve">tento výsledek rozhoduje o </w:delText>
        </w:r>
        <w:r w:rsidR="0046012F" w:rsidDel="0051395F">
          <w:delText>úspěšnosti detekce</w:delText>
        </w:r>
        <w:r w:rsidDel="0051395F">
          <w:delText>.</w:delText>
        </w:r>
        <w:bookmarkStart w:id="763" w:name="_Toc198115560"/>
        <w:bookmarkEnd w:id="763"/>
      </w:del>
    </w:p>
    <w:p w14:paraId="6C0C1FBA" w14:textId="648B2327" w:rsidR="00754186" w:rsidDel="0051395F" w:rsidRDefault="00754186" w:rsidP="00754186">
      <w:pPr>
        <w:pStyle w:val="Nzev"/>
        <w:rPr>
          <w:del w:id="764" w:author="Kateřina Rulfová" w:date="2025-04-30T23:03:00Z"/>
        </w:rPr>
      </w:pPr>
      <w:del w:id="765" w:author="Kateřina Rulfová" w:date="2025-04-30T23:03:00Z">
        <w:r w:rsidDel="0051395F">
          <w:delText>Mean Average Precision (mAP)</w:delText>
        </w:r>
        <w:bookmarkStart w:id="766" w:name="_Toc198115561"/>
        <w:bookmarkEnd w:id="766"/>
      </w:del>
    </w:p>
    <w:p w14:paraId="2DA47F05" w14:textId="72B5C9F0" w:rsidR="00AC494F" w:rsidDel="0051395F" w:rsidRDefault="005148CB" w:rsidP="00754186">
      <w:pPr>
        <w:rPr>
          <w:del w:id="767" w:author="Kateřina Rulfová" w:date="2025-04-30T23:03:00Z"/>
        </w:rPr>
      </w:pPr>
      <w:del w:id="768" w:author="Kateřina Rulfová" w:date="2025-04-30T23:03:00Z">
        <w:r w:rsidRPr="005148CB" w:rsidDel="0051395F">
          <w:delText xml:space="preserve">Metrikou </w:delText>
        </w:r>
        <w:r w:rsidDel="0051395F">
          <w:delText xml:space="preserve">mean Average Precision (mAP) je měřena výkonost natrénovaného modelu. Model je vyzkoušen na testovací části datasetu a ze vzniklých bounding boxů a ground truth boxů z databáze jsou vypočteny IoU. Úspěšnost detekce je </w:delText>
        </w:r>
        <w:r w:rsidR="00094834" w:rsidDel="0051395F">
          <w:delText xml:space="preserve">obvykle </w:delText>
        </w:r>
        <w:r w:rsidDel="0051395F">
          <w:delText xml:space="preserve">vyhodnocena na mnoha hladinách </w:delText>
        </w:r>
        <m:oMath>
          <m:r>
            <w:rPr>
              <w:rFonts w:ascii="Cambria Math" w:hAnsi="Cambria Math"/>
            </w:rPr>
            <m:t>Io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U</m:t>
              </m:r>
            </m:e>
            <m:sub>
              <m:r>
                <w:rPr>
                  <w:rFonts w:ascii="Cambria Math" w:hAnsi="Cambria Math"/>
                </w:rPr>
                <m:t>tresh</m:t>
              </m:r>
            </m:sub>
          </m:sSub>
        </m:oMath>
        <w:r w:rsidDel="0051395F">
          <w:delText xml:space="preserve">. </w:delText>
        </w:r>
        <w:r w:rsidR="00094834" w:rsidDel="0051395F">
          <w:delText xml:space="preserve">Následující postup pak probíhá pro každé </w:delText>
        </w:r>
        <m:oMath>
          <m:r>
            <w:rPr>
              <w:rFonts w:ascii="Cambria Math" w:hAnsi="Cambria Math"/>
            </w:rPr>
            <m:t>Io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U</m:t>
              </m:r>
            </m:e>
            <m:sub>
              <m:r>
                <w:rPr>
                  <w:rFonts w:ascii="Cambria Math" w:hAnsi="Cambria Math"/>
                </w:rPr>
                <m:t>tresh</m:t>
              </m:r>
            </m:sub>
          </m:sSub>
        </m:oMath>
        <w:r w:rsidR="00094834" w:rsidDel="0051395F">
          <w:delText xml:space="preserve"> zvlášť. Nejprve je n</w:delText>
        </w:r>
        <w:r w:rsidDel="0051395F">
          <w:delText xml:space="preserve">a základě </w:delText>
        </w:r>
        <w:r w:rsidR="00B01801" w:rsidDel="0051395F">
          <w:delText xml:space="preserve">výsledků </w:delText>
        </w:r>
        <w:r w:rsidR="00094834" w:rsidDel="0051395F">
          <w:delText xml:space="preserve">úspěšných a neúspěšných detekcí </w:delText>
        </w:r>
        <w:r w:rsidDel="0051395F">
          <w:delText>sestavena závislost zvaná precision-recall curve</w:delText>
        </w:r>
        <w:r w:rsidR="00B01801" w:rsidDel="0051395F">
          <w:delText>, kde precision udává procent</w:delText>
        </w:r>
        <w:r w:rsidR="00AC494F" w:rsidDel="0051395F">
          <w:delText>o</w:delText>
        </w:r>
        <w:r w:rsidR="00B01801" w:rsidDel="0051395F">
          <w:delText xml:space="preserve"> správně identifikovaných objektů vůči všem predikcím a recall značí</w:delText>
        </w:r>
        <w:r w:rsidR="00AC494F" w:rsidDel="0051395F">
          <w:delText xml:space="preserve"> procentuální</w:delText>
        </w:r>
        <w:r w:rsidR="00B01801" w:rsidDel="0051395F">
          <w:delText xml:space="preserve"> </w:delText>
        </w:r>
        <w:r w:rsidR="00AC494F" w:rsidDel="0051395F">
          <w:delText>počet správně nalezených objektů modelem ze všech ground truth boxů</w:delText>
        </w:r>
        <w:r w:rsidR="008C6973" w:rsidDel="0051395F">
          <w:delText xml:space="preserve"> (</w:delText>
        </w:r>
        <w:r w:rsidR="008C6973" w:rsidDel="0051395F">
          <w:fldChar w:fldCharType="begin"/>
        </w:r>
        <w:r w:rsidR="008C6973" w:rsidDel="0051395F">
          <w:delInstrText xml:space="preserve"> REF _Ref189835249 \h </w:delInstrText>
        </w:r>
        <w:r w:rsidR="008C6973" w:rsidDel="0051395F">
          <w:fldChar w:fldCharType="separate"/>
        </w:r>
        <w:r w:rsidR="008C6973" w:rsidDel="0051395F">
          <w:rPr>
            <w:b/>
            <w:bCs/>
          </w:rPr>
          <w:delText>O</w:delText>
        </w:r>
        <w:r w:rsidR="008C6973" w:rsidRPr="008C6973" w:rsidDel="0051395F">
          <w:rPr>
            <w:b/>
            <w:bCs/>
          </w:rPr>
          <w:delText xml:space="preserve">br. </w:delText>
        </w:r>
        <w:r w:rsidR="008C6973" w:rsidRPr="008C6973" w:rsidDel="0051395F">
          <w:rPr>
            <w:b/>
            <w:bCs/>
            <w:noProof/>
          </w:rPr>
          <w:delText>2</w:delText>
        </w:r>
        <w:r w:rsidR="008C6973" w:rsidRPr="008C6973" w:rsidDel="0051395F">
          <w:rPr>
            <w:b/>
            <w:bCs/>
          </w:rPr>
          <w:delText>.</w:delText>
        </w:r>
        <w:r w:rsidR="008C6973" w:rsidRPr="008C6973" w:rsidDel="0051395F">
          <w:rPr>
            <w:b/>
            <w:bCs/>
            <w:noProof/>
          </w:rPr>
          <w:delText>6</w:delText>
        </w:r>
        <w:r w:rsidR="008C6973" w:rsidDel="0051395F">
          <w:fldChar w:fldCharType="end"/>
        </w:r>
        <w:r w:rsidR="008C6973" w:rsidDel="0051395F">
          <w:delText xml:space="preserve">). </w:delText>
        </w:r>
        <w:r w:rsidR="00AC494F" w:rsidDel="0051395F">
          <w:delText xml:space="preserve">Plocha pod touto křivkou je definována jako average precision </w:delText>
        </w:r>
        <m:oMath>
          <m:r>
            <w:rPr>
              <w:rFonts w:ascii="Cambria Math" w:hAnsi="Cambria Math"/>
            </w:rPr>
            <m:t xml:space="preserve">AP </m:t>
          </m:r>
        </m:oMath>
        <w:r w:rsidR="00AC494F" w:rsidDel="0051395F">
          <w:delText>a je vypočtena stejně jako precision-recall curve pro každou třídu objektu zvlášť.</w:delText>
        </w:r>
        <w:r w:rsidR="00094834" w:rsidDel="0051395F">
          <w:delText xml:space="preserve"> </w:delText>
        </w:r>
        <w:r w:rsidR="00AC494F" w:rsidDel="0051395F">
          <w:delText xml:space="preserve">Zprůměrováním všech </w:delText>
        </w:r>
        <m:oMath>
          <m:r>
            <w:rPr>
              <w:rFonts w:ascii="Cambria Math" w:hAnsi="Cambria Math"/>
            </w:rPr>
            <m:t>AP</m:t>
          </m:r>
        </m:oMath>
        <w:r w:rsidR="00AC494F" w:rsidDel="0051395F">
          <w:delText xml:space="preserve"> vzniká výsledná hodnota </w:delText>
        </w:r>
        <m:oMath>
          <m:r>
            <w:rPr>
              <w:rFonts w:ascii="Cambria Math" w:hAnsi="Cambria Math"/>
            </w:rPr>
            <m:t>mAP</m:t>
          </m:r>
        </m:oMath>
        <w:r w:rsidR="00E07BFA" w:rsidDel="0051395F">
          <w:delText xml:space="preserve"> </w:delText>
        </w:r>
        <w:r w:rsidR="00E07BFA" w:rsidDel="0051395F">
          <w:fldChar w:fldCharType="begin"/>
        </w:r>
        <w:r w:rsidR="004E4571" w:rsidDel="0051395F">
          <w:delInstrText xml:space="preserve"> ADDIN EN.CITE &lt;EndNote&gt;&lt;Cite&gt;&lt;Author&gt;Padilla&lt;/Author&gt;&lt;Year&gt;2020&lt;/Year&gt;&lt;RecNum&gt;26&lt;/RecNum&gt;&lt;DisplayText&gt;[23]&lt;/DisplayText&gt;&lt;record&gt;&lt;rec-number&gt;26&lt;/rec-number&gt;&lt;foreign-keys&gt;&lt;key app="EN" db-id="epv0etvs2pfr99e5xxpv5027xe05stzr22vd" timestamp="1738933784"&gt;26&lt;/key&gt;&lt;/foreign-keys&gt;&lt;ref-type name="Conference Paper"&gt;47&lt;/ref-type&gt;&lt;contributors&gt;&lt;authors&gt;&lt;author&gt;Rafael Padilla&lt;/author&gt;&lt;author&gt;Sergio L. Netto&lt;/author&gt;&lt;author&gt;Eduardo A. B. da Silva&lt;/author&gt;&lt;/authors&gt;&lt;/contributors&gt;&lt;titles&gt;&lt;title&gt;A Survey on Performance Metrics forObject-Detection Algorithms&lt;/title&gt;&lt;secondary-title&gt;27th International Conference on Systems, Signals and Image Processing (IWSSIP)&lt;/secondary-title&gt;&lt;/titles&gt;&lt;dates&gt;&lt;year&gt;2020&lt;/year&gt;&lt;/dates&gt;&lt;pub-location&gt;ELECTR NETWORK&lt;/pub-location&gt;&lt;urls&gt;&lt;/urls&gt;&lt;/record&gt;&lt;/Cite&gt;&lt;/EndNote&gt;</w:delInstrText>
        </w:r>
        <w:r w:rsidR="00E07BFA" w:rsidDel="0051395F">
          <w:fldChar w:fldCharType="separate"/>
        </w:r>
        <w:r w:rsidR="004E4571" w:rsidDel="0051395F">
          <w:rPr>
            <w:noProof/>
          </w:rPr>
          <w:delText>[23]</w:delText>
        </w:r>
        <w:r w:rsidR="00E07BFA" w:rsidDel="0051395F">
          <w:fldChar w:fldCharType="end"/>
        </w:r>
        <w:r w:rsidR="00E07BFA" w:rsidDel="0051395F">
          <w:delText>.</w:delText>
        </w:r>
        <w:bookmarkStart w:id="769" w:name="_Toc198115562"/>
        <w:bookmarkEnd w:id="769"/>
      </w:del>
    </w:p>
    <w:p w14:paraId="5633136A" w14:textId="60ED76BB" w:rsidR="008C6973" w:rsidDel="0051395F" w:rsidRDefault="008C6973" w:rsidP="008C6973">
      <w:pPr>
        <w:keepNext/>
        <w:jc w:val="center"/>
        <w:rPr>
          <w:del w:id="770" w:author="Kateřina Rulfová" w:date="2025-04-30T23:03:00Z"/>
        </w:rPr>
      </w:pPr>
      <w:del w:id="771" w:author="Kateřina Rulfová" w:date="2025-04-30T23:03:00Z">
        <w:r w:rsidDel="0051395F">
          <w:rPr>
            <w:noProof/>
            <w:lang w:eastAsia="cs-CZ"/>
          </w:rPr>
          <w:drawing>
            <wp:inline distT="0" distB="0" distL="0" distR="0" wp14:anchorId="0DC04025" wp14:editId="2B9E6449">
              <wp:extent cx="3718560" cy="3605408"/>
              <wp:effectExtent l="0" t="0" r="0" b="0"/>
              <wp:docPr id="66800684" name="Obrázek 3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1"/>
                      <pic:cNvPicPr>
                        <a:picLocks noChangeAspect="1" noChangeArrowheads="1"/>
                      </pic:cNvPicPr>
                    </pic:nvPicPr>
                    <pic:blipFill>
                      <a:blip r:embed="rId19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3743975" cy="3630050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pic:spPr>
                  </pic:pic>
                </a:graphicData>
              </a:graphic>
            </wp:inline>
          </w:drawing>
        </w:r>
        <w:bookmarkStart w:id="772" w:name="_Toc198115563"/>
        <w:bookmarkEnd w:id="772"/>
      </w:del>
    </w:p>
    <w:p w14:paraId="578809D3" w14:textId="33B35E99" w:rsidR="008C6973" w:rsidDel="0051395F" w:rsidRDefault="008C6973" w:rsidP="008C6973">
      <w:pPr>
        <w:pStyle w:val="Titulek"/>
        <w:jc w:val="left"/>
        <w:rPr>
          <w:del w:id="773" w:author="Kateřina Rulfová" w:date="2025-04-30T23:03:00Z"/>
        </w:rPr>
      </w:pPr>
      <w:bookmarkStart w:id="774" w:name="_Ref189835249"/>
      <w:bookmarkStart w:id="775" w:name="_Ref189835175"/>
      <w:del w:id="776" w:author="Kateřina Rulfová" w:date="2025-04-30T23:03:00Z">
        <w:r w:rsidDel="0051395F">
          <w:rPr>
            <w:b/>
            <w:bCs w:val="0"/>
          </w:rPr>
          <w:delText>O</w:delText>
        </w:r>
        <w:r w:rsidRPr="008C6973" w:rsidDel="0051395F">
          <w:rPr>
            <w:b/>
            <w:bCs w:val="0"/>
          </w:rPr>
          <w:delText xml:space="preserve">br. </w:delText>
        </w:r>
      </w:del>
      <w:ins w:id="777" w:author="Ingr Jiri [2]" w:date="2025-04-30T14:10:00Z">
        <w:del w:id="778" w:author="Kateřina Rulfová" w:date="2025-04-30T23:03:00Z">
          <w:r w:rsidR="00BB4856" w:rsidDel="0051395F">
            <w:rPr>
              <w:b/>
              <w:bCs w:val="0"/>
            </w:rPr>
            <w:fldChar w:fldCharType="begin"/>
          </w:r>
          <w:r w:rsidR="00BB4856" w:rsidDel="0051395F">
            <w:rPr>
              <w:b/>
              <w:bCs w:val="0"/>
            </w:rPr>
            <w:delInstrText xml:space="preserve"> STYLEREF 1 \s </w:delInstrText>
          </w:r>
        </w:del>
      </w:ins>
      <w:del w:id="779" w:author="Kateřina Rulfová" w:date="2025-04-30T23:03:00Z">
        <w:r w:rsidR="00BB4856" w:rsidDel="0051395F">
          <w:rPr>
            <w:b/>
            <w:bCs w:val="0"/>
          </w:rPr>
          <w:fldChar w:fldCharType="separate"/>
        </w:r>
        <w:r w:rsidR="00BB4856" w:rsidDel="0051395F">
          <w:rPr>
            <w:b/>
            <w:bCs w:val="0"/>
            <w:noProof/>
          </w:rPr>
          <w:delText>2</w:delText>
        </w:r>
      </w:del>
      <w:ins w:id="780" w:author="Ingr Jiri [2]" w:date="2025-04-30T14:10:00Z">
        <w:del w:id="781" w:author="Kateřina Rulfová" w:date="2025-04-30T23:03:00Z">
          <w:r w:rsidR="00BB4856" w:rsidDel="0051395F">
            <w:rPr>
              <w:b/>
              <w:bCs w:val="0"/>
            </w:rPr>
            <w:fldChar w:fldCharType="end"/>
          </w:r>
          <w:r w:rsidR="00BB4856" w:rsidDel="0051395F">
            <w:rPr>
              <w:b/>
              <w:bCs w:val="0"/>
            </w:rPr>
            <w:delText>.</w:delText>
          </w:r>
          <w:r w:rsidR="00BB4856" w:rsidDel="0051395F">
            <w:rPr>
              <w:b/>
              <w:bCs w:val="0"/>
            </w:rPr>
            <w:fldChar w:fldCharType="begin"/>
          </w:r>
          <w:r w:rsidR="00BB4856" w:rsidDel="0051395F">
            <w:rPr>
              <w:b/>
              <w:bCs w:val="0"/>
            </w:rPr>
            <w:delInstrText xml:space="preserve"> SEQ obr. \* ARABIC \s 1 </w:delInstrText>
          </w:r>
        </w:del>
      </w:ins>
      <w:del w:id="782" w:author="Kateřina Rulfová" w:date="2025-04-30T23:03:00Z">
        <w:r w:rsidR="00BB4856" w:rsidDel="0051395F">
          <w:rPr>
            <w:b/>
            <w:bCs w:val="0"/>
          </w:rPr>
          <w:fldChar w:fldCharType="separate"/>
        </w:r>
      </w:del>
      <w:ins w:id="783" w:author="Ingr Jiri [2]" w:date="2025-04-30T14:10:00Z">
        <w:del w:id="784" w:author="Kateřina Rulfová" w:date="2025-04-30T23:03:00Z">
          <w:r w:rsidR="00BB4856" w:rsidDel="0051395F">
            <w:rPr>
              <w:b/>
              <w:bCs w:val="0"/>
              <w:noProof/>
            </w:rPr>
            <w:delText>6</w:delText>
          </w:r>
          <w:r w:rsidR="00BB4856" w:rsidDel="0051395F">
            <w:rPr>
              <w:b/>
              <w:bCs w:val="0"/>
            </w:rPr>
            <w:fldChar w:fldCharType="end"/>
          </w:r>
        </w:del>
      </w:ins>
      <w:del w:id="785" w:author="Kateřina Rulfová" w:date="2025-04-30T23:03:00Z">
        <w:r w:rsidR="001431A9" w:rsidDel="0051395F">
          <w:rPr>
            <w:b/>
            <w:bCs w:val="0"/>
          </w:rPr>
          <w:fldChar w:fldCharType="begin"/>
        </w:r>
        <w:r w:rsidR="001431A9" w:rsidDel="0051395F">
          <w:rPr>
            <w:b/>
            <w:bCs w:val="0"/>
          </w:rPr>
          <w:delInstrText xml:space="preserve"> STYLEREF 1 \s </w:delInstrText>
        </w:r>
        <w:r w:rsidR="001431A9" w:rsidDel="0051395F">
          <w:rPr>
            <w:b/>
            <w:bCs w:val="0"/>
          </w:rPr>
          <w:fldChar w:fldCharType="separate"/>
        </w:r>
        <w:r w:rsidR="001431A9" w:rsidDel="0051395F">
          <w:rPr>
            <w:b/>
            <w:bCs w:val="0"/>
            <w:noProof/>
          </w:rPr>
          <w:delText>2</w:delText>
        </w:r>
        <w:r w:rsidR="001431A9" w:rsidDel="0051395F">
          <w:rPr>
            <w:b/>
            <w:bCs w:val="0"/>
          </w:rPr>
          <w:fldChar w:fldCharType="end"/>
        </w:r>
        <w:r w:rsidR="001431A9" w:rsidDel="0051395F">
          <w:rPr>
            <w:b/>
            <w:bCs w:val="0"/>
          </w:rPr>
          <w:delText>.</w:delText>
        </w:r>
        <w:r w:rsidR="001431A9" w:rsidDel="0051395F">
          <w:rPr>
            <w:b/>
            <w:bCs w:val="0"/>
          </w:rPr>
          <w:fldChar w:fldCharType="begin"/>
        </w:r>
        <w:r w:rsidR="001431A9" w:rsidDel="0051395F">
          <w:rPr>
            <w:b/>
            <w:bCs w:val="0"/>
          </w:rPr>
          <w:delInstrText xml:space="preserve"> SEQ obr. \* ARABIC \s 1 </w:delInstrText>
        </w:r>
        <w:r w:rsidR="001431A9" w:rsidDel="0051395F">
          <w:rPr>
            <w:b/>
            <w:bCs w:val="0"/>
          </w:rPr>
          <w:fldChar w:fldCharType="separate"/>
        </w:r>
        <w:r w:rsidR="001431A9" w:rsidDel="0051395F">
          <w:rPr>
            <w:b/>
            <w:bCs w:val="0"/>
            <w:noProof/>
          </w:rPr>
          <w:delText>6</w:delText>
        </w:r>
        <w:r w:rsidR="001431A9" w:rsidDel="0051395F">
          <w:rPr>
            <w:b/>
            <w:bCs w:val="0"/>
          </w:rPr>
          <w:fldChar w:fldCharType="end"/>
        </w:r>
        <w:bookmarkEnd w:id="774"/>
        <w:r w:rsidDel="0051395F">
          <w:delText>: Ukázka Precision-Recall curve a plochy AP</w:delText>
        </w:r>
        <w:bookmarkStart w:id="786" w:name="_Toc198115564"/>
        <w:bookmarkEnd w:id="775"/>
        <w:bookmarkEnd w:id="786"/>
      </w:del>
    </w:p>
    <w:p w14:paraId="3DF41FD6" w14:textId="0340E1BC" w:rsidR="00124815" w:rsidRPr="00124815" w:rsidDel="0051395F" w:rsidRDefault="00124815" w:rsidP="00124815">
      <w:pPr>
        <w:rPr>
          <w:del w:id="787" w:author="Kateřina Rulfová" w:date="2025-04-30T23:03:00Z"/>
        </w:rPr>
      </w:pPr>
      <w:bookmarkStart w:id="788" w:name="_Toc198115565"/>
      <w:bookmarkEnd w:id="788"/>
    </w:p>
    <w:p w14:paraId="28FF4225" w14:textId="5FC32BBA" w:rsidR="00124815" w:rsidDel="0051395F" w:rsidRDefault="00124815" w:rsidP="00124815">
      <w:pPr>
        <w:pStyle w:val="Nzev"/>
        <w:rPr>
          <w:del w:id="789" w:author="Kateřina Rulfová" w:date="2025-04-30T23:03:00Z"/>
        </w:rPr>
      </w:pPr>
      <w:del w:id="790" w:author="Kateřina Rulfová" w:date="2025-04-30T23:03:00Z">
        <w:r w:rsidDel="0051395F">
          <w:delText>mAP@50</w:delText>
        </w:r>
        <w:bookmarkStart w:id="791" w:name="_Toc198115566"/>
        <w:bookmarkEnd w:id="791"/>
      </w:del>
    </w:p>
    <w:p w14:paraId="5F73DFDF" w14:textId="55592666" w:rsidR="00094834" w:rsidDel="0051395F" w:rsidRDefault="00094834" w:rsidP="00754186">
      <w:pPr>
        <w:rPr>
          <w:del w:id="792" w:author="Kateřina Rulfová" w:date="2025-04-30T23:03:00Z"/>
        </w:rPr>
      </w:pPr>
      <w:del w:id="793" w:author="Kateřina Rulfová" w:date="2025-04-30T23:03:00Z">
        <w:r w:rsidDel="0051395F">
          <w:delText>Běžné pou</w:delText>
        </w:r>
        <w:r w:rsidR="00B27554" w:rsidDel="0051395F">
          <w:delText>žívanou metrikou pro vyhodnocování</w:delText>
        </w:r>
        <w:r w:rsidDel="0051395F">
          <w:delText xml:space="preserve"> modelů </w:delText>
        </w:r>
        <w:r w:rsidR="00B27554" w:rsidDel="0051395F">
          <w:delText>umělé inteligence</w:delText>
        </w:r>
      </w:del>
      <w:ins w:id="794" w:author="Ingr Jiri [2]" w:date="2025-04-29T14:25:00Z">
        <w:del w:id="795" w:author="Kateřina Rulfová" w:date="2025-04-30T23:03:00Z">
          <w:r w:rsidR="000E0FC8" w:rsidDel="0051395F">
            <w:delText>AI</w:delText>
          </w:r>
        </w:del>
      </w:ins>
      <w:del w:id="796" w:author="Kateřina Rulfová" w:date="2025-04-30T23:03:00Z">
        <w:r w:rsidR="00B27554" w:rsidDel="0051395F">
          <w:delText xml:space="preserve"> </w:delText>
        </w:r>
        <w:r w:rsidDel="0051395F">
          <w:delText xml:space="preserve">je </w:delText>
        </w:r>
        <m:oMath>
          <m:r>
            <w:rPr>
              <w:rFonts w:ascii="Cambria Math" w:hAnsi="Cambria Math"/>
            </w:rPr>
            <m:t>mAP@50</m:t>
          </m:r>
        </m:oMath>
        <w:r w:rsidDel="0051395F">
          <w:delText xml:space="preserve">, kde označení </w:delText>
        </w:r>
        <m:oMath>
          <m:r>
            <w:rPr>
              <w:rFonts w:ascii="Cambria Math" w:hAnsi="Cambria Math"/>
            </w:rPr>
            <m:t>@50</m:t>
          </m:r>
        </m:oMath>
        <w:r w:rsidDel="0051395F">
          <w:delText xml:space="preserve"> udává, že za úspěšnou detekci se považuje taková predikce objektu, jejíž </w:delText>
        </w:r>
        <m:oMath>
          <m:r>
            <w:rPr>
              <w:rFonts w:ascii="Cambria Math" w:hAnsi="Cambria Math"/>
            </w:rPr>
            <m:t>IoU</m:t>
          </m:r>
        </m:oMath>
        <w:r w:rsidDel="0051395F">
          <w:delText xml:space="preserve"> překryvu s ground truth boxem je alespoň 50 %.</w:delText>
        </w:r>
        <w:bookmarkStart w:id="797" w:name="_Toc198115567"/>
        <w:bookmarkEnd w:id="797"/>
      </w:del>
    </w:p>
    <w:p w14:paraId="3F7266BE" w14:textId="526311A0" w:rsidR="00124815" w:rsidDel="0051395F" w:rsidRDefault="00124815" w:rsidP="00124815">
      <w:pPr>
        <w:pStyle w:val="Nzev"/>
        <w:rPr>
          <w:del w:id="798" w:author="Kateřina Rulfová" w:date="2025-04-30T23:03:00Z"/>
        </w:rPr>
      </w:pPr>
      <w:del w:id="799" w:author="Kateřina Rulfová" w:date="2025-04-30T23:03:00Z">
        <w:r w:rsidDel="0051395F">
          <w:delText>mAP@[50:95]</w:delText>
        </w:r>
        <w:bookmarkStart w:id="800" w:name="_Toc198115568"/>
        <w:bookmarkEnd w:id="800"/>
      </w:del>
    </w:p>
    <w:p w14:paraId="29D8C86F" w14:textId="327F10B1" w:rsidR="00094834" w:rsidRPr="005148CB" w:rsidDel="0051395F" w:rsidRDefault="00094834" w:rsidP="00754186">
      <w:pPr>
        <w:rPr>
          <w:del w:id="801" w:author="Kateřina Rulfová" w:date="2025-04-30T23:03:00Z"/>
        </w:rPr>
      </w:pPr>
      <w:del w:id="802" w:author="Kateřina Rulfová" w:date="2025-04-30T23:03:00Z">
        <w:r w:rsidDel="0051395F">
          <w:delText xml:space="preserve">Další obvyklou metrikou je </w:delText>
        </w:r>
        <m:oMath>
          <m:r>
            <w:rPr>
              <w:rFonts w:ascii="Cambria Math" w:hAnsi="Cambria Math"/>
            </w:rPr>
            <m:t>mAP@[50:95]</m:t>
          </m:r>
        </m:oMath>
        <w:r w:rsidDel="0051395F">
          <w:delText xml:space="preserve">, která postupně vypočítá hodnoty </w:delText>
        </w:r>
        <m:oMath>
          <m:r>
            <w:rPr>
              <w:rFonts w:ascii="Cambria Math" w:hAnsi="Cambria Math"/>
            </w:rPr>
            <m:t>mAP</m:t>
          </m:r>
        </m:oMath>
        <w:r w:rsidR="007A65D2" w:rsidDel="0051395F">
          <w:delText xml:space="preserve"> na deseti prazích úspěšnosti </w:delText>
        </w:r>
        <m:oMath>
          <m:r>
            <w:rPr>
              <w:rFonts w:ascii="Cambria Math" w:hAnsi="Cambria Math"/>
            </w:rPr>
            <m:t>0,50;0,55;0,60;…;0,95</m:t>
          </m:r>
        </m:oMath>
        <w:r w:rsidR="007A65D2" w:rsidDel="0051395F">
          <w:delText xml:space="preserve"> a z průměrů dílčích hodnot vypočítá výslednou </w:delText>
        </w:r>
        <m:oMath>
          <m:r>
            <w:rPr>
              <w:rFonts w:ascii="Cambria Math" w:hAnsi="Cambria Math"/>
            </w:rPr>
            <m:t>mAP@[50:95]</m:t>
          </m:r>
        </m:oMath>
        <w:r w:rsidR="007A65D2" w:rsidDel="0051395F">
          <w:delText xml:space="preserve">. Jedná se tedy o přísnější metriku oproti </w:delText>
        </w:r>
        <m:oMath>
          <m:r>
            <w:rPr>
              <w:rFonts w:ascii="Cambria Math" w:hAnsi="Cambria Math"/>
            </w:rPr>
            <m:t>mAP@50</m:t>
          </m:r>
        </m:oMath>
        <w:r w:rsidR="007A65D2" w:rsidDel="0051395F">
          <w:delText>, kvůli vyšším nárokům na predikce modelu.</w:delText>
        </w:r>
        <w:bookmarkStart w:id="803" w:name="_Toc198115569"/>
        <w:bookmarkEnd w:id="803"/>
      </w:del>
    </w:p>
    <w:p w14:paraId="40204B7F" w14:textId="185989BF" w:rsidR="00F32584" w:rsidRDefault="00F32584" w:rsidP="00F32584">
      <w:pPr>
        <w:pStyle w:val="Nadpis3"/>
      </w:pPr>
      <w:bookmarkStart w:id="804" w:name="_Toc198115570"/>
      <w:r>
        <w:t>Vývoj YOLO</w:t>
      </w:r>
      <w:bookmarkEnd w:id="804"/>
    </w:p>
    <w:p w14:paraId="0E0D0596" w14:textId="4A09567A" w:rsidR="00F32584" w:rsidRDefault="00A37CF8" w:rsidP="00FD0769">
      <w:r>
        <w:t>Účelem nových verzí YOLO je zvýšení výkonosti detekčních schopností algoritmu oproti verzi předešlé. Hlavní</w:t>
      </w:r>
      <w:r w:rsidR="005D02B1">
        <w:t xml:space="preserve">m rozdílem </w:t>
      </w:r>
      <w:r>
        <w:t xml:space="preserve">mezi verzemi je použití rozdílné architektury neuronové sítě, která se liší téměř v každé variantě. </w:t>
      </w:r>
      <w:r w:rsidR="00653F6C">
        <w:t>V průběhu vývoje YOLO dochází k častým změnám v pojetí ztrátových funkcí, které ovlivňují průběh tréninku modelu. Každá verze disponuje</w:t>
      </w:r>
      <w:r w:rsidR="00B27554">
        <w:t xml:space="preserve"> ztrátovou funkcí vytvořenou </w:t>
      </w:r>
      <w:r w:rsidR="00653F6C">
        <w:t xml:space="preserve">často </w:t>
      </w:r>
      <w:r w:rsidR="00B27554">
        <w:t xml:space="preserve">na </w:t>
      </w:r>
      <w:r w:rsidR="00653F6C">
        <w:t>míru pro</w:t>
      </w:r>
      <w:r>
        <w:t xml:space="preserve"> </w:t>
      </w:r>
      <w:r w:rsidR="00653F6C">
        <w:t>dosažení co nejlepších výsledků</w:t>
      </w:r>
      <w:r>
        <w:t>.</w:t>
      </w:r>
    </w:p>
    <w:p w14:paraId="6A2091C1" w14:textId="77777777" w:rsidR="00027E59" w:rsidRPr="00E81C02" w:rsidRDefault="00027E59" w:rsidP="00027E59">
      <w:pPr>
        <w:pStyle w:val="Nzev"/>
        <w:spacing w:after="0"/>
        <w:rPr>
          <w:lang w:val="cs-CZ"/>
        </w:rPr>
      </w:pPr>
      <w:r w:rsidRPr="00E81C02">
        <w:rPr>
          <w:lang w:val="cs-CZ"/>
        </w:rPr>
        <w:t>Ztrátová funkce (</w:t>
      </w:r>
      <w:proofErr w:type="spellStart"/>
      <w:r w:rsidRPr="00E81C02">
        <w:rPr>
          <w:lang w:val="cs-CZ"/>
        </w:rPr>
        <w:t>loss</w:t>
      </w:r>
      <w:proofErr w:type="spellEnd"/>
      <w:r w:rsidRPr="00E81C02">
        <w:rPr>
          <w:lang w:val="cs-CZ"/>
        </w:rPr>
        <w:t xml:space="preserve"> </w:t>
      </w:r>
      <w:proofErr w:type="spellStart"/>
      <w:r w:rsidRPr="00E81C02">
        <w:rPr>
          <w:lang w:val="cs-CZ"/>
        </w:rPr>
        <w:t>function</w:t>
      </w:r>
      <w:proofErr w:type="spellEnd"/>
      <w:r w:rsidRPr="00E81C02">
        <w:rPr>
          <w:lang w:val="cs-CZ"/>
        </w:rPr>
        <w:t>)</w:t>
      </w:r>
    </w:p>
    <w:p w14:paraId="51E1F6A2" w14:textId="0D1E2057" w:rsidR="00027E59" w:rsidRDefault="000C3B52" w:rsidP="009678BD">
      <w:r>
        <w:rPr>
          <w:noProof/>
          <w:lang w:eastAsia="cs-CZ"/>
        </w:rPr>
        <mc:AlternateContent>
          <mc:Choice Requires="wps">
            <w:drawing>
              <wp:anchor distT="45720" distB="45720" distL="114300" distR="114300" simplePos="0" relativeHeight="251663360" behindDoc="0" locked="0" layoutInCell="1" allowOverlap="1" wp14:anchorId="78866E95" wp14:editId="49B57AF9">
                <wp:simplePos x="0" y="0"/>
                <wp:positionH relativeFrom="column">
                  <wp:posOffset>36830</wp:posOffset>
                </wp:positionH>
                <wp:positionV relativeFrom="paragraph">
                  <wp:posOffset>4528820</wp:posOffset>
                </wp:positionV>
                <wp:extent cx="853440" cy="472440"/>
                <wp:effectExtent l="0" t="0" r="3810" b="3810"/>
                <wp:wrapNone/>
                <wp:docPr id="1717541463" name="Textové pole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853440" cy="47244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65375A11" w14:textId="58BE201D" w:rsidR="00FF4849" w:rsidRPr="00FF1C6E" w:rsidRDefault="00FF4849" w:rsidP="000C3B52">
                            <w:pPr>
                              <w:pStyle w:val="Textvtabulce"/>
                              <w:jc w:val="right"/>
                              <w:rPr>
                                <w:color w:val="984806" w:themeColor="accent6" w:themeShade="80"/>
                              </w:rPr>
                            </w:pPr>
                            <w:r w:rsidRPr="00FF1C6E">
                              <w:rPr>
                                <w:color w:val="984806" w:themeColor="accent6" w:themeShade="80"/>
                              </w:rPr>
                              <w:t>Ztráta klasifikace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78866E95" id="_x0000_t202" coordsize="21600,21600" o:spt="202" path="m,l,21600r21600,l21600,xe">
                <v:stroke joinstyle="miter"/>
                <v:path gradientshapeok="t" o:connecttype="rect"/>
              </v:shapetype>
              <v:shape id="Textové pole 2" o:spid="_x0000_s1026" type="#_x0000_t202" style="position:absolute;left:0;text-align:left;margin-left:2.9pt;margin-top:356.6pt;width:67.2pt;height:37.2pt;z-index:251663360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" stroked="f">
                <v:textbox>
                  <w:txbxContent>
                    <w:p w14:paraId="65375A11" w14:textId="58BE201D" w:rsidR="00FF4849" w:rsidRPr="00FF1C6E" w:rsidRDefault="00FF4849" w:rsidP="000C3B52">
                      <w:pPr>
                        <w:pStyle w:val="Textvtabulce"/>
                        <w:jc w:val="right"/>
                        <w:rPr>
                          <w:color w:val="984806" w:themeColor="accent6" w:themeShade="80"/>
                        </w:rPr>
                      </w:pPr>
                      <w:r w:rsidRPr="00FF1C6E">
                        <w:rPr>
                          <w:color w:val="984806" w:themeColor="accent6" w:themeShade="80"/>
                        </w:rPr>
                        <w:t>Ztráta klasifikace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  <w:lang w:eastAsia="cs-CZ"/>
        </w:rPr>
        <mc:AlternateContent>
          <mc:Choice Requires="wps">
            <w:drawing>
              <wp:anchor distT="45720" distB="45720" distL="114300" distR="114300" simplePos="0" relativeHeight="251661312" behindDoc="0" locked="0" layoutInCell="1" allowOverlap="1" wp14:anchorId="0DBD88DB" wp14:editId="301D87CC">
                <wp:simplePos x="0" y="0"/>
                <wp:positionH relativeFrom="column">
                  <wp:posOffset>-207010</wp:posOffset>
                </wp:positionH>
                <wp:positionV relativeFrom="paragraph">
                  <wp:posOffset>3850640</wp:posOffset>
                </wp:positionV>
                <wp:extent cx="1104900" cy="472440"/>
                <wp:effectExtent l="0" t="0" r="0" b="3810"/>
                <wp:wrapNone/>
                <wp:docPr id="549207711" name="Textové pole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104900" cy="47244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04520436" w14:textId="77777777" w:rsidR="00FF4849" w:rsidRPr="00FF1C6E" w:rsidRDefault="00FF4849" w:rsidP="000C3B52">
                            <w:pPr>
                              <w:pStyle w:val="Textvtabulce"/>
                              <w:jc w:val="right"/>
                              <w:rPr>
                                <w:color w:val="4F6228" w:themeColor="accent3" w:themeShade="80"/>
                              </w:rPr>
                            </w:pPr>
                            <w:r w:rsidRPr="00FF1C6E">
                              <w:rPr>
                                <w:color w:val="4F6228" w:themeColor="accent3" w:themeShade="80"/>
                              </w:rPr>
                              <w:t>Ztráta důvěryhodnosti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DBD88DB" id="_x0000_s1027" type="#_x0000_t202" style="position:absolute;left:0;text-align:left;margin-left:-16.3pt;margin-top:303.2pt;width:87pt;height:37.2pt;z-index:251661312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" stroked="f">
                <v:textbox>
                  <w:txbxContent>
                    <w:p w14:paraId="04520436" w14:textId="77777777" w:rsidR="00FF4849" w:rsidRPr="00FF1C6E" w:rsidRDefault="00FF4849" w:rsidP="000C3B52">
                      <w:pPr>
                        <w:pStyle w:val="Textvtabulce"/>
                        <w:jc w:val="right"/>
                        <w:rPr>
                          <w:color w:val="4F6228" w:themeColor="accent3" w:themeShade="80"/>
                        </w:rPr>
                      </w:pPr>
                      <w:r w:rsidRPr="00FF1C6E">
                        <w:rPr>
                          <w:color w:val="4F6228" w:themeColor="accent3" w:themeShade="80"/>
                        </w:rPr>
                        <w:t>Ztráta důvěryhodnosti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  <w:lang w:eastAsia="cs-CZ"/>
        </w:rPr>
        <mc:AlternateContent>
          <mc:Choice Requires="wps">
            <w:drawing>
              <wp:anchor distT="45720" distB="45720" distL="114300" distR="114300" simplePos="0" relativeHeight="251659264" behindDoc="0" locked="0" layoutInCell="1" allowOverlap="1" wp14:anchorId="5E9FC84F" wp14:editId="310AB842">
                <wp:simplePos x="0" y="0"/>
                <wp:positionH relativeFrom="column">
                  <wp:posOffset>-107950</wp:posOffset>
                </wp:positionH>
                <wp:positionV relativeFrom="paragraph">
                  <wp:posOffset>2593340</wp:posOffset>
                </wp:positionV>
                <wp:extent cx="937260" cy="472440"/>
                <wp:effectExtent l="0" t="0" r="0" b="3810"/>
                <wp:wrapNone/>
                <wp:docPr id="217" name="Textové pole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937260" cy="47244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4F28A594" w14:textId="454C34C3" w:rsidR="00FF4849" w:rsidRPr="00FF1C6E" w:rsidRDefault="00FF4849" w:rsidP="000C3B52">
                            <w:pPr>
                              <w:pStyle w:val="Textvtabulce"/>
                              <w:jc w:val="right"/>
                              <w:rPr>
                                <w:color w:val="17365D" w:themeColor="text2" w:themeShade="BF"/>
                              </w:rPr>
                            </w:pPr>
                            <w:r w:rsidRPr="00FF1C6E">
                              <w:rPr>
                                <w:color w:val="17365D" w:themeColor="text2" w:themeShade="BF"/>
                              </w:rPr>
                              <w:t xml:space="preserve">Ztráta </w:t>
                            </w:r>
                            <w:r>
                              <w:rPr>
                                <w:color w:val="17365D" w:themeColor="text2" w:themeShade="BF"/>
                              </w:rPr>
                              <w:t>lokalizace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E9FC84F" id="_x0000_s1028" type="#_x0000_t202" style="position:absolute;left:0;text-align:left;margin-left:-8.5pt;margin-top:204.2pt;width:73.8pt;height:37.2pt;z-index:251659264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" stroked="f">
                <v:textbox>
                  <w:txbxContent>
                    <w:p w14:paraId="4F28A594" w14:textId="454C34C3" w:rsidR="00FF4849" w:rsidRPr="00FF1C6E" w:rsidRDefault="00FF4849" w:rsidP="000C3B52">
                      <w:pPr>
                        <w:pStyle w:val="Textvtabulce"/>
                        <w:jc w:val="right"/>
                        <w:rPr>
                          <w:color w:val="17365D" w:themeColor="text2" w:themeShade="BF"/>
                        </w:rPr>
                      </w:pPr>
                      <w:r w:rsidRPr="00FF1C6E">
                        <w:rPr>
                          <w:color w:val="17365D" w:themeColor="text2" w:themeShade="BF"/>
                        </w:rPr>
                        <w:t xml:space="preserve">Ztráta </w:t>
                      </w:r>
                      <w:r>
                        <w:rPr>
                          <w:color w:val="17365D" w:themeColor="text2" w:themeShade="BF"/>
                        </w:rPr>
                        <w:t>lokalizace</w:t>
                      </w:r>
                    </w:p>
                  </w:txbxContent>
                </v:textbox>
              </v:shape>
            </w:pict>
          </mc:Fallback>
        </mc:AlternateContent>
      </w:r>
      <w:r w:rsidR="00FF1C6E">
        <w:rPr>
          <w:noProof/>
          <w:lang w:eastAsia="cs-CZ"/>
        </w:rPr>
        <mc:AlternateContent>
          <mc:Choice Requires="wps">
            <w:drawing>
              <wp:anchor distT="0" distB="0" distL="114300" distR="114300" simplePos="0" relativeHeight="251664384" behindDoc="0" locked="0" layoutInCell="1" allowOverlap="1" wp14:anchorId="49DFD608" wp14:editId="0047B4D9">
                <wp:simplePos x="0" y="0"/>
                <wp:positionH relativeFrom="column">
                  <wp:posOffset>890270</wp:posOffset>
                </wp:positionH>
                <wp:positionV relativeFrom="paragraph">
                  <wp:posOffset>2250440</wp:posOffset>
                </wp:positionV>
                <wp:extent cx="144780" cy="1432560"/>
                <wp:effectExtent l="0" t="0" r="26670" b="15240"/>
                <wp:wrapNone/>
                <wp:docPr id="299157174" name="Levá složená závorka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44780" cy="1432560"/>
                        </a:xfrm>
                        <a:prstGeom prst="leftBrace">
                          <a:avLst>
                            <a:gd name="adj1" fmla="val 8333"/>
                            <a:gd name="adj2" fmla="val 42216"/>
                          </a:avLst>
                        </a:prstGeom>
                        <a:ln w="19050">
                          <a:solidFill>
                            <a:schemeClr val="tx2">
                              <a:lumMod val="75000"/>
                            </a:schemeClr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dtfl="http://schemas.microsoft.com/office/word/2024/wordml/sdtformatlock" xmlns:w16sdtdh="http://schemas.microsoft.com/office/word/2020/wordml/sdtdatahash" xmlns:w16du="http://schemas.microsoft.com/office/word/2023/wordml/word16du" xmlns:w16="http://schemas.microsoft.com/office/word/2018/wordml" xmlns:w16cid="http://schemas.microsoft.com/office/word/2016/wordml/cid" xmlns:w16cex="http://schemas.microsoft.com/office/word/2018/wordml/cex" xmlns:oel="http://schemas.microsoft.com/office/2019/extlst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>
            <w:pict>
              <v:shapetype w14:anchorId="470F8DBE" id="_x0000_t87" coordsize="21600,21600" o:spt="87" adj="1800,10800" path="m21600,qx10800@0l10800@2qy0@11,10800@3l10800@1qy21600,21600e" filled="f">
                <v:formulas>
                  <v:f eqn="val #0"/>
                  <v:f eqn="sum 21600 0 #0"/>
                  <v:f eqn="sum #1 0 #0"/>
                  <v:f eqn="sum #1 #0 0"/>
                  <v:f eqn="prod #0 9598 32768"/>
                  <v:f eqn="sum 21600 0 @4"/>
                  <v:f eqn="sum 21600 0 #1"/>
                  <v:f eqn="min #1 @6"/>
                  <v:f eqn="prod @7 1 2"/>
                  <v:f eqn="prod #0 2 1"/>
                  <v:f eqn="sum 21600 0 @9"/>
                  <v:f eqn="val #1"/>
                </v:formulas>
                <v:path arrowok="t" o:connecttype="custom" o:connectlocs="21600,0;0,10800;21600,21600" textboxrect="13963,@4,21600,@5"/>
                <v:handles>
                  <v:h position="center,#0" yrange="0,@8"/>
                  <v:h position="topLeft,#1" yrange="@9,@10"/>
                </v:handles>
              </v:shapetype>
              <v:shape id="Levá složená závorka 2" o:spid="_x0000_s1026" type="#_x0000_t87" style="position:absolute;margin-left:70.1pt;margin-top:177.2pt;width:11.4pt;height:112.8pt;z-index:2516643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" adj="182,9119" strokecolor="#17365d [2415]" strokeweight="1.5pt"/>
            </w:pict>
          </mc:Fallback>
        </mc:AlternateContent>
      </w:r>
      <w:r w:rsidR="00FF1C6E">
        <w:rPr>
          <w:noProof/>
          <w:lang w:eastAsia="cs-CZ"/>
        </w:rPr>
        <mc:AlternateContent>
          <mc:Choice Requires="wps">
            <w:drawing>
              <wp:anchor distT="0" distB="0" distL="114300" distR="114300" simplePos="0" relativeHeight="251666432" behindDoc="0" locked="0" layoutInCell="1" allowOverlap="1" wp14:anchorId="0C5799FA" wp14:editId="63C400E7">
                <wp:simplePos x="0" y="0"/>
                <wp:positionH relativeFrom="column">
                  <wp:posOffset>890270</wp:posOffset>
                </wp:positionH>
                <wp:positionV relativeFrom="paragraph">
                  <wp:posOffset>4528820</wp:posOffset>
                </wp:positionV>
                <wp:extent cx="144780" cy="624840"/>
                <wp:effectExtent l="0" t="0" r="26670" b="22860"/>
                <wp:wrapNone/>
                <wp:docPr id="1136442076" name="Levá složená závorka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44780" cy="624840"/>
                        </a:xfrm>
                        <a:prstGeom prst="leftBrace">
                          <a:avLst>
                            <a:gd name="adj1" fmla="val 8333"/>
                            <a:gd name="adj2" fmla="val 42216"/>
                          </a:avLst>
                        </a:prstGeom>
                        <a:ln w="19050">
                          <a:solidFill>
                            <a:schemeClr val="accent6">
                              <a:lumMod val="50000"/>
                            </a:schemeClr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dtfl="http://schemas.microsoft.com/office/word/2024/wordml/sdtformatlock" xmlns:w16sdtdh="http://schemas.microsoft.com/office/word/2020/wordml/sdtdatahash" xmlns:w16du="http://schemas.microsoft.com/office/word/2023/wordml/word16du" xmlns:w16="http://schemas.microsoft.com/office/word/2018/wordml" xmlns:w16cid="http://schemas.microsoft.com/office/word/2016/wordml/cid" xmlns:w16cex="http://schemas.microsoft.com/office/word/2018/wordml/cex" xmlns:oel="http://schemas.microsoft.com/office/2019/extlst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>
            <w:pict>
              <v:shape w14:anchorId="019E9EC7" id="Levá složená závorka 2" o:spid="_x0000_s1026" type="#_x0000_t87" style="position:absolute;margin-left:70.1pt;margin-top:356.6pt;width:11.4pt;height:49.2pt;z-index:2516664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" adj="417,9119" strokecolor="#974706 [1609]" strokeweight="1.5pt"/>
            </w:pict>
          </mc:Fallback>
        </mc:AlternateContent>
      </w:r>
      <w:r w:rsidR="00FF1C6E">
        <w:rPr>
          <w:noProof/>
          <w:lang w:eastAsia="cs-CZ"/>
        </w:rPr>
        <mc:AlternateContent>
          <mc:Choice Requires="wps">
            <w:drawing>
              <wp:anchor distT="0" distB="0" distL="114300" distR="114300" simplePos="0" relativeHeight="251668480" behindDoc="0" locked="0" layoutInCell="1" allowOverlap="1" wp14:anchorId="47C2CE33" wp14:editId="184891BC">
                <wp:simplePos x="0" y="0"/>
                <wp:positionH relativeFrom="column">
                  <wp:posOffset>897890</wp:posOffset>
                </wp:positionH>
                <wp:positionV relativeFrom="paragraph">
                  <wp:posOffset>3820160</wp:posOffset>
                </wp:positionV>
                <wp:extent cx="144780" cy="594360"/>
                <wp:effectExtent l="0" t="0" r="26670" b="15240"/>
                <wp:wrapNone/>
                <wp:docPr id="2086253020" name="Levá složená závorka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44780" cy="594360"/>
                        </a:xfrm>
                        <a:prstGeom prst="leftBrace">
                          <a:avLst>
                            <a:gd name="adj1" fmla="val 8333"/>
                            <a:gd name="adj2" fmla="val 48626"/>
                          </a:avLst>
                        </a:prstGeom>
                        <a:ln w="19050">
                          <a:solidFill>
                            <a:schemeClr val="accent3">
                              <a:lumMod val="50000"/>
                            </a:schemeClr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dtfl="http://schemas.microsoft.com/office/word/2024/wordml/sdtformatlock" xmlns:w16sdtdh="http://schemas.microsoft.com/office/word/2020/wordml/sdtdatahash" xmlns:w16du="http://schemas.microsoft.com/office/word/2023/wordml/word16du" xmlns:w16="http://schemas.microsoft.com/office/word/2018/wordml" xmlns:w16cid="http://schemas.microsoft.com/office/word/2016/wordml/cid" xmlns:w16cex="http://schemas.microsoft.com/office/word/2018/wordml/cex" xmlns:oel="http://schemas.microsoft.com/office/2019/extlst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>
            <w:pict>
              <v:shape w14:anchorId="28F5554F" id="Levá složená závorka 2" o:spid="_x0000_s1026" type="#_x0000_t87" style="position:absolute;margin-left:70.7pt;margin-top:300.8pt;width:11.4pt;height:46.8pt;z-index:2516684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" adj="438,10503" strokecolor="#4e6128 [1606]" strokeweight="1.5pt"/>
            </w:pict>
          </mc:Fallback>
        </mc:AlternateContent>
      </w:r>
      <w:r w:rsidR="00027E59" w:rsidRPr="00E81C02">
        <w:t xml:space="preserve">Ztrátová funkce </w:t>
      </w:r>
      <w:r w:rsidR="00027E59">
        <w:t>je využívána v průběhu trénování modelu. Měří rozdíl mezi aktuální predikcí modelu a správnými detekcemi zprostředkovanými pomocí informací z datasetu. Ztrátová funkce se skládá z 3 h</w:t>
      </w:r>
      <w:r w:rsidR="00B27554">
        <w:t>lavních částí. Ztráta lokalizací</w:t>
      </w:r>
      <w:r w:rsidR="00027E59">
        <w:t xml:space="preserve"> měří rozdíl mezi predikovanými </w:t>
      </w:r>
      <w:proofErr w:type="spellStart"/>
      <w:r w:rsidR="00027E59">
        <w:t>bounding</w:t>
      </w:r>
      <w:proofErr w:type="spellEnd"/>
      <w:r w:rsidR="00027E59">
        <w:t xml:space="preserve"> boxy a referenčními boxy z databáze. Ztráta důvěryhodnosti bere v potaz rozdíl mezi předpokládaným a skutečným </w:t>
      </w:r>
      <w:proofErr w:type="spellStart"/>
      <w:r w:rsidR="00027E59">
        <w:t>confidence</w:t>
      </w:r>
      <w:proofErr w:type="spellEnd"/>
      <w:r w:rsidR="00027E59">
        <w:t xml:space="preserve"> </w:t>
      </w:r>
      <w:proofErr w:type="spellStart"/>
      <w:r w:rsidR="00027E59">
        <w:t>score</w:t>
      </w:r>
      <w:proofErr w:type="spellEnd"/>
      <w:r w:rsidR="00027E59">
        <w:t xml:space="preserve"> detekovaných objektů. Ztráta klasifikace udává rozdíl mezi klasifikací modelu a správnými třídami objektů. Tyto funkce jsou sečteny a vyváženy příslušnými koeficienty</w:t>
      </w:r>
      <w:r w:rsidR="007A4C21">
        <w:t xml:space="preserve"> (viz </w:t>
      </w:r>
      <w:r w:rsidR="00FF1C6E">
        <w:t>rovnice 2.4</w:t>
      </w:r>
      <w:r w:rsidR="007A4C21">
        <w:t>)</w:t>
      </w:r>
      <w:r w:rsidR="00027E59">
        <w:t>. Na základě vypočtené hodnoty je rozhodováno o dalším průběhu tréni</w:t>
      </w:r>
      <w:r w:rsidR="00027E59" w:rsidRPr="00754186">
        <w:t>nku modelu</w:t>
      </w:r>
      <w:r w:rsidR="00754186">
        <w:t xml:space="preserve"> </w:t>
      </w:r>
      <w:r w:rsidR="00754186">
        <w:fldChar w:fldCharType="begin">
          <w:fldData xml:space="preserve">PEVuZE5vdGU+PENpdGU+PEF1dGhvcj5SZWRtb248L0F1dGhvcj48WWVhcj4yMDE2PC9ZZWFyPjxS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</w:fldData>
        </w:fldChar>
      </w:r>
      <w:r w:rsidR="00483ED1">
        <w:instrText xml:space="preserve"> ADDIN EN.CITE </w:instrText>
      </w:r>
      <w:r w:rsidR="00483ED1">
        <w:fldChar w:fldCharType="begin">
          <w:fldData xml:space="preserve">PEVuZE5vdGU+PENpdGU+PEF1dGhvcj5SZWRtb248L0F1dGhvcj48WWVhcj4yMDE2PC9ZZWFyPjxS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</w:fldData>
        </w:fldChar>
      </w:r>
      <w:r w:rsidR="00483ED1">
        <w:instrText xml:space="preserve"> ADDIN EN.CITE.DATA </w:instrText>
      </w:r>
      <w:r w:rsidR="00483ED1">
        <w:fldChar w:fldCharType="end"/>
      </w:r>
      <w:r w:rsidR="00754186">
        <w:fldChar w:fldCharType="separate"/>
      </w:r>
      <w:r w:rsidR="00483ED1">
        <w:rPr>
          <w:noProof/>
        </w:rPr>
        <w:t>[22, 23]</w:t>
      </w:r>
      <w:r w:rsidR="00754186">
        <w:fldChar w:fldCharType="end"/>
      </w:r>
      <w:r w:rsidR="00027E59" w:rsidRPr="00754186">
        <w:t>.</w:t>
      </w:r>
    </w:p>
    <w:p w14:paraId="4EF81D4B" w14:textId="77777777" w:rsidR="00437AA9" w:rsidRPr="00437AA9" w:rsidRDefault="00CB29C0" w:rsidP="002854B5">
      <w:pPr>
        <w:tabs>
          <w:tab w:val="center" w:pos="4536"/>
          <w:tab w:val="right" w:pos="9070"/>
        </w:tabs>
      </w:pPr>
      <m:oMathPara>
        <m:oMath>
          <m:r>
            <w:rPr>
              <w:rFonts w:ascii="Cambria Math" w:hAnsi="Cambria Math"/>
            </w:rPr>
            <m:t>L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λ</m:t>
              </m:r>
            </m:e>
            <m:sub>
              <m:r>
                <w:rPr>
                  <w:rFonts w:ascii="Cambria Math" w:hAnsi="Cambria Math"/>
                </w:rPr>
                <m:t>coord</m:t>
              </m:r>
            </m:sub>
          </m:sSub>
          <m:nary>
            <m:naryPr>
              <m:chr m:val="∑"/>
              <m:limLoc m:val="undOvr"/>
              <m:ctrlPr>
                <w:rPr>
                  <w:rFonts w:ascii="Cambria Math" w:hAnsi="Cambria Math"/>
                  <w:i/>
                </w:rPr>
              </m:ctrlPr>
            </m:naryPr>
            <m:sub>
              <m:r>
                <w:rPr>
                  <w:rFonts w:ascii="Cambria Math" w:hAnsi="Cambria Math"/>
                </w:rPr>
                <m:t>i=0</m:t>
              </m:r>
            </m:sub>
            <m:sup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sup>
            <m:e>
              <m:nary>
                <m:naryPr>
                  <m:chr m:val="∑"/>
                  <m:limLoc m:val="undOvr"/>
                  <m:ctrlPr>
                    <w:rPr>
                      <w:rFonts w:ascii="Cambria Math" w:hAnsi="Cambria Math"/>
                      <w:i/>
                    </w:rPr>
                  </m:ctrlPr>
                </m:naryPr>
                <m:sub>
                  <m:r>
                    <w:rPr>
                      <w:rFonts w:ascii="Cambria Math" w:hAnsi="Cambria Math"/>
                    </w:rPr>
                    <m:t>j=0</m:t>
                  </m:r>
                </m:sub>
                <m:sup>
                  <m:r>
                    <w:rPr>
                      <w:rFonts w:ascii="Cambria Math" w:hAnsi="Cambria Math"/>
                    </w:rPr>
                    <m:t>B</m:t>
                  </m:r>
                </m:sup>
                <m:e>
                  <m:sSubSup>
                    <m:sSub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SupPr>
                    <m:e>
                      <m:r>
                        <m:rPr>
                          <m:scr m:val="double-struck"/>
                        </m:rPr>
                        <w:rPr>
                          <w:rFonts w:ascii="Cambria Math" w:hAnsi="Cambria Math"/>
                        </w:rPr>
                        <m:t>1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j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obj</m:t>
                      </m:r>
                    </m:sup>
                  </m:sSubSup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pPr>
                        <m:e>
                          <m:d>
                            <m:d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dPr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i</m:t>
                                  </m:r>
                                </m:sub>
                              </m:sSub>
                              <m:r>
                                <w:rPr>
                                  <w:rFonts w:ascii="Cambria Math" w:hAnsi="Cambria Math"/>
                                </w:rPr>
                                <m:t>-</m:t>
                              </m:r>
                              <m:acc>
                                <m:acc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accPr>
                                <m:e>
                                  <m:sSub>
                                    <m:sSubPr>
                                      <m:ctrlPr>
                                        <w:rPr>
                                          <w:rFonts w:ascii="Cambria Math" w:hAnsi="Cambria Math"/>
                                          <w:i/>
                                        </w:rPr>
                                      </m:ctrlPr>
                                    </m:sSub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x</m:t>
                                      </m:r>
                                    </m:e>
                                    <m:sub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i</m:t>
                                      </m:r>
                                    </m:sub>
                                  </m:sSub>
                                </m:e>
                              </m:acc>
                            </m:e>
                          </m:d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+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pPr>
                        <m:e>
                          <m:d>
                            <m:d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dPr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y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i</m:t>
                                  </m:r>
                                </m:sub>
                              </m:sSub>
                              <m:r>
                                <w:rPr>
                                  <w:rFonts w:ascii="Cambria Math" w:hAnsi="Cambria Math"/>
                                </w:rPr>
                                <m:t>-</m:t>
                              </m:r>
                              <m:acc>
                                <m:acc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accPr>
                                <m:e>
                                  <m:sSub>
                                    <m:sSubPr>
                                      <m:ctrlPr>
                                        <w:rPr>
                                          <w:rFonts w:ascii="Cambria Math" w:hAnsi="Cambria Math"/>
                                          <w:i/>
                                        </w:rPr>
                                      </m:ctrlPr>
                                    </m:sSub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y</m:t>
                                      </m:r>
                                    </m:e>
                                    <m:sub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i</m:t>
                                      </m:r>
                                    </m:sub>
                                  </m:sSub>
                                </m:e>
                              </m:acc>
                            </m:e>
                          </m:d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p>
                      </m:sSup>
                    </m:e>
                  </m:d>
                </m:e>
              </m:nary>
            </m:e>
          </m:nary>
        </m:oMath>
      </m:oMathPara>
    </w:p>
    <w:p w14:paraId="6754A80D" w14:textId="63ABC02B" w:rsidR="00F450EF" w:rsidRPr="00FD00A0" w:rsidRDefault="00FF4849" w:rsidP="002854B5">
      <w:pPr>
        <w:tabs>
          <w:tab w:val="center" w:pos="4536"/>
          <w:tab w:val="right" w:pos="9070"/>
        </w:tabs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+ λ</m:t>
              </m:r>
            </m:e>
            <m:sub>
              <m:r>
                <w:rPr>
                  <w:rFonts w:ascii="Cambria Math" w:hAnsi="Cambria Math"/>
                </w:rPr>
                <m:t>coord</m:t>
              </m:r>
            </m:sub>
          </m:sSub>
          <m:nary>
            <m:naryPr>
              <m:chr m:val="∑"/>
              <m:limLoc m:val="undOvr"/>
              <m:ctrlPr>
                <w:rPr>
                  <w:rFonts w:ascii="Cambria Math" w:hAnsi="Cambria Math"/>
                  <w:i/>
                </w:rPr>
              </m:ctrlPr>
            </m:naryPr>
            <m:sub>
              <m:r>
                <w:rPr>
                  <w:rFonts w:ascii="Cambria Math" w:hAnsi="Cambria Math"/>
                </w:rPr>
                <m:t>i=0</m:t>
              </m:r>
            </m:sub>
            <m:sup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sup>
            <m:e>
              <m:nary>
                <m:naryPr>
                  <m:chr m:val="∑"/>
                  <m:limLoc m:val="undOvr"/>
                  <m:ctrlPr>
                    <w:rPr>
                      <w:rFonts w:ascii="Cambria Math" w:hAnsi="Cambria Math"/>
                      <w:i/>
                    </w:rPr>
                  </m:ctrlPr>
                </m:naryPr>
                <m:sub>
                  <m:r>
                    <w:rPr>
                      <w:rFonts w:ascii="Cambria Math" w:hAnsi="Cambria Math"/>
                    </w:rPr>
                    <m:t>j=0</m:t>
                  </m:r>
                </m:sub>
                <m:sup>
                  <m:r>
                    <w:rPr>
                      <w:rFonts w:ascii="Cambria Math" w:hAnsi="Cambria Math"/>
                    </w:rPr>
                    <m:t>B</m:t>
                  </m:r>
                </m:sup>
                <m:e>
                  <m:sSubSup>
                    <m:sSub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SupPr>
                    <m:e>
                      <m:r>
                        <m:rPr>
                          <m:scr m:val="double-struck"/>
                        </m:rPr>
                        <w:rPr>
                          <w:rFonts w:ascii="Cambria Math" w:hAnsi="Cambria Math"/>
                        </w:rPr>
                        <m:t>1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j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obj</m:t>
                      </m:r>
                    </m:sup>
                  </m:sSubSup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pPr>
                        <m:e>
                          <m:d>
                            <m:d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dPr>
                            <m:e>
                              <m:rad>
                                <m:radPr>
                                  <m:degHide m:val="1"/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radPr>
                                <m:deg/>
                                <m:e>
                                  <m:sSub>
                                    <m:sSubPr>
                                      <m:ctrlPr>
                                        <w:rPr>
                                          <w:rFonts w:ascii="Cambria Math" w:hAnsi="Cambria Math"/>
                                          <w:i/>
                                        </w:rPr>
                                      </m:ctrlPr>
                                    </m:sSub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w</m:t>
                                      </m:r>
                                    </m:e>
                                    <m:sub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i</m:t>
                                      </m:r>
                                    </m:sub>
                                  </m:sSub>
                                </m:e>
                              </m:rad>
                              <m:r>
                                <w:rPr>
                                  <w:rFonts w:ascii="Cambria Math" w:hAnsi="Cambria Math"/>
                                </w:rPr>
                                <m:t>-</m:t>
                              </m:r>
                              <m:rad>
                                <m:radPr>
                                  <m:degHide m:val="1"/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radPr>
                                <m:deg/>
                                <m:e>
                                  <m:acc>
                                    <m:accPr>
                                      <m:ctrlPr>
                                        <w:rPr>
                                          <w:rFonts w:ascii="Cambria Math" w:hAnsi="Cambria Math"/>
                                          <w:i/>
                                        </w:rPr>
                                      </m:ctrlPr>
                                    </m:accPr>
                                    <m:e>
                                      <m:sSub>
                                        <m:sSubPr>
                                          <m:ctrlPr>
                                            <w:rPr>
                                              <w:rFonts w:ascii="Cambria Math" w:hAnsi="Cambria Math"/>
                                              <w:i/>
                                            </w:rPr>
                                          </m:ctrlPr>
                                        </m:sSubPr>
                                        <m:e>
                                          <m:r>
                                            <w:rPr>
                                              <w:rFonts w:ascii="Cambria Math" w:hAnsi="Cambria Math"/>
                                            </w:rPr>
                                            <m:t>w</m:t>
                                          </m:r>
                                        </m:e>
                                        <m:sub>
                                          <m:r>
                                            <w:rPr>
                                              <w:rFonts w:ascii="Cambria Math" w:hAnsi="Cambria Math"/>
                                            </w:rPr>
                                            <m:t>i</m:t>
                                          </m:r>
                                        </m:sub>
                                      </m:sSub>
                                    </m:e>
                                  </m:acc>
                                </m:e>
                              </m:rad>
                            </m:e>
                          </m:d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+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pPr>
                        <m:e>
                          <m:d>
                            <m:d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dPr>
                            <m:e>
                              <m:rad>
                                <m:radPr>
                                  <m:degHide m:val="1"/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radPr>
                                <m:deg/>
                                <m:e>
                                  <m:sSub>
                                    <m:sSubPr>
                                      <m:ctrlPr>
                                        <w:rPr>
                                          <w:rFonts w:ascii="Cambria Math" w:hAnsi="Cambria Math"/>
                                          <w:i/>
                                        </w:rPr>
                                      </m:ctrlPr>
                                    </m:sSub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h</m:t>
                                      </m:r>
                                    </m:e>
                                    <m:sub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i</m:t>
                                      </m:r>
                                    </m:sub>
                                  </m:sSub>
                                </m:e>
                              </m:rad>
                              <m:r>
                                <w:rPr>
                                  <w:rFonts w:ascii="Cambria Math" w:hAnsi="Cambria Math"/>
                                </w:rPr>
                                <m:t>-</m:t>
                              </m:r>
                              <m:rad>
                                <m:radPr>
                                  <m:degHide m:val="1"/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radPr>
                                <m:deg/>
                                <m:e>
                                  <m:acc>
                                    <m:accPr>
                                      <m:ctrlPr>
                                        <w:rPr>
                                          <w:rFonts w:ascii="Cambria Math" w:hAnsi="Cambria Math"/>
                                          <w:i/>
                                        </w:rPr>
                                      </m:ctrlPr>
                                    </m:accPr>
                                    <m:e>
                                      <m:sSub>
                                        <m:sSubPr>
                                          <m:ctrlPr>
                                            <w:rPr>
                                              <w:rFonts w:ascii="Cambria Math" w:hAnsi="Cambria Math"/>
                                              <w:i/>
                                            </w:rPr>
                                          </m:ctrlPr>
                                        </m:sSubPr>
                                        <m:e>
                                          <m:r>
                                            <w:rPr>
                                              <w:rFonts w:ascii="Cambria Math" w:hAnsi="Cambria Math"/>
                                            </w:rPr>
                                            <m:t>h</m:t>
                                          </m:r>
                                        </m:e>
                                        <m:sub>
                                          <m:r>
                                            <w:rPr>
                                              <w:rFonts w:ascii="Cambria Math" w:hAnsi="Cambria Math"/>
                                            </w:rPr>
                                            <m:t>i</m:t>
                                          </m:r>
                                        </m:sub>
                                      </m:sSub>
                                    </m:e>
                                  </m:acc>
                                </m:e>
                              </m:rad>
                            </m:e>
                          </m:d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p>
                      </m:sSup>
                    </m:e>
                  </m:d>
                </m:e>
              </m:nary>
            </m:e>
          </m:nary>
        </m:oMath>
      </m:oMathPara>
    </w:p>
    <w:p w14:paraId="53F02B53" w14:textId="567BA9C4" w:rsidR="00F450EF" w:rsidRPr="00531ABF" w:rsidRDefault="00FD00A0" w:rsidP="002854B5">
      <w:pPr>
        <w:tabs>
          <w:tab w:val="center" w:pos="4536"/>
          <w:tab w:val="right" w:pos="9070"/>
        </w:tabs>
      </w:pPr>
      <m:oMathPara>
        <m:oMath>
          <m:r>
            <w:rPr>
              <w:rFonts w:ascii="Cambria Math" w:hAnsi="Cambria Math"/>
            </w:rPr>
            <m:t>+</m:t>
          </m:r>
          <m:nary>
            <m:naryPr>
              <m:chr m:val="∑"/>
              <m:limLoc m:val="undOvr"/>
              <m:ctrlPr>
                <w:rPr>
                  <w:rFonts w:ascii="Cambria Math" w:hAnsi="Cambria Math"/>
                  <w:i/>
                </w:rPr>
              </m:ctrlPr>
            </m:naryPr>
            <m:sub>
              <m:r>
                <w:rPr>
                  <w:rFonts w:ascii="Cambria Math" w:hAnsi="Cambria Math"/>
                </w:rPr>
                <m:t>i=0</m:t>
              </m:r>
            </m:sub>
            <m:sup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sup>
            <m:e>
              <m:nary>
                <m:naryPr>
                  <m:chr m:val="∑"/>
                  <m:limLoc m:val="undOvr"/>
                  <m:ctrlPr>
                    <w:rPr>
                      <w:rFonts w:ascii="Cambria Math" w:hAnsi="Cambria Math"/>
                      <w:i/>
                    </w:rPr>
                  </m:ctrlPr>
                </m:naryPr>
                <m:sub>
                  <m:r>
                    <w:rPr>
                      <w:rFonts w:ascii="Cambria Math" w:hAnsi="Cambria Math"/>
                    </w:rPr>
                    <m:t>j=0</m:t>
                  </m:r>
                </m:sub>
                <m:sup>
                  <m:r>
                    <w:rPr>
                      <w:rFonts w:ascii="Cambria Math" w:hAnsi="Cambria Math"/>
                    </w:rPr>
                    <m:t>B</m:t>
                  </m:r>
                </m:sup>
                <m:e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sSubSup>
                        <m:sSub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SupPr>
                        <m:e>
                          <m:r>
                            <m:rPr>
                              <m:scr m:val="double-struck"/>
                            </m:rPr>
                            <w:rPr>
                              <w:rFonts w:ascii="Cambria Math" w:hAnsi="Cambria Math"/>
                            </w:rPr>
                            <m:t>1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j</m:t>
                          </m:r>
                        </m:sub>
                        <m:sup>
                          <m:r>
                            <w:rPr>
                              <w:rFonts w:ascii="Cambria Math" w:hAnsi="Cambria Math"/>
                            </w:rPr>
                            <m:t>obj</m:t>
                          </m:r>
                        </m:sup>
                      </m:sSubSup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C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i</m:t>
                              </m:r>
                            </m:sub>
                          </m:sSub>
                          <m:r>
                            <w:rPr>
                              <w:rFonts w:ascii="Cambria Math" w:hAnsi="Cambria Math"/>
                            </w:rPr>
                            <m:t>-</m:t>
                          </m:r>
                          <m:acc>
                            <m:acc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accPr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C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i</m:t>
                                  </m:r>
                                </m:sub>
                              </m:sSub>
                            </m:e>
                          </m:acc>
                        </m:e>
                      </m:d>
                    </m:e>
                    <m:sup>
                      <m:r>
                        <w:rPr>
                          <w:rFonts w:ascii="Cambria Math" w:hAnsi="Cambria Math"/>
                        </w:rPr>
                        <m:t>2</m:t>
                      </m:r>
                    </m:sup>
                  </m:sSup>
                </m:e>
              </m:nary>
            </m:e>
          </m:nary>
          <m:r>
            <w:rPr>
              <w:rFonts w:ascii="Cambria Math" w:hAnsi="Cambria Math"/>
            </w:rPr>
            <m:t xml:space="preserve">+ 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λ</m:t>
              </m:r>
            </m:e>
            <m:sub>
              <m:r>
                <w:rPr>
                  <w:rFonts w:ascii="Cambria Math" w:hAnsi="Cambria Math"/>
                </w:rPr>
                <m:t>noobj</m:t>
              </m:r>
            </m:sub>
          </m:sSub>
          <m:nary>
            <m:naryPr>
              <m:chr m:val="∑"/>
              <m:limLoc m:val="undOvr"/>
              <m:ctrlPr>
                <w:rPr>
                  <w:rFonts w:ascii="Cambria Math" w:hAnsi="Cambria Math"/>
                  <w:i/>
                </w:rPr>
              </m:ctrlPr>
            </m:naryPr>
            <m:sub>
              <m:r>
                <w:rPr>
                  <w:rFonts w:ascii="Cambria Math" w:hAnsi="Cambria Math"/>
                </w:rPr>
                <m:t>i=0</m:t>
              </m:r>
            </m:sub>
            <m:sup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sup>
            <m:e>
              <m:nary>
                <m:naryPr>
                  <m:chr m:val="∑"/>
                  <m:limLoc m:val="undOvr"/>
                  <m:ctrlPr>
                    <w:rPr>
                      <w:rFonts w:ascii="Cambria Math" w:hAnsi="Cambria Math"/>
                      <w:i/>
                    </w:rPr>
                  </m:ctrlPr>
                </m:naryPr>
                <m:sub>
                  <m:r>
                    <w:rPr>
                      <w:rFonts w:ascii="Cambria Math" w:hAnsi="Cambria Math"/>
                    </w:rPr>
                    <m:t>j=0</m:t>
                  </m:r>
                </m:sub>
                <m:sup>
                  <m:r>
                    <w:rPr>
                      <w:rFonts w:ascii="Cambria Math" w:hAnsi="Cambria Math"/>
                    </w:rPr>
                    <m:t>B</m:t>
                  </m:r>
                </m:sup>
                <m:e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sSubSup>
                        <m:sSub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SupPr>
                        <m:e>
                          <m:r>
                            <m:rPr>
                              <m:scr m:val="double-struck"/>
                            </m:rPr>
                            <w:rPr>
                              <w:rFonts w:ascii="Cambria Math" w:hAnsi="Cambria Math"/>
                            </w:rPr>
                            <m:t>1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j</m:t>
                          </m:r>
                        </m:sub>
                        <m:sup>
                          <m:r>
                            <w:rPr>
                              <w:rFonts w:ascii="Cambria Math" w:hAnsi="Cambria Math"/>
                            </w:rPr>
                            <m:t>noobj</m:t>
                          </m:r>
                        </m:sup>
                      </m:sSubSup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C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i</m:t>
                              </m:r>
                            </m:sub>
                          </m:sSub>
                          <m:r>
                            <w:rPr>
                              <w:rFonts w:ascii="Cambria Math" w:hAnsi="Cambria Math"/>
                            </w:rPr>
                            <m:t>-</m:t>
                          </m:r>
                          <m:acc>
                            <m:acc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accPr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C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i</m:t>
                                  </m:r>
                                </m:sub>
                              </m:sSub>
                            </m:e>
                          </m:acc>
                        </m:e>
                      </m:d>
                    </m:e>
                    <m:sup>
                      <m:r>
                        <w:rPr>
                          <w:rFonts w:ascii="Cambria Math" w:hAnsi="Cambria Math"/>
                        </w:rPr>
                        <m:t>2</m:t>
                      </m:r>
                    </m:sup>
                  </m:sSup>
                </m:e>
              </m:nary>
            </m:e>
          </m:nary>
        </m:oMath>
      </m:oMathPara>
    </w:p>
    <w:tbl>
      <w:tblPr>
        <w:tblStyle w:val="Mkatabulky"/>
        <w:tblW w:w="0" w:type="auto"/>
        <w:jc w:val="right"/>
        <w:tblLook w:val="04A0" w:firstRow="1" w:lastRow="0" w:firstColumn="1" w:lastColumn="0" w:noHBand="0" w:noVBand="1"/>
      </w:tblPr>
      <w:tblGrid>
        <w:gridCol w:w="7650"/>
        <w:gridCol w:w="709"/>
      </w:tblGrid>
      <w:tr w:rsidR="00531ABF" w14:paraId="497C6D44" w14:textId="77777777" w:rsidTr="00FF1C6E">
        <w:trPr>
          <w:jc w:val="right"/>
        </w:trPr>
        <w:tc>
          <w:tcPr>
            <w:tcW w:w="76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1607A6" w14:textId="3723FD95" w:rsidR="00531ABF" w:rsidRDefault="00531ABF" w:rsidP="00FF1C6E">
            <w:pPr>
              <w:tabs>
                <w:tab w:val="center" w:pos="4536"/>
                <w:tab w:val="right" w:pos="9070"/>
              </w:tabs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+</m:t>
                </m:r>
                <m:nary>
                  <m:naryPr>
                    <m:chr m:val="∑"/>
                    <m:limLoc m:val="undOvr"/>
                    <m:ctrlPr>
                      <w:rPr>
                        <w:rFonts w:ascii="Cambria Math" w:hAnsi="Cambria Math"/>
                        <w:i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i=0</m:t>
                    </m:r>
                  </m:sub>
                  <m:sup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</m:sup>
                  <m:e>
                    <m:nary>
                      <m:naryPr>
                        <m:chr m:val="∑"/>
                        <m:limLoc m:val="undOvr"/>
                        <m:supHide m:val="1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/>
                          </w:rPr>
                          <m:t>c∈classes</m:t>
                        </m:r>
                      </m:sub>
                      <m:sup/>
                      <m:e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SupPr>
                          <m:e>
                            <m:r>
                              <m:rPr>
                                <m:scr m:val="double-struck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obj</m:t>
                            </m:r>
                          </m:sup>
                        </m:sSubSup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pPr>
                          <m:e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dPr>
                              <m:e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p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i</m:t>
                                    </m:r>
                                  </m:sub>
                                </m:sSub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c</m:t>
                                    </m:r>
                                  </m:e>
                                </m:d>
                                <m:r>
                                  <w:rPr>
                                    <w:rFonts w:ascii="Cambria Math" w:hAnsi="Cambria Math"/>
                                  </w:rPr>
                                  <m:t>-</m:t>
                                </m:r>
                                <m:acc>
                                  <m:acc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</w:rPr>
                                    </m:ctrlPr>
                                  </m:accPr>
                                  <m:e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/>
                                            <w:i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p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i</m:t>
                                        </m:r>
                                      </m:sub>
                                    </m:sSub>
                                  </m:e>
                                </m:acc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c</m:t>
                                    </m:r>
                                  </m:e>
                                </m:d>
                              </m:e>
                            </m:d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e>
                    </m:nary>
                  </m:e>
                </m:nary>
              </m:oMath>
            </m:oMathPara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1306AC2" w14:textId="022EF000" w:rsidR="00531ABF" w:rsidRDefault="00531ABF" w:rsidP="00531ABF">
            <w:pPr>
              <w:tabs>
                <w:tab w:val="center" w:pos="4536"/>
                <w:tab w:val="right" w:pos="9070"/>
              </w:tabs>
              <w:jc w:val="right"/>
            </w:pPr>
            <w:r>
              <w:t>(2.4)</w:t>
            </w:r>
          </w:p>
        </w:tc>
      </w:tr>
    </w:tbl>
    <w:p w14:paraId="374BB5A0" w14:textId="77777777" w:rsidR="00531ABF" w:rsidRPr="00F450EF" w:rsidRDefault="00531ABF" w:rsidP="002854B5">
      <w:pPr>
        <w:tabs>
          <w:tab w:val="center" w:pos="4536"/>
          <w:tab w:val="right" w:pos="9070"/>
        </w:tabs>
      </w:pPr>
    </w:p>
    <w:p w14:paraId="5FB783BA" w14:textId="43CD4D4F" w:rsidR="000F00A2" w:rsidRDefault="000F00A2" w:rsidP="003C6363">
      <w:r>
        <w:t xml:space="preserve">Od YOLOv2 je přidána metoda kotvových boxů. </w:t>
      </w:r>
      <w:r w:rsidRPr="00531ABF">
        <w:t>Od YOLOv5 je použita metoda dynamických kotvových boxů, kdy si model vytváří rozměry předdefinovaných boxů v průběhu tréninku jako nejpravděpodobnější tvary objektů vyskytujících se v</w:t>
      </w:r>
      <w:r w:rsidR="00202863" w:rsidRPr="00531ABF">
        <w:t> </w:t>
      </w:r>
      <w:r w:rsidRPr="00531ABF">
        <w:t>datasetu</w:t>
      </w:r>
      <w:r w:rsidR="00202863" w:rsidRPr="00531ABF">
        <w:t xml:space="preserve"> </w:t>
      </w:r>
      <w:r w:rsidR="00531ABF" w:rsidRPr="00531ABF">
        <w:fldChar w:fldCharType="begin"/>
      </w:r>
      <w:r w:rsidR="00483ED1">
        <w:instrText xml:space="preserve"> ADDIN EN.CITE &lt;EndNote&gt;&lt;Cite&gt;&lt;Author&gt;Tai&lt;/Author&gt;&lt;Year&gt;2023&lt;/Year&gt;&lt;RecNum&gt;24&lt;/RecNum&gt;&lt;DisplayText&gt;[24]&lt;/DisplayText&gt;&lt;record&gt;&lt;rec-number&gt;24&lt;/rec-number&gt;&lt;foreign-keys&gt;&lt;key app="EN" db-id="epv0etvs2pfr99e5xxpv5027xe05stzr22vd" timestamp="1738674542"&gt;24&lt;/key&gt;&lt;/foreign-keys&gt;&lt;ref-type name="Journal Article"&gt;17&lt;/ref-type&gt;&lt;contributors&gt;&lt;authors&gt;&lt;author&gt;Tai, Weipeng&lt;/author&gt;&lt;author&gt;Wang, Zhenzhen&lt;/author&gt;&lt;author&gt;Li, Wei&lt;/author&gt;&lt;author&gt;Cheng, Jianfei&lt;/author&gt;&lt;author&gt;Hong, Xudong&lt;/author&gt;&lt;/authors&gt;&lt;/contributors&gt;&lt;titles&gt;&lt;title&gt;DAAM-YOLOV5: A Helmet Detection Algorithm Combined with Dynamic Anchor Box and Attention Mechanism&lt;/title&gt;&lt;secondary-title&gt;Electronics&lt;/secondary-title&gt;&lt;/titles&gt;&lt;periodical&gt;&lt;full-title&gt;Electronics&lt;/full-title&gt;&lt;/periodical&gt;&lt;volume&gt;&lt;style face="normal" font="default" charset="238" size="100%"&gt;12&lt;/style&gt;&lt;/volume&gt;&lt;number&gt;&lt;style face="normal" font="default" charset="238" size="100%"&gt;9&lt;/style&gt;&lt;/number&gt;&lt;dates&gt;&lt;year&gt;&lt;style face="normal" font="default" charset="238" size="100%"&gt;2023&lt;/style&gt;&lt;/year&gt;&lt;/dates&gt;&lt;urls&gt;&lt;/urls&gt;&lt;custom7&gt;2094&lt;/custom7&gt;&lt;electronic-resource-num&gt;10.3390/electronics12092094&lt;/electronic-resource-num&gt;&lt;/record&gt;&lt;/Cite&gt;&lt;/EndNote&gt;</w:instrText>
      </w:r>
      <w:r w:rsidR="00531ABF" w:rsidRPr="00531ABF">
        <w:fldChar w:fldCharType="separate"/>
      </w:r>
      <w:r w:rsidR="00483ED1">
        <w:rPr>
          <w:noProof/>
        </w:rPr>
        <w:t>[24]</w:t>
      </w:r>
      <w:r w:rsidR="00531ABF" w:rsidRPr="00531ABF">
        <w:fldChar w:fldCharType="end"/>
      </w:r>
      <w:r w:rsidR="00202863" w:rsidRPr="00531ABF">
        <w:t>.</w:t>
      </w:r>
      <w:r w:rsidRPr="00531ABF">
        <w:t xml:space="preserve"> Důležitou změnou byla</w:t>
      </w:r>
      <w:r>
        <w:t xml:space="preserve"> t</w:t>
      </w:r>
      <w:r w:rsidR="00B27554">
        <w:t xml:space="preserve">aké implementace konceptu </w:t>
      </w:r>
      <w:proofErr w:type="spellStart"/>
      <w:r w:rsidR="00B27554">
        <w:t>Feature</w:t>
      </w:r>
      <w:proofErr w:type="spellEnd"/>
      <w:r w:rsidR="00B27554">
        <w:t xml:space="preserve"> Pyramid </w:t>
      </w:r>
      <w:proofErr w:type="spellStart"/>
      <w:r w:rsidR="00B27554">
        <w:t>Networks</w:t>
      </w:r>
      <w:proofErr w:type="spellEnd"/>
      <w:r w:rsidR="00B27554">
        <w:t xml:space="preserve"> (FPN)</w:t>
      </w:r>
      <w:r>
        <w:t xml:space="preserve"> ve verzi YOLOv3</w:t>
      </w:r>
      <w:r w:rsidR="003C6363">
        <w:t xml:space="preserve"> </w:t>
      </w:r>
      <w:r w:rsidR="003C6363">
        <w:fldChar w:fldCharType="begin"/>
      </w:r>
      <w:r w:rsidR="004E4571">
        <w:instrText xml:space="preserve"> ADDIN EN.CITE &lt;EndNote&gt;&lt;Cite&gt;&lt;Author&gt;Kaur&lt;/Author&gt;&lt;Year&gt;2024&lt;/Year&gt;&lt;RecNum&gt;23&lt;/RecNum&gt;&lt;DisplayText&gt;[16]&lt;/DisplayText&gt;&lt;record&gt;&lt;rec-number&gt;23&lt;/rec-number&gt;&lt;foreign-keys&gt;&lt;key app="EN" db-id="epv0etvs2pfr99e5xxpv5027xe05stzr22vd" timestamp="1738674248"&gt;23&lt;/key&gt;&lt;/foreign-keys&gt;&lt;ref-type name="Conference Paper"&gt;47&lt;/ref-type&gt;&lt;contributors&gt;&lt;authors&gt;&lt;author&gt;Kaur, Sumandeep&lt;/author&gt;&lt;author&gt;Kaur, Lakhwinder&lt;/author&gt;&lt;author&gt;Lal, Madan&lt;/author&gt;&lt;/authors&gt;&lt;/contributors&gt;&lt;titles&gt;&lt;title&gt;A Review: YOLO and Its Advancements&lt;/title&gt;&lt;secondary-title&gt;6th International Conference on Recent Innovations in Computing, ICRIC 2023&lt;/secondary-title&gt;&lt;/titles&gt;&lt;pages&gt; 577 - 592&lt;/pages&gt;&lt;volume&gt;1195 LNEE&lt;/volume&gt;&lt;dates&gt;&lt;year&gt;&lt;style face="normal" font="default" size="100%"&gt;202&lt;/style&gt;&lt;style face="normal" font="default" charset="238" size="100%"&gt;4&lt;/style&gt;&lt;/year&gt;&lt;/dates&gt;&lt;pub-location&gt;Jammu, Indie&lt;/pub-location&gt;&lt;publisher&gt;Lecture Notes in Electrical Engineering&lt;/publisher&gt;&lt;urls&gt;&lt;/urls&gt;&lt;/record&gt;&lt;/Cite&gt;&lt;/EndNote&gt;</w:instrText>
      </w:r>
      <w:r w:rsidR="003C6363">
        <w:fldChar w:fldCharType="separate"/>
      </w:r>
      <w:r w:rsidR="004E4571">
        <w:rPr>
          <w:noProof/>
        </w:rPr>
        <w:t>[16]</w:t>
      </w:r>
      <w:r w:rsidR="003C6363">
        <w:fldChar w:fldCharType="end"/>
      </w:r>
      <w:r>
        <w:t>.</w:t>
      </w:r>
    </w:p>
    <w:p w14:paraId="32195724" w14:textId="77777777" w:rsidR="00027E59" w:rsidRDefault="00027E59" w:rsidP="00027E59">
      <w:pPr>
        <w:pStyle w:val="Nzev"/>
        <w:spacing w:after="0"/>
      </w:pPr>
      <w:r>
        <w:t>Feature pyramid networks (FPN)</w:t>
      </w:r>
    </w:p>
    <w:p w14:paraId="1130CFBB" w14:textId="794530FA" w:rsidR="00027E59" w:rsidRDefault="00027E59" w:rsidP="00B67130">
      <w:r w:rsidRPr="002550EB">
        <w:t xml:space="preserve">FPN </w:t>
      </w:r>
      <w:r>
        <w:t>slouží jako metoda pro detekci objektů různých rozlišení skládající se ze dvou částí</w:t>
      </w:r>
      <w:ins w:id="805" w:author="Ingr Jiri [2]" w:date="2025-04-29T14:10:00Z">
        <w:r w:rsidR="00A44CD8">
          <w:t xml:space="preserve"> </w:t>
        </w:r>
      </w:ins>
      <w:del w:id="806" w:author="Ingr Jiri [2]" w:date="2025-04-29T14:10:00Z">
        <w:r w:rsidDel="00A44CD8">
          <w:delText xml:space="preserve"> </w:delText>
        </w:r>
      </w:del>
      <w:ins w:id="807" w:author="Ingr Jiri [2]" w:date="2025-04-29T14:09:00Z">
        <w:r w:rsidR="00A44CD8">
          <w:t>–</w:t>
        </w:r>
      </w:ins>
      <w:ins w:id="808" w:author="Ingr Jiri [2]" w:date="2025-04-29T14:10:00Z">
        <w:r w:rsidR="00A44CD8">
          <w:t xml:space="preserve"> </w:t>
        </w:r>
      </w:ins>
      <w:proofErr w:type="spellStart"/>
      <w:r>
        <w:t>bottom</w:t>
      </w:r>
      <w:proofErr w:type="spellEnd"/>
      <w:r>
        <w:t>-up a top-</w:t>
      </w:r>
      <w:proofErr w:type="spellStart"/>
      <w:r>
        <w:t>down</w:t>
      </w:r>
      <w:proofErr w:type="spellEnd"/>
      <w:r>
        <w:t xml:space="preserve"> cesty. </w:t>
      </w:r>
      <w:proofErr w:type="spellStart"/>
      <w:r>
        <w:t>Bottom</w:t>
      </w:r>
      <w:proofErr w:type="spellEnd"/>
      <w:r>
        <w:t xml:space="preserve">-up cesta je standardní CNN, která vytvoří vrstvy různého rozlišení (např. C2, C3, C4, C5), kde se zvyšující se vrstvou klesá prostorové rozlišení, ale zvyšuje se </w:t>
      </w:r>
      <w:commentRangeStart w:id="809"/>
      <w:commentRangeStart w:id="810"/>
      <w:ins w:id="811" w:author="Ingr Jiri [2]" w:date="2025-04-29T14:18:00Z">
        <w:r w:rsidR="005C5BC5">
          <w:t>sémantická hodnota</w:t>
        </w:r>
        <w:commentRangeEnd w:id="809"/>
        <w:r w:rsidR="005C5BC5">
          <w:rPr>
            <w:rStyle w:val="Odkaznakoment"/>
          </w:rPr>
          <w:commentReference w:id="809"/>
        </w:r>
        <w:commentRangeEnd w:id="810"/>
        <w:r w:rsidR="005C5BC5">
          <w:rPr>
            <w:rStyle w:val="Odkaznakoment"/>
          </w:rPr>
          <w:commentReference w:id="810"/>
        </w:r>
      </w:ins>
      <w:del w:id="812" w:author="Ingr Jiri [2]" w:date="2025-04-29T14:18:00Z">
        <w:r w:rsidDel="005C5BC5">
          <w:delText>sémantická hodnota</w:delText>
        </w:r>
      </w:del>
      <w:r>
        <w:t xml:space="preserve">. Konvoluční vrstvy jsou použity k vytvoření odpovídajících map </w:t>
      </w:r>
      <w:r w:rsidR="001975AB">
        <w:t>příznaků</w:t>
      </w:r>
      <w:r>
        <w:t xml:space="preserve"> (P2, P3, P4, P5). Nejvyšší vrstva C5 je převedena konvolucí na mapu </w:t>
      </w:r>
      <w:r w:rsidR="001975AB">
        <w:t>příznaků</w:t>
      </w:r>
      <w:r>
        <w:t xml:space="preserve"> P5. Ta je díky vysoké sémantické hodnotě schopna detekovat největší objekty. Následně je použita konvoluce na vrstvu C4 a k vzniklé mapě </w:t>
      </w:r>
      <w:r w:rsidR="001975AB">
        <w:t>příznaků</w:t>
      </w:r>
      <w:r>
        <w:t xml:space="preserve"> je přičtena P5 </w:t>
      </w:r>
      <w:commentRangeStart w:id="813"/>
      <w:proofErr w:type="spellStart"/>
      <w:r w:rsidR="00883710">
        <w:t>nadvzorkovaná</w:t>
      </w:r>
      <w:proofErr w:type="spellEnd"/>
      <w:r>
        <w:t xml:space="preserve"> </w:t>
      </w:r>
      <w:commentRangeEnd w:id="813"/>
      <w:r w:rsidR="009D5427">
        <w:rPr>
          <w:rStyle w:val="Odkaznakoment"/>
        </w:rPr>
        <w:commentReference w:id="813"/>
      </w:r>
      <w:r>
        <w:t xml:space="preserve">na odpovídající velikost. Tím vzniká mapa </w:t>
      </w:r>
      <w:r w:rsidR="001975AB">
        <w:t>příznaků</w:t>
      </w:r>
      <w:r>
        <w:t xml:space="preserve"> P4. Obdobně dochází ke vzniku ostatních map </w:t>
      </w:r>
      <w:r w:rsidR="001975AB">
        <w:t>příznaků</w:t>
      </w:r>
      <w:r>
        <w:t xml:space="preserve">. Každá mapa je pak schopna detekovat objekty jiných velikostí (viz </w:t>
      </w:r>
      <w:r>
        <w:fldChar w:fldCharType="begin"/>
      </w:r>
      <w:r>
        <w:instrText xml:space="preserve"> REF _Ref188983120 \h </w:instrText>
      </w:r>
      <w:r w:rsidR="00951389">
        <w:instrText xml:space="preserve"> \* MERGEFORMAT </w:instrText>
      </w:r>
      <w:r>
        <w:fldChar w:fldCharType="separate"/>
      </w:r>
      <w:r w:rsidR="00E07BFA" w:rsidRPr="009C13F5">
        <w:rPr>
          <w:b/>
        </w:rPr>
        <w:t xml:space="preserve">Obr. </w:t>
      </w:r>
      <w:r w:rsidR="00E07BFA">
        <w:rPr>
          <w:b/>
          <w:bCs/>
          <w:noProof/>
        </w:rPr>
        <w:t>2</w:t>
      </w:r>
      <w:r w:rsidR="00E07BFA">
        <w:rPr>
          <w:b/>
        </w:rPr>
        <w:t>.</w:t>
      </w:r>
      <w:r w:rsidR="00E07BFA">
        <w:rPr>
          <w:b/>
          <w:bCs/>
          <w:noProof/>
        </w:rPr>
        <w:t>6</w:t>
      </w:r>
      <w:r>
        <w:fldChar w:fldCharType="end"/>
      </w:r>
      <w:r>
        <w:t>)</w:t>
      </w:r>
      <w:r w:rsidR="00B67130">
        <w:t xml:space="preserve"> </w:t>
      </w:r>
      <w:r w:rsidR="00B67130">
        <w:fldChar w:fldCharType="begin"/>
      </w:r>
      <w:r w:rsidR="00483ED1">
        <w:instrText xml:space="preserve"> ADDIN EN.CITE &lt;EndNote&gt;&lt;Cite&gt;&lt;Author&gt;Lin&lt;/Author&gt;&lt;Year&gt;2017&lt;/Year&gt;&lt;RecNum&gt;16&lt;/RecNum&gt;&lt;DisplayText&gt;[25]&lt;/DisplayText&gt;&lt;record&gt;&lt;rec-number&gt;16&lt;/rec-number&gt;&lt;foreign-keys&gt;&lt;key app="EN" db-id="epv0etvs2pfr99e5xxpv5027xe05stzr22vd" timestamp="1738238609"&gt;16&lt;/key&gt;&lt;/foreign-keys&gt;&lt;ref-type name="Conference Paper"&gt;47&lt;/ref-type&gt;&lt;contributors&gt;&lt;authors&gt;&lt;author&gt;Tsung-Yi Lin&lt;/author&gt;&lt;author&gt;&lt;style face="normal" font="default" size="100%"&gt;Ramanauskait&lt;/style&gt;&lt;style face="normal" font="default" charset="238" size="100%"&gt;ė, Simona&lt;/style&gt;&lt;/author&gt;&lt;author&gt;&lt;style face="normal" font="default" charset="238" size="100%"&gt;Ross Girshick&lt;/style&gt;&lt;/author&gt;&lt;author&gt;&lt;style face="normal" font="default" charset="238" size="100%"&gt;Kaiming He&lt;/style&gt;&lt;/author&gt;&lt;author&gt;&lt;style face="normal" font="default" charset="238" size="100%"&gt;Bharath Hariharan&lt;/style&gt;&lt;/author&gt;&lt;author&gt;&lt;style face="normal" font="default" charset="238" size="100%"&gt;Serge Belongie&lt;/style&gt;&lt;/author&gt;&lt;/authors&gt;&lt;/contributors&gt;&lt;titles&gt;&lt;title&gt;Feature Pyramid Networks for Object Detection&lt;/title&gt;&lt;secondary-title&gt;30TH IEEE CONFERENCE ON COMPUTER VISION AND PATTERN RECOGNITION (CVPR 2017)&lt;/secondary-title&gt;&lt;/titles&gt;&lt;pages&gt;936-944&lt;/pages&gt;&lt;dates&gt;&lt;year&gt;2017&lt;/year&gt;&lt;/dates&gt;&lt;pub-location&gt;Honolulu, HI, USA&lt;/pub-location&gt;&lt;publisher&gt;&lt;style face="normal" font="default" charset="238" size="100%"&gt;IEEE&lt;/style&gt;&lt;/publisher&gt;&lt;urls&gt;&lt;/urls&gt;&lt;electronic-resource-num&gt;10.1109/CVPR.2017.106&lt;/electronic-resource-num&gt;&lt;/record&gt;&lt;/Cite&gt;&lt;/EndNote&gt;</w:instrText>
      </w:r>
      <w:r w:rsidR="00B67130">
        <w:fldChar w:fldCharType="separate"/>
      </w:r>
      <w:r w:rsidR="00483ED1">
        <w:rPr>
          <w:noProof/>
        </w:rPr>
        <w:t>[25]</w:t>
      </w:r>
      <w:r w:rsidR="00B67130">
        <w:fldChar w:fldCharType="end"/>
      </w:r>
      <w:r>
        <w:t>.</w:t>
      </w:r>
    </w:p>
    <w:p w14:paraId="189DEFA2" w14:textId="77777777" w:rsidR="00027E59" w:rsidRDefault="00027E59" w:rsidP="00B67130">
      <w:pPr>
        <w:keepNext/>
        <w:jc w:val="center"/>
      </w:pPr>
      <w:r w:rsidRPr="009C13F5">
        <w:rPr>
          <w:noProof/>
          <w:lang w:eastAsia="cs-CZ"/>
        </w:rPr>
        <w:lastRenderedPageBreak/>
        <w:drawing>
          <wp:inline distT="0" distB="0" distL="0" distR="0" wp14:anchorId="3687799D" wp14:editId="06515A60">
            <wp:extent cx="3855720" cy="2932813"/>
            <wp:effectExtent l="0" t="0" r="0" b="1270"/>
            <wp:docPr id="340786215" name="Obrázek 1" descr="Obsah obrázku text, diagram, snímek obrazovky, Paralelní&#10;&#10;Popis byl vytvořen automaticky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40786215" name="Obrázek 1" descr="Obsah obrázku text, diagram, snímek obrazovky, Paralelní&#10;&#10;Popis byl vytvořen automaticky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3873994" cy="294671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44D2C95" w14:textId="5D601FF6" w:rsidR="00027E59" w:rsidRDefault="00027E59" w:rsidP="00B67130">
      <w:pPr>
        <w:pStyle w:val="Titulek"/>
        <w:jc w:val="left"/>
      </w:pPr>
      <w:bookmarkStart w:id="814" w:name="_Ref188983120"/>
      <w:r w:rsidRPr="009C13F5">
        <w:rPr>
          <w:b/>
          <w:bCs w:val="0"/>
        </w:rPr>
        <w:t xml:space="preserve">Obr. </w:t>
      </w:r>
      <w:ins w:id="815" w:author="Ingr Jiri [2]" w:date="2025-05-02T20:09:00Z">
        <w:r w:rsidR="00F626E8">
          <w:rPr>
            <w:b/>
            <w:bCs w:val="0"/>
          </w:rPr>
          <w:fldChar w:fldCharType="begin"/>
        </w:r>
        <w:r w:rsidR="00F626E8">
          <w:rPr>
            <w:b/>
            <w:bCs w:val="0"/>
          </w:rPr>
          <w:instrText xml:space="preserve"> STYLEREF 1 \s </w:instrText>
        </w:r>
      </w:ins>
      <w:r w:rsidR="00F626E8">
        <w:rPr>
          <w:b/>
          <w:bCs w:val="0"/>
        </w:rPr>
        <w:fldChar w:fldCharType="separate"/>
      </w:r>
      <w:r w:rsidR="00F626E8">
        <w:rPr>
          <w:b/>
          <w:bCs w:val="0"/>
          <w:noProof/>
        </w:rPr>
        <w:t>2</w:t>
      </w:r>
      <w:ins w:id="816" w:author="Ingr Jiri [2]" w:date="2025-05-02T20:09:00Z">
        <w:r w:rsidR="00F626E8">
          <w:rPr>
            <w:b/>
            <w:bCs w:val="0"/>
          </w:rPr>
          <w:fldChar w:fldCharType="end"/>
        </w:r>
        <w:r w:rsidR="00F626E8">
          <w:rPr>
            <w:b/>
            <w:bCs w:val="0"/>
          </w:rPr>
          <w:t>.</w:t>
        </w:r>
        <w:r w:rsidR="00F626E8">
          <w:rPr>
            <w:b/>
            <w:bCs w:val="0"/>
          </w:rPr>
          <w:fldChar w:fldCharType="begin"/>
        </w:r>
        <w:r w:rsidR="00F626E8">
          <w:rPr>
            <w:b/>
            <w:bCs w:val="0"/>
          </w:rPr>
          <w:instrText xml:space="preserve"> SEQ obr. \* ARABIC \s 1 </w:instrText>
        </w:r>
      </w:ins>
      <w:r w:rsidR="00F626E8">
        <w:rPr>
          <w:b/>
          <w:bCs w:val="0"/>
        </w:rPr>
        <w:fldChar w:fldCharType="separate"/>
      </w:r>
      <w:ins w:id="817" w:author="Ingr Jiri [2]" w:date="2025-05-02T20:09:00Z">
        <w:r w:rsidR="00F626E8">
          <w:rPr>
            <w:b/>
            <w:bCs w:val="0"/>
            <w:noProof/>
          </w:rPr>
          <w:t>7</w:t>
        </w:r>
        <w:r w:rsidR="00F626E8">
          <w:rPr>
            <w:b/>
            <w:bCs w:val="0"/>
          </w:rPr>
          <w:fldChar w:fldCharType="end"/>
        </w:r>
      </w:ins>
      <w:del w:id="818" w:author="Ingr Jiri [2]" w:date="2025-04-29T21:11:00Z">
        <w:r w:rsidR="001431A9" w:rsidDel="0073196C">
          <w:rPr>
            <w:b/>
            <w:bCs w:val="0"/>
          </w:rPr>
          <w:fldChar w:fldCharType="begin"/>
        </w:r>
        <w:r w:rsidR="001431A9" w:rsidDel="0073196C">
          <w:rPr>
            <w:b/>
            <w:bCs w:val="0"/>
          </w:rPr>
          <w:delInstrText xml:space="preserve"> STYLEREF 1 \s </w:delInstrText>
        </w:r>
        <w:r w:rsidR="001431A9" w:rsidDel="0073196C">
          <w:rPr>
            <w:b/>
            <w:bCs w:val="0"/>
          </w:rPr>
          <w:fldChar w:fldCharType="separate"/>
        </w:r>
        <w:r w:rsidR="001431A9" w:rsidDel="0073196C">
          <w:rPr>
            <w:b/>
            <w:bCs w:val="0"/>
            <w:noProof/>
          </w:rPr>
          <w:delText>2</w:delText>
        </w:r>
        <w:r w:rsidR="001431A9" w:rsidDel="0073196C">
          <w:rPr>
            <w:b/>
            <w:bCs w:val="0"/>
          </w:rPr>
          <w:fldChar w:fldCharType="end"/>
        </w:r>
        <w:r w:rsidR="001431A9" w:rsidDel="0073196C">
          <w:rPr>
            <w:b/>
            <w:bCs w:val="0"/>
          </w:rPr>
          <w:delText>.</w:delText>
        </w:r>
        <w:r w:rsidR="001431A9" w:rsidDel="0073196C">
          <w:rPr>
            <w:b/>
            <w:bCs w:val="0"/>
          </w:rPr>
          <w:fldChar w:fldCharType="begin"/>
        </w:r>
        <w:r w:rsidR="001431A9" w:rsidDel="0073196C">
          <w:rPr>
            <w:b/>
            <w:bCs w:val="0"/>
          </w:rPr>
          <w:delInstrText xml:space="preserve"> SEQ obr. \* ARABIC \s 1 </w:delInstrText>
        </w:r>
        <w:r w:rsidR="001431A9" w:rsidDel="0073196C">
          <w:rPr>
            <w:b/>
            <w:bCs w:val="0"/>
          </w:rPr>
          <w:fldChar w:fldCharType="separate"/>
        </w:r>
        <w:r w:rsidR="001431A9" w:rsidDel="0073196C">
          <w:rPr>
            <w:b/>
            <w:bCs w:val="0"/>
            <w:noProof/>
          </w:rPr>
          <w:delText>7</w:delText>
        </w:r>
        <w:r w:rsidR="001431A9" w:rsidDel="0073196C">
          <w:rPr>
            <w:b/>
            <w:bCs w:val="0"/>
          </w:rPr>
          <w:fldChar w:fldCharType="end"/>
        </w:r>
      </w:del>
      <w:bookmarkEnd w:id="814"/>
      <w:r w:rsidRPr="009C13F5">
        <w:rPr>
          <w:b/>
          <w:bCs w:val="0"/>
        </w:rPr>
        <w:t>:</w:t>
      </w:r>
      <w:r>
        <w:t xml:space="preserve"> </w:t>
      </w:r>
      <w:r w:rsidRPr="00685F4F">
        <w:t xml:space="preserve">Schéma algoritmu </w:t>
      </w:r>
      <w:proofErr w:type="spellStart"/>
      <w:r w:rsidRPr="00685F4F">
        <w:t>feature</w:t>
      </w:r>
      <w:proofErr w:type="spellEnd"/>
      <w:r w:rsidRPr="00685F4F">
        <w:t xml:space="preserve"> pyramid network (převzato z </w:t>
      </w:r>
      <w:r w:rsidR="00B67130">
        <w:fldChar w:fldCharType="begin"/>
      </w:r>
      <w:r w:rsidR="00483ED1">
        <w:instrText xml:space="preserve"> ADDIN EN.CITE &lt;EndNote&gt;&lt;Cite&gt;&lt;Author&gt;Lin&lt;/Author&gt;&lt;Year&gt;2017&lt;/Year&gt;&lt;RecNum&gt;16&lt;/RecNum&gt;&lt;DisplayText&gt;[25]&lt;/DisplayText&gt;&lt;record&gt;&lt;rec-number&gt;16&lt;/rec-number&gt;&lt;foreign-keys&gt;&lt;key app="EN" db-id="epv0etvs2pfr99e5xxpv5027xe05stzr22vd" timestamp="1738238609"&gt;16&lt;/key&gt;&lt;/foreign-keys&gt;&lt;ref-type name="Conference Paper"&gt;47&lt;/ref-type&gt;&lt;contributors&gt;&lt;authors&gt;&lt;author&gt;Tsung-Yi Lin&lt;/author&gt;&lt;author&gt;&lt;style face="normal" font="default" size="100%"&gt;Ramanauskait&lt;/style&gt;&lt;style face="normal" font="default" charset="238" size="100%"&gt;ė, Simona&lt;/style&gt;&lt;/author&gt;&lt;author&gt;&lt;style face="normal" font="default" charset="238" size="100%"&gt;Ross Girshick&lt;/style&gt;&lt;/author&gt;&lt;author&gt;&lt;style face="normal" font="default" charset="238" size="100%"&gt;Kaiming He&lt;/style&gt;&lt;/author&gt;&lt;author&gt;&lt;style face="normal" font="default" charset="238" size="100%"&gt;Bharath Hariharan&lt;/style&gt;&lt;/author&gt;&lt;author&gt;&lt;style face="normal" font="default" charset="238" size="100%"&gt;Serge Belongie&lt;/style&gt;&lt;/author&gt;&lt;/authors&gt;&lt;/contributors&gt;&lt;titles&gt;&lt;title&gt;Feature Pyramid Networks for Object Detection&lt;/title&gt;&lt;secondary-title&gt;30TH IEEE CONFERENCE ON COMPUTER VISION AND PATTERN RECOGNITION (CVPR 2017)&lt;/secondary-title&gt;&lt;/titles&gt;&lt;pages&gt;936-944&lt;/pages&gt;&lt;dates&gt;&lt;year&gt;2017&lt;/year&gt;&lt;/dates&gt;&lt;pub-location&gt;Honolulu, HI, USA&lt;/pub-location&gt;&lt;publisher&gt;&lt;style face="normal" font="default" charset="238" size="100%"&gt;IEEE&lt;/style&gt;&lt;/publisher&gt;&lt;urls&gt;&lt;/urls&gt;&lt;electronic-resource-num&gt;10.1109/CVPR.2017.106&lt;/electronic-resource-num&gt;&lt;/record&gt;&lt;/Cite&gt;&lt;/EndNote&gt;</w:instrText>
      </w:r>
      <w:r w:rsidR="00B67130">
        <w:fldChar w:fldCharType="separate"/>
      </w:r>
      <w:r w:rsidR="00483ED1">
        <w:rPr>
          <w:noProof/>
        </w:rPr>
        <w:t>[25]</w:t>
      </w:r>
      <w:r w:rsidR="00B67130">
        <w:fldChar w:fldCharType="end"/>
      </w:r>
      <w:r w:rsidRPr="00685F4F">
        <w:t>)</w:t>
      </w:r>
    </w:p>
    <w:p w14:paraId="52CAD160" w14:textId="551ECB55" w:rsidR="00FB1419" w:rsidRDefault="00394206" w:rsidP="00394206">
      <w:pPr>
        <w:pStyle w:val="Nadpis3"/>
      </w:pPr>
      <w:bookmarkStart w:id="819" w:name="_Toc198115571"/>
      <w:r>
        <w:t>Velikosti YOLO</w:t>
      </w:r>
      <w:bookmarkEnd w:id="819"/>
    </w:p>
    <w:p w14:paraId="49E615EC" w14:textId="1977A3C0" w:rsidR="00394206" w:rsidRDefault="005C5BC5" w:rsidP="00394206">
      <w:commentRangeStart w:id="820"/>
      <w:proofErr w:type="spellStart"/>
      <w:ins w:id="821" w:author="Ingr Jiri [2]" w:date="2025-04-29T14:18:00Z">
        <w:r>
          <w:t>Ultralytics</w:t>
        </w:r>
        <w:proofErr w:type="spellEnd"/>
        <w:r>
          <w:t xml:space="preserve"> </w:t>
        </w:r>
        <w:commentRangeEnd w:id="820"/>
        <w:r>
          <w:rPr>
            <w:rStyle w:val="Odkaznakoment"/>
          </w:rPr>
          <w:commentReference w:id="820"/>
        </w:r>
      </w:ins>
      <w:del w:id="822" w:author="Ingr Jiri [2]" w:date="2025-04-29T14:18:00Z">
        <w:r w:rsidR="00497316" w:rsidDel="005C5BC5">
          <w:delText>Ultralytics</w:delText>
        </w:r>
      </w:del>
      <w:r w:rsidR="00497316">
        <w:t xml:space="preserve"> nabízí několik velikostí modelu YOLO (</w:t>
      </w:r>
      <w:r w:rsidR="00240526">
        <w:t xml:space="preserve">v nejnovějších verzích obvykle </w:t>
      </w:r>
      <w:r w:rsidR="00497316">
        <w:t xml:space="preserve">n – </w:t>
      </w:r>
      <w:proofErr w:type="spellStart"/>
      <w:r w:rsidR="00497316">
        <w:t>nano</w:t>
      </w:r>
      <w:proofErr w:type="spellEnd"/>
      <w:r w:rsidR="00497316">
        <w:t xml:space="preserve">, s – </w:t>
      </w:r>
      <w:proofErr w:type="spellStart"/>
      <w:r w:rsidR="00497316">
        <w:t>small</w:t>
      </w:r>
      <w:proofErr w:type="spellEnd"/>
      <w:r w:rsidR="00497316">
        <w:t xml:space="preserve">, m – medium, l – </w:t>
      </w:r>
      <w:proofErr w:type="spellStart"/>
      <w:r w:rsidR="00497316">
        <w:t>large</w:t>
      </w:r>
      <w:proofErr w:type="spellEnd"/>
      <w:r w:rsidR="00497316">
        <w:t xml:space="preserve"> a x – extra </w:t>
      </w:r>
      <w:proofErr w:type="spellStart"/>
      <w:r w:rsidR="00497316">
        <w:t>large</w:t>
      </w:r>
      <w:proofErr w:type="spellEnd"/>
      <w:r w:rsidR="00497316">
        <w:t xml:space="preserve">). S velikostí modelu se zvyšuje </w:t>
      </w:r>
      <w:r w:rsidR="0012018C">
        <w:t>schopnost</w:t>
      </w:r>
      <w:r w:rsidR="00497316">
        <w:t xml:space="preserve"> </w:t>
      </w:r>
      <w:r w:rsidR="0012018C">
        <w:t>rozlišovat složitější struktury v obraze</w:t>
      </w:r>
      <w:r w:rsidR="00497316">
        <w:t xml:space="preserve">, zároveň ale výrazně stoupá časová i výpočetní náročnost jak při tréninku modelu, tak při samotném detekčním procesu. </w:t>
      </w:r>
      <w:r w:rsidR="00153401">
        <w:t>Současně</w:t>
      </w:r>
      <w:r w:rsidR="00497316">
        <w:t xml:space="preserve"> platí, že pro menší velikosti datasetů není třeba využívat velké modely. Kvůli nedostatečnému množství trénovacích dat není využit potenciál složitější architektury neuronové sítě a výsledný model pak dosahuje obdobných, ne-li horších detekčních schopností </w:t>
      </w:r>
      <w:r w:rsidR="0012018C">
        <w:t>při</w:t>
      </w:r>
      <w:r w:rsidR="00497316">
        <w:t xml:space="preserve"> mnohem vyšších hardwarových i časových náro</w:t>
      </w:r>
      <w:r w:rsidR="0012018C">
        <w:t>cích</w:t>
      </w:r>
      <w:r w:rsidR="00497316">
        <w:t>.</w:t>
      </w:r>
    </w:p>
    <w:p w14:paraId="5ADEDFBE" w14:textId="00F6CF5F" w:rsidR="00D175ED" w:rsidRDefault="00D175ED" w:rsidP="00394206">
      <w:r>
        <w:t xml:space="preserve">V článku </w:t>
      </w:r>
      <w:r w:rsidR="00951389">
        <w:fldChar w:fldCharType="begin"/>
      </w:r>
      <w:r w:rsidR="00483ED1">
        <w:instrText xml:space="preserve"> ADDIN EN.CITE &lt;EndNote&gt;&lt;Cite&gt;&lt;Author&gt;Dlužnevskij&lt;/Author&gt;&lt;Year&gt;2021&lt;/Year&gt;&lt;RecNum&gt;15&lt;/RecNum&gt;&lt;DisplayText&gt;[26]&lt;/DisplayText&gt;&lt;record&gt;&lt;rec-number&gt;15&lt;/rec-number&gt;&lt;foreign-keys&gt;&lt;key app="EN" db-id="epv0etvs2pfr99e5xxpv5027xe05stzr22vd" timestamp="1738237943"&gt;15&lt;/key&gt;&lt;/foreign-keys&gt;&lt;ref-type name="Journal Article"&gt;17&lt;/ref-type&gt;&lt;contributors&gt;&lt;authors&gt;&lt;author&gt;&lt;style face="normal" font="default" size="100%"&gt;Dlu&lt;/style&gt;&lt;style face="normal" font="default" charset="238" size="100%"&gt;žnevskij, Daniel&lt;/style&gt;&lt;/author&gt;&lt;author&gt;&lt;style face="normal" font="default" charset="238" size="100%"&gt;Stefanovič, Pavel&lt;/style&gt;&lt;/author&gt;&lt;author&gt;&lt;style face="normal" font="default" charset="238" size="100%"&gt;Ramanauskaitė, Simona&lt;/style&gt;&lt;/author&gt;&lt;/authors&gt;&lt;/contributors&gt;&lt;titles&gt;&lt;title&gt;Investigation of YOLOv5 Efficiency in iPhone Supported Systems&lt;/title&gt;&lt;secondary-title&gt;Baltic Journal of Modern Computing&lt;/secondary-title&gt;&lt;/titles&gt;&lt;periodical&gt;&lt;full-title&gt;Baltic Journal of Modern Computing&lt;/full-title&gt;&lt;/periodical&gt;&lt;volume&gt;&lt;style face="normal" font="default" charset="238" size="100%"&gt;9&lt;/style&gt;&lt;/volume&gt;&lt;number&gt;&lt;style face="normal" font="default" charset="238" size="100%"&gt;3&lt;/style&gt;&lt;/number&gt;&lt;dates&gt;&lt;year&gt;&lt;style face="normal" font="default" charset="238" size="100%"&gt;2021&lt;/style&gt;&lt;/year&gt;&lt;/dates&gt;&lt;urls&gt;&lt;/urls&gt;&lt;electronic-resource-num&gt;10.22364/bjmc.2021.9.3.07&lt;/electronic-resource-num&gt;&lt;/record&gt;&lt;/Cite&gt;&lt;/EndNote&gt;</w:instrText>
      </w:r>
      <w:r w:rsidR="00951389">
        <w:fldChar w:fldCharType="separate"/>
      </w:r>
      <w:r w:rsidR="00483ED1">
        <w:rPr>
          <w:noProof/>
        </w:rPr>
        <w:t>[26]</w:t>
      </w:r>
      <w:r w:rsidR="00951389">
        <w:fldChar w:fldCharType="end"/>
      </w:r>
      <w:r>
        <w:t xml:space="preserve"> </w:t>
      </w:r>
      <w:r w:rsidR="003D4601">
        <w:t>byly testovány rozdíly velikostí modelů YOLOv5 natrénovaných za stejných podmínek na datasetu o 10 000 položkách pocházející</w:t>
      </w:r>
      <w:r w:rsidR="001E6B2E">
        <w:t>ch</w:t>
      </w:r>
      <w:r w:rsidR="003D4601">
        <w:t xml:space="preserve"> z COCO datasetu</w:t>
      </w:r>
      <w:r w:rsidR="00597EC5">
        <w:t xml:space="preserve"> </w:t>
      </w:r>
      <w:r w:rsidR="00597EC5">
        <w:fldChar w:fldCharType="begin">
          <w:fldData xml:space="preserve">PEVuZE5vdGU+PENpdGU+PEF1dGhvcj5MaW48L0F1dGhvcj48WWVhcj4yMDE0PC9ZZWFyPjxSZWNO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</w:fldData>
        </w:fldChar>
      </w:r>
      <w:r w:rsidR="00483ED1">
        <w:instrText xml:space="preserve"> ADDIN EN.CITE </w:instrText>
      </w:r>
      <w:r w:rsidR="00483ED1">
        <w:fldChar w:fldCharType="begin">
          <w:fldData xml:space="preserve">PEVuZE5vdGU+PENpdGU+PEF1dGhvcj5MaW48L0F1dGhvcj48WWVhcj4yMDE0PC9ZZWFyPjxSZWNO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</w:fldData>
        </w:fldChar>
      </w:r>
      <w:r w:rsidR="00483ED1">
        <w:instrText xml:space="preserve"> ADDIN EN.CITE.DATA </w:instrText>
      </w:r>
      <w:r w:rsidR="00483ED1">
        <w:fldChar w:fldCharType="end"/>
      </w:r>
      <w:r w:rsidR="00597EC5">
        <w:fldChar w:fldCharType="separate"/>
      </w:r>
      <w:r w:rsidR="00483ED1">
        <w:rPr>
          <w:noProof/>
        </w:rPr>
        <w:t>[27]</w:t>
      </w:r>
      <w:r w:rsidR="00597EC5">
        <w:fldChar w:fldCharType="end"/>
      </w:r>
      <w:r w:rsidR="003D4601">
        <w:t xml:space="preserve"> s rozložení</w:t>
      </w:r>
      <w:r w:rsidR="00401DE0">
        <w:t>m</w:t>
      </w:r>
      <w:r w:rsidR="003D4601">
        <w:t xml:space="preserve"> 80/20, kde 80 % dat patř</w:t>
      </w:r>
      <w:r w:rsidR="001E6B2E">
        <w:t>ilo</w:t>
      </w:r>
      <w:r w:rsidR="003D4601">
        <w:t xml:space="preserve"> trénovací části, ostatní</w:t>
      </w:r>
      <w:r w:rsidR="00830309">
        <w:t xml:space="preserve"> materiál</w:t>
      </w:r>
      <w:r w:rsidR="003D4601">
        <w:t xml:space="preserve"> </w:t>
      </w:r>
      <w:r w:rsidR="00401DE0">
        <w:t xml:space="preserve">byl umístěn </w:t>
      </w:r>
      <w:r w:rsidR="003D4601">
        <w:t>do validační sekce.</w:t>
      </w:r>
      <w:r w:rsidR="001E6B2E">
        <w:t xml:space="preserve"> V</w:t>
      </w:r>
      <w:r w:rsidR="001F1393">
        <w:t> </w:t>
      </w:r>
      <w:r w:rsidR="00D817BB">
        <w:fldChar w:fldCharType="begin"/>
      </w:r>
      <w:r w:rsidR="00D817BB">
        <w:instrText xml:space="preserve"> REF _Ref188983300 \h </w:instrText>
      </w:r>
      <w:r w:rsidR="00D817BB">
        <w:fldChar w:fldCharType="separate"/>
      </w:r>
      <w:r w:rsidR="00E07BFA" w:rsidRPr="0055602D">
        <w:rPr>
          <w:b/>
        </w:rPr>
        <w:t xml:space="preserve">Tabulka </w:t>
      </w:r>
      <w:r w:rsidR="00E07BFA">
        <w:rPr>
          <w:b/>
          <w:bCs/>
          <w:noProof/>
        </w:rPr>
        <w:t>2</w:t>
      </w:r>
      <w:r w:rsidR="00E07BFA">
        <w:rPr>
          <w:b/>
        </w:rPr>
        <w:t>.</w:t>
      </w:r>
      <w:r w:rsidR="00E07BFA">
        <w:rPr>
          <w:b/>
          <w:bCs/>
          <w:noProof/>
        </w:rPr>
        <w:t>2</w:t>
      </w:r>
      <w:r w:rsidR="00D817BB">
        <w:fldChar w:fldCharType="end"/>
      </w:r>
      <w:r w:rsidR="00D817BB">
        <w:t xml:space="preserve"> </w:t>
      </w:r>
      <w:r w:rsidR="001E6B2E">
        <w:t>jsou zobrazeny výsledky tohoto měření.</w:t>
      </w:r>
      <w:r w:rsidR="00401DE0">
        <w:t xml:space="preserve"> Trénink i detekce objektu probíhal</w:t>
      </w:r>
      <w:r w:rsidR="00830309">
        <w:t>i</w:t>
      </w:r>
      <w:r w:rsidR="00401DE0">
        <w:t xml:space="preserve"> v prostředí Google </w:t>
      </w:r>
      <w:proofErr w:type="spellStart"/>
      <w:r w:rsidR="00401DE0">
        <w:t>Colab</w:t>
      </w:r>
      <w:proofErr w:type="spellEnd"/>
      <w:r w:rsidR="00401DE0">
        <w:t xml:space="preserve"> s</w:t>
      </w:r>
      <w:r w:rsidR="00153401">
        <w:t xml:space="preserve"> odpovídacím </w:t>
      </w:r>
      <w:r w:rsidR="00401DE0">
        <w:t>výpočetním výkonem.</w:t>
      </w:r>
    </w:p>
    <w:p w14:paraId="29970394" w14:textId="57EAC741" w:rsidR="00401DE0" w:rsidRDefault="00401DE0" w:rsidP="0055602D">
      <w:pPr>
        <w:pStyle w:val="Titulek"/>
        <w:keepNext/>
        <w:jc w:val="left"/>
      </w:pPr>
      <w:bookmarkStart w:id="823" w:name="_Ref188983300"/>
      <w:r w:rsidRPr="0055602D">
        <w:rPr>
          <w:b/>
          <w:bCs w:val="0"/>
        </w:rPr>
        <w:t xml:space="preserve">Tabulka </w:t>
      </w:r>
      <w:r w:rsidR="006A539A">
        <w:rPr>
          <w:b/>
          <w:bCs w:val="0"/>
        </w:rPr>
        <w:fldChar w:fldCharType="begin"/>
      </w:r>
      <w:r w:rsidR="006A539A">
        <w:rPr>
          <w:b/>
          <w:bCs w:val="0"/>
        </w:rPr>
        <w:instrText xml:space="preserve"> STYLEREF 1 \s </w:instrText>
      </w:r>
      <w:r w:rsidR="006A539A">
        <w:rPr>
          <w:b/>
          <w:bCs w:val="0"/>
        </w:rPr>
        <w:fldChar w:fldCharType="separate"/>
      </w:r>
      <w:r w:rsidR="00A54541">
        <w:rPr>
          <w:b/>
          <w:bCs w:val="0"/>
          <w:noProof/>
        </w:rPr>
        <w:t>2</w:t>
      </w:r>
      <w:r w:rsidR="006A539A">
        <w:rPr>
          <w:b/>
          <w:bCs w:val="0"/>
        </w:rPr>
        <w:fldChar w:fldCharType="end"/>
      </w:r>
      <w:r w:rsidR="006A539A">
        <w:rPr>
          <w:b/>
          <w:bCs w:val="0"/>
        </w:rPr>
        <w:t>.</w:t>
      </w:r>
      <w:r w:rsidR="006A539A">
        <w:rPr>
          <w:b/>
          <w:bCs w:val="0"/>
        </w:rPr>
        <w:fldChar w:fldCharType="begin"/>
      </w:r>
      <w:r w:rsidR="006A539A">
        <w:rPr>
          <w:b/>
          <w:bCs w:val="0"/>
        </w:rPr>
        <w:instrText xml:space="preserve"> SEQ Tabulka \* ARABIC \s 1 </w:instrText>
      </w:r>
      <w:r w:rsidR="006A539A">
        <w:rPr>
          <w:b/>
          <w:bCs w:val="0"/>
        </w:rPr>
        <w:fldChar w:fldCharType="separate"/>
      </w:r>
      <w:r w:rsidR="00A54541">
        <w:rPr>
          <w:b/>
          <w:bCs w:val="0"/>
          <w:noProof/>
        </w:rPr>
        <w:t>2</w:t>
      </w:r>
      <w:r w:rsidR="006A539A">
        <w:rPr>
          <w:b/>
          <w:bCs w:val="0"/>
        </w:rPr>
        <w:fldChar w:fldCharType="end"/>
      </w:r>
      <w:bookmarkEnd w:id="823"/>
      <w:r>
        <w:t>:</w:t>
      </w:r>
      <w:r>
        <w:rPr>
          <w:noProof/>
        </w:rPr>
        <w:t xml:space="preserve"> Porovnání výkonosti velikostí modelů YOLOv5 (převzato a upraveno z </w:t>
      </w:r>
      <w:r w:rsidR="00951389">
        <w:rPr>
          <w:noProof/>
        </w:rPr>
        <w:fldChar w:fldCharType="begin"/>
      </w:r>
      <w:r w:rsidR="00483ED1">
        <w:rPr>
          <w:noProof/>
        </w:rPr>
        <w:instrText xml:space="preserve"> ADDIN EN.CITE &lt;EndNote&gt;&lt;Cite&gt;&lt;Author&gt;Dlužnevskij&lt;/Author&gt;&lt;Year&gt;2021&lt;/Year&gt;&lt;RecNum&gt;15&lt;/RecNum&gt;&lt;DisplayText&gt;[26]&lt;/DisplayText&gt;&lt;record&gt;&lt;rec-number&gt;15&lt;/rec-number&gt;&lt;foreign-keys&gt;&lt;key app="EN" db-id="epv0etvs2pfr99e5xxpv5027xe05stzr22vd" timestamp="1738237943"&gt;15&lt;/key&gt;&lt;/foreign-keys&gt;&lt;ref-type name="Journal Article"&gt;17&lt;/ref-type&gt;&lt;contributors&gt;&lt;authors&gt;&lt;author&gt;&lt;style face="normal" font="default" size="100%"&gt;Dlu&lt;/style&gt;&lt;style face="normal" font="default" charset="238" size="100%"&gt;žnevskij, Daniel&lt;/style&gt;&lt;/author&gt;&lt;author&gt;&lt;style face="normal" font="default" charset="238" size="100%"&gt;Stefanovič, Pavel&lt;/style&gt;&lt;/author&gt;&lt;author&gt;&lt;style face="normal" font="default" charset="238" size="100%"&gt;Ramanauskaitė, Simona&lt;/style&gt;&lt;/author&gt;&lt;/authors&gt;&lt;/contributors&gt;&lt;titles&gt;&lt;title&gt;Investigation of YOLOv5 Efficiency in iPhone Supported Systems&lt;/title&gt;&lt;secondary-title&gt;Baltic Journal of Modern Computing&lt;/secondary-title&gt;&lt;/titles&gt;&lt;periodical&gt;&lt;full-title&gt;Baltic Journal of Modern Computing&lt;/full-title&gt;&lt;/periodical&gt;&lt;volume&gt;&lt;style face="normal" font="default" charset="238" size="100%"&gt;9&lt;/style&gt;&lt;/volume&gt;&lt;number&gt;&lt;style face="normal" font="default" charset="238" size="100%"&gt;3&lt;/style&gt;&lt;/number&gt;&lt;dates&gt;&lt;year&gt;&lt;style face="normal" font="default" charset="238" size="100%"&gt;2021&lt;/style&gt;&lt;/year&gt;&lt;/dates&gt;&lt;urls&gt;&lt;/urls&gt;&lt;electronic-resource-num&gt;10.22364/bjmc.2021.9.3.07&lt;/electronic-resource-num&gt;&lt;/record&gt;&lt;/Cite&gt;&lt;/EndNote&gt;</w:instrText>
      </w:r>
      <w:r w:rsidR="00951389">
        <w:rPr>
          <w:noProof/>
        </w:rPr>
        <w:fldChar w:fldCharType="separate"/>
      </w:r>
      <w:r w:rsidR="00483ED1">
        <w:rPr>
          <w:noProof/>
        </w:rPr>
        <w:t>[26]</w:t>
      </w:r>
      <w:r w:rsidR="00951389">
        <w:rPr>
          <w:noProof/>
        </w:rPr>
        <w:fldChar w:fldCharType="end"/>
      </w:r>
      <w:r>
        <w:rPr>
          <w:noProof/>
        </w:rPr>
        <w:t>)</w:t>
      </w:r>
    </w:p>
    <w:tbl>
      <w:tblPr>
        <w:tblStyle w:val="Mkatabulky"/>
        <w:tblW w:w="0" w:type="auto"/>
        <w:jc w:val="center"/>
        <w:tblBorders>
          <w:top w:val="single" w:sz="12" w:space="0" w:color="auto"/>
          <w:left w:val="single" w:sz="12" w:space="0" w:color="auto"/>
          <w:bottom w:val="single" w:sz="12" w:space="0" w:color="auto"/>
          <w:right w:val="single" w:sz="12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02"/>
        <w:gridCol w:w="1497"/>
        <w:gridCol w:w="1495"/>
        <w:gridCol w:w="1557"/>
        <w:gridCol w:w="1492"/>
        <w:gridCol w:w="1497"/>
      </w:tblGrid>
      <w:tr w:rsidR="00401DE0" w14:paraId="79DBD8F5" w14:textId="249D55ED" w:rsidTr="002A49A0">
        <w:trPr>
          <w:jc w:val="center"/>
        </w:trPr>
        <w:tc>
          <w:tcPr>
            <w:tcW w:w="1509" w:type="dxa"/>
            <w:tcBorders>
              <w:top w:val="single" w:sz="12" w:space="0" w:color="auto"/>
              <w:bottom w:val="single" w:sz="4" w:space="0" w:color="auto"/>
            </w:tcBorders>
          </w:tcPr>
          <w:p w14:paraId="7CA1CF33" w14:textId="048EF6AF" w:rsidR="00401DE0" w:rsidRPr="001E6B2E" w:rsidRDefault="00401DE0" w:rsidP="00401DE0">
            <w:pPr>
              <w:pStyle w:val="Textvtabulce"/>
              <w:jc w:val="center"/>
              <w:rPr>
                <w:b/>
                <w:bCs/>
              </w:rPr>
            </w:pPr>
            <w:r w:rsidRPr="001E6B2E">
              <w:rPr>
                <w:b/>
                <w:bCs/>
              </w:rPr>
              <w:t>Model</w:t>
            </w:r>
          </w:p>
        </w:tc>
        <w:tc>
          <w:tcPr>
            <w:tcW w:w="1507" w:type="dxa"/>
            <w:tcBorders>
              <w:top w:val="single" w:sz="12" w:space="0" w:color="auto"/>
              <w:bottom w:val="single" w:sz="4" w:space="0" w:color="auto"/>
            </w:tcBorders>
          </w:tcPr>
          <w:p w14:paraId="6696CA8A" w14:textId="002C03BC" w:rsidR="00401DE0" w:rsidRPr="001E6B2E" w:rsidRDefault="00401DE0" w:rsidP="00401DE0">
            <w:pPr>
              <w:pStyle w:val="Textvtabulce"/>
              <w:jc w:val="center"/>
              <w:rPr>
                <w:b/>
                <w:bCs/>
              </w:rPr>
            </w:pPr>
            <w:r w:rsidRPr="001E6B2E">
              <w:rPr>
                <w:b/>
                <w:bCs/>
              </w:rPr>
              <w:t>Dataset</w:t>
            </w:r>
          </w:p>
        </w:tc>
        <w:tc>
          <w:tcPr>
            <w:tcW w:w="1505" w:type="dxa"/>
            <w:tcBorders>
              <w:top w:val="single" w:sz="12" w:space="0" w:color="auto"/>
              <w:bottom w:val="single" w:sz="4" w:space="0" w:color="auto"/>
            </w:tcBorders>
          </w:tcPr>
          <w:p w14:paraId="0AA810D1" w14:textId="02584956" w:rsidR="00401DE0" w:rsidRPr="001E6B2E" w:rsidRDefault="00401DE0" w:rsidP="00401DE0">
            <w:pPr>
              <w:pStyle w:val="Textvtabulce"/>
              <w:jc w:val="center"/>
              <w:rPr>
                <w:b/>
                <w:bCs/>
              </w:rPr>
            </w:pPr>
            <w:r w:rsidRPr="001E6B2E">
              <w:rPr>
                <w:b/>
                <w:bCs/>
              </w:rPr>
              <w:t>mAP</w:t>
            </w:r>
            <w:r w:rsidR="00E06552">
              <w:rPr>
                <w:b/>
                <w:bCs/>
              </w:rPr>
              <w:t>@50</w:t>
            </w:r>
          </w:p>
        </w:tc>
        <w:tc>
          <w:tcPr>
            <w:tcW w:w="1505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</w:tcPr>
          <w:p w14:paraId="6C99D074" w14:textId="062341AB" w:rsidR="00401DE0" w:rsidRPr="001E6B2E" w:rsidRDefault="00401DE0" w:rsidP="00401DE0">
            <w:pPr>
              <w:pStyle w:val="Textvtabulce"/>
              <w:jc w:val="center"/>
              <w:rPr>
                <w:b/>
                <w:bCs/>
              </w:rPr>
            </w:pPr>
            <w:proofErr w:type="spellStart"/>
            <w:r w:rsidRPr="001E6B2E">
              <w:rPr>
                <w:b/>
                <w:bCs/>
              </w:rPr>
              <w:t>mAP</w:t>
            </w:r>
            <w:proofErr w:type="spellEnd"/>
            <w:r w:rsidR="00E06552">
              <w:rPr>
                <w:b/>
                <w:bCs/>
              </w:rPr>
              <w:t>@[50:95]</w:t>
            </w:r>
          </w:p>
        </w:tc>
        <w:tc>
          <w:tcPr>
            <w:tcW w:w="1507" w:type="dxa"/>
            <w:tcBorders>
              <w:top w:val="single" w:sz="12" w:space="0" w:color="auto"/>
              <w:bottom w:val="single" w:sz="4" w:space="0" w:color="auto"/>
            </w:tcBorders>
          </w:tcPr>
          <w:p w14:paraId="60980BE7" w14:textId="77777777" w:rsidR="00401DE0" w:rsidRDefault="00401DE0" w:rsidP="00401DE0">
            <w:pPr>
              <w:pStyle w:val="Textvtabulce"/>
              <w:jc w:val="center"/>
              <w:rPr>
                <w:b/>
                <w:bCs/>
              </w:rPr>
            </w:pPr>
            <w:r w:rsidRPr="001E6B2E">
              <w:rPr>
                <w:b/>
                <w:bCs/>
              </w:rPr>
              <w:t>Doba detekce</w:t>
            </w:r>
          </w:p>
          <w:p w14:paraId="63DEEAA0" w14:textId="612F70D6" w:rsidR="00401DE0" w:rsidRPr="001E6B2E" w:rsidRDefault="00401DE0" w:rsidP="00401DE0">
            <w:pPr>
              <w:pStyle w:val="Textvtabulce"/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[</w:t>
            </w:r>
            <w:proofErr w:type="spellStart"/>
            <w:r>
              <w:rPr>
                <w:b/>
                <w:bCs/>
              </w:rPr>
              <w:t>ms</w:t>
            </w:r>
            <w:proofErr w:type="spellEnd"/>
            <w:r>
              <w:rPr>
                <w:b/>
                <w:bCs/>
              </w:rPr>
              <w:t>]</w:t>
            </w:r>
          </w:p>
        </w:tc>
        <w:tc>
          <w:tcPr>
            <w:tcW w:w="1507" w:type="dxa"/>
            <w:tcBorders>
              <w:top w:val="single" w:sz="12" w:space="0" w:color="auto"/>
              <w:bottom w:val="single" w:sz="4" w:space="0" w:color="auto"/>
            </w:tcBorders>
          </w:tcPr>
          <w:p w14:paraId="42F63D97" w14:textId="17E66D9C" w:rsidR="00401DE0" w:rsidRPr="001E6B2E" w:rsidRDefault="00401DE0" w:rsidP="00401DE0">
            <w:pPr>
              <w:pStyle w:val="Textvtabulce"/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GFLOPS</w:t>
            </w:r>
          </w:p>
        </w:tc>
      </w:tr>
      <w:tr w:rsidR="00401DE0" w14:paraId="7D61B3C9" w14:textId="7BA5912F" w:rsidTr="002A49A0">
        <w:trPr>
          <w:jc w:val="center"/>
        </w:trPr>
        <w:tc>
          <w:tcPr>
            <w:tcW w:w="1509" w:type="dxa"/>
            <w:tcBorders>
              <w:top w:val="single" w:sz="4" w:space="0" w:color="auto"/>
            </w:tcBorders>
          </w:tcPr>
          <w:p w14:paraId="021F313C" w14:textId="5A42F691" w:rsidR="00401DE0" w:rsidRDefault="00401DE0" w:rsidP="001E6B2E">
            <w:pPr>
              <w:pStyle w:val="Textvtabulce"/>
            </w:pPr>
            <w:r>
              <w:t>YOLOv5s</w:t>
            </w:r>
          </w:p>
        </w:tc>
        <w:tc>
          <w:tcPr>
            <w:tcW w:w="1507" w:type="dxa"/>
            <w:vMerge w:val="restart"/>
            <w:tcBorders>
              <w:top w:val="single" w:sz="4" w:space="0" w:color="auto"/>
            </w:tcBorders>
            <w:vAlign w:val="center"/>
          </w:tcPr>
          <w:p w14:paraId="01B07297" w14:textId="742C28B2" w:rsidR="00401DE0" w:rsidRDefault="00401DE0" w:rsidP="001E6B2E">
            <w:pPr>
              <w:pStyle w:val="Textvtabulce"/>
              <w:jc w:val="center"/>
            </w:pPr>
            <w:r>
              <w:t>výběr z datasetu COCO</w:t>
            </w:r>
          </w:p>
        </w:tc>
        <w:tc>
          <w:tcPr>
            <w:tcW w:w="1505" w:type="dxa"/>
            <w:tcBorders>
              <w:top w:val="single" w:sz="4" w:space="0" w:color="auto"/>
            </w:tcBorders>
          </w:tcPr>
          <w:p w14:paraId="57F2EFE3" w14:textId="6AE66F5E" w:rsidR="00401DE0" w:rsidRDefault="00401DE0" w:rsidP="001E6B2E">
            <w:pPr>
              <w:pStyle w:val="Textvtabulce"/>
              <w:jc w:val="center"/>
            </w:pPr>
            <w:r>
              <w:t>38,3</w:t>
            </w:r>
          </w:p>
        </w:tc>
        <w:tc>
          <w:tcPr>
            <w:tcW w:w="1505" w:type="dxa"/>
            <w:tcBorders>
              <w:top w:val="single" w:sz="4" w:space="0" w:color="auto"/>
            </w:tcBorders>
          </w:tcPr>
          <w:p w14:paraId="1DE9CDA1" w14:textId="6FDF0448" w:rsidR="00401DE0" w:rsidRDefault="00401DE0" w:rsidP="00401DE0">
            <w:pPr>
              <w:pStyle w:val="Textvtabulce"/>
              <w:jc w:val="center"/>
            </w:pPr>
            <w:r>
              <w:t>23,6</w:t>
            </w:r>
          </w:p>
        </w:tc>
        <w:tc>
          <w:tcPr>
            <w:tcW w:w="1507" w:type="dxa"/>
            <w:tcBorders>
              <w:top w:val="single" w:sz="4" w:space="0" w:color="auto"/>
            </w:tcBorders>
          </w:tcPr>
          <w:p w14:paraId="2D825E20" w14:textId="659E5918" w:rsidR="00401DE0" w:rsidRDefault="00401DE0" w:rsidP="001E6B2E">
            <w:pPr>
              <w:pStyle w:val="Textvtabulce"/>
              <w:jc w:val="center"/>
            </w:pPr>
            <w:r>
              <w:t>27</w:t>
            </w:r>
          </w:p>
        </w:tc>
        <w:tc>
          <w:tcPr>
            <w:tcW w:w="1507" w:type="dxa"/>
            <w:tcBorders>
              <w:top w:val="single" w:sz="4" w:space="0" w:color="auto"/>
            </w:tcBorders>
            <w:shd w:val="clear" w:color="auto" w:fill="auto"/>
          </w:tcPr>
          <w:p w14:paraId="19BFB548" w14:textId="69F92B81" w:rsidR="00401DE0" w:rsidRDefault="00401DE0" w:rsidP="001E6B2E">
            <w:pPr>
              <w:pStyle w:val="Textvtabulce"/>
              <w:jc w:val="center"/>
            </w:pPr>
            <w:r>
              <w:t>17</w:t>
            </w:r>
            <w:r w:rsidR="002A49A0">
              <w:t>,0</w:t>
            </w:r>
          </w:p>
        </w:tc>
      </w:tr>
      <w:tr w:rsidR="00401DE0" w14:paraId="0B4B49C4" w14:textId="6A9A52B6" w:rsidTr="00566F26">
        <w:trPr>
          <w:jc w:val="center"/>
        </w:trPr>
        <w:tc>
          <w:tcPr>
            <w:tcW w:w="1509" w:type="dxa"/>
          </w:tcPr>
          <w:p w14:paraId="283B0EC5" w14:textId="55FA058C" w:rsidR="00401DE0" w:rsidRDefault="00401DE0" w:rsidP="001E6B2E">
            <w:pPr>
              <w:pStyle w:val="Textvtabulce"/>
            </w:pPr>
            <w:r>
              <w:t>YOLOv5m</w:t>
            </w:r>
          </w:p>
        </w:tc>
        <w:tc>
          <w:tcPr>
            <w:tcW w:w="1507" w:type="dxa"/>
            <w:vMerge/>
          </w:tcPr>
          <w:p w14:paraId="7CB27301" w14:textId="77777777" w:rsidR="00401DE0" w:rsidRDefault="00401DE0" w:rsidP="001E6B2E">
            <w:pPr>
              <w:pStyle w:val="Textvtabulce"/>
              <w:jc w:val="center"/>
            </w:pPr>
          </w:p>
        </w:tc>
        <w:tc>
          <w:tcPr>
            <w:tcW w:w="1505" w:type="dxa"/>
          </w:tcPr>
          <w:p w14:paraId="566B472D" w14:textId="14E346A6" w:rsidR="00401DE0" w:rsidRDefault="00401DE0" w:rsidP="001E6B2E">
            <w:pPr>
              <w:pStyle w:val="Textvtabulce"/>
              <w:jc w:val="center"/>
            </w:pPr>
            <w:r>
              <w:t>43,7</w:t>
            </w:r>
          </w:p>
        </w:tc>
        <w:tc>
          <w:tcPr>
            <w:tcW w:w="1505" w:type="dxa"/>
          </w:tcPr>
          <w:p w14:paraId="6C967FE2" w14:textId="507D8AF7" w:rsidR="00401DE0" w:rsidRDefault="00401DE0" w:rsidP="001E6B2E">
            <w:pPr>
              <w:pStyle w:val="Textvtabulce"/>
              <w:jc w:val="center"/>
            </w:pPr>
            <w:r>
              <w:t>28,7</w:t>
            </w:r>
          </w:p>
        </w:tc>
        <w:tc>
          <w:tcPr>
            <w:tcW w:w="1507" w:type="dxa"/>
          </w:tcPr>
          <w:p w14:paraId="64B4E893" w14:textId="7E68CD0F" w:rsidR="00401DE0" w:rsidRDefault="00401DE0" w:rsidP="001E6B2E">
            <w:pPr>
              <w:pStyle w:val="Textvtabulce"/>
              <w:jc w:val="center"/>
            </w:pPr>
            <w:r>
              <w:t>32</w:t>
            </w:r>
          </w:p>
        </w:tc>
        <w:tc>
          <w:tcPr>
            <w:tcW w:w="1507" w:type="dxa"/>
          </w:tcPr>
          <w:p w14:paraId="3D63FBDD" w14:textId="6F095863" w:rsidR="00401DE0" w:rsidRDefault="00401DE0" w:rsidP="001E6B2E">
            <w:pPr>
              <w:pStyle w:val="Textvtabulce"/>
              <w:jc w:val="center"/>
            </w:pPr>
            <w:r>
              <w:t>51,3</w:t>
            </w:r>
          </w:p>
        </w:tc>
      </w:tr>
      <w:tr w:rsidR="00401DE0" w14:paraId="4667DA1E" w14:textId="3FC22EC4" w:rsidTr="00566F26">
        <w:trPr>
          <w:jc w:val="center"/>
        </w:trPr>
        <w:tc>
          <w:tcPr>
            <w:tcW w:w="1509" w:type="dxa"/>
          </w:tcPr>
          <w:p w14:paraId="62598911" w14:textId="73B3A2C6" w:rsidR="00401DE0" w:rsidRDefault="00401DE0" w:rsidP="001E6B2E">
            <w:pPr>
              <w:pStyle w:val="Textvtabulce"/>
            </w:pPr>
            <w:r>
              <w:lastRenderedPageBreak/>
              <w:t>YOLOv5l</w:t>
            </w:r>
          </w:p>
        </w:tc>
        <w:tc>
          <w:tcPr>
            <w:tcW w:w="1507" w:type="dxa"/>
            <w:vMerge/>
          </w:tcPr>
          <w:p w14:paraId="1FEC391B" w14:textId="77777777" w:rsidR="00401DE0" w:rsidRDefault="00401DE0" w:rsidP="001E6B2E">
            <w:pPr>
              <w:pStyle w:val="Textvtabulce"/>
              <w:jc w:val="center"/>
            </w:pPr>
          </w:p>
        </w:tc>
        <w:tc>
          <w:tcPr>
            <w:tcW w:w="1505" w:type="dxa"/>
          </w:tcPr>
          <w:p w14:paraId="69B60A75" w14:textId="71C9991D" w:rsidR="00401DE0" w:rsidRDefault="00401DE0" w:rsidP="001E6B2E">
            <w:pPr>
              <w:pStyle w:val="Textvtabulce"/>
              <w:jc w:val="center"/>
            </w:pPr>
            <w:r>
              <w:t>46,8</w:t>
            </w:r>
          </w:p>
        </w:tc>
        <w:tc>
          <w:tcPr>
            <w:tcW w:w="1505" w:type="dxa"/>
          </w:tcPr>
          <w:p w14:paraId="07BC18CD" w14:textId="60B48A7E" w:rsidR="00401DE0" w:rsidRDefault="00401DE0" w:rsidP="001E6B2E">
            <w:pPr>
              <w:pStyle w:val="Textvtabulce"/>
              <w:jc w:val="center"/>
            </w:pPr>
            <w:r>
              <w:t>31,5</w:t>
            </w:r>
          </w:p>
        </w:tc>
        <w:tc>
          <w:tcPr>
            <w:tcW w:w="1507" w:type="dxa"/>
          </w:tcPr>
          <w:p w14:paraId="56103255" w14:textId="44D6F9FC" w:rsidR="00401DE0" w:rsidRDefault="00401DE0" w:rsidP="001E6B2E">
            <w:pPr>
              <w:pStyle w:val="Textvtabulce"/>
              <w:jc w:val="center"/>
            </w:pPr>
            <w:r>
              <w:t>41</w:t>
            </w:r>
          </w:p>
        </w:tc>
        <w:tc>
          <w:tcPr>
            <w:tcW w:w="1507" w:type="dxa"/>
          </w:tcPr>
          <w:p w14:paraId="1788FB1C" w14:textId="4974EE82" w:rsidR="00401DE0" w:rsidRDefault="00401DE0" w:rsidP="001E6B2E">
            <w:pPr>
              <w:pStyle w:val="Textvtabulce"/>
              <w:jc w:val="center"/>
            </w:pPr>
            <w:r>
              <w:t>115,4</w:t>
            </w:r>
          </w:p>
        </w:tc>
      </w:tr>
      <w:tr w:rsidR="00401DE0" w14:paraId="5EADC16E" w14:textId="7D1615D8" w:rsidTr="00566F26">
        <w:trPr>
          <w:jc w:val="center"/>
        </w:trPr>
        <w:tc>
          <w:tcPr>
            <w:tcW w:w="1509" w:type="dxa"/>
          </w:tcPr>
          <w:p w14:paraId="192798AD" w14:textId="4D787ABE" w:rsidR="00401DE0" w:rsidRDefault="00401DE0" w:rsidP="001E6B2E">
            <w:pPr>
              <w:pStyle w:val="Textvtabulce"/>
            </w:pPr>
            <w:r>
              <w:t>YOLOv5x</w:t>
            </w:r>
          </w:p>
        </w:tc>
        <w:tc>
          <w:tcPr>
            <w:tcW w:w="1507" w:type="dxa"/>
            <w:vMerge/>
          </w:tcPr>
          <w:p w14:paraId="1F18EE48" w14:textId="77777777" w:rsidR="00401DE0" w:rsidRDefault="00401DE0" w:rsidP="001E6B2E">
            <w:pPr>
              <w:pStyle w:val="Textvtabulce"/>
              <w:jc w:val="center"/>
            </w:pPr>
          </w:p>
        </w:tc>
        <w:tc>
          <w:tcPr>
            <w:tcW w:w="1505" w:type="dxa"/>
          </w:tcPr>
          <w:p w14:paraId="538FDF01" w14:textId="620EAE51" w:rsidR="00401DE0" w:rsidRDefault="00401DE0" w:rsidP="001E6B2E">
            <w:pPr>
              <w:pStyle w:val="Textvtabulce"/>
              <w:jc w:val="center"/>
            </w:pPr>
            <w:r>
              <w:t>48,5</w:t>
            </w:r>
          </w:p>
        </w:tc>
        <w:tc>
          <w:tcPr>
            <w:tcW w:w="1505" w:type="dxa"/>
          </w:tcPr>
          <w:p w14:paraId="516B18A2" w14:textId="61B6D4E6" w:rsidR="00401DE0" w:rsidRDefault="00401DE0" w:rsidP="001E6B2E">
            <w:pPr>
              <w:pStyle w:val="Textvtabulce"/>
              <w:jc w:val="center"/>
            </w:pPr>
            <w:r>
              <w:t>32,8</w:t>
            </w:r>
          </w:p>
        </w:tc>
        <w:tc>
          <w:tcPr>
            <w:tcW w:w="1507" w:type="dxa"/>
          </w:tcPr>
          <w:p w14:paraId="149CCE94" w14:textId="0A1A89C0" w:rsidR="00401DE0" w:rsidRDefault="00401DE0" w:rsidP="001E6B2E">
            <w:pPr>
              <w:pStyle w:val="Textvtabulce"/>
              <w:jc w:val="center"/>
            </w:pPr>
            <w:r>
              <w:t>49</w:t>
            </w:r>
          </w:p>
        </w:tc>
        <w:tc>
          <w:tcPr>
            <w:tcW w:w="1507" w:type="dxa"/>
          </w:tcPr>
          <w:p w14:paraId="5350F3E8" w14:textId="4F4F5818" w:rsidR="00401DE0" w:rsidRDefault="00401DE0" w:rsidP="001E6B2E">
            <w:pPr>
              <w:pStyle w:val="Textvtabulce"/>
              <w:jc w:val="center"/>
            </w:pPr>
            <w:r>
              <w:t>218,8</w:t>
            </w:r>
          </w:p>
        </w:tc>
      </w:tr>
    </w:tbl>
    <w:p w14:paraId="100A8BE0" w14:textId="2035C330" w:rsidR="0055602D" w:rsidRDefault="00401DE0" w:rsidP="00E1450C">
      <w:pPr>
        <w:spacing w:before="240"/>
      </w:pPr>
      <w:r>
        <w:t xml:space="preserve">Dále bylo srovnáno použití modelů pro detekci videa na Google </w:t>
      </w:r>
      <w:proofErr w:type="spellStart"/>
      <w:r>
        <w:t>Colab</w:t>
      </w:r>
      <w:proofErr w:type="spellEnd"/>
      <w:r>
        <w:t xml:space="preserve"> a několika variantách zařízení IPhone 12. Z grafu (</w:t>
      </w:r>
      <w:r w:rsidR="00D817BB">
        <w:fldChar w:fldCharType="begin"/>
      </w:r>
      <w:r w:rsidR="00D817BB">
        <w:instrText xml:space="preserve"> REF _Ref188983348 \h </w:instrText>
      </w:r>
      <w:r w:rsidR="00D817BB">
        <w:fldChar w:fldCharType="separate"/>
      </w:r>
      <w:r w:rsidR="00E07BFA">
        <w:rPr>
          <w:b/>
        </w:rPr>
        <w:t>O</w:t>
      </w:r>
      <w:r w:rsidR="00E07BFA" w:rsidRPr="0055602D">
        <w:rPr>
          <w:b/>
        </w:rPr>
        <w:t xml:space="preserve">br. </w:t>
      </w:r>
      <w:r w:rsidR="00E07BFA">
        <w:rPr>
          <w:b/>
          <w:bCs/>
          <w:noProof/>
        </w:rPr>
        <w:t>2</w:t>
      </w:r>
      <w:r w:rsidR="00E07BFA">
        <w:rPr>
          <w:b/>
        </w:rPr>
        <w:t>.</w:t>
      </w:r>
      <w:r w:rsidR="00E07BFA">
        <w:rPr>
          <w:b/>
          <w:bCs/>
          <w:noProof/>
        </w:rPr>
        <w:t>7</w:t>
      </w:r>
      <w:r w:rsidR="00D817BB">
        <w:fldChar w:fldCharType="end"/>
      </w:r>
      <w:r>
        <w:t xml:space="preserve">) závislosti počtu </w:t>
      </w:r>
      <w:r w:rsidR="00D817BB">
        <w:t>snímků za sekundu (</w:t>
      </w:r>
      <w:del w:id="824" w:author="Ingr Jiri [2]" w:date="2025-04-29T14:19:00Z">
        <w:r w:rsidR="00D817BB" w:rsidDel="005C5BC5">
          <w:delText>fps</w:delText>
        </w:r>
      </w:del>
      <w:ins w:id="825" w:author="Ingr Jiri [2]" w:date="2025-04-29T14:19:00Z">
        <w:r w:rsidR="005C5BC5">
          <w:t>FPS</w:t>
        </w:r>
      </w:ins>
      <w:r w:rsidR="00D817BB">
        <w:t>)</w:t>
      </w:r>
      <w:r>
        <w:t xml:space="preserve"> na velikosti modelu a použitém zařízení je zřejmé, že při použití hardwarově slabšího zařízení je třeba zvolit jednoduší detekční algoritmus pro udržení dostatečné rychlosti </w:t>
      </w:r>
      <w:r w:rsidR="00830309">
        <w:t xml:space="preserve">pro </w:t>
      </w:r>
      <w:r>
        <w:t>detekc</w:t>
      </w:r>
      <w:r w:rsidR="00830309">
        <w:t>i</w:t>
      </w:r>
      <w:r>
        <w:t xml:space="preserve"> objektů v reálném čase</w:t>
      </w:r>
      <w:r w:rsidR="00830309" w:rsidRPr="00830309">
        <w:t xml:space="preserve"> </w:t>
      </w:r>
      <w:r w:rsidR="00830309">
        <w:t>i za cenu snížení přesnosti detekce</w:t>
      </w:r>
      <w:r>
        <w:t>.</w:t>
      </w:r>
    </w:p>
    <w:p w14:paraId="67394002" w14:textId="05E0909D" w:rsidR="00E1450C" w:rsidRDefault="00E1450C" w:rsidP="0055602D">
      <w:pPr>
        <w:keepNext/>
        <w:spacing w:before="240"/>
        <w:jc w:val="center"/>
      </w:pPr>
      <w:r w:rsidRPr="00E1450C">
        <w:rPr>
          <w:noProof/>
          <w:lang w:eastAsia="cs-CZ"/>
        </w:rPr>
        <w:drawing>
          <wp:inline distT="0" distB="0" distL="0" distR="0" wp14:anchorId="131878FB" wp14:editId="2A358D0C">
            <wp:extent cx="5759450" cy="2231571"/>
            <wp:effectExtent l="0" t="0" r="0" b="0"/>
            <wp:docPr id="1454069775" name="Obrázek 1" descr="Obsah obrázku text, snímek obrazovky, diagram, řada/pruh&#10;&#10;Popis byl vytvořen automaticky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54069775" name="Obrázek 1" descr="Obsah obrázku text, snímek obrazovky, diagram, řada/pruh&#10;&#10;Popis byl vytvořen automaticky"/>
                    <pic:cNvPicPr/>
                  </pic:nvPicPr>
                  <pic:blipFill rotWithShape="1">
                    <a:blip r:embed="rId21"/>
                    <a:srcRect b="642"/>
                    <a:stretch/>
                  </pic:blipFill>
                  <pic:spPr bwMode="auto">
                    <a:xfrm>
                      <a:off x="0" y="0"/>
                      <a:ext cx="5759450" cy="223157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36C55BC" w14:textId="5B710235" w:rsidR="00401DE0" w:rsidRPr="00394206" w:rsidRDefault="0055602D" w:rsidP="0055602D">
      <w:pPr>
        <w:pStyle w:val="Titulek"/>
        <w:jc w:val="left"/>
      </w:pPr>
      <w:bookmarkStart w:id="826" w:name="_Ref188983348"/>
      <w:r>
        <w:rPr>
          <w:b/>
          <w:bCs w:val="0"/>
        </w:rPr>
        <w:t>O</w:t>
      </w:r>
      <w:r w:rsidRPr="0055602D">
        <w:rPr>
          <w:b/>
          <w:bCs w:val="0"/>
        </w:rPr>
        <w:t xml:space="preserve">br. </w:t>
      </w:r>
      <w:ins w:id="827" w:author="Ingr Jiri [2]" w:date="2025-05-02T20:09:00Z">
        <w:r w:rsidR="00F626E8">
          <w:rPr>
            <w:b/>
            <w:bCs w:val="0"/>
          </w:rPr>
          <w:fldChar w:fldCharType="begin"/>
        </w:r>
        <w:r w:rsidR="00F626E8">
          <w:rPr>
            <w:b/>
            <w:bCs w:val="0"/>
          </w:rPr>
          <w:instrText xml:space="preserve"> STYLEREF 1 \s </w:instrText>
        </w:r>
      </w:ins>
      <w:r w:rsidR="00F626E8">
        <w:rPr>
          <w:b/>
          <w:bCs w:val="0"/>
        </w:rPr>
        <w:fldChar w:fldCharType="separate"/>
      </w:r>
      <w:r w:rsidR="00F626E8">
        <w:rPr>
          <w:b/>
          <w:bCs w:val="0"/>
          <w:noProof/>
        </w:rPr>
        <w:t>2</w:t>
      </w:r>
      <w:ins w:id="828" w:author="Ingr Jiri [2]" w:date="2025-05-02T20:09:00Z">
        <w:r w:rsidR="00F626E8">
          <w:rPr>
            <w:b/>
            <w:bCs w:val="0"/>
          </w:rPr>
          <w:fldChar w:fldCharType="end"/>
        </w:r>
        <w:r w:rsidR="00F626E8">
          <w:rPr>
            <w:b/>
            <w:bCs w:val="0"/>
          </w:rPr>
          <w:t>.</w:t>
        </w:r>
        <w:r w:rsidR="00F626E8">
          <w:rPr>
            <w:b/>
            <w:bCs w:val="0"/>
          </w:rPr>
          <w:fldChar w:fldCharType="begin"/>
        </w:r>
        <w:r w:rsidR="00F626E8">
          <w:rPr>
            <w:b/>
            <w:bCs w:val="0"/>
          </w:rPr>
          <w:instrText xml:space="preserve"> SEQ obr. \* ARABIC \s 1 </w:instrText>
        </w:r>
      </w:ins>
      <w:r w:rsidR="00F626E8">
        <w:rPr>
          <w:b/>
          <w:bCs w:val="0"/>
        </w:rPr>
        <w:fldChar w:fldCharType="separate"/>
      </w:r>
      <w:ins w:id="829" w:author="Ingr Jiri [2]" w:date="2025-05-02T20:09:00Z">
        <w:r w:rsidR="00F626E8">
          <w:rPr>
            <w:b/>
            <w:bCs w:val="0"/>
            <w:noProof/>
          </w:rPr>
          <w:t>8</w:t>
        </w:r>
        <w:r w:rsidR="00F626E8">
          <w:rPr>
            <w:b/>
            <w:bCs w:val="0"/>
          </w:rPr>
          <w:fldChar w:fldCharType="end"/>
        </w:r>
      </w:ins>
      <w:del w:id="830" w:author="Ingr Jiri [2]" w:date="2025-04-29T21:11:00Z">
        <w:r w:rsidR="001431A9" w:rsidDel="0073196C">
          <w:rPr>
            <w:b/>
            <w:bCs w:val="0"/>
          </w:rPr>
          <w:fldChar w:fldCharType="begin"/>
        </w:r>
        <w:r w:rsidR="001431A9" w:rsidDel="0073196C">
          <w:rPr>
            <w:b/>
            <w:bCs w:val="0"/>
          </w:rPr>
          <w:delInstrText xml:space="preserve"> STYLEREF 1 \s </w:delInstrText>
        </w:r>
        <w:r w:rsidR="001431A9" w:rsidDel="0073196C">
          <w:rPr>
            <w:b/>
            <w:bCs w:val="0"/>
          </w:rPr>
          <w:fldChar w:fldCharType="separate"/>
        </w:r>
        <w:r w:rsidR="001431A9" w:rsidDel="0073196C">
          <w:rPr>
            <w:b/>
            <w:bCs w:val="0"/>
            <w:noProof/>
          </w:rPr>
          <w:delText>2</w:delText>
        </w:r>
        <w:r w:rsidR="001431A9" w:rsidDel="0073196C">
          <w:rPr>
            <w:b/>
            <w:bCs w:val="0"/>
          </w:rPr>
          <w:fldChar w:fldCharType="end"/>
        </w:r>
        <w:r w:rsidR="001431A9" w:rsidDel="0073196C">
          <w:rPr>
            <w:b/>
            <w:bCs w:val="0"/>
          </w:rPr>
          <w:delText>.</w:delText>
        </w:r>
        <w:r w:rsidR="001431A9" w:rsidDel="0073196C">
          <w:rPr>
            <w:b/>
            <w:bCs w:val="0"/>
          </w:rPr>
          <w:fldChar w:fldCharType="begin"/>
        </w:r>
        <w:r w:rsidR="001431A9" w:rsidDel="0073196C">
          <w:rPr>
            <w:b/>
            <w:bCs w:val="0"/>
          </w:rPr>
          <w:delInstrText xml:space="preserve"> SEQ obr. \* ARABIC \s 1 </w:delInstrText>
        </w:r>
        <w:r w:rsidR="001431A9" w:rsidDel="0073196C">
          <w:rPr>
            <w:b/>
            <w:bCs w:val="0"/>
          </w:rPr>
          <w:fldChar w:fldCharType="separate"/>
        </w:r>
        <w:r w:rsidR="001431A9" w:rsidDel="0073196C">
          <w:rPr>
            <w:b/>
            <w:bCs w:val="0"/>
            <w:noProof/>
          </w:rPr>
          <w:delText>8</w:delText>
        </w:r>
        <w:r w:rsidR="001431A9" w:rsidDel="0073196C">
          <w:rPr>
            <w:b/>
            <w:bCs w:val="0"/>
          </w:rPr>
          <w:fldChar w:fldCharType="end"/>
        </w:r>
      </w:del>
      <w:bookmarkEnd w:id="826"/>
      <w:r>
        <w:t>: Závislost rychlosti detekce v </w:t>
      </w:r>
      <w:proofErr w:type="spellStart"/>
      <w:r>
        <w:t>fps</w:t>
      </w:r>
      <w:proofErr w:type="spellEnd"/>
      <w:r>
        <w:t xml:space="preserve"> na použité velikosti modelu a zařízení (</w:t>
      </w:r>
      <w:r w:rsidR="00590C19">
        <w:t>data</w:t>
      </w:r>
      <w:r>
        <w:t xml:space="preserve"> z </w:t>
      </w:r>
      <w:r w:rsidR="00951389">
        <w:fldChar w:fldCharType="begin"/>
      </w:r>
      <w:r w:rsidR="00483ED1">
        <w:instrText xml:space="preserve"> ADDIN EN.CITE &lt;EndNote&gt;&lt;Cite&gt;&lt;Author&gt;Dlužnevskij&lt;/Author&gt;&lt;Year&gt;2021&lt;/Year&gt;&lt;RecNum&gt;15&lt;/RecNum&gt;&lt;DisplayText&gt;[26]&lt;/DisplayText&gt;&lt;record&gt;&lt;rec-number&gt;15&lt;/rec-number&gt;&lt;foreign-keys&gt;&lt;key app="EN" db-id="epv0etvs2pfr99e5xxpv5027xe05stzr22vd" timestamp="1738237943"&gt;15&lt;/key&gt;&lt;/foreign-keys&gt;&lt;ref-type name="Journal Article"&gt;17&lt;/ref-type&gt;&lt;contributors&gt;&lt;authors&gt;&lt;author&gt;&lt;style face="normal" font="default" size="100%"&gt;Dlu&lt;/style&gt;&lt;style face="normal" font="default" charset="238" size="100%"&gt;žnevskij, Daniel&lt;/style&gt;&lt;/author&gt;&lt;author&gt;&lt;style face="normal" font="default" charset="238" size="100%"&gt;Stefanovič, Pavel&lt;/style&gt;&lt;/author&gt;&lt;author&gt;&lt;style face="normal" font="default" charset="238" size="100%"&gt;Ramanauskaitė, Simona&lt;/style&gt;&lt;/author&gt;&lt;/authors&gt;&lt;/contributors&gt;&lt;titles&gt;&lt;title&gt;Investigation of YOLOv5 Efficiency in iPhone Supported Systems&lt;/title&gt;&lt;secondary-title&gt;Baltic Journal of Modern Computing&lt;/secondary-title&gt;&lt;/titles&gt;&lt;periodical&gt;&lt;full-title&gt;Baltic Journal of Modern Computing&lt;/full-title&gt;&lt;/periodical&gt;&lt;volume&gt;&lt;style face="normal" font="default" charset="238" size="100%"&gt;9&lt;/style&gt;&lt;/volume&gt;&lt;number&gt;&lt;style face="normal" font="default" charset="238" size="100%"&gt;3&lt;/style&gt;&lt;/number&gt;&lt;dates&gt;&lt;year&gt;&lt;style face="normal" font="default" charset="238" size="100%"&gt;2021&lt;/style&gt;&lt;/year&gt;&lt;/dates&gt;&lt;urls&gt;&lt;/urls&gt;&lt;electronic-resource-num&gt;10.22364/bjmc.2021.9.3.07&lt;/electronic-resource-num&gt;&lt;/record&gt;&lt;/Cite&gt;&lt;/EndNote&gt;</w:instrText>
      </w:r>
      <w:r w:rsidR="00951389">
        <w:fldChar w:fldCharType="separate"/>
      </w:r>
      <w:r w:rsidR="00483ED1">
        <w:rPr>
          <w:noProof/>
        </w:rPr>
        <w:t>[26]</w:t>
      </w:r>
      <w:r w:rsidR="00951389">
        <w:fldChar w:fldCharType="end"/>
      </w:r>
      <w:r>
        <w:t>)</w:t>
      </w:r>
    </w:p>
    <w:p w14:paraId="3EA5EBC9" w14:textId="058C03BA" w:rsidR="00053356" w:rsidRDefault="00053356" w:rsidP="00053356">
      <w:pPr>
        <w:pStyle w:val="Nadpis3"/>
      </w:pPr>
      <w:bookmarkStart w:id="831" w:name="_Toc198115572"/>
      <w:r>
        <w:t xml:space="preserve">Výstup YOLO </w:t>
      </w:r>
      <w:r w:rsidR="00D817BB">
        <w:t>algoritmu</w:t>
      </w:r>
      <w:bookmarkEnd w:id="831"/>
    </w:p>
    <w:p w14:paraId="33241790" w14:textId="771A9191" w:rsidR="00053356" w:rsidRDefault="00053356" w:rsidP="00053356">
      <w:r>
        <w:t xml:space="preserve">Výstupem po zpracování algoritmem je pro každý objekt nalezený v obrazu </w:t>
      </w:r>
      <w:proofErr w:type="spellStart"/>
      <w:r w:rsidR="00AB2055">
        <w:t>bounding</w:t>
      </w:r>
      <w:proofErr w:type="spellEnd"/>
      <w:r w:rsidR="00AB2055">
        <w:t xml:space="preserve"> box </w:t>
      </w:r>
      <w:r>
        <w:t xml:space="preserve">ohraničující nalezený objekt pomocí opsaného obdélníku. Ke každé lokalizaci náleží také třída, která udává, o jaký typ objektu se jedná. Dále je ke každému objektu přiřazeno </w:t>
      </w:r>
      <w:proofErr w:type="spellStart"/>
      <w:r>
        <w:t>confidence</w:t>
      </w:r>
      <w:proofErr w:type="spellEnd"/>
      <w:r>
        <w:t xml:space="preserve"> </w:t>
      </w:r>
      <w:proofErr w:type="spellStart"/>
      <w:r>
        <w:t>score</w:t>
      </w:r>
      <w:proofErr w:type="spellEnd"/>
      <w:r>
        <w:t>, které vypovídá jak o pravděpodobnosti detekce objektu správn</w:t>
      </w:r>
      <w:r w:rsidR="00951389">
        <w:t>é</w:t>
      </w:r>
      <w:r>
        <w:t xml:space="preserve"> třídy, tak o jistot</w:t>
      </w:r>
      <w:r w:rsidR="00653F6C">
        <w:t>ě</w:t>
      </w:r>
      <w:r>
        <w:t xml:space="preserve"> </w:t>
      </w:r>
      <w:r w:rsidR="00830309">
        <w:t xml:space="preserve">správného </w:t>
      </w:r>
      <w:r>
        <w:t>určení polohy obj</w:t>
      </w:r>
      <w:r w:rsidR="00653F6C">
        <w:t>ek</w:t>
      </w:r>
      <w:r>
        <w:t>tu.</w:t>
      </w:r>
    </w:p>
    <w:p w14:paraId="36A3163E" w14:textId="27F1D0E0" w:rsidR="00982CF8" w:rsidRDefault="00982CF8" w:rsidP="00982CF8">
      <w:pPr>
        <w:pStyle w:val="Nadpis2"/>
      </w:pPr>
      <w:bookmarkStart w:id="832" w:name="_Toc198115573"/>
      <w:r>
        <w:t xml:space="preserve">Srovnání </w:t>
      </w:r>
      <w:proofErr w:type="spellStart"/>
      <w:r w:rsidR="00504F68">
        <w:t>o</w:t>
      </w:r>
      <w:r>
        <w:t>ne-stage</w:t>
      </w:r>
      <w:proofErr w:type="spellEnd"/>
      <w:r>
        <w:t xml:space="preserve"> vs. </w:t>
      </w:r>
      <w:r w:rsidR="00504F68">
        <w:t>t</w:t>
      </w:r>
      <w:r>
        <w:t>wo-stage</w:t>
      </w:r>
      <w:r w:rsidR="00504F68">
        <w:t xml:space="preserve"> </w:t>
      </w:r>
      <w:proofErr w:type="spellStart"/>
      <w:r w:rsidR="006A539A">
        <w:t>algortimů</w:t>
      </w:r>
      <w:bookmarkEnd w:id="832"/>
      <w:proofErr w:type="spellEnd"/>
    </w:p>
    <w:p w14:paraId="29C49BF1" w14:textId="272426F6" w:rsidR="00E7794F" w:rsidRPr="00E7794F" w:rsidRDefault="00E7794F" w:rsidP="00E7794F">
      <w:r>
        <w:t xml:space="preserve">Porovnání výše uvedených přístupů není snadnou záležitostí. Spolehlivost každého algoritmu lze měnit různým nastavením jeho </w:t>
      </w:r>
      <w:proofErr w:type="spellStart"/>
      <w:r>
        <w:t>hyperparamertů</w:t>
      </w:r>
      <w:proofErr w:type="spellEnd"/>
      <w:r w:rsidR="00CA01CA">
        <w:t>, zároveň žádný model není nejefektivnějším řešením pro všechny úlohy. Každý z uvedených modelů má své využití v jeho aplikační oblasti</w:t>
      </w:r>
      <w:r w:rsidR="0046236A">
        <w:t xml:space="preserve">, </w:t>
      </w:r>
      <w:r w:rsidR="00CA01CA">
        <w:t xml:space="preserve">různým úlohám </w:t>
      </w:r>
      <w:r w:rsidR="0046236A">
        <w:t xml:space="preserve">tedy </w:t>
      </w:r>
      <w:r w:rsidR="00CA01CA">
        <w:t xml:space="preserve">vyhovují různé detekční algoritmy. </w:t>
      </w:r>
      <w:r w:rsidR="0046236A">
        <w:t xml:space="preserve">V článku </w:t>
      </w:r>
      <w:r w:rsidR="0046236A">
        <w:fldChar w:fldCharType="begin"/>
      </w:r>
      <w:r w:rsidR="00483ED1">
        <w:instrText xml:space="preserve"> ADDIN EN.CITE &lt;EndNote&gt;&lt;Cite&gt;&lt;Author&gt;Shetty&lt;/Author&gt;&lt;Year&gt;2021&lt;/Year&gt;&lt;RecNum&gt;28&lt;/RecNum&gt;&lt;DisplayText&gt;[28]&lt;/DisplayText&gt;&lt;record&gt;&lt;rec-number&gt;28&lt;/rec-number&gt;&lt;foreign-keys&gt;&lt;key app="EN" db-id="epv0etvs2pfr99e5xxpv5027xe05stzr22vd" timestamp="1740039792"&gt;28&lt;/key&gt;&lt;/foreign-keys&gt;&lt;ref-type name="Conference Paper"&gt;47&lt;/ref-type&gt;&lt;contributors&gt;&lt;authors&gt;&lt;author&gt;Shetty, Aakash K.&lt;/author&gt;&lt;author&gt;Saha, Ishani&lt;/author&gt;&lt;author&gt;Sanghvi, Rutvik M.&lt;/author&gt;&lt;author&gt;Save, Siddhesh A.&lt;/author&gt;&lt;author&gt;Patel, Yashkumar J.&lt;/author&gt;&lt;/authors&gt;&lt;/contributors&gt;&lt;titles&gt;&lt;title&gt;A Review: Object Detection Models&lt;/title&gt;&lt;secondary-title&gt;2021 6th International Conference for Convergence in Technology (I2CT)&lt;/secondary-title&gt;&lt;/titles&gt;&lt;pages&gt;1-8&lt;/pages&gt;&lt;dates&gt;&lt;year&gt;&lt;style face="normal" font="default" charset="238" size="100%"&gt;2021&lt;/style&gt;&lt;/year&gt;&lt;/dates&gt;&lt;pub-location&gt;Maharashtra, India&lt;/pub-location&gt;&lt;urls&gt;&lt;/urls&gt;&lt;electronic-resource-num&gt;10.1109/I2CT51068.2021.9417895&lt;/electronic-resource-num&gt;&lt;/record&gt;&lt;/Cite&gt;&lt;/EndNote&gt;</w:instrText>
      </w:r>
      <w:r w:rsidR="0046236A">
        <w:fldChar w:fldCharType="separate"/>
      </w:r>
      <w:r w:rsidR="00483ED1">
        <w:rPr>
          <w:noProof/>
        </w:rPr>
        <w:t>[28]</w:t>
      </w:r>
      <w:r w:rsidR="0046236A">
        <w:fldChar w:fldCharType="end"/>
      </w:r>
      <w:r w:rsidR="0046236A">
        <w:t xml:space="preserve"> byla srovnána přesnost a rychlost rozdílných </w:t>
      </w:r>
      <w:proofErr w:type="spellStart"/>
      <w:r w:rsidR="0046236A">
        <w:t>one-stage</w:t>
      </w:r>
      <w:proofErr w:type="spellEnd"/>
      <w:r w:rsidR="0046236A">
        <w:t xml:space="preserve"> a two-stage přístupů, z nichž vybrané modely byly uvedeny v </w:t>
      </w:r>
      <w:r w:rsidR="0046236A">
        <w:fldChar w:fldCharType="begin"/>
      </w:r>
      <w:r w:rsidR="0046236A">
        <w:instrText xml:space="preserve"> REF _Ref190937034 \h </w:instrText>
      </w:r>
      <w:r w:rsidR="0046236A">
        <w:fldChar w:fldCharType="separate"/>
      </w:r>
      <w:r w:rsidR="0046236A" w:rsidRPr="006A539A">
        <w:rPr>
          <w:b/>
          <w:bCs/>
        </w:rPr>
        <w:t xml:space="preserve">Tabulka </w:t>
      </w:r>
      <w:r w:rsidR="0046236A" w:rsidRPr="006A539A">
        <w:rPr>
          <w:b/>
          <w:bCs/>
          <w:noProof/>
        </w:rPr>
        <w:t>2</w:t>
      </w:r>
      <w:r w:rsidR="0046236A" w:rsidRPr="006A539A">
        <w:rPr>
          <w:b/>
          <w:bCs/>
        </w:rPr>
        <w:t>.</w:t>
      </w:r>
      <w:r w:rsidR="0046236A" w:rsidRPr="006A539A">
        <w:rPr>
          <w:b/>
          <w:bCs/>
          <w:noProof/>
        </w:rPr>
        <w:t>3</w:t>
      </w:r>
      <w:r w:rsidR="0046236A">
        <w:fldChar w:fldCharType="end"/>
      </w:r>
      <w:r w:rsidR="0046236A">
        <w:t xml:space="preserve">. </w:t>
      </w:r>
      <w:r w:rsidR="0092332C" w:rsidRPr="0092332C">
        <w:t>Je třeba mít na paměti, že výsledky mohou být do určité míry ovlivněny diskutovanými faktory.</w:t>
      </w:r>
    </w:p>
    <w:p w14:paraId="46C5AD3D" w14:textId="67ED17E7" w:rsidR="006A539A" w:rsidRDefault="006A539A" w:rsidP="006A539A">
      <w:pPr>
        <w:pStyle w:val="Titulek"/>
        <w:keepNext/>
      </w:pPr>
      <w:bookmarkStart w:id="833" w:name="_Ref190937034"/>
      <w:r w:rsidRPr="006A539A">
        <w:rPr>
          <w:b/>
          <w:bCs w:val="0"/>
        </w:rPr>
        <w:lastRenderedPageBreak/>
        <w:t xml:space="preserve">Tabulka </w:t>
      </w:r>
      <w:r w:rsidRPr="006A539A">
        <w:rPr>
          <w:b/>
          <w:bCs w:val="0"/>
        </w:rPr>
        <w:fldChar w:fldCharType="begin"/>
      </w:r>
      <w:r w:rsidRPr="006A539A">
        <w:rPr>
          <w:b/>
          <w:bCs w:val="0"/>
        </w:rPr>
        <w:instrText xml:space="preserve"> STYLEREF 1 \s </w:instrText>
      </w:r>
      <w:r w:rsidRPr="006A539A">
        <w:rPr>
          <w:b/>
          <w:bCs w:val="0"/>
        </w:rPr>
        <w:fldChar w:fldCharType="separate"/>
      </w:r>
      <w:r w:rsidR="00A54541">
        <w:rPr>
          <w:b/>
          <w:bCs w:val="0"/>
          <w:noProof/>
        </w:rPr>
        <w:t>2</w:t>
      </w:r>
      <w:r w:rsidRPr="006A539A">
        <w:rPr>
          <w:b/>
          <w:bCs w:val="0"/>
        </w:rPr>
        <w:fldChar w:fldCharType="end"/>
      </w:r>
      <w:r w:rsidRPr="006A539A">
        <w:rPr>
          <w:b/>
          <w:bCs w:val="0"/>
        </w:rPr>
        <w:t>.</w:t>
      </w:r>
      <w:r w:rsidRPr="006A539A">
        <w:rPr>
          <w:b/>
          <w:bCs w:val="0"/>
        </w:rPr>
        <w:fldChar w:fldCharType="begin"/>
      </w:r>
      <w:r w:rsidRPr="006A539A">
        <w:rPr>
          <w:b/>
          <w:bCs w:val="0"/>
        </w:rPr>
        <w:instrText xml:space="preserve"> SEQ Tabulka \* ARABIC \s 1 </w:instrText>
      </w:r>
      <w:r w:rsidRPr="006A539A">
        <w:rPr>
          <w:b/>
          <w:bCs w:val="0"/>
        </w:rPr>
        <w:fldChar w:fldCharType="separate"/>
      </w:r>
      <w:r w:rsidR="00A54541">
        <w:rPr>
          <w:b/>
          <w:bCs w:val="0"/>
          <w:noProof/>
        </w:rPr>
        <w:t>3</w:t>
      </w:r>
      <w:r w:rsidRPr="006A539A">
        <w:rPr>
          <w:b/>
          <w:bCs w:val="0"/>
        </w:rPr>
        <w:fldChar w:fldCharType="end"/>
      </w:r>
      <w:bookmarkEnd w:id="833"/>
      <w:r>
        <w:t xml:space="preserve">: Srovnání </w:t>
      </w:r>
      <w:proofErr w:type="spellStart"/>
      <w:r>
        <w:t>one-stage</w:t>
      </w:r>
      <w:proofErr w:type="spellEnd"/>
      <w:r>
        <w:t xml:space="preserve"> vs. two-stage algoritmů</w:t>
      </w:r>
      <w:r w:rsidR="000818B2">
        <w:t xml:space="preserve"> (převzato a upraveno z </w:t>
      </w:r>
      <w:r w:rsidR="000818B2">
        <w:fldChar w:fldCharType="begin"/>
      </w:r>
      <w:r w:rsidR="00483ED1">
        <w:instrText xml:space="preserve"> ADDIN EN.CITE &lt;EndNote&gt;&lt;Cite&gt;&lt;Author&gt;Shetty&lt;/Author&gt;&lt;Year&gt;2021&lt;/Year&gt;&lt;RecNum&gt;28&lt;/RecNum&gt;&lt;DisplayText&gt;[28]&lt;/DisplayText&gt;&lt;record&gt;&lt;rec-number&gt;28&lt;/rec-number&gt;&lt;foreign-keys&gt;&lt;key app="EN" db-id="epv0etvs2pfr99e5xxpv5027xe05stzr22vd" timestamp="1740039792"&gt;28&lt;/key&gt;&lt;/foreign-keys&gt;&lt;ref-type name="Conference Paper"&gt;47&lt;/ref-type&gt;&lt;contributors&gt;&lt;authors&gt;&lt;author&gt;Shetty, Aakash K.&lt;/author&gt;&lt;author&gt;Saha, Ishani&lt;/author&gt;&lt;author&gt;Sanghvi, Rutvik M.&lt;/author&gt;&lt;author&gt;Save, Siddhesh A.&lt;/author&gt;&lt;author&gt;Patel, Yashkumar J.&lt;/author&gt;&lt;/authors&gt;&lt;/contributors&gt;&lt;titles&gt;&lt;title&gt;A Review: Object Detection Models&lt;/title&gt;&lt;secondary-title&gt;2021 6th International Conference for Convergence in Technology (I2CT)&lt;/secondary-title&gt;&lt;/titles&gt;&lt;pages&gt;1-8&lt;/pages&gt;&lt;dates&gt;&lt;year&gt;&lt;style face="normal" font="default" charset="238" size="100%"&gt;2021&lt;/style&gt;&lt;/year&gt;&lt;/dates&gt;&lt;pub-location&gt;Maharashtra, India&lt;/pub-location&gt;&lt;urls&gt;&lt;/urls&gt;&lt;electronic-resource-num&gt;10.1109/I2CT51068.2021.9417895&lt;/electronic-resource-num&gt;&lt;/record&gt;&lt;/Cite&gt;&lt;/EndNote&gt;</w:instrText>
      </w:r>
      <w:r w:rsidR="000818B2">
        <w:fldChar w:fldCharType="separate"/>
      </w:r>
      <w:r w:rsidR="00483ED1">
        <w:rPr>
          <w:noProof/>
        </w:rPr>
        <w:t>[28]</w:t>
      </w:r>
      <w:r w:rsidR="000818B2">
        <w:fldChar w:fldCharType="end"/>
      </w:r>
      <w:r w:rsidR="000818B2">
        <w:t>)</w:t>
      </w:r>
    </w:p>
    <w:tbl>
      <w:tblPr>
        <w:tblStyle w:val="Mkatabulky"/>
        <w:tblW w:w="0" w:type="auto"/>
        <w:jc w:val="center"/>
        <w:tblBorders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261"/>
        <w:gridCol w:w="2463"/>
        <w:gridCol w:w="1701"/>
        <w:gridCol w:w="1701"/>
      </w:tblGrid>
      <w:tr w:rsidR="002A79F7" w14:paraId="7EDAC44A" w14:textId="77777777" w:rsidTr="000818B2">
        <w:trPr>
          <w:trHeight w:val="340"/>
          <w:jc w:val="center"/>
        </w:trPr>
        <w:tc>
          <w:tcPr>
            <w:tcW w:w="3724" w:type="dxa"/>
            <w:gridSpan w:val="2"/>
            <w:tcBorders>
              <w:top w:val="single" w:sz="12" w:space="0" w:color="auto"/>
              <w:left w:val="single" w:sz="12" w:space="0" w:color="auto"/>
              <w:bottom w:val="single" w:sz="4" w:space="0" w:color="auto"/>
            </w:tcBorders>
            <w:vAlign w:val="center"/>
          </w:tcPr>
          <w:p w14:paraId="3D80FF1E" w14:textId="2D1DD1CA" w:rsidR="002A79F7" w:rsidRPr="000818B2" w:rsidRDefault="002A79F7" w:rsidP="000818B2">
            <w:pPr>
              <w:pStyle w:val="Textvtabulce"/>
              <w:jc w:val="center"/>
              <w:rPr>
                <w:b/>
                <w:bCs/>
              </w:rPr>
            </w:pPr>
            <w:r w:rsidRPr="000818B2">
              <w:rPr>
                <w:b/>
                <w:bCs/>
              </w:rPr>
              <w:t>Model</w:t>
            </w:r>
          </w:p>
        </w:tc>
        <w:tc>
          <w:tcPr>
            <w:tcW w:w="1701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18C7EEB4" w14:textId="7BCF9246" w:rsidR="002A79F7" w:rsidRPr="000818B2" w:rsidRDefault="002A79F7" w:rsidP="000818B2">
            <w:pPr>
              <w:pStyle w:val="Textvtabulce"/>
              <w:jc w:val="center"/>
              <w:rPr>
                <w:b/>
                <w:bCs/>
              </w:rPr>
            </w:pPr>
            <w:r w:rsidRPr="000818B2">
              <w:rPr>
                <w:b/>
                <w:bCs/>
              </w:rPr>
              <w:t>mAP@50</w:t>
            </w:r>
          </w:p>
        </w:tc>
        <w:tc>
          <w:tcPr>
            <w:tcW w:w="1701" w:type="dxa"/>
            <w:tcBorders>
              <w:top w:val="single" w:sz="12" w:space="0" w:color="auto"/>
              <w:bottom w:val="single" w:sz="4" w:space="0" w:color="auto"/>
              <w:right w:val="single" w:sz="12" w:space="0" w:color="auto"/>
            </w:tcBorders>
            <w:vAlign w:val="center"/>
          </w:tcPr>
          <w:p w14:paraId="491D29D6" w14:textId="5D79C869" w:rsidR="002A79F7" w:rsidRPr="000818B2" w:rsidRDefault="002A79F7" w:rsidP="000818B2">
            <w:pPr>
              <w:pStyle w:val="Textvtabulce"/>
              <w:jc w:val="center"/>
              <w:rPr>
                <w:b/>
                <w:bCs/>
              </w:rPr>
            </w:pPr>
            <w:r w:rsidRPr="000818B2">
              <w:rPr>
                <w:b/>
                <w:bCs/>
              </w:rPr>
              <w:t>FPS</w:t>
            </w:r>
          </w:p>
        </w:tc>
      </w:tr>
      <w:tr w:rsidR="002A79F7" w14:paraId="3E783EB2" w14:textId="77777777" w:rsidTr="00E7794F">
        <w:trPr>
          <w:trHeight w:val="340"/>
          <w:jc w:val="center"/>
        </w:trPr>
        <w:tc>
          <w:tcPr>
            <w:tcW w:w="1261" w:type="dxa"/>
            <w:vMerge w:val="restart"/>
            <w:tcBorders>
              <w:top w:val="single" w:sz="4" w:space="0" w:color="auto"/>
              <w:left w:val="single" w:sz="12" w:space="0" w:color="auto"/>
            </w:tcBorders>
            <w:vAlign w:val="center"/>
          </w:tcPr>
          <w:p w14:paraId="29A94B03" w14:textId="7E31BFDC" w:rsidR="002A79F7" w:rsidRDefault="002A79F7" w:rsidP="000818B2">
            <w:pPr>
              <w:pStyle w:val="Textvtabulce"/>
            </w:pPr>
            <w:r>
              <w:t>two-stage</w:t>
            </w:r>
          </w:p>
        </w:tc>
        <w:tc>
          <w:tcPr>
            <w:tcW w:w="2463" w:type="dxa"/>
            <w:tcBorders>
              <w:top w:val="single" w:sz="4" w:space="0" w:color="auto"/>
            </w:tcBorders>
            <w:vAlign w:val="center"/>
          </w:tcPr>
          <w:p w14:paraId="5EAF7CF1" w14:textId="0EA02DA2" w:rsidR="002A79F7" w:rsidRDefault="002A79F7" w:rsidP="000818B2">
            <w:pPr>
              <w:pStyle w:val="Textvtabulce"/>
              <w:jc w:val="center"/>
            </w:pPr>
            <w:r>
              <w:t>R-CNN</w:t>
            </w:r>
          </w:p>
        </w:tc>
        <w:tc>
          <w:tcPr>
            <w:tcW w:w="1701" w:type="dxa"/>
            <w:tcBorders>
              <w:top w:val="single" w:sz="4" w:space="0" w:color="auto"/>
            </w:tcBorders>
            <w:vAlign w:val="center"/>
          </w:tcPr>
          <w:p w14:paraId="0D591500" w14:textId="02E6EF9B" w:rsidR="002A79F7" w:rsidRDefault="006A539A" w:rsidP="000818B2">
            <w:pPr>
              <w:pStyle w:val="Textvtabulce"/>
              <w:jc w:val="center"/>
            </w:pPr>
            <w:r>
              <w:t>-</w:t>
            </w:r>
          </w:p>
        </w:tc>
        <w:tc>
          <w:tcPr>
            <w:tcW w:w="1701" w:type="dxa"/>
            <w:tcBorders>
              <w:top w:val="single" w:sz="4" w:space="0" w:color="auto"/>
              <w:right w:val="single" w:sz="12" w:space="0" w:color="auto"/>
            </w:tcBorders>
            <w:vAlign w:val="center"/>
          </w:tcPr>
          <w:p w14:paraId="2D87669C" w14:textId="67F92697" w:rsidR="002A79F7" w:rsidRDefault="006A539A" w:rsidP="000818B2">
            <w:pPr>
              <w:pStyle w:val="Textvtabulce"/>
              <w:jc w:val="center"/>
            </w:pPr>
            <w:r>
              <w:t>0,03</w:t>
            </w:r>
          </w:p>
        </w:tc>
      </w:tr>
      <w:tr w:rsidR="002A79F7" w14:paraId="07AD0D8B" w14:textId="77777777" w:rsidTr="00E7794F">
        <w:trPr>
          <w:trHeight w:val="340"/>
          <w:jc w:val="center"/>
        </w:trPr>
        <w:tc>
          <w:tcPr>
            <w:tcW w:w="1261" w:type="dxa"/>
            <w:vMerge/>
            <w:tcBorders>
              <w:left w:val="single" w:sz="12" w:space="0" w:color="auto"/>
            </w:tcBorders>
            <w:vAlign w:val="center"/>
          </w:tcPr>
          <w:p w14:paraId="260A0C35" w14:textId="77777777" w:rsidR="002A79F7" w:rsidRDefault="002A79F7" w:rsidP="000818B2">
            <w:pPr>
              <w:pStyle w:val="Textvtabulce"/>
            </w:pPr>
          </w:p>
        </w:tc>
        <w:tc>
          <w:tcPr>
            <w:tcW w:w="2463" w:type="dxa"/>
            <w:vAlign w:val="center"/>
          </w:tcPr>
          <w:p w14:paraId="6A83030D" w14:textId="02BF2A13" w:rsidR="002A79F7" w:rsidRDefault="002A79F7" w:rsidP="000818B2">
            <w:pPr>
              <w:pStyle w:val="Textvtabulce"/>
              <w:jc w:val="center"/>
            </w:pPr>
            <w:r>
              <w:t>Fast R-CNN</w:t>
            </w:r>
          </w:p>
        </w:tc>
        <w:tc>
          <w:tcPr>
            <w:tcW w:w="1701" w:type="dxa"/>
            <w:vAlign w:val="center"/>
          </w:tcPr>
          <w:p w14:paraId="3F18F399" w14:textId="186D7994" w:rsidR="002A79F7" w:rsidRDefault="006A539A" w:rsidP="000818B2">
            <w:pPr>
              <w:pStyle w:val="Textvtabulce"/>
              <w:jc w:val="center"/>
            </w:pPr>
            <w:r>
              <w:t>39,9</w:t>
            </w:r>
          </w:p>
        </w:tc>
        <w:tc>
          <w:tcPr>
            <w:tcW w:w="1701" w:type="dxa"/>
            <w:tcBorders>
              <w:right w:val="single" w:sz="12" w:space="0" w:color="auto"/>
            </w:tcBorders>
            <w:vAlign w:val="center"/>
          </w:tcPr>
          <w:p w14:paraId="3B46014F" w14:textId="7BCFFB76" w:rsidR="002A79F7" w:rsidRDefault="006A539A" w:rsidP="000818B2">
            <w:pPr>
              <w:pStyle w:val="Textvtabulce"/>
              <w:jc w:val="center"/>
            </w:pPr>
            <w:r>
              <w:t>0,5</w:t>
            </w:r>
          </w:p>
        </w:tc>
      </w:tr>
      <w:tr w:rsidR="002A79F7" w14:paraId="4C4ED5C3" w14:textId="77777777" w:rsidTr="00E7794F">
        <w:trPr>
          <w:trHeight w:val="340"/>
          <w:jc w:val="center"/>
        </w:trPr>
        <w:tc>
          <w:tcPr>
            <w:tcW w:w="1261" w:type="dxa"/>
            <w:vMerge/>
            <w:tcBorders>
              <w:left w:val="single" w:sz="12" w:space="0" w:color="auto"/>
            </w:tcBorders>
            <w:vAlign w:val="center"/>
          </w:tcPr>
          <w:p w14:paraId="14ED38CF" w14:textId="77777777" w:rsidR="002A79F7" w:rsidRDefault="002A79F7" w:rsidP="000818B2">
            <w:pPr>
              <w:pStyle w:val="Textvtabulce"/>
            </w:pPr>
          </w:p>
        </w:tc>
        <w:tc>
          <w:tcPr>
            <w:tcW w:w="2463" w:type="dxa"/>
            <w:vAlign w:val="center"/>
          </w:tcPr>
          <w:p w14:paraId="6BA91039" w14:textId="6050B0AD" w:rsidR="002A79F7" w:rsidRDefault="002A79F7" w:rsidP="000818B2">
            <w:pPr>
              <w:pStyle w:val="Textvtabulce"/>
              <w:jc w:val="center"/>
            </w:pPr>
            <w:proofErr w:type="spellStart"/>
            <w:r>
              <w:t>Faster</w:t>
            </w:r>
            <w:proofErr w:type="spellEnd"/>
            <w:r>
              <w:t xml:space="preserve"> R-CNN</w:t>
            </w:r>
          </w:p>
        </w:tc>
        <w:tc>
          <w:tcPr>
            <w:tcW w:w="1701" w:type="dxa"/>
            <w:vAlign w:val="center"/>
          </w:tcPr>
          <w:p w14:paraId="4FE04F4B" w14:textId="7F2D8688" w:rsidR="002A79F7" w:rsidRDefault="006A539A" w:rsidP="000818B2">
            <w:pPr>
              <w:pStyle w:val="Textvtabulce"/>
              <w:jc w:val="center"/>
            </w:pPr>
            <w:r>
              <w:t>42,7</w:t>
            </w:r>
          </w:p>
        </w:tc>
        <w:tc>
          <w:tcPr>
            <w:tcW w:w="1701" w:type="dxa"/>
            <w:tcBorders>
              <w:right w:val="single" w:sz="12" w:space="0" w:color="auto"/>
            </w:tcBorders>
            <w:vAlign w:val="center"/>
          </w:tcPr>
          <w:p w14:paraId="6B4EE25C" w14:textId="74EEE6E8" w:rsidR="002A79F7" w:rsidRDefault="006A539A" w:rsidP="000818B2">
            <w:pPr>
              <w:pStyle w:val="Textvtabulce"/>
              <w:jc w:val="center"/>
            </w:pPr>
            <w:r>
              <w:t>7</w:t>
            </w:r>
          </w:p>
        </w:tc>
      </w:tr>
      <w:tr w:rsidR="002A79F7" w14:paraId="03A9852E" w14:textId="77777777" w:rsidTr="00E7794F">
        <w:trPr>
          <w:trHeight w:val="340"/>
          <w:jc w:val="center"/>
        </w:trPr>
        <w:tc>
          <w:tcPr>
            <w:tcW w:w="1261" w:type="dxa"/>
            <w:vMerge w:val="restart"/>
            <w:tcBorders>
              <w:left w:val="single" w:sz="12" w:space="0" w:color="auto"/>
            </w:tcBorders>
            <w:vAlign w:val="center"/>
          </w:tcPr>
          <w:p w14:paraId="076B7AE0" w14:textId="57C05595" w:rsidR="002A79F7" w:rsidRDefault="002A79F7" w:rsidP="000818B2">
            <w:pPr>
              <w:pStyle w:val="Textvtabulce"/>
            </w:pPr>
            <w:proofErr w:type="spellStart"/>
            <w:r>
              <w:t>one-stage</w:t>
            </w:r>
            <w:proofErr w:type="spellEnd"/>
          </w:p>
        </w:tc>
        <w:tc>
          <w:tcPr>
            <w:tcW w:w="2463" w:type="dxa"/>
            <w:vAlign w:val="center"/>
          </w:tcPr>
          <w:p w14:paraId="41559F78" w14:textId="72423AA8" w:rsidR="002A79F7" w:rsidRDefault="002A79F7" w:rsidP="000818B2">
            <w:pPr>
              <w:pStyle w:val="Textvtabulce"/>
              <w:jc w:val="center"/>
            </w:pPr>
            <w:r>
              <w:t>SSD512</w:t>
            </w:r>
          </w:p>
        </w:tc>
        <w:tc>
          <w:tcPr>
            <w:tcW w:w="1701" w:type="dxa"/>
            <w:vAlign w:val="center"/>
          </w:tcPr>
          <w:p w14:paraId="0CD38C00" w14:textId="4C66C012" w:rsidR="002A79F7" w:rsidRDefault="006A539A" w:rsidP="000818B2">
            <w:pPr>
              <w:pStyle w:val="Textvtabulce"/>
              <w:jc w:val="center"/>
            </w:pPr>
            <w:r>
              <w:t>46,5</w:t>
            </w:r>
          </w:p>
        </w:tc>
        <w:tc>
          <w:tcPr>
            <w:tcW w:w="1701" w:type="dxa"/>
            <w:tcBorders>
              <w:right w:val="single" w:sz="12" w:space="0" w:color="auto"/>
            </w:tcBorders>
            <w:vAlign w:val="center"/>
          </w:tcPr>
          <w:p w14:paraId="2AAE8177" w14:textId="5D39E20D" w:rsidR="002A79F7" w:rsidRDefault="006A539A" w:rsidP="000818B2">
            <w:pPr>
              <w:pStyle w:val="Textvtabulce"/>
              <w:jc w:val="center"/>
            </w:pPr>
            <w:r>
              <w:t>19</w:t>
            </w:r>
          </w:p>
        </w:tc>
      </w:tr>
      <w:tr w:rsidR="002A79F7" w14:paraId="05ABCE5B" w14:textId="77777777" w:rsidTr="00E7794F">
        <w:trPr>
          <w:trHeight w:val="340"/>
          <w:jc w:val="center"/>
        </w:trPr>
        <w:tc>
          <w:tcPr>
            <w:tcW w:w="1261" w:type="dxa"/>
            <w:vMerge/>
            <w:tcBorders>
              <w:left w:val="single" w:sz="12" w:space="0" w:color="auto"/>
              <w:bottom w:val="single" w:sz="12" w:space="0" w:color="auto"/>
            </w:tcBorders>
          </w:tcPr>
          <w:p w14:paraId="1966EC1D" w14:textId="77777777" w:rsidR="002A79F7" w:rsidRDefault="002A79F7" w:rsidP="000818B2">
            <w:pPr>
              <w:pStyle w:val="Textvtabulce"/>
              <w:jc w:val="center"/>
            </w:pPr>
          </w:p>
        </w:tc>
        <w:tc>
          <w:tcPr>
            <w:tcW w:w="2463" w:type="dxa"/>
            <w:tcBorders>
              <w:bottom w:val="single" w:sz="12" w:space="0" w:color="auto"/>
            </w:tcBorders>
            <w:vAlign w:val="center"/>
          </w:tcPr>
          <w:p w14:paraId="1C7CC311" w14:textId="1860178A" w:rsidR="002A79F7" w:rsidRDefault="002A79F7" w:rsidP="000818B2">
            <w:pPr>
              <w:pStyle w:val="Textvtabulce"/>
              <w:jc w:val="center"/>
            </w:pPr>
            <w:r>
              <w:t>YOLOv4 608x608</w:t>
            </w:r>
          </w:p>
        </w:tc>
        <w:tc>
          <w:tcPr>
            <w:tcW w:w="1701" w:type="dxa"/>
            <w:tcBorders>
              <w:bottom w:val="single" w:sz="12" w:space="0" w:color="auto"/>
            </w:tcBorders>
            <w:vAlign w:val="center"/>
          </w:tcPr>
          <w:p w14:paraId="7954354B" w14:textId="77E1CC01" w:rsidR="002A79F7" w:rsidRDefault="006A539A" w:rsidP="000818B2">
            <w:pPr>
              <w:pStyle w:val="Textvtabulce"/>
              <w:jc w:val="center"/>
            </w:pPr>
            <w:r>
              <w:t>65,7</w:t>
            </w:r>
          </w:p>
        </w:tc>
        <w:tc>
          <w:tcPr>
            <w:tcW w:w="1701" w:type="dxa"/>
            <w:tcBorders>
              <w:bottom w:val="single" w:sz="12" w:space="0" w:color="auto"/>
              <w:right w:val="single" w:sz="12" w:space="0" w:color="auto"/>
            </w:tcBorders>
            <w:vAlign w:val="center"/>
          </w:tcPr>
          <w:p w14:paraId="2E8D8172" w14:textId="2DA6D908" w:rsidR="002A79F7" w:rsidRDefault="006A539A" w:rsidP="000818B2">
            <w:pPr>
              <w:pStyle w:val="Textvtabulce"/>
              <w:jc w:val="center"/>
            </w:pPr>
            <w:r>
              <w:t>23</w:t>
            </w:r>
          </w:p>
        </w:tc>
      </w:tr>
    </w:tbl>
    <w:p w14:paraId="4ECEB37B" w14:textId="77777777" w:rsidR="0051395F" w:rsidRDefault="0051395F" w:rsidP="00D817BB">
      <w:pPr>
        <w:spacing w:after="0" w:line="240" w:lineRule="auto"/>
        <w:jc w:val="left"/>
        <w:rPr>
          <w:ins w:id="834" w:author="Kateřina Rulfová" w:date="2025-04-30T22:57:00Z"/>
        </w:rPr>
      </w:pPr>
    </w:p>
    <w:p w14:paraId="0B57B70A" w14:textId="743BBA19" w:rsidR="0051395F" w:rsidRDefault="0051395F" w:rsidP="0051395F">
      <w:pPr>
        <w:pStyle w:val="Nadpis2"/>
        <w:rPr>
          <w:ins w:id="835" w:author="Kateřina Rulfová" w:date="2025-04-30T22:57:00Z"/>
        </w:rPr>
      </w:pPr>
      <w:bookmarkStart w:id="836" w:name="_Toc198115574"/>
      <w:ins w:id="837" w:author="Kateřina Rulfová" w:date="2025-04-30T22:57:00Z">
        <w:r>
          <w:t>Evaluační metriky</w:t>
        </w:r>
        <w:bookmarkEnd w:id="836"/>
      </w:ins>
    </w:p>
    <w:p w14:paraId="38C62404" w14:textId="52746DFA" w:rsidR="0051395F" w:rsidRDefault="0051395F" w:rsidP="0051395F">
      <w:pPr>
        <w:rPr>
          <w:ins w:id="838" w:author="Kateřina Rulfová" w:date="2025-05-01T15:31:00Z"/>
        </w:rPr>
      </w:pPr>
      <w:ins w:id="839" w:author="Kateřina Rulfová" w:date="2025-04-30T22:58:00Z">
        <w:r>
          <w:t xml:space="preserve">K vyhodnocování detekční přesnosti modelů se </w:t>
        </w:r>
      </w:ins>
      <w:ins w:id="840" w:author="Kateřina Rulfová" w:date="2025-04-30T22:59:00Z">
        <w:r>
          <w:t>využívá celá řada veličin a metrik</w:t>
        </w:r>
      </w:ins>
      <w:ins w:id="841" w:author="Kateřina Rulfová" w:date="2025-04-30T23:02:00Z">
        <w:r>
          <w:t xml:space="preserve">. </w:t>
        </w:r>
      </w:ins>
      <w:ins w:id="842" w:author="Kateřina Rulfová" w:date="2025-04-30T23:06:00Z">
        <w:r>
          <w:t>Dále jsou uve</w:t>
        </w:r>
      </w:ins>
      <w:ins w:id="843" w:author="Kateřina Rulfová" w:date="2025-04-30T23:07:00Z">
        <w:r>
          <w:t xml:space="preserve">deny ty, která </w:t>
        </w:r>
        <w:r w:rsidR="0081795E">
          <w:t>se používají pro vyhodnocování modelů v této práci.</w:t>
        </w:r>
      </w:ins>
    </w:p>
    <w:p w14:paraId="1836AE28" w14:textId="77777777" w:rsidR="00D6143E" w:rsidRDefault="00D6143E" w:rsidP="00D6143E">
      <w:pPr>
        <w:pStyle w:val="Nadpis3"/>
        <w:rPr>
          <w:ins w:id="844" w:author="Kateřina Rulfová" w:date="2025-05-01T15:31:00Z"/>
        </w:rPr>
      </w:pPr>
      <w:bookmarkStart w:id="845" w:name="_Ref196946779"/>
      <w:bookmarkStart w:id="846" w:name="_Toc198115575"/>
      <w:commentRangeStart w:id="847"/>
      <w:proofErr w:type="spellStart"/>
      <w:ins w:id="848" w:author="Kateřina Rulfová" w:date="2025-05-01T15:31:00Z">
        <w:r>
          <w:t>Intersection</w:t>
        </w:r>
        <w:proofErr w:type="spellEnd"/>
        <w:r>
          <w:t xml:space="preserve"> </w:t>
        </w:r>
        <w:proofErr w:type="spellStart"/>
        <w:r>
          <w:t>over</w:t>
        </w:r>
        <w:proofErr w:type="spellEnd"/>
        <w:r>
          <w:t xml:space="preserve"> Union (</w:t>
        </w:r>
        <w:proofErr w:type="spellStart"/>
        <w:r>
          <w:t>IoU</w:t>
        </w:r>
        <w:proofErr w:type="spellEnd"/>
        <w:r>
          <w:t>)</w:t>
        </w:r>
        <w:commentRangeEnd w:id="847"/>
        <w:r>
          <w:rPr>
            <w:rStyle w:val="Odkaznakoment"/>
            <w:b w:val="0"/>
            <w:bCs w:val="0"/>
          </w:rPr>
          <w:commentReference w:id="847"/>
        </w:r>
        <w:bookmarkEnd w:id="845"/>
        <w:bookmarkEnd w:id="846"/>
      </w:ins>
    </w:p>
    <w:p w14:paraId="04C3F74C" w14:textId="6342C938" w:rsidR="00D6143E" w:rsidRDefault="00D6143E" w:rsidP="00D6143E">
      <w:pPr>
        <w:rPr>
          <w:ins w:id="849" w:author="Kateřina Rulfová" w:date="2025-05-01T15:31:00Z"/>
        </w:rPr>
      </w:pPr>
      <m:oMath>
        <m:r>
          <w:ins w:id="850" w:author="Kateřina Rulfová" w:date="2025-05-01T15:31:00Z">
            <w:rPr>
              <w:rFonts w:ascii="Cambria Math" w:hAnsi="Cambria Math"/>
            </w:rPr>
            <m:t>IoU</m:t>
          </w:ins>
        </m:r>
      </m:oMath>
      <w:ins w:id="851" w:author="Kateřina Rulfová" w:date="2025-05-01T15:31:00Z">
        <w:r w:rsidRPr="00053356">
          <w:t xml:space="preserve"> je metrika založená na porovnání </w:t>
        </w:r>
        <w:r>
          <w:t xml:space="preserve">překryvu ploch 2 útvarů. V algoritmu YOLO se využívá v průběhu procesu detekce při použití NMS k porovnání obsahů </w:t>
        </w:r>
        <w:proofErr w:type="spellStart"/>
        <w:r>
          <w:t>bounding</w:t>
        </w:r>
        <w:proofErr w:type="spellEnd"/>
        <w:r>
          <w:t xml:space="preserve"> boxů pocházejících z různých detekcí nebo při statistickém vyhodnocení spolehlivosti modelu pomocí metrik </w:t>
        </w:r>
        <w:proofErr w:type="spellStart"/>
        <w:r w:rsidRPr="0046012F">
          <w:t>mean</w:t>
        </w:r>
        <w:proofErr w:type="spellEnd"/>
        <w:r w:rsidRPr="0046012F">
          <w:t xml:space="preserve"> </w:t>
        </w:r>
        <w:proofErr w:type="spellStart"/>
        <w:r w:rsidRPr="0046012F">
          <w:t>Average</w:t>
        </w:r>
        <w:proofErr w:type="spellEnd"/>
        <w:r w:rsidRPr="0046012F">
          <w:t xml:space="preserve"> </w:t>
        </w:r>
        <w:proofErr w:type="spellStart"/>
        <w:r w:rsidRPr="0046012F">
          <w:t>Precision</w:t>
        </w:r>
        <w:proofErr w:type="spellEnd"/>
        <w:r>
          <w:t xml:space="preserve"> (</w:t>
        </w:r>
        <w:proofErr w:type="spellStart"/>
        <w:r>
          <w:t>mAP</w:t>
        </w:r>
        <w:proofErr w:type="spellEnd"/>
        <w:r>
          <w:t xml:space="preserve">). V tomto případě se porovnává míra plochy překrytí referenčního ohraničujícího boxu z datasetu s plochou </w:t>
        </w:r>
        <w:proofErr w:type="spellStart"/>
        <w:r>
          <w:t>bounding</w:t>
        </w:r>
        <w:proofErr w:type="spellEnd"/>
        <w:r>
          <w:t xml:space="preserve"> boxu detekovaného objektu. </w:t>
        </w:r>
        <m:oMath>
          <m:r>
            <w:rPr>
              <w:rFonts w:ascii="Cambria Math" w:hAnsi="Cambria Math"/>
            </w:rPr>
            <m:t>IoU</m:t>
          </m:r>
        </m:oMath>
        <w:r>
          <w:t xml:space="preserve"> je vypočteno z rovnice (2.3), kde </w:t>
        </w:r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S</m:t>
              </m:r>
            </m:e>
            <m:sub>
              <m:r>
                <w:rPr>
                  <w:rFonts w:ascii="Cambria Math" w:hAnsi="Cambria Math"/>
                </w:rPr>
                <m:t>I</m:t>
              </m:r>
            </m:sub>
          </m:sSub>
        </m:oMath>
        <w:r>
          <w:t xml:space="preserve"> je obsah plochy průniku dvou oblastí a </w:t>
        </w:r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S</m:t>
              </m:r>
            </m:e>
            <m:sub>
              <m:r>
                <w:rPr>
                  <w:rFonts w:ascii="Cambria Math" w:hAnsi="Cambria Math"/>
                </w:rPr>
                <m:t>U</m:t>
              </m:r>
            </m:sub>
          </m:sSub>
        </m:oMath>
        <w:r>
          <w:t xml:space="preserve"> značí obsah útvaru sjednocujícího tyto dvě plochy </w:t>
        </w:r>
        <w:r>
          <w:fldChar w:fldCharType="begin"/>
        </w:r>
      </w:ins>
      <w:r w:rsidR="00483ED1">
        <w:instrText xml:space="preserve"> ADDIN EN.CITE &lt;EndNote&gt;&lt;Cite&gt;&lt;Author&gt;Rezatofighi&lt;/Author&gt;&lt;Year&gt;2019&lt;/Year&gt;&lt;RecNum&gt;22&lt;/RecNum&gt;&lt;DisplayText&gt;[29]&lt;/DisplayText&gt;&lt;record&gt;&lt;rec-number&gt;22&lt;/rec-number&gt;&lt;foreign-keys&gt;&lt;key app="EN" db-id="epv0etvs2pfr99e5xxpv5027xe05stzr22vd" timestamp="1738672506"&gt;22&lt;/key&gt;&lt;/foreign-keys&gt;&lt;ref-type name="Conference Paper"&gt;47&lt;/ref-type&gt;&lt;contributors&gt;&lt;authors&gt;&lt;author&gt;Hamid Rezatofighi&lt;/author&gt;&lt;author&gt;Nathan Tsoi&lt;/author&gt;&lt;author&gt;JunYoung Gwak&lt;/author&gt;&lt;author&gt;Amir Sadeghian&lt;/author&gt;&lt;author&gt;Ian Reid&lt;/author&gt;&lt;author&gt;Silvio Savarese&lt;/author&gt;&lt;/authors&gt;&lt;/contributors&gt;&lt;titles&gt;&lt;title&gt;Generalized intersection over union: A metric and a loss for bounding box regression&lt;/title&gt;&lt;secondary-title&gt;32nd IEEE/CVF Conference on Computer Vision and Pattern Recognition&lt;/secondary-title&gt;&lt;/titles&gt;&lt;pages&gt;658 - 666&lt;/pages&gt;&lt;section&gt;8953982&lt;/section&gt;&lt;dates&gt;&lt;year&gt;2019&lt;/year&gt;&lt;/dates&gt;&lt;pub-location&gt;&lt;style face="normal" font="default" size="100%"&gt;Long Beach&lt;/style&gt;&lt;style face="normal" font="default" charset="238" size="100%"&gt;, CA, USA&lt;/style&gt;&lt;/pub-location&gt;&lt;publisher&gt;Computer Science Department, Stanford University, United States&amp;#xD;School of Computer Science, University of Adelaide, Australia&amp;#xD;Aibee Inc, United States&lt;/publisher&gt;&lt;urls&gt;&lt;/urls&gt;&lt;/record&gt;&lt;/Cite&gt;&lt;/EndNote&gt;</w:instrText>
      </w:r>
      <w:ins w:id="852" w:author="Kateřina Rulfová" w:date="2025-05-01T15:31:00Z">
        <w:r>
          <w:fldChar w:fldCharType="separate"/>
        </w:r>
      </w:ins>
      <w:r w:rsidR="00483ED1">
        <w:rPr>
          <w:noProof/>
        </w:rPr>
        <w:t>[29]</w:t>
      </w:r>
      <w:ins w:id="853" w:author="Kateřina Rulfová" w:date="2025-05-01T15:31:00Z">
        <w:r>
          <w:fldChar w:fldCharType="end"/>
        </w:r>
        <w:r>
          <w:t>.</w:t>
        </w:r>
      </w:ins>
    </w:p>
    <w:p w14:paraId="6CF2CC03" w14:textId="77777777" w:rsidR="00D6143E" w:rsidRPr="00520A23" w:rsidRDefault="00D6143E" w:rsidP="00D6143E">
      <w:pPr>
        <w:tabs>
          <w:tab w:val="center" w:pos="4536"/>
          <w:tab w:val="right" w:pos="9070"/>
        </w:tabs>
        <w:jc w:val="center"/>
        <w:rPr>
          <w:ins w:id="854" w:author="Kateřina Rulfová" w:date="2025-05-01T15:31:00Z"/>
        </w:rPr>
      </w:pPr>
      <w:ins w:id="855" w:author="Kateřina Rulfová" w:date="2025-05-01T15:31:00Z">
        <w:r>
          <w:tab/>
        </w:r>
        <m:oMath>
          <m:r>
            <w:rPr>
              <w:rFonts w:ascii="Cambria Math" w:hAnsi="Cambria Math"/>
            </w:rPr>
            <m:t>IoU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b>
                  <m:r>
                    <w:rPr>
                      <w:rFonts w:ascii="Cambria Math" w:hAnsi="Cambria Math"/>
                    </w:rPr>
                    <m:t>I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b>
                  <m:r>
                    <w:rPr>
                      <w:rFonts w:ascii="Cambria Math" w:hAnsi="Cambria Math"/>
                    </w:rPr>
                    <m:t>U</m:t>
                  </m:r>
                </m:sub>
              </m:sSub>
            </m:den>
          </m:f>
        </m:oMath>
        <w:r>
          <w:tab/>
          <w:t>(2.3)</w:t>
        </w:r>
      </w:ins>
    </w:p>
    <w:p w14:paraId="17AF8E85" w14:textId="76C2E68F" w:rsidR="00D6143E" w:rsidRDefault="00D6143E" w:rsidP="0051395F">
      <w:pPr>
        <w:rPr>
          <w:ins w:id="856" w:author="Kateřina Rulfová" w:date="2025-04-30T23:10:00Z"/>
        </w:rPr>
      </w:pPr>
      <w:ins w:id="857" w:author="Kateřina Rulfová" w:date="2025-05-01T15:31:00Z">
        <w:r>
          <w:t xml:space="preserve">Z rovnice (2.3) je zřejmé, že </w:t>
        </w:r>
        <m:oMath>
          <m:r>
            <w:rPr>
              <w:rFonts w:ascii="Cambria Math" w:hAnsi="Cambria Math"/>
            </w:rPr>
            <m:t>IoU</m:t>
          </m:r>
        </m:oMath>
        <w:r>
          <w:t xml:space="preserve"> musí náležet </w:t>
        </w:r>
        <m:oMath>
          <m:r>
            <w:rPr>
              <w:rFonts w:ascii="Cambria Math" w:hAnsi="Cambria Math"/>
            </w:rPr>
            <m:t>0&lt;IoU&lt;1</m:t>
          </m:r>
        </m:oMath>
        <w:r>
          <w:t xml:space="preserve">. Hodnota je pak obvykle porovnána s prahovou hodnotou </w:t>
        </w:r>
        <m:oMath>
          <m:r>
            <w:rPr>
              <w:rFonts w:ascii="Cambria Math" w:hAnsi="Cambria Math"/>
            </w:rPr>
            <m:t>Io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U</m:t>
              </m:r>
            </m:e>
            <m:sub>
              <m:r>
                <w:rPr>
                  <w:rFonts w:ascii="Cambria Math" w:hAnsi="Cambria Math"/>
                </w:rPr>
                <m:t>tresh</m:t>
              </m:r>
            </m:sub>
          </m:sSub>
        </m:oMath>
        <w:r>
          <w:t xml:space="preserve"> a tento výsledek rozhoduje o úspěšnosti detekce.</w:t>
        </w:r>
      </w:ins>
    </w:p>
    <w:p w14:paraId="119E00BD" w14:textId="35984B96" w:rsidR="0081795E" w:rsidRDefault="0081795E" w:rsidP="0081795E">
      <w:pPr>
        <w:pStyle w:val="Nadpis3"/>
        <w:rPr>
          <w:ins w:id="858" w:author="Kateřina Rulfová" w:date="2025-04-30T23:11:00Z"/>
        </w:rPr>
      </w:pPr>
      <w:bookmarkStart w:id="859" w:name="_Toc198115576"/>
      <w:proofErr w:type="spellStart"/>
      <w:ins w:id="860" w:author="Kateřina Rulfová" w:date="2025-04-30T23:10:00Z">
        <w:r>
          <w:t>Precision</w:t>
        </w:r>
      </w:ins>
      <w:bookmarkEnd w:id="859"/>
      <w:proofErr w:type="spellEnd"/>
    </w:p>
    <w:p w14:paraId="328D04F8" w14:textId="3613AD54" w:rsidR="0081795E" w:rsidRDefault="00446231" w:rsidP="0081795E">
      <w:pPr>
        <w:rPr>
          <w:ins w:id="861" w:author="Kateřina Rulfová" w:date="2025-04-30T23:13:00Z"/>
        </w:rPr>
      </w:pPr>
      <w:ins w:id="862" w:author="Kateřina Rulfová" w:date="2025-04-30T23:11:00Z">
        <w:r>
          <w:t xml:space="preserve">Veličina </w:t>
        </w:r>
      </w:ins>
      <w:proofErr w:type="spellStart"/>
      <w:ins w:id="863" w:author="Kateřina Rulfová" w:date="2025-04-30T23:12:00Z">
        <w:r>
          <w:t>precision</w:t>
        </w:r>
        <w:proofErr w:type="spellEnd"/>
        <w:r>
          <w:t xml:space="preserve"> udává procento správně identifikovaných objektů vůči všem predikcím.</w:t>
        </w:r>
      </w:ins>
      <w:ins w:id="864" w:author="Kateřina Rulfová" w:date="2025-04-30T23:13:00Z">
        <w:r>
          <w:t xml:space="preserve"> </w:t>
        </w:r>
      </w:ins>
      <w:ins w:id="865" w:author="Kateřina Rulfová" w:date="2025-04-30T23:15:00Z">
        <w:r w:rsidR="00230CEA">
          <w:t>V</w:t>
        </w:r>
      </w:ins>
      <w:ins w:id="866" w:author="Kateřina Rulfová" w:date="2025-04-30T23:13:00Z">
        <w:r>
          <w:t xml:space="preserve">ýpočet </w:t>
        </w:r>
      </w:ins>
      <m:oMath>
        <m:r>
          <w:ins w:id="867" w:author="Kateřina Rulfová" w:date="2025-04-30T23:15:00Z">
            <w:rPr>
              <w:rFonts w:ascii="Cambria Math" w:hAnsi="Cambria Math"/>
            </w:rPr>
            <m:t>Precision</m:t>
          </w:ins>
        </m:r>
      </m:oMath>
      <w:ins w:id="868" w:author="Kateřina Rulfová" w:date="2025-04-30T23:15:00Z">
        <w:r w:rsidR="00230CEA">
          <w:t xml:space="preserve"> </w:t>
        </w:r>
      </w:ins>
      <w:ins w:id="869" w:author="Kateřina Rulfová" w:date="2025-04-30T23:13:00Z">
        <w:r>
          <w:t>se provádí následovně (rovnice 2.5)</w:t>
        </w:r>
      </w:ins>
      <w:ins w:id="870" w:author="Kateřina Rulfová" w:date="2025-04-30T23:16:00Z">
        <w:r w:rsidR="00230CEA">
          <w:t>:</w:t>
        </w:r>
      </w:ins>
    </w:p>
    <w:tbl>
      <w:tblPr>
        <w:tblStyle w:val="Mkatabulky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  <w:tblPrChange w:id="871" w:author="Kateřina Rulfová" w:date="2025-04-30T23:16:00Z">
          <w:tblPr>
            <w:tblStyle w:val="Mkatabulky"/>
            <w:tblW w:w="0" w:type="auto"/>
            <w:tblLook w:val="04A0" w:firstRow="1" w:lastRow="0" w:firstColumn="1" w:lastColumn="0" w:noHBand="0" w:noVBand="1"/>
          </w:tblPr>
        </w:tblPrChange>
      </w:tblPr>
      <w:tblGrid>
        <w:gridCol w:w="8364"/>
        <w:gridCol w:w="696"/>
        <w:tblGridChange w:id="872">
          <w:tblGrid>
            <w:gridCol w:w="4530"/>
            <w:gridCol w:w="4530"/>
          </w:tblGrid>
        </w:tblGridChange>
      </w:tblGrid>
      <w:tr w:rsidR="00230CEA" w14:paraId="173E3AD0" w14:textId="77777777" w:rsidTr="00230CEA">
        <w:trPr>
          <w:trHeight w:val="704"/>
          <w:ins w:id="873" w:author="Kateřina Rulfová" w:date="2025-04-30T23:13:00Z"/>
        </w:trPr>
        <w:tc>
          <w:tcPr>
            <w:tcW w:w="8364" w:type="dxa"/>
            <w:vAlign w:val="center"/>
            <w:tcPrChange w:id="874" w:author="Kateřina Rulfová" w:date="2025-04-30T23:16:00Z">
              <w:tcPr>
                <w:tcW w:w="4530" w:type="dxa"/>
              </w:tcPr>
            </w:tcPrChange>
          </w:tcPr>
          <w:p w14:paraId="0949C3F6" w14:textId="74EDF02E" w:rsidR="00230CEA" w:rsidRDefault="00230CEA">
            <w:pPr>
              <w:jc w:val="center"/>
              <w:rPr>
                <w:ins w:id="875" w:author="Kateřina Rulfová" w:date="2025-04-30T23:13:00Z"/>
              </w:rPr>
              <w:pPrChange w:id="876" w:author="Kateřina Rulfová" w:date="2025-04-30T23:13:00Z">
                <w:pPr/>
              </w:pPrChange>
            </w:pPr>
            <m:oMathPara>
              <m:oMath>
                <m:r>
                  <w:ins w:id="877" w:author="Kateřina Rulfová" w:date="2025-04-30T23:15:00Z">
                    <w:rPr>
                      <w:rFonts w:ascii="Cambria Math" w:hAnsi="Cambria Math"/>
                    </w:rPr>
                    <m:t>Precision=</m:t>
                  </w:ins>
                </m:r>
                <m:f>
                  <m:fPr>
                    <m:ctrlPr>
                      <w:ins w:id="878" w:author="Kateřina Rulfová" w:date="2025-04-30T23:16:00Z">
                        <w:rPr>
                          <w:rFonts w:ascii="Cambria Math" w:hAnsi="Cambria Math"/>
                          <w:i/>
                        </w:rPr>
                      </w:ins>
                    </m:ctrlPr>
                  </m:fPr>
                  <m:num>
                    <m:r>
                      <w:ins w:id="879" w:author="Kateřina Rulfová" w:date="2025-04-30T23:16:00Z">
                        <w:rPr>
                          <w:rFonts w:ascii="Cambria Math" w:hAnsi="Cambria Math"/>
                        </w:rPr>
                        <m:t>TP</m:t>
                      </w:ins>
                    </m:r>
                  </m:num>
                  <m:den>
                    <m:r>
                      <w:ins w:id="880" w:author="Kateřina Rulfová" w:date="2025-04-30T23:16:00Z">
                        <w:rPr>
                          <w:rFonts w:ascii="Cambria Math" w:hAnsi="Cambria Math"/>
                        </w:rPr>
                        <m:t>TP+FP</m:t>
                      </w:ins>
                    </m:r>
                  </m:den>
                </m:f>
              </m:oMath>
            </m:oMathPara>
          </w:p>
        </w:tc>
        <w:tc>
          <w:tcPr>
            <w:tcW w:w="696" w:type="dxa"/>
            <w:vAlign w:val="center"/>
            <w:tcPrChange w:id="881" w:author="Kateřina Rulfová" w:date="2025-04-30T23:16:00Z">
              <w:tcPr>
                <w:tcW w:w="4530" w:type="dxa"/>
              </w:tcPr>
            </w:tcPrChange>
          </w:tcPr>
          <w:p w14:paraId="6DEF7A93" w14:textId="795357C9" w:rsidR="00230CEA" w:rsidRDefault="00230CEA">
            <w:pPr>
              <w:jc w:val="center"/>
              <w:rPr>
                <w:ins w:id="882" w:author="Kateřina Rulfová" w:date="2025-04-30T23:13:00Z"/>
              </w:rPr>
              <w:pPrChange w:id="883" w:author="Kateřina Rulfová" w:date="2025-04-30T23:13:00Z">
                <w:pPr/>
              </w:pPrChange>
            </w:pPr>
            <w:ins w:id="884" w:author="Kateřina Rulfová" w:date="2025-04-30T23:14:00Z">
              <w:r>
                <w:t>(2.5)</w:t>
              </w:r>
            </w:ins>
          </w:p>
        </w:tc>
      </w:tr>
    </w:tbl>
    <w:p w14:paraId="7910F463" w14:textId="7E47A7A7" w:rsidR="00446231" w:rsidRPr="0081795E" w:rsidRDefault="00230CEA">
      <w:pPr>
        <w:rPr>
          <w:ins w:id="885" w:author="Kateřina Rulfová" w:date="2025-04-30T23:10:00Z"/>
        </w:rPr>
        <w:pPrChange w:id="886" w:author="Kateřina Rulfová" w:date="2025-04-30T23:11:00Z">
          <w:pPr>
            <w:pStyle w:val="Nadpis3"/>
          </w:pPr>
        </w:pPrChange>
      </w:pPr>
      <w:ins w:id="887" w:author="Kateřina Rulfová" w:date="2025-04-30T23:16:00Z">
        <w:r>
          <w:t xml:space="preserve">kde </w:t>
        </w:r>
      </w:ins>
      <m:oMath>
        <m:r>
          <w:ins w:id="888" w:author="Kateřina Rulfová" w:date="2025-04-30T23:17:00Z">
            <w:rPr>
              <w:rFonts w:ascii="Cambria Math" w:hAnsi="Cambria Math"/>
            </w:rPr>
            <m:t>TP</m:t>
          </w:ins>
        </m:r>
      </m:oMath>
      <w:ins w:id="889" w:author="Kateřina Rulfová" w:date="2025-04-30T23:17:00Z">
        <w:r>
          <w:t xml:space="preserve"> (true positive) </w:t>
        </w:r>
        <w:r w:rsidR="008A027C">
          <w:t>je počet predikcí modelu, které</w:t>
        </w:r>
      </w:ins>
      <w:ins w:id="890" w:author="Kateřina Rulfová" w:date="2025-04-30T23:18:00Z">
        <w:r w:rsidR="008A027C">
          <w:t xml:space="preserve"> jsou skutečně správnými a </w:t>
        </w:r>
        <m:oMath>
          <m:r>
            <w:rPr>
              <w:rFonts w:ascii="Cambria Math" w:hAnsi="Cambria Math"/>
            </w:rPr>
            <m:t>FP</m:t>
          </m:r>
        </m:oMath>
        <w:r w:rsidR="008A027C">
          <w:t xml:space="preserve"> (False positive) udává počet </w:t>
        </w:r>
      </w:ins>
      <w:ins w:id="891" w:author="Kateřina Rulfová" w:date="2025-04-30T23:19:00Z">
        <w:r w:rsidR="008A027C">
          <w:t xml:space="preserve">nesprávně nalezených </w:t>
        </w:r>
      </w:ins>
      <w:ins w:id="892" w:author="Kateřina Rulfová" w:date="2025-04-30T23:18:00Z">
        <w:r w:rsidR="008A027C">
          <w:t>predikcí</w:t>
        </w:r>
      </w:ins>
      <w:ins w:id="893" w:author="Kateřina Rulfová" w:date="2025-04-30T23:19:00Z">
        <w:r w:rsidR="008A027C">
          <w:t>.</w:t>
        </w:r>
      </w:ins>
    </w:p>
    <w:p w14:paraId="61C46C83" w14:textId="0FB59D44" w:rsidR="0081795E" w:rsidRDefault="0081795E" w:rsidP="0081795E">
      <w:pPr>
        <w:pStyle w:val="Nadpis3"/>
        <w:rPr>
          <w:ins w:id="894" w:author="Kateřina Rulfová" w:date="2025-04-30T23:11:00Z"/>
        </w:rPr>
      </w:pPr>
      <w:bookmarkStart w:id="895" w:name="_Toc198115577"/>
      <w:proofErr w:type="spellStart"/>
      <w:ins w:id="896" w:author="Kateřina Rulfová" w:date="2025-04-30T23:10:00Z">
        <w:r>
          <w:lastRenderedPageBreak/>
          <w:t>Recall</w:t>
        </w:r>
      </w:ins>
      <w:bookmarkEnd w:id="895"/>
      <w:proofErr w:type="spellEnd"/>
    </w:p>
    <w:p w14:paraId="25A2D482" w14:textId="444607AF" w:rsidR="0081795E" w:rsidRDefault="0023139C" w:rsidP="0081795E">
      <w:pPr>
        <w:rPr>
          <w:ins w:id="897" w:author="Kateřina Rulfová" w:date="2025-04-30T23:21:00Z"/>
        </w:rPr>
      </w:pPr>
      <w:proofErr w:type="spellStart"/>
      <w:ins w:id="898" w:author="Kateřina Rulfová" w:date="2025-04-30T23:20:00Z">
        <w:r>
          <w:t>Recall</w:t>
        </w:r>
        <w:proofErr w:type="spellEnd"/>
        <w:r>
          <w:t xml:space="preserve"> značí procentuální počet správně nalezených objektů modelem ze všech </w:t>
        </w:r>
        <w:proofErr w:type="spellStart"/>
        <w:r>
          <w:t>ground</w:t>
        </w:r>
        <w:proofErr w:type="spellEnd"/>
        <w:r>
          <w:t xml:space="preserve"> </w:t>
        </w:r>
        <w:proofErr w:type="spellStart"/>
        <w:r>
          <w:t>truth</w:t>
        </w:r>
        <w:proofErr w:type="spellEnd"/>
        <w:r>
          <w:t xml:space="preserve"> boxů. </w:t>
        </w:r>
      </w:ins>
      <w:ins w:id="899" w:author="Kateřina Rulfová" w:date="2025-04-30T23:21:00Z">
        <w:r>
          <w:t xml:space="preserve">Veličina </w:t>
        </w:r>
        <m:oMath>
          <m:r>
            <w:rPr>
              <w:rFonts w:ascii="Cambria Math" w:hAnsi="Cambria Math"/>
            </w:rPr>
            <m:t>Recall</m:t>
          </m:r>
        </m:oMath>
        <w:r>
          <w:t xml:space="preserve"> se </w:t>
        </w:r>
      </w:ins>
      <w:ins w:id="900" w:author="Kateřina Rulfová" w:date="2025-05-01T15:25:00Z">
        <w:r w:rsidR="00E60031">
          <w:t>podle</w:t>
        </w:r>
      </w:ins>
      <w:ins w:id="901" w:author="Kateřina Rulfová" w:date="2025-04-30T23:20:00Z">
        <w:r>
          <w:t xml:space="preserve"> rovnice 2.6</w:t>
        </w:r>
      </w:ins>
    </w:p>
    <w:tbl>
      <w:tblPr>
        <w:tblStyle w:val="Mkatabulky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364"/>
        <w:gridCol w:w="696"/>
      </w:tblGrid>
      <w:tr w:rsidR="00927158" w14:paraId="792C2C52" w14:textId="77777777" w:rsidTr="00FF4849">
        <w:trPr>
          <w:trHeight w:val="704"/>
          <w:ins w:id="902" w:author="Kateřina Rulfová" w:date="2025-04-30T23:21:00Z"/>
        </w:trPr>
        <w:tc>
          <w:tcPr>
            <w:tcW w:w="8364" w:type="dxa"/>
            <w:vAlign w:val="center"/>
          </w:tcPr>
          <w:p w14:paraId="716CC139" w14:textId="2A6C78AC" w:rsidR="00927158" w:rsidRDefault="00927158" w:rsidP="00FF4849">
            <w:pPr>
              <w:jc w:val="center"/>
              <w:rPr>
                <w:ins w:id="903" w:author="Kateřina Rulfová" w:date="2025-04-30T23:21:00Z"/>
              </w:rPr>
            </w:pPr>
            <m:oMathPara>
              <m:oMath>
                <m:r>
                  <w:ins w:id="904" w:author="Kateřina Rulfová" w:date="2025-04-30T23:22:00Z">
                    <w:rPr>
                      <w:rFonts w:ascii="Cambria Math" w:hAnsi="Cambria Math"/>
                    </w:rPr>
                    <m:t>Recall</m:t>
                  </w:ins>
                </m:r>
                <m:r>
                  <w:ins w:id="905" w:author="Kateřina Rulfová" w:date="2025-04-30T23:21:00Z">
                    <w:rPr>
                      <w:rFonts w:ascii="Cambria Math" w:hAnsi="Cambria Math"/>
                    </w:rPr>
                    <m:t>=</m:t>
                  </w:ins>
                </m:r>
                <m:f>
                  <m:fPr>
                    <m:ctrlPr>
                      <w:ins w:id="906" w:author="Kateřina Rulfová" w:date="2025-04-30T23:21:00Z">
                        <w:rPr>
                          <w:rFonts w:ascii="Cambria Math" w:hAnsi="Cambria Math"/>
                          <w:i/>
                        </w:rPr>
                      </w:ins>
                    </m:ctrlPr>
                  </m:fPr>
                  <m:num>
                    <m:r>
                      <w:ins w:id="907" w:author="Kateřina Rulfová" w:date="2025-04-30T23:21:00Z">
                        <w:rPr>
                          <w:rFonts w:ascii="Cambria Math" w:hAnsi="Cambria Math"/>
                        </w:rPr>
                        <m:t>TP</m:t>
                      </w:ins>
                    </m:r>
                  </m:num>
                  <m:den>
                    <m:r>
                      <w:ins w:id="908" w:author="Kateřina Rulfová" w:date="2025-04-30T23:21:00Z">
                        <w:rPr>
                          <w:rFonts w:ascii="Cambria Math" w:hAnsi="Cambria Math"/>
                        </w:rPr>
                        <m:t>TP+F</m:t>
                      </w:ins>
                    </m:r>
                    <m:r>
                      <w:ins w:id="909" w:author="Kateřina Rulfová" w:date="2025-04-30T23:22:00Z">
                        <w:rPr>
                          <w:rFonts w:ascii="Cambria Math" w:hAnsi="Cambria Math"/>
                        </w:rPr>
                        <m:t>N</m:t>
                      </w:ins>
                    </m:r>
                  </m:den>
                </m:f>
              </m:oMath>
            </m:oMathPara>
          </w:p>
        </w:tc>
        <w:tc>
          <w:tcPr>
            <w:tcW w:w="696" w:type="dxa"/>
            <w:vAlign w:val="center"/>
          </w:tcPr>
          <w:p w14:paraId="743D928D" w14:textId="394F1FCB" w:rsidR="00927158" w:rsidRDefault="00927158" w:rsidP="00FF4849">
            <w:pPr>
              <w:jc w:val="center"/>
              <w:rPr>
                <w:ins w:id="910" w:author="Kateřina Rulfová" w:date="2025-04-30T23:21:00Z"/>
              </w:rPr>
            </w:pPr>
            <w:ins w:id="911" w:author="Kateřina Rulfová" w:date="2025-04-30T23:21:00Z">
              <w:r>
                <w:t>(2.</w:t>
              </w:r>
            </w:ins>
            <w:ins w:id="912" w:author="Kateřina Rulfová" w:date="2025-05-01T15:26:00Z">
              <w:r w:rsidR="00E60031">
                <w:t>6</w:t>
              </w:r>
            </w:ins>
            <w:ins w:id="913" w:author="Kateřina Rulfová" w:date="2025-04-30T23:21:00Z">
              <w:r>
                <w:t>)</w:t>
              </w:r>
            </w:ins>
          </w:p>
        </w:tc>
      </w:tr>
    </w:tbl>
    <w:p w14:paraId="38B69D4A" w14:textId="7FDE399C" w:rsidR="00927158" w:rsidRPr="0081795E" w:rsidRDefault="00E60031">
      <w:pPr>
        <w:rPr>
          <w:ins w:id="914" w:author="Kateřina Rulfová" w:date="2025-04-30T23:11:00Z"/>
        </w:rPr>
        <w:pPrChange w:id="915" w:author="Kateřina Rulfová" w:date="2025-04-30T23:11:00Z">
          <w:pPr>
            <w:pStyle w:val="Nadpis3"/>
          </w:pPr>
        </w:pPrChange>
      </w:pPr>
      <w:ins w:id="916" w:author="Kateřina Rulfová" w:date="2025-05-01T15:25:00Z">
        <w:r>
          <w:t xml:space="preserve">kde </w:t>
        </w:r>
        <m:oMath>
          <m:r>
            <w:rPr>
              <w:rFonts w:ascii="Cambria Math" w:hAnsi="Cambria Math"/>
            </w:rPr>
            <m:t>TP</m:t>
          </m:r>
        </m:oMath>
        <w:r>
          <w:t xml:space="preserve"> má identický význam jako v rovnici </w:t>
        </w:r>
      </w:ins>
      <w:ins w:id="917" w:author="Kateřina Rulfová" w:date="2025-05-01T15:26:00Z">
        <w:r>
          <w:t xml:space="preserve">2.5 a </w:t>
        </w:r>
        <m:oMath>
          <m:r>
            <w:rPr>
              <w:rFonts w:ascii="Cambria Math" w:hAnsi="Cambria Math"/>
            </w:rPr>
            <m:t>FN</m:t>
          </m:r>
        </m:oMath>
        <w:r>
          <w:t xml:space="preserve"> (false negative) značí</w:t>
        </w:r>
      </w:ins>
      <w:ins w:id="918" w:author="Kateřina Rulfová" w:date="2025-05-01T15:27:00Z">
        <w:r>
          <w:t xml:space="preserve"> počet modelem nepředpovězených objektů, které se ve skutečnosti v obraze nacházejí.</w:t>
        </w:r>
      </w:ins>
    </w:p>
    <w:p w14:paraId="072DB186" w14:textId="76D78017" w:rsidR="0051395F" w:rsidRDefault="0051395F">
      <w:pPr>
        <w:pStyle w:val="Nadpis3"/>
        <w:rPr>
          <w:ins w:id="919" w:author="Kateřina Rulfová" w:date="2025-04-30T23:03:00Z"/>
        </w:rPr>
        <w:pPrChange w:id="920" w:author="Kateřina Rulfová" w:date="2025-04-30T23:04:00Z">
          <w:pPr>
            <w:pStyle w:val="Nzev"/>
          </w:pPr>
        </w:pPrChange>
      </w:pPr>
      <w:bookmarkStart w:id="921" w:name="_Toc198115578"/>
      <w:commentRangeStart w:id="922"/>
      <w:proofErr w:type="spellStart"/>
      <w:ins w:id="923" w:author="Kateřina Rulfová" w:date="2025-04-30T23:03:00Z">
        <w:r>
          <w:t>Average</w:t>
        </w:r>
        <w:proofErr w:type="spellEnd"/>
        <w:r>
          <w:t xml:space="preserve"> </w:t>
        </w:r>
        <w:proofErr w:type="spellStart"/>
        <w:r>
          <w:t>Precision</w:t>
        </w:r>
        <w:proofErr w:type="spellEnd"/>
        <w:r>
          <w:t xml:space="preserve"> (AP)</w:t>
        </w:r>
        <w:commentRangeEnd w:id="922"/>
        <w:r>
          <w:rPr>
            <w:rStyle w:val="Odkaznakoment"/>
            <w:b w:val="0"/>
            <w:bCs w:val="0"/>
          </w:rPr>
          <w:commentReference w:id="922"/>
        </w:r>
        <w:bookmarkEnd w:id="921"/>
      </w:ins>
    </w:p>
    <w:p w14:paraId="7084F1C4" w14:textId="0DCF5836" w:rsidR="0051395F" w:rsidRDefault="0051395F" w:rsidP="0051395F">
      <w:pPr>
        <w:rPr>
          <w:ins w:id="924" w:author="Kateřina Rulfová" w:date="2025-05-01T15:33:00Z"/>
        </w:rPr>
      </w:pPr>
      <w:ins w:id="925" w:author="Kateřina Rulfová" w:date="2025-04-30T23:03:00Z">
        <w:r w:rsidRPr="005148CB">
          <w:t xml:space="preserve">Metrikou </w:t>
        </w:r>
        <w:proofErr w:type="spellStart"/>
        <w:r>
          <w:t>mean</w:t>
        </w:r>
        <w:proofErr w:type="spellEnd"/>
        <w:r>
          <w:t xml:space="preserve"> </w:t>
        </w:r>
        <w:proofErr w:type="spellStart"/>
        <w:r>
          <w:t>Average</w:t>
        </w:r>
        <w:proofErr w:type="spellEnd"/>
        <w:r>
          <w:t xml:space="preserve"> </w:t>
        </w:r>
        <w:proofErr w:type="spellStart"/>
        <w:r>
          <w:t>Precision</w:t>
        </w:r>
        <w:proofErr w:type="spellEnd"/>
        <w:r>
          <w:t xml:space="preserve"> (</w:t>
        </w:r>
        <w:proofErr w:type="spellStart"/>
        <w:r>
          <w:t>mAP</w:t>
        </w:r>
        <w:proofErr w:type="spellEnd"/>
        <w:r>
          <w:t xml:space="preserve">) je měřena výkonost natrénovaného modelu. Model je vyzkoušen na testovací části datasetu a ze vzniklých </w:t>
        </w:r>
        <w:proofErr w:type="spellStart"/>
        <w:r>
          <w:t>bounding</w:t>
        </w:r>
        <w:proofErr w:type="spellEnd"/>
        <w:r>
          <w:t xml:space="preserve"> boxů a </w:t>
        </w:r>
        <w:proofErr w:type="spellStart"/>
        <w:r>
          <w:t>ground</w:t>
        </w:r>
        <w:proofErr w:type="spellEnd"/>
        <w:r>
          <w:t xml:space="preserve"> </w:t>
        </w:r>
        <w:proofErr w:type="spellStart"/>
        <w:r>
          <w:t>truth</w:t>
        </w:r>
        <w:proofErr w:type="spellEnd"/>
        <w:r>
          <w:t xml:space="preserve"> boxů z databáze jsou vypočteny </w:t>
        </w:r>
        <w:proofErr w:type="spellStart"/>
        <w:r>
          <w:t>IoU</w:t>
        </w:r>
        <w:proofErr w:type="spellEnd"/>
        <w:r>
          <w:t xml:space="preserve">. Úspěšnost detekce je obvykle vyhodnocena na mnoha hladinách </w:t>
        </w:r>
        <m:oMath>
          <m:r>
            <w:rPr>
              <w:rFonts w:ascii="Cambria Math" w:hAnsi="Cambria Math"/>
            </w:rPr>
            <m:t>Io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U</m:t>
              </m:r>
            </m:e>
            <m:sub>
              <m:r>
                <w:rPr>
                  <w:rFonts w:ascii="Cambria Math" w:hAnsi="Cambria Math"/>
                </w:rPr>
                <m:t>tresh</m:t>
              </m:r>
            </m:sub>
          </m:sSub>
        </m:oMath>
        <w:r>
          <w:t xml:space="preserve">. Následující postup pak probíhá pro každé </w:t>
        </w:r>
        <m:oMath>
          <m:r>
            <w:rPr>
              <w:rFonts w:ascii="Cambria Math" w:hAnsi="Cambria Math"/>
            </w:rPr>
            <m:t>Io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U</m:t>
              </m:r>
            </m:e>
            <m:sub>
              <m:r>
                <w:rPr>
                  <w:rFonts w:ascii="Cambria Math" w:hAnsi="Cambria Math"/>
                </w:rPr>
                <m:t>tresh</m:t>
              </m:r>
            </m:sub>
          </m:sSub>
        </m:oMath>
        <w:r>
          <w:t xml:space="preserve"> zvlášť. Nejprve je na základě výsledků úspěšných a neúspěšných detekcí sestavena závislost zvaná </w:t>
        </w:r>
        <w:commentRangeStart w:id="926"/>
        <w:proofErr w:type="spellStart"/>
        <w:r>
          <w:t>precision-recall</w:t>
        </w:r>
        <w:commentRangeEnd w:id="926"/>
        <w:proofErr w:type="spellEnd"/>
        <w:r>
          <w:rPr>
            <w:rStyle w:val="Odkaznakoment"/>
          </w:rPr>
          <w:commentReference w:id="926"/>
        </w:r>
        <w:r>
          <w:t xml:space="preserve"> </w:t>
        </w:r>
        <w:proofErr w:type="spellStart"/>
        <w:r>
          <w:t>curve</w:t>
        </w:r>
        <w:proofErr w:type="spellEnd"/>
        <w:r>
          <w:t xml:space="preserve"> (</w:t>
        </w:r>
        <w:r>
          <w:fldChar w:fldCharType="begin"/>
        </w:r>
        <w:r>
          <w:instrText xml:space="preserve"> REF _Ref189835249 \h </w:instrText>
        </w:r>
      </w:ins>
      <w:ins w:id="927" w:author="Kateřina Rulfová" w:date="2025-04-30T23:03:00Z">
        <w:r>
          <w:fldChar w:fldCharType="separate"/>
        </w:r>
        <w:r>
          <w:rPr>
            <w:b/>
            <w:bCs/>
          </w:rPr>
          <w:t>O</w:t>
        </w:r>
        <w:r w:rsidRPr="008C6973">
          <w:rPr>
            <w:b/>
            <w:bCs/>
          </w:rPr>
          <w:t xml:space="preserve">br. </w:t>
        </w:r>
        <w:r w:rsidRPr="008C6973">
          <w:rPr>
            <w:b/>
            <w:bCs/>
            <w:noProof/>
          </w:rPr>
          <w:t>2</w:t>
        </w:r>
        <w:r w:rsidRPr="008C6973">
          <w:rPr>
            <w:b/>
            <w:bCs/>
          </w:rPr>
          <w:t>.</w:t>
        </w:r>
        <w:r w:rsidRPr="008C6973">
          <w:rPr>
            <w:b/>
            <w:bCs/>
            <w:noProof/>
          </w:rPr>
          <w:t>6</w:t>
        </w:r>
        <w:r>
          <w:fldChar w:fldCharType="end"/>
        </w:r>
        <w:r>
          <w:t xml:space="preserve">). Plocha pod touto křivkou je definována jako </w:t>
        </w:r>
        <w:proofErr w:type="spellStart"/>
        <w:r>
          <w:t>average</w:t>
        </w:r>
        <w:proofErr w:type="spellEnd"/>
        <w:r>
          <w:t xml:space="preserve"> </w:t>
        </w:r>
        <w:proofErr w:type="spellStart"/>
        <w:r>
          <w:t>precision</w:t>
        </w:r>
        <w:proofErr w:type="spellEnd"/>
        <w:r>
          <w:t xml:space="preserve"> </w:t>
        </w:r>
        <m:oMath>
          <m:r>
            <w:rPr>
              <w:rFonts w:ascii="Cambria Math" w:hAnsi="Cambria Math"/>
            </w:rPr>
            <m:t xml:space="preserve">AP </m:t>
          </m:r>
        </m:oMath>
        <w:r>
          <w:t>a je vypočtena stejně jako precision-r</w:t>
        </w:r>
        <w:proofErr w:type="spellStart"/>
        <w:r>
          <w:t>ecall</w:t>
        </w:r>
        <w:proofErr w:type="spellEnd"/>
        <w:r>
          <w:t xml:space="preserve"> </w:t>
        </w:r>
        <w:proofErr w:type="spellStart"/>
        <w:r>
          <w:t>curve</w:t>
        </w:r>
        <w:proofErr w:type="spellEnd"/>
        <w:r>
          <w:t xml:space="preserve"> pro každou třídu objektu zvlášť</w:t>
        </w:r>
      </w:ins>
      <w:ins w:id="928" w:author="Kateřina Rulfová" w:date="2025-05-01T15:35:00Z">
        <w:r w:rsidR="00D6143E">
          <w:t xml:space="preserve"> </w:t>
        </w:r>
      </w:ins>
      <w:ins w:id="929" w:author="Kateřina Rulfová" w:date="2025-04-30T23:03:00Z">
        <w:r>
          <w:fldChar w:fldCharType="begin"/>
        </w:r>
      </w:ins>
      <w:r w:rsidR="00483ED1">
        <w:instrText xml:space="preserve"> ADDIN EN.CITE &lt;EndNote&gt;&lt;Cite&gt;&lt;Author&gt;Padilla&lt;/Author&gt;&lt;Year&gt;2020&lt;/Year&gt;&lt;RecNum&gt;26&lt;/RecNum&gt;&lt;DisplayText&gt;[30]&lt;/DisplayText&gt;&lt;record&gt;&lt;rec-number&gt;26&lt;/rec-number&gt;&lt;foreign-keys&gt;&lt;key app="EN" db-id="epv0etvs2pfr99e5xxpv5027xe05stzr22vd" timestamp="1738933784"&gt;26&lt;/key&gt;&lt;/foreign-keys&gt;&lt;ref-type name="Conference Paper"&gt;47&lt;/ref-type&gt;&lt;contributors&gt;&lt;authors&gt;&lt;author&gt;Rafael Padilla&lt;/author&gt;&lt;author&gt;Sergio L. Netto&lt;/author&gt;&lt;author&gt;Eduardo A. B. da Silva&lt;/author&gt;&lt;/authors&gt;&lt;/contributors&gt;&lt;titles&gt;&lt;title&gt;A Survey on Performance Metrics forObject-Detection Algorithms&lt;/title&gt;&lt;secondary-title&gt;27th International Conference on Systems, Signals and Image Processing (IWSSIP)&lt;/secondary-title&gt;&lt;/titles&gt;&lt;dates&gt;&lt;year&gt;2020&lt;/year&gt;&lt;/dates&gt;&lt;pub-location&gt;ELECTR NETWORK&lt;/pub-location&gt;&lt;urls&gt;&lt;/urls&gt;&lt;/record&gt;&lt;/Cite&gt;&lt;/EndNote&gt;</w:instrText>
      </w:r>
      <w:ins w:id="930" w:author="Kateřina Rulfová" w:date="2025-04-30T23:03:00Z">
        <w:r>
          <w:fldChar w:fldCharType="separate"/>
        </w:r>
      </w:ins>
      <w:r w:rsidR="00483ED1">
        <w:rPr>
          <w:noProof/>
        </w:rPr>
        <w:t>[30]</w:t>
      </w:r>
      <w:ins w:id="931" w:author="Kateřina Rulfová" w:date="2025-04-30T23:03:00Z">
        <w:r>
          <w:fldChar w:fldCharType="end"/>
        </w:r>
        <w:r>
          <w:t>.</w:t>
        </w:r>
      </w:ins>
    </w:p>
    <w:p w14:paraId="3A95D887" w14:textId="77777777" w:rsidR="00D6143E" w:rsidRDefault="00D6143E" w:rsidP="00D6143E">
      <w:pPr>
        <w:keepNext/>
        <w:jc w:val="center"/>
        <w:rPr>
          <w:ins w:id="932" w:author="Kateřina Rulfová" w:date="2025-05-01T15:33:00Z"/>
        </w:rPr>
      </w:pPr>
      <w:commentRangeStart w:id="933"/>
      <w:ins w:id="934" w:author="Kateřina Rulfová" w:date="2025-05-01T15:33:00Z">
        <w:r>
          <w:rPr>
            <w:noProof/>
            <w:lang w:eastAsia="cs-CZ"/>
          </w:rPr>
          <w:drawing>
            <wp:inline distT="0" distB="0" distL="0" distR="0" wp14:anchorId="272FACF0" wp14:editId="6B0A4B4D">
              <wp:extent cx="3718560" cy="3605408"/>
              <wp:effectExtent l="0" t="0" r="0" b="0"/>
              <wp:docPr id="1575788097" name="Obrázek 3" descr="Obsah obrázku text, snímek obrazovky, diagram, Písmo&#10;&#10;Obsah vygenerovaný umělou inteligencí může být nesprávný.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1575788097" name="Obrázek 3" descr="Obsah obrázku text, snímek obrazovky, diagram, Písmo&#10;&#10;Obsah vygenerovaný umělou inteligencí může být nesprávný."/>
                      <pic:cNvPicPr>
                        <a:picLocks noChangeAspect="1" noChangeArrowheads="1"/>
                      </pic:cNvPicPr>
                    </pic:nvPicPr>
                    <pic:blipFill>
                      <a:blip r:embed="rId19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3743975" cy="3630050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pic:spPr>
                  </pic:pic>
                </a:graphicData>
              </a:graphic>
            </wp:inline>
          </w:drawing>
        </w:r>
      </w:ins>
      <w:commentRangeEnd w:id="933"/>
      <w:r w:rsidR="000521D4">
        <w:rPr>
          <w:rStyle w:val="Odkaznakoment"/>
        </w:rPr>
        <w:commentReference w:id="933"/>
      </w:r>
    </w:p>
    <w:p w14:paraId="22549D0C" w14:textId="085CD043" w:rsidR="00D6143E" w:rsidRDefault="00D6143E" w:rsidP="00D6143E">
      <w:pPr>
        <w:pStyle w:val="Titulek"/>
        <w:jc w:val="left"/>
        <w:rPr>
          <w:ins w:id="935" w:author="Kateřina Rulfová" w:date="2025-05-01T15:36:00Z"/>
        </w:rPr>
      </w:pPr>
      <w:ins w:id="936" w:author="Kateřina Rulfová" w:date="2025-05-01T15:33:00Z">
        <w:r>
          <w:rPr>
            <w:b/>
            <w:bCs w:val="0"/>
          </w:rPr>
          <w:t>O</w:t>
        </w:r>
        <w:r w:rsidRPr="008C6973">
          <w:rPr>
            <w:b/>
            <w:bCs w:val="0"/>
          </w:rPr>
          <w:t xml:space="preserve">br. </w:t>
        </w:r>
      </w:ins>
      <w:ins w:id="937" w:author="Ingr Jiri [2]" w:date="2025-05-02T20:09:00Z">
        <w:r w:rsidR="00F626E8">
          <w:rPr>
            <w:b/>
            <w:bCs w:val="0"/>
          </w:rPr>
          <w:fldChar w:fldCharType="begin"/>
        </w:r>
        <w:r w:rsidR="00F626E8">
          <w:rPr>
            <w:b/>
            <w:bCs w:val="0"/>
          </w:rPr>
          <w:instrText xml:space="preserve"> STYLEREF 1 \s </w:instrText>
        </w:r>
      </w:ins>
      <w:r w:rsidR="00F626E8">
        <w:rPr>
          <w:b/>
          <w:bCs w:val="0"/>
        </w:rPr>
        <w:fldChar w:fldCharType="separate"/>
      </w:r>
      <w:r w:rsidR="00F626E8">
        <w:rPr>
          <w:b/>
          <w:bCs w:val="0"/>
          <w:noProof/>
        </w:rPr>
        <w:t>2</w:t>
      </w:r>
      <w:ins w:id="938" w:author="Ingr Jiri [2]" w:date="2025-05-02T20:09:00Z">
        <w:r w:rsidR="00F626E8">
          <w:rPr>
            <w:b/>
            <w:bCs w:val="0"/>
          </w:rPr>
          <w:fldChar w:fldCharType="end"/>
        </w:r>
        <w:r w:rsidR="00F626E8">
          <w:rPr>
            <w:b/>
            <w:bCs w:val="0"/>
          </w:rPr>
          <w:t>.</w:t>
        </w:r>
        <w:r w:rsidR="00F626E8">
          <w:rPr>
            <w:b/>
            <w:bCs w:val="0"/>
          </w:rPr>
          <w:fldChar w:fldCharType="begin"/>
        </w:r>
        <w:r w:rsidR="00F626E8">
          <w:rPr>
            <w:b/>
            <w:bCs w:val="0"/>
          </w:rPr>
          <w:instrText xml:space="preserve"> SEQ obr. \* ARABIC \s 1 </w:instrText>
        </w:r>
      </w:ins>
      <w:r w:rsidR="00F626E8">
        <w:rPr>
          <w:b/>
          <w:bCs w:val="0"/>
        </w:rPr>
        <w:fldChar w:fldCharType="separate"/>
      </w:r>
      <w:ins w:id="939" w:author="Ingr Jiri [2]" w:date="2025-05-02T20:09:00Z">
        <w:r w:rsidR="00F626E8">
          <w:rPr>
            <w:b/>
            <w:bCs w:val="0"/>
            <w:noProof/>
          </w:rPr>
          <w:t>9</w:t>
        </w:r>
        <w:r w:rsidR="00F626E8">
          <w:rPr>
            <w:b/>
            <w:bCs w:val="0"/>
          </w:rPr>
          <w:fldChar w:fldCharType="end"/>
        </w:r>
      </w:ins>
      <w:ins w:id="940" w:author="Kateřina Rulfová" w:date="2025-05-01T15:33:00Z">
        <w:del w:id="941" w:author="Ingr Jiri [2]" w:date="2025-05-02T20:09:00Z">
          <w:r w:rsidDel="00F626E8">
            <w:rPr>
              <w:b/>
              <w:bCs w:val="0"/>
            </w:rPr>
            <w:fldChar w:fldCharType="begin"/>
          </w:r>
          <w:r w:rsidDel="00F626E8">
            <w:rPr>
              <w:b/>
              <w:bCs w:val="0"/>
            </w:rPr>
            <w:delInstrText xml:space="preserve"> STYLEREF 1 \s </w:delInstrText>
          </w:r>
          <w:r w:rsidDel="00F626E8">
            <w:rPr>
              <w:b/>
              <w:bCs w:val="0"/>
            </w:rPr>
            <w:fldChar w:fldCharType="separate"/>
          </w:r>
          <w:r w:rsidDel="00F626E8">
            <w:rPr>
              <w:b/>
              <w:bCs w:val="0"/>
              <w:noProof/>
            </w:rPr>
            <w:delText>2</w:delText>
          </w:r>
          <w:r w:rsidDel="00F626E8">
            <w:rPr>
              <w:b/>
              <w:bCs w:val="0"/>
            </w:rPr>
            <w:fldChar w:fldCharType="end"/>
          </w:r>
          <w:r w:rsidDel="00F626E8">
            <w:rPr>
              <w:b/>
              <w:bCs w:val="0"/>
            </w:rPr>
            <w:delText>.</w:delText>
          </w:r>
          <w:r w:rsidDel="00F626E8">
            <w:rPr>
              <w:b/>
              <w:bCs w:val="0"/>
            </w:rPr>
            <w:fldChar w:fldCharType="begin"/>
          </w:r>
          <w:r w:rsidDel="00F626E8">
            <w:rPr>
              <w:b/>
              <w:bCs w:val="0"/>
            </w:rPr>
            <w:delInstrText xml:space="preserve"> SEQ obr. \* ARABIC \s 1 </w:delInstrText>
          </w:r>
          <w:r w:rsidDel="00F626E8">
            <w:rPr>
              <w:b/>
              <w:bCs w:val="0"/>
            </w:rPr>
            <w:fldChar w:fldCharType="separate"/>
          </w:r>
          <w:r w:rsidDel="00F626E8">
            <w:rPr>
              <w:b/>
              <w:bCs w:val="0"/>
              <w:noProof/>
            </w:rPr>
            <w:delText>6</w:delText>
          </w:r>
          <w:r w:rsidDel="00F626E8">
            <w:rPr>
              <w:b/>
              <w:bCs w:val="0"/>
            </w:rPr>
            <w:fldChar w:fldCharType="end"/>
          </w:r>
        </w:del>
        <w:r>
          <w:t xml:space="preserve">: Ukázka </w:t>
        </w:r>
        <w:commentRangeStart w:id="942"/>
        <w:proofErr w:type="spellStart"/>
        <w:r>
          <w:t>Precision-Recall</w:t>
        </w:r>
        <w:proofErr w:type="spellEnd"/>
        <w:r>
          <w:t xml:space="preserve"> </w:t>
        </w:r>
        <w:proofErr w:type="spellStart"/>
        <w:r>
          <w:t>curve</w:t>
        </w:r>
        <w:proofErr w:type="spellEnd"/>
        <w:r>
          <w:t xml:space="preserve"> a plochy AP</w:t>
        </w:r>
        <w:commentRangeEnd w:id="942"/>
        <w:r>
          <w:rPr>
            <w:rStyle w:val="Odkaznakoment"/>
            <w:bCs w:val="0"/>
          </w:rPr>
          <w:commentReference w:id="942"/>
        </w:r>
      </w:ins>
    </w:p>
    <w:p w14:paraId="145A435C" w14:textId="56074221" w:rsidR="00D6143E" w:rsidRPr="00D6143E" w:rsidRDefault="00D6143E" w:rsidP="00D6143E">
      <w:pPr>
        <w:rPr>
          <w:ins w:id="943" w:author="Kateřina Rulfová" w:date="2025-04-30T23:03:00Z"/>
        </w:rPr>
      </w:pPr>
      <w:ins w:id="944" w:author="Kateřina Rulfová" w:date="2025-05-01T15:36:00Z">
        <w:r>
          <w:t xml:space="preserve">Zprůměrováním všech </w:t>
        </w:r>
        <m:oMath>
          <m:r>
            <w:rPr>
              <w:rFonts w:ascii="Cambria Math" w:hAnsi="Cambria Math"/>
            </w:rPr>
            <m:t>AP</m:t>
          </m:r>
        </m:oMath>
        <w:r>
          <w:t xml:space="preserve"> vzniká výsledná hodnota </w:t>
        </w:r>
        <m:oMath>
          <m:r>
            <w:rPr>
              <w:rFonts w:ascii="Cambria Math" w:hAnsi="Cambria Math"/>
            </w:rPr>
            <m:t>mAP</m:t>
          </m:r>
        </m:oMath>
        <w:r>
          <w:t xml:space="preserve"> zvaná mean Average Precision.</w:t>
        </w:r>
      </w:ins>
    </w:p>
    <w:p w14:paraId="373BDCAC" w14:textId="77777777" w:rsidR="0051395F" w:rsidRDefault="0051395F" w:rsidP="0051395F">
      <w:pPr>
        <w:pStyle w:val="Nzev"/>
        <w:rPr>
          <w:ins w:id="945" w:author="Kateřina Rulfová" w:date="2025-04-30T23:03:00Z"/>
        </w:rPr>
      </w:pPr>
      <w:ins w:id="946" w:author="Kateřina Rulfová" w:date="2025-04-30T23:03:00Z">
        <w:r>
          <w:lastRenderedPageBreak/>
          <w:t>mAP@50</w:t>
        </w:r>
      </w:ins>
    </w:p>
    <w:p w14:paraId="0E8D7EB1" w14:textId="77777777" w:rsidR="0051395F" w:rsidRDefault="0051395F" w:rsidP="0051395F">
      <w:pPr>
        <w:rPr>
          <w:ins w:id="947" w:author="Kateřina Rulfová" w:date="2025-04-30T23:03:00Z"/>
        </w:rPr>
      </w:pPr>
      <w:ins w:id="948" w:author="Kateřina Rulfová" w:date="2025-04-30T23:03:00Z">
        <w:r>
          <w:t xml:space="preserve">Běžné používanou metrikou pro vyhodnocování modelů AI je </w:t>
        </w:r>
        <m:oMath>
          <m:r>
            <w:rPr>
              <w:rFonts w:ascii="Cambria Math" w:hAnsi="Cambria Math"/>
            </w:rPr>
            <m:t>mAP@50</m:t>
          </m:r>
        </m:oMath>
        <w:r>
          <w:t xml:space="preserve">, kde označení </w:t>
        </w:r>
        <m:oMath>
          <m:r>
            <w:rPr>
              <w:rFonts w:ascii="Cambria Math" w:hAnsi="Cambria Math"/>
            </w:rPr>
            <m:t>@50</m:t>
          </m:r>
        </m:oMath>
        <w:r>
          <w:t xml:space="preserve"> udává, že za úspěšnou detekci se považuje taková predikce objektu, jejíž </w:t>
        </w:r>
        <m:oMath>
          <m:r>
            <w:rPr>
              <w:rFonts w:ascii="Cambria Math" w:hAnsi="Cambria Math"/>
            </w:rPr>
            <m:t>IoU</m:t>
          </m:r>
        </m:oMath>
        <w:r>
          <w:t xml:space="preserve"> překryvu s ground truth boxem je alespoň 50 %.</w:t>
        </w:r>
      </w:ins>
    </w:p>
    <w:p w14:paraId="6541F55C" w14:textId="77777777" w:rsidR="0051395F" w:rsidRDefault="0051395F" w:rsidP="0051395F">
      <w:pPr>
        <w:pStyle w:val="Nzev"/>
        <w:rPr>
          <w:ins w:id="949" w:author="Kateřina Rulfová" w:date="2025-04-30T23:03:00Z"/>
        </w:rPr>
      </w:pPr>
      <w:proofErr w:type="spellStart"/>
      <w:ins w:id="950" w:author="Kateřina Rulfová" w:date="2025-04-30T23:03:00Z">
        <w:r>
          <w:t>mAP</w:t>
        </w:r>
        <w:proofErr w:type="spellEnd"/>
        <w:r>
          <w:t>@[50:95]</w:t>
        </w:r>
      </w:ins>
    </w:p>
    <w:p w14:paraId="2E6EB8F1" w14:textId="77777777" w:rsidR="0051395F" w:rsidRPr="005148CB" w:rsidRDefault="0051395F" w:rsidP="0051395F">
      <w:pPr>
        <w:rPr>
          <w:ins w:id="951" w:author="Kateřina Rulfová" w:date="2025-04-30T23:03:00Z"/>
        </w:rPr>
      </w:pPr>
      <w:ins w:id="952" w:author="Kateřina Rulfová" w:date="2025-04-30T23:03:00Z">
        <w:r>
          <w:t xml:space="preserve">Další obvyklou metrikou je </w:t>
        </w:r>
        <m:oMath>
          <m:r>
            <w:rPr>
              <w:rFonts w:ascii="Cambria Math" w:hAnsi="Cambria Math"/>
            </w:rPr>
            <m:t>mAP@[50:95]</m:t>
          </m:r>
        </m:oMath>
        <w:r>
          <w:t xml:space="preserve">, která postupně vypočítá hodnoty </w:t>
        </w:r>
        <m:oMath>
          <m:r>
            <w:rPr>
              <w:rFonts w:ascii="Cambria Math" w:hAnsi="Cambria Math"/>
            </w:rPr>
            <m:t>mAP</m:t>
          </m:r>
        </m:oMath>
        <w:r>
          <w:t xml:space="preserve"> na deseti prazích úspěšnosti </w:t>
        </w:r>
        <m:oMath>
          <m:r>
            <w:rPr>
              <w:rFonts w:ascii="Cambria Math" w:hAnsi="Cambria Math"/>
            </w:rPr>
            <m:t>0,50;0,55;0,60;…;0,95</m:t>
          </m:r>
        </m:oMath>
        <w:r>
          <w:t xml:space="preserve"> a z průměrů dílčích hodnot vypočítá výslednou </w:t>
        </w:r>
        <m:oMath>
          <m:r>
            <w:rPr>
              <w:rFonts w:ascii="Cambria Math" w:hAnsi="Cambria Math"/>
            </w:rPr>
            <m:t>mAP@[50:95]</m:t>
          </m:r>
        </m:oMath>
        <w:r>
          <w:t xml:space="preserve">. Jedná se tedy o přísnější metriku oproti </w:t>
        </w:r>
        <m:oMath>
          <m:r>
            <w:rPr>
              <w:rFonts w:ascii="Cambria Math" w:hAnsi="Cambria Math"/>
            </w:rPr>
            <m:t>mAP@50</m:t>
          </m:r>
        </m:oMath>
        <w:r>
          <w:t>, kvůli vyšším nárokům na predikce modelu.</w:t>
        </w:r>
      </w:ins>
    </w:p>
    <w:p w14:paraId="7C40D9F0" w14:textId="77777777" w:rsidR="0051395F" w:rsidRPr="0051395F" w:rsidRDefault="0051395F">
      <w:pPr>
        <w:rPr>
          <w:ins w:id="953" w:author="Kateřina Rulfová" w:date="2025-04-30T22:57:00Z"/>
        </w:rPr>
        <w:pPrChange w:id="954" w:author="Kateřina Rulfová" w:date="2025-04-30T22:57:00Z">
          <w:pPr>
            <w:spacing w:after="0" w:line="240" w:lineRule="auto"/>
            <w:jc w:val="left"/>
          </w:pPr>
        </w:pPrChange>
      </w:pPr>
    </w:p>
    <w:p w14:paraId="467FE706" w14:textId="7C6D620E" w:rsidR="00D817BB" w:rsidRPr="00D817BB" w:rsidRDefault="00D817BB" w:rsidP="00D817BB">
      <w:pPr>
        <w:spacing w:after="0" w:line="240" w:lineRule="auto"/>
        <w:jc w:val="left"/>
      </w:pPr>
      <w:r>
        <w:br w:type="page"/>
      </w:r>
    </w:p>
    <w:p w14:paraId="53D366EE" w14:textId="77777777" w:rsidR="00136BAF" w:rsidRDefault="00566F26">
      <w:pPr>
        <w:pStyle w:val="Nadpis1"/>
        <w:tabs>
          <w:tab w:val="left" w:pos="432"/>
        </w:tabs>
        <w:rPr>
          <w:ins w:id="955" w:author="Ingr Jiri [2]" w:date="2025-04-29T21:39:00Z"/>
        </w:rPr>
      </w:pPr>
      <w:bookmarkStart w:id="956" w:name="__RefHeading__28_1490133149"/>
      <w:bookmarkStart w:id="957" w:name="_Toc151549803"/>
      <w:bookmarkStart w:id="958" w:name="_Toc198115579"/>
      <w:bookmarkEnd w:id="956"/>
      <w:r>
        <w:lastRenderedPageBreak/>
        <w:t>EXPERIMENTÁLNÍ ČÁST</w:t>
      </w:r>
      <w:bookmarkEnd w:id="957"/>
      <w:bookmarkEnd w:id="958"/>
    </w:p>
    <w:p w14:paraId="4E14FE46" w14:textId="72484F42" w:rsidR="003C4A72" w:rsidRDefault="003C4A72" w:rsidP="003C4A72">
      <w:pPr>
        <w:rPr>
          <w:ins w:id="959" w:author="Ingr Jiri [2]" w:date="2025-04-29T22:03:00Z"/>
        </w:rPr>
      </w:pPr>
      <w:ins w:id="960" w:author="Ingr Jiri [2]" w:date="2025-04-29T21:45:00Z">
        <w:r>
          <w:t xml:space="preserve">Při laryngoskopickém vyšetření je pořízen videozáznam </w:t>
        </w:r>
      </w:ins>
      <w:ins w:id="961" w:author="Ingr Jiri [2]" w:date="2025-04-29T21:46:00Z">
        <w:r>
          <w:t xml:space="preserve">oblasti </w:t>
        </w:r>
      </w:ins>
      <w:ins w:id="962" w:author="Ingr Jiri [2]" w:date="2025-04-29T21:45:00Z">
        <w:r>
          <w:t>hrtanu</w:t>
        </w:r>
      </w:ins>
      <w:ins w:id="963" w:author="Ingr Jiri [2]" w:date="2025-04-29T21:46:00Z">
        <w:r>
          <w:t xml:space="preserve">, pomocí něhož je následně vyhodnocován stav hlasivkového ústrojí pacienta. </w:t>
        </w:r>
      </w:ins>
      <w:ins w:id="964" w:author="Ingr Jiri [2]" w:date="2025-04-29T21:59:00Z">
        <w:r w:rsidR="00BE583C">
          <w:t>Tato práce</w:t>
        </w:r>
      </w:ins>
      <w:ins w:id="965" w:author="Ingr Jiri [2]" w:date="2025-04-29T22:00:00Z">
        <w:r w:rsidR="00BE583C">
          <w:t xml:space="preserve"> si klade za cíl</w:t>
        </w:r>
      </w:ins>
      <w:ins w:id="966" w:author="Ingr Jiri [2]" w:date="2025-04-29T21:47:00Z">
        <w:r>
          <w:t xml:space="preserve"> </w:t>
        </w:r>
      </w:ins>
      <w:ins w:id="967" w:author="Ingr Jiri [2]" w:date="2025-04-29T22:00:00Z">
        <w:r w:rsidR="00BE583C">
          <w:t xml:space="preserve">vytvořit </w:t>
        </w:r>
      </w:ins>
      <w:ins w:id="968" w:author="Ingr Jiri [2]" w:date="2025-04-29T21:47:00Z">
        <w:r>
          <w:t>model AI</w:t>
        </w:r>
      </w:ins>
      <w:ins w:id="969" w:author="Ingr Jiri [2]" w:date="2025-04-29T22:00:00Z">
        <w:r w:rsidR="00BE583C">
          <w:t>, který bude</w:t>
        </w:r>
      </w:ins>
      <w:ins w:id="970" w:author="Ingr Jiri [2]" w:date="2025-04-29T21:47:00Z">
        <w:r>
          <w:t xml:space="preserve"> </w:t>
        </w:r>
      </w:ins>
      <w:ins w:id="971" w:author="Ingr Jiri [2]" w:date="2025-04-29T22:00:00Z">
        <w:r w:rsidR="00BE583C">
          <w:t>schopen ident</w:t>
        </w:r>
      </w:ins>
      <w:ins w:id="972" w:author="Ingr Jiri [2]" w:date="2025-04-29T22:01:00Z">
        <w:r w:rsidR="00BE583C">
          <w:t xml:space="preserve">ifikovat </w:t>
        </w:r>
      </w:ins>
      <w:ins w:id="973" w:author="Ingr Jiri [2]" w:date="2025-04-29T21:47:00Z">
        <w:r>
          <w:t xml:space="preserve">a správně detekovat </w:t>
        </w:r>
      </w:ins>
      <w:ins w:id="974" w:author="Ingr Jiri [2]" w:date="2025-04-29T21:48:00Z">
        <w:r w:rsidR="00BB2E7B">
          <w:t>několik částí</w:t>
        </w:r>
      </w:ins>
      <w:ins w:id="975" w:author="Ingr Jiri [2]" w:date="2025-04-29T21:47:00Z">
        <w:r>
          <w:t xml:space="preserve"> hlasivek</w:t>
        </w:r>
      </w:ins>
      <w:ins w:id="976" w:author="Ingr Jiri [2]" w:date="2025-04-29T21:48:00Z">
        <w:r w:rsidR="00BB2E7B">
          <w:t xml:space="preserve"> </w:t>
        </w:r>
      </w:ins>
      <w:ins w:id="977" w:author="Ingr Jiri [2]" w:date="2025-04-29T21:49:00Z">
        <w:r w:rsidR="00BB2E7B">
          <w:t>zachycených</w:t>
        </w:r>
      </w:ins>
      <w:ins w:id="978" w:author="Ingr Jiri [2]" w:date="2025-04-29T21:48:00Z">
        <w:r w:rsidR="00BB2E7B">
          <w:t xml:space="preserve"> na záznamu</w:t>
        </w:r>
      </w:ins>
      <w:ins w:id="979" w:author="Ingr Jiri [2]" w:date="2025-04-29T22:03:00Z">
        <w:r w:rsidR="00BE583C">
          <w:t>,</w:t>
        </w:r>
      </w:ins>
      <w:ins w:id="980" w:author="Ingr Jiri [2]" w:date="2025-04-29T22:01:00Z">
        <w:r w:rsidR="00BE583C">
          <w:t xml:space="preserve"> a to</w:t>
        </w:r>
      </w:ins>
      <w:ins w:id="981" w:author="Ingr Jiri [2]" w:date="2025-04-29T21:48:00Z">
        <w:r w:rsidR="00BB2E7B">
          <w:t xml:space="preserve"> </w:t>
        </w:r>
      </w:ins>
      <w:ins w:id="982" w:author="Ingr Jiri [2]" w:date="2025-04-29T21:51:00Z">
        <w:r w:rsidR="00BB2E7B">
          <w:t>jak v</w:t>
        </w:r>
      </w:ins>
      <w:ins w:id="983" w:author="Ingr Jiri [2]" w:date="2025-04-29T22:01:00Z">
        <w:r w:rsidR="00BE583C">
          <w:t> </w:t>
        </w:r>
      </w:ins>
      <w:ins w:id="984" w:author="Ingr Jiri [2]" w:date="2025-04-29T21:51:00Z">
        <w:r w:rsidR="00BB2E7B">
          <w:t xml:space="preserve">případě </w:t>
        </w:r>
      </w:ins>
      <w:ins w:id="985" w:author="Ingr Jiri [2]" w:date="2025-04-29T22:01:00Z">
        <w:r w:rsidR="00BE583C">
          <w:t>zdravého stavu</w:t>
        </w:r>
      </w:ins>
      <w:ins w:id="986" w:author="Ingr Jiri [2]" w:date="2025-04-29T21:52:00Z">
        <w:r w:rsidR="00BB2E7B">
          <w:t>, tak v</w:t>
        </w:r>
      </w:ins>
      <w:ins w:id="987" w:author="Ingr Jiri [2]" w:date="2025-04-29T22:01:00Z">
        <w:r w:rsidR="00BE583C">
          <w:t> </w:t>
        </w:r>
      </w:ins>
      <w:ins w:id="988" w:author="Ingr Jiri [2]" w:date="2025-04-29T21:52:00Z">
        <w:r w:rsidR="00BB2E7B">
          <w:t>případě</w:t>
        </w:r>
      </w:ins>
      <w:ins w:id="989" w:author="Ingr Jiri [2]" w:date="2025-04-29T22:01:00Z">
        <w:r w:rsidR="00BE583C">
          <w:t xml:space="preserve"> př</w:t>
        </w:r>
      </w:ins>
      <w:ins w:id="990" w:author="Ingr Jiri [2]" w:date="2025-04-29T22:02:00Z">
        <w:r w:rsidR="00BE583C">
          <w:t>ítomnosti vizuálně patrných patologických změn, například zánětů či nádorových útvarů.</w:t>
        </w:r>
      </w:ins>
    </w:p>
    <w:p w14:paraId="30A64BAD" w14:textId="1075C3EC" w:rsidR="00BE583C" w:rsidRDefault="00BE583C" w:rsidP="003C4A72">
      <w:pPr>
        <w:rPr>
          <w:ins w:id="991" w:author="Ingr Jiri [2]" w:date="2025-04-29T22:17:00Z"/>
        </w:rPr>
      </w:pPr>
      <w:ins w:id="992" w:author="Ingr Jiri [2]" w:date="2025-04-29T22:04:00Z">
        <w:r>
          <w:t xml:space="preserve">K vytvoření modelu AI pro detekci objektů v obrazech </w:t>
        </w:r>
      </w:ins>
      <w:ins w:id="993" w:author="Ingr Jiri [2]" w:date="2025-04-29T22:05:00Z">
        <w:r>
          <w:t>byl použit algoritmus YOLO, který patří do kategorie</w:t>
        </w:r>
      </w:ins>
      <w:ins w:id="994" w:author="Ingr Jiri [2]" w:date="2025-04-29T22:06:00Z">
        <w:r>
          <w:t xml:space="preserve"> učení s učitelem, kdy se model trénuje na datech, která </w:t>
        </w:r>
      </w:ins>
      <w:ins w:id="995" w:author="Ingr Jiri [2]" w:date="2025-04-29T22:08:00Z">
        <w:r w:rsidR="001310BE">
          <w:t>obsahují,</w:t>
        </w:r>
      </w:ins>
      <w:ins w:id="996" w:author="Ingr Jiri [2]" w:date="2025-04-29T22:06:00Z">
        <w:r>
          <w:t xml:space="preserve"> jak vstupní obraz</w:t>
        </w:r>
      </w:ins>
      <w:ins w:id="997" w:author="Ingr Jiri [2]" w:date="2025-04-29T22:07:00Z">
        <w:r>
          <w:t>, tak i odpovídající anotace objektů.</w:t>
        </w:r>
      </w:ins>
      <w:ins w:id="998" w:author="Ingr Jiri [2]" w:date="2025-04-29T22:08:00Z">
        <w:r w:rsidR="001310BE">
          <w:t xml:space="preserve"> </w:t>
        </w:r>
      </w:ins>
      <w:ins w:id="999" w:author="Ingr Jiri [2]" w:date="2025-04-29T22:15:00Z">
        <w:r w:rsidR="001310BE" w:rsidRPr="001310BE">
          <w:t xml:space="preserve">Algoritmus YOLO byl zvolen zejména pro svou vysokou rychlost a efektivitu při detekci objektů v obraze. Na rozdíl od tradičních detekčních metod, které analyzují jednotlivé části obrazu postupně, YOLO zpracovává </w:t>
        </w:r>
      </w:ins>
      <w:ins w:id="1000" w:author="Ingr Jiri [2]" w:date="2025-04-29T22:16:00Z">
        <w:r w:rsidR="001310BE">
          <w:t xml:space="preserve">celý obraz </w:t>
        </w:r>
      </w:ins>
      <w:ins w:id="1001" w:author="Ingr Jiri [2]" w:date="2025-04-29T22:15:00Z">
        <w:r w:rsidR="001310BE" w:rsidRPr="001310BE">
          <w:t xml:space="preserve">v rámci jednoho průchodu neuronovou sítí. Tento přístup nejen významně zrychluje detekci, ale zároveň umožňuje dosažení velmi dobré přesnosti v reálném čase. Díky této vlastnosti je YOLO ideálním kandidátem pro </w:t>
        </w:r>
      </w:ins>
      <w:ins w:id="1002" w:author="Ingr Jiri [2]" w:date="2025-04-29T22:16:00Z">
        <w:r w:rsidR="001310BE">
          <w:t>medicínské aplik</w:t>
        </w:r>
      </w:ins>
      <w:ins w:id="1003" w:author="Ingr Jiri [2]" w:date="2025-04-29T22:17:00Z">
        <w:r w:rsidR="001310BE">
          <w:t>ace</w:t>
        </w:r>
      </w:ins>
      <w:ins w:id="1004" w:author="Ingr Jiri [2]" w:date="2025-04-29T22:15:00Z">
        <w:r w:rsidR="001310BE" w:rsidRPr="001310BE">
          <w:t>, kde je klíčová kombinace rychlosti a spolehlivosti, jako je právě automatizovaná analýza videí z</w:t>
        </w:r>
      </w:ins>
      <w:ins w:id="1005" w:author="Ingr Jiri [2]" w:date="2025-04-29T22:17:00Z">
        <w:r w:rsidR="001310BE">
          <w:t xml:space="preserve"> laryngoskopických </w:t>
        </w:r>
      </w:ins>
      <w:ins w:id="1006" w:author="Ingr Jiri [2]" w:date="2025-04-29T22:15:00Z">
        <w:r w:rsidR="001310BE" w:rsidRPr="001310BE">
          <w:t>vyšetření.</w:t>
        </w:r>
      </w:ins>
    </w:p>
    <w:p w14:paraId="13AF9A24" w14:textId="7D2F035A" w:rsidR="00586F5C" w:rsidRDefault="00586F5C" w:rsidP="003C4A72">
      <w:pPr>
        <w:rPr>
          <w:ins w:id="1007" w:author="Ingr Jiri [2]" w:date="2025-04-29T21:53:00Z"/>
        </w:rPr>
      </w:pPr>
      <w:ins w:id="1008" w:author="Ingr Jiri [2]" w:date="2025-04-29T22:18:00Z">
        <w:r>
          <w:t>Nedílnou součástí vytvoření modelu AI pro detekci částí hlasivek</w:t>
        </w:r>
      </w:ins>
      <w:ins w:id="1009" w:author="Ingr Jiri [2]" w:date="2025-04-29T22:19:00Z">
        <w:r>
          <w:t xml:space="preserve"> je příprava</w:t>
        </w:r>
      </w:ins>
      <w:ins w:id="1010" w:author="Ingr Jiri [2]" w:date="2025-04-29T22:20:00Z">
        <w:r>
          <w:t xml:space="preserve"> </w:t>
        </w:r>
      </w:ins>
      <w:ins w:id="1011" w:author="Ingr Jiri [2]" w:date="2025-04-29T22:19:00Z">
        <w:r>
          <w:t>vstupn</w:t>
        </w:r>
      </w:ins>
      <w:ins w:id="1012" w:author="Ingr Jiri [2]" w:date="2025-04-29T22:21:00Z">
        <w:r>
          <w:t>ích</w:t>
        </w:r>
      </w:ins>
      <w:ins w:id="1013" w:author="Ingr Jiri [2]" w:date="2025-04-29T22:19:00Z">
        <w:r>
          <w:t xml:space="preserve"> </w:t>
        </w:r>
      </w:ins>
      <w:ins w:id="1014" w:author="Ingr Jiri [2]" w:date="2025-04-29T22:21:00Z">
        <w:r>
          <w:t>dat</w:t>
        </w:r>
      </w:ins>
      <w:ins w:id="1015" w:author="Ingr Jiri [2]" w:date="2025-04-29T22:19:00Z">
        <w:r>
          <w:t>, anotace sledovaných objektů</w:t>
        </w:r>
      </w:ins>
      <w:ins w:id="1016" w:author="Ingr Jiri [2]" w:date="2025-04-29T22:20:00Z">
        <w:r>
          <w:t xml:space="preserve"> a volba správného rozložení da</w:t>
        </w:r>
      </w:ins>
      <w:ins w:id="1017" w:author="Ingr Jiri [2]" w:date="2025-04-29T22:21:00Z">
        <w:r>
          <w:t>tasetu</w:t>
        </w:r>
      </w:ins>
      <w:ins w:id="1018" w:author="Ingr Jiri [2]" w:date="2025-04-29T22:20:00Z">
        <w:r>
          <w:t xml:space="preserve"> pro trénink</w:t>
        </w:r>
      </w:ins>
      <w:ins w:id="1019" w:author="Ingr Jiri [2]" w:date="2025-04-29T22:21:00Z">
        <w:r>
          <w:t xml:space="preserve"> tak, aby data poskytn</w:t>
        </w:r>
      </w:ins>
      <w:ins w:id="1020" w:author="Ingr Jiri [2]" w:date="2025-04-29T22:22:00Z">
        <w:r>
          <w:t xml:space="preserve">utá modelu co nejlépe vystihovala reálnou situaci a </w:t>
        </w:r>
      </w:ins>
      <w:ins w:id="1021" w:author="Ingr Jiri [2]" w:date="2025-04-29T22:23:00Z">
        <w:r>
          <w:t xml:space="preserve">dobře </w:t>
        </w:r>
      </w:ins>
      <w:ins w:id="1022" w:author="Ingr Jiri [2]" w:date="2025-04-29T22:22:00Z">
        <w:r>
          <w:t>model</w:t>
        </w:r>
      </w:ins>
      <w:ins w:id="1023" w:author="Ingr Jiri [2]" w:date="2025-04-29T22:23:00Z">
        <w:r>
          <w:t xml:space="preserve"> připravila na jeho využití v praxi. </w:t>
        </w:r>
      </w:ins>
      <w:ins w:id="1024" w:author="Ingr Jiri [2]" w:date="2025-04-29T22:24:00Z">
        <w:r>
          <w:t xml:space="preserve">V další </w:t>
        </w:r>
      </w:ins>
      <w:ins w:id="1025" w:author="Ingr Jiri [2]" w:date="2025-04-29T22:25:00Z">
        <w:r>
          <w:t xml:space="preserve">fázi je </w:t>
        </w:r>
      </w:ins>
      <w:ins w:id="1026" w:author="Ingr Jiri [2]" w:date="2025-04-29T22:27:00Z">
        <w:r>
          <w:t xml:space="preserve">YOLO </w:t>
        </w:r>
      </w:ins>
      <w:ins w:id="1027" w:author="Ingr Jiri [2]" w:date="2025-04-29T22:25:00Z">
        <w:r>
          <w:t>model</w:t>
        </w:r>
      </w:ins>
      <w:ins w:id="1028" w:author="Ingr Jiri [2]" w:date="2025-04-29T22:26:00Z">
        <w:r>
          <w:t xml:space="preserve"> trénován </w:t>
        </w:r>
      </w:ins>
      <w:ins w:id="1029" w:author="Ingr Jiri [2]" w:date="2025-04-29T22:25:00Z">
        <w:r>
          <w:t xml:space="preserve">na </w:t>
        </w:r>
      </w:ins>
      <w:ins w:id="1030" w:author="Ingr Jiri [2]" w:date="2025-04-29T22:26:00Z">
        <w:r>
          <w:t xml:space="preserve">vytvořeném vstupním datasetu </w:t>
        </w:r>
      </w:ins>
      <w:ins w:id="1031" w:author="Ingr Jiri [2]" w:date="2025-04-29T22:25:00Z">
        <w:r>
          <w:t xml:space="preserve">a </w:t>
        </w:r>
      </w:ins>
      <w:ins w:id="1032" w:author="Ingr Jiri [2]" w:date="2025-04-29T22:26:00Z">
        <w:r>
          <w:t xml:space="preserve">souběžně </w:t>
        </w:r>
      </w:ins>
      <w:ins w:id="1033" w:author="Ingr Jiri [2]" w:date="2025-04-29T22:27:00Z">
        <w:r>
          <w:t xml:space="preserve">je prováděna optimalizace jeho </w:t>
        </w:r>
        <w:proofErr w:type="spellStart"/>
        <w:r>
          <w:t>hyperparametrů</w:t>
        </w:r>
        <w:proofErr w:type="spellEnd"/>
        <w:r>
          <w:t xml:space="preserve"> pro dosažení </w:t>
        </w:r>
      </w:ins>
      <w:ins w:id="1034" w:author="Ingr Jiri [2]" w:date="2025-04-29T22:28:00Z">
        <w:r>
          <w:t>co nejpřesnější detekce.</w:t>
        </w:r>
      </w:ins>
    </w:p>
    <w:p w14:paraId="46638F8F" w14:textId="33DD64A1" w:rsidR="00BB2E7B" w:rsidRPr="003C4A72" w:rsidDel="00BE583C" w:rsidRDefault="00BB2E7B">
      <w:pPr>
        <w:rPr>
          <w:del w:id="1035" w:author="Ingr Jiri [2]" w:date="2025-04-29T22:03:00Z"/>
        </w:rPr>
        <w:pPrChange w:id="1036" w:author="Ingr Jiri [2]" w:date="2025-04-29T21:56:00Z">
          <w:pPr>
            <w:pStyle w:val="Nadpis1"/>
            <w:tabs>
              <w:tab w:val="left" w:pos="432"/>
            </w:tabs>
          </w:pPr>
        </w:pPrChange>
      </w:pPr>
      <w:bookmarkStart w:id="1037" w:name="_Toc196898585"/>
      <w:bookmarkStart w:id="1038" w:name="_Toc196943493"/>
      <w:bookmarkStart w:id="1039" w:name="_Toc196943539"/>
      <w:bookmarkStart w:id="1040" w:name="_Toc196943588"/>
      <w:bookmarkStart w:id="1041" w:name="_Toc198115580"/>
      <w:bookmarkEnd w:id="1037"/>
      <w:bookmarkEnd w:id="1038"/>
      <w:bookmarkEnd w:id="1039"/>
      <w:bookmarkEnd w:id="1040"/>
      <w:bookmarkEnd w:id="1041"/>
    </w:p>
    <w:p w14:paraId="432E13DB" w14:textId="0988549B" w:rsidR="005E7D6E" w:rsidDel="003C4A72" w:rsidRDefault="005E7D6E" w:rsidP="005E7D6E">
      <w:pPr>
        <w:rPr>
          <w:del w:id="1042" w:author="Ingr Jiri [2]" w:date="2025-04-29T21:38:00Z"/>
        </w:rPr>
      </w:pPr>
      <w:del w:id="1043" w:author="Ingr Jiri [2]" w:date="2025-04-29T21:38:00Z">
        <w:r w:rsidDel="003C4A72">
          <w:delText xml:space="preserve">Cílem práce je vytvoření modelu umělé inteligence schopného detekovat objekty ve snímcích z laryngoskopického vyšetření. Laryngoskopie je lékařská metoda sloužící </w:delText>
        </w:r>
        <w:r w:rsidR="00193653" w:rsidDel="003C4A72">
          <w:delText xml:space="preserve">k </w:delText>
        </w:r>
        <w:r w:rsidR="0031199F" w:rsidDel="003C4A72">
          <w:delText>diagnostice</w:delText>
        </w:r>
        <w:r w:rsidDel="003C4A72">
          <w:delText xml:space="preserve"> oblasti hrtanu. Používá se v případě problému </w:delText>
        </w:r>
        <w:r w:rsidR="0031199F" w:rsidDel="003C4A72">
          <w:delText xml:space="preserve">s </w:delText>
        </w:r>
        <w:r w:rsidDel="003C4A72">
          <w:delText xml:space="preserve">dýcháním, chronickým kašlem, </w:delText>
        </w:r>
        <w:r w:rsidR="0031199F" w:rsidDel="003C4A72">
          <w:delText>problémy s hlasem nebo při přítomnosti zánětů a nádorů v okolí hlasivek.</w:delText>
        </w:r>
        <w:r w:rsidDel="003C4A72">
          <w:delText xml:space="preserve"> Postiženému pacientovi je do hrtanu zavedena kamera, která pořídí videozáznam </w:delText>
        </w:r>
        <w:r w:rsidR="00193653" w:rsidDel="003C4A72">
          <w:delText>okolí hlasivek</w:delText>
        </w:r>
        <w:r w:rsidR="002557A5" w:rsidDel="003C4A72">
          <w:delText>, n</w:delText>
        </w:r>
        <w:r w:rsidR="00193653" w:rsidDel="003C4A72">
          <w:delText xml:space="preserve">ásledně dochází k posouzení snímané oblasti lékařem. Toto vyhodnocení je velmi subjektivní, závisí na znalostech a schopnostech lékaře a zejména v hraničních </w:delText>
        </w:r>
        <w:r w:rsidR="002557A5" w:rsidDel="003C4A72">
          <w:delText>případech</w:delText>
        </w:r>
        <w:r w:rsidR="00193653" w:rsidDel="003C4A72">
          <w:delText xml:space="preserve"> se </w:delText>
        </w:r>
        <w:r w:rsidR="002557A5" w:rsidDel="003C4A72">
          <w:delText>může v závislosti na posuzující osobě diagnóza hlasivek</w:delText>
        </w:r>
        <w:r w:rsidR="00193653" w:rsidDel="003C4A72">
          <w:delText xml:space="preserve"> </w:delText>
        </w:r>
        <w:r w:rsidR="002557A5" w:rsidDel="003C4A72">
          <w:delText>lišit</w:delText>
        </w:r>
        <w:r w:rsidR="00193653" w:rsidDel="003C4A72">
          <w:delText>.</w:delText>
        </w:r>
        <w:bookmarkStart w:id="1044" w:name="_Toc196898586"/>
        <w:bookmarkStart w:id="1045" w:name="_Toc196943494"/>
        <w:bookmarkStart w:id="1046" w:name="_Toc196943540"/>
        <w:bookmarkStart w:id="1047" w:name="_Toc196943589"/>
        <w:bookmarkStart w:id="1048" w:name="_Toc198115581"/>
        <w:bookmarkEnd w:id="1044"/>
        <w:bookmarkEnd w:id="1045"/>
        <w:bookmarkEnd w:id="1046"/>
        <w:bookmarkEnd w:id="1047"/>
        <w:bookmarkEnd w:id="1048"/>
      </w:del>
    </w:p>
    <w:p w14:paraId="74C3FFA3" w14:textId="68637673" w:rsidR="00193653" w:rsidDel="003C4A72" w:rsidRDefault="00193653" w:rsidP="005E7D6E">
      <w:pPr>
        <w:rPr>
          <w:del w:id="1049" w:author="Ingr Jiri [2]" w:date="2025-04-29T21:38:00Z"/>
        </w:rPr>
      </w:pPr>
      <w:del w:id="1050" w:author="Ingr Jiri [2]" w:date="2025-04-29T21:38:00Z">
        <w:r w:rsidDel="003C4A72">
          <w:delText xml:space="preserve">Detekce hlasivek využívající metod zpracování obrazu pomocí umělé inteligence má </w:delText>
        </w:r>
        <w:r w:rsidR="000D504F" w:rsidDel="003C4A72">
          <w:delText xml:space="preserve">za </w:delText>
        </w:r>
        <w:r w:rsidDel="003C4A72">
          <w:delText xml:space="preserve">cíl posloužit jako první krok k objektivizaci laryngoskopického vyšetření. Na základě vytvořeného modelu </w:delText>
        </w:r>
      </w:del>
      <w:del w:id="1051" w:author="Ingr Jiri [2]" w:date="2025-04-29T14:23:00Z">
        <w:r w:rsidDel="005E19F4">
          <w:delText>umělé inteligence</w:delText>
        </w:r>
      </w:del>
      <w:del w:id="1052" w:author="Ingr Jiri [2]" w:date="2025-04-29T21:38:00Z">
        <w:r w:rsidDel="003C4A72">
          <w:delText xml:space="preserve"> </w:delText>
        </w:r>
      </w:del>
      <w:del w:id="1053" w:author="Ingr Jiri [2]" w:date="2025-04-29T14:20:00Z">
        <w:r w:rsidDel="000778DF">
          <w:delText>je</w:delText>
        </w:r>
      </w:del>
      <w:del w:id="1054" w:author="Ingr Jiri [2]" w:date="2025-04-29T21:38:00Z">
        <w:r w:rsidDel="003C4A72">
          <w:delText xml:space="preserve"> v budoucnu možné posuzovat vady (např. nedomykavost chlopní hlasivek) </w:delText>
        </w:r>
        <w:r w:rsidR="000D504F" w:rsidDel="003C4A72">
          <w:delText xml:space="preserve">počítačově. V návaznosti na tuto práci </w:delText>
        </w:r>
      </w:del>
      <w:del w:id="1055" w:author="Ingr Jiri [2]" w:date="2025-04-29T14:21:00Z">
        <w:r w:rsidR="000D504F" w:rsidDel="000778DF">
          <w:delText>lze v budoucnu vytvořit</w:delText>
        </w:r>
      </w:del>
      <w:del w:id="1056" w:author="Ingr Jiri [2]" w:date="2025-04-29T21:38:00Z">
        <w:r w:rsidR="000D504F" w:rsidDel="003C4A72">
          <w:delText xml:space="preserve"> </w:delText>
        </w:r>
      </w:del>
      <w:del w:id="1057" w:author="Ingr Jiri [2]" w:date="2025-04-29T14:22:00Z">
        <w:r w:rsidR="000D504F" w:rsidDel="005E19F4">
          <w:delText>další</w:delText>
        </w:r>
        <w:r w:rsidR="00F12B64" w:rsidDel="005E19F4">
          <w:delText xml:space="preserve"> uměle inteligentní</w:delText>
        </w:r>
        <w:r w:rsidR="000D504F" w:rsidDel="005E19F4">
          <w:delText xml:space="preserve"> </w:delText>
        </w:r>
      </w:del>
      <w:del w:id="1058" w:author="Ingr Jiri [2]" w:date="2025-04-29T21:38:00Z">
        <w:r w:rsidR="000D504F" w:rsidDel="003C4A72">
          <w:delText>model</w:delText>
        </w:r>
        <w:r w:rsidR="00F12B64" w:rsidDel="003C4A72">
          <w:delText>y</w:delText>
        </w:r>
        <w:r w:rsidR="000D504F" w:rsidDel="003C4A72">
          <w:delText xml:space="preserve"> detekující nádory a záněty vyskytující se na hlasivkách. Softwarovým vyhodnocením v průběhu laryngoskopie by došlo k</w:delText>
        </w:r>
        <w:r w:rsidR="00F12B64" w:rsidDel="003C4A72">
          <w:delText>romě</w:delText>
        </w:r>
        <w:r w:rsidR="000D504F" w:rsidDel="003C4A72">
          <w:delText> objektivizac</w:delText>
        </w:r>
        <w:r w:rsidR="00F12B64" w:rsidDel="003C4A72">
          <w:delText>e také ke</w:delText>
        </w:r>
        <w:r w:rsidR="000D504F" w:rsidDel="003C4A72">
          <w:delText xml:space="preserve"> značnému urychlení průběhu vyšetření. Vyhodnocení by mohlo probíhat v reálném čase přímo v průběhu vyšetření.</w:delText>
        </w:r>
        <w:bookmarkStart w:id="1059" w:name="_Toc196898587"/>
        <w:bookmarkStart w:id="1060" w:name="_Toc196943495"/>
        <w:bookmarkStart w:id="1061" w:name="_Toc196943541"/>
        <w:bookmarkStart w:id="1062" w:name="_Toc196943590"/>
        <w:bookmarkStart w:id="1063" w:name="_Toc198115582"/>
        <w:bookmarkEnd w:id="1059"/>
        <w:bookmarkEnd w:id="1060"/>
        <w:bookmarkEnd w:id="1061"/>
        <w:bookmarkEnd w:id="1062"/>
        <w:bookmarkEnd w:id="1063"/>
      </w:del>
    </w:p>
    <w:p w14:paraId="711A9761" w14:textId="08B4E3AD" w:rsidR="005E7D6E" w:rsidRDefault="005E7D6E" w:rsidP="005E7D6E">
      <w:pPr>
        <w:pStyle w:val="Nadpis2"/>
      </w:pPr>
      <w:bookmarkStart w:id="1064" w:name="_Ref196424666"/>
      <w:bookmarkStart w:id="1065" w:name="_Toc198115583"/>
      <w:r>
        <w:t>Dataset</w:t>
      </w:r>
      <w:bookmarkEnd w:id="1064"/>
      <w:bookmarkEnd w:id="1065"/>
    </w:p>
    <w:p w14:paraId="7081D3B6" w14:textId="668B80DC" w:rsidR="005E7D6E" w:rsidRDefault="000D504F" w:rsidP="005E7D6E">
      <w:r>
        <w:t>Jako vstupní dataset byly použity několika sekundové záznamy z laryngoskopických vyšetření</w:t>
      </w:r>
      <w:r w:rsidR="00492B50">
        <w:t>, kde každé video pochází z vyšetření jiného pacienta.</w:t>
      </w:r>
      <w:r w:rsidR="00AB2055" w:rsidRPr="00AB2055">
        <w:t xml:space="preserve"> </w:t>
      </w:r>
      <w:commentRangeStart w:id="1066"/>
      <w:r w:rsidR="00AB2055" w:rsidRPr="00AB2055">
        <w:t>Dataset byl získán ve spolupráci s Fakultní nemocnicí Královské Vinohrady, která poskytla potřebné obrazové materiály pro analýzu.</w:t>
      </w:r>
      <w:r w:rsidR="00492B50">
        <w:t xml:space="preserve"> </w:t>
      </w:r>
      <w:commentRangeEnd w:id="1066"/>
      <w:r w:rsidR="00AB2055">
        <w:rPr>
          <w:rStyle w:val="Odkaznakoment"/>
        </w:rPr>
        <w:commentReference w:id="1066"/>
      </w:r>
      <w:r w:rsidR="00492B50">
        <w:t>Do datasetu byli zahrnut</w:t>
      </w:r>
      <w:r w:rsidR="0005406E">
        <w:t>i</w:t>
      </w:r>
      <w:r w:rsidR="00492B50">
        <w:t xml:space="preserve"> jak zdraví pacienti, tak pacienti s </w:t>
      </w:r>
      <w:r w:rsidR="00F12B64">
        <w:t>určitým</w:t>
      </w:r>
      <w:r w:rsidR="00492B50">
        <w:t xml:space="preserve"> postižení</w:t>
      </w:r>
      <w:r w:rsidR="00F12B64">
        <w:t>m</w:t>
      </w:r>
      <w:r w:rsidR="00492B50">
        <w:t xml:space="preserve"> hlasivek. Videa byl</w:t>
      </w:r>
      <w:r w:rsidR="0005406E">
        <w:t>a</w:t>
      </w:r>
      <w:r w:rsidR="00492B50">
        <w:t xml:space="preserve"> pořízen</w:t>
      </w:r>
      <w:r w:rsidR="0005406E">
        <w:t>a</w:t>
      </w:r>
      <w:r w:rsidR="00492B50">
        <w:t xml:space="preserve"> ze dvou různých kamer, což zvyšuje variabilitu datasetu a poskytuje záznamy v</w:t>
      </w:r>
      <w:r w:rsidR="00F12B64">
        <w:t xml:space="preserve"> různých kvalitách </w:t>
      </w:r>
      <w:r w:rsidR="00492B50">
        <w:t>rozlišení. T</w:t>
      </w:r>
      <w:r w:rsidR="0005406E">
        <w:t>ato</w:t>
      </w:r>
      <w:r w:rsidR="00492B50">
        <w:t xml:space="preserve"> videa byl</w:t>
      </w:r>
      <w:r w:rsidR="0005406E">
        <w:t>a</w:t>
      </w:r>
      <w:r w:rsidR="00492B50">
        <w:t xml:space="preserve"> </w:t>
      </w:r>
      <w:r w:rsidR="00492B50" w:rsidRPr="00FA20ED">
        <w:t>rozdělen</w:t>
      </w:r>
      <w:r w:rsidR="0005406E" w:rsidRPr="00FA20ED">
        <w:t>a</w:t>
      </w:r>
      <w:r w:rsidR="00AB2055">
        <w:t xml:space="preserve"> na snímky, ve kterých </w:t>
      </w:r>
      <w:r w:rsidR="00492B50" w:rsidRPr="00FA20ED">
        <w:t>byly</w:t>
      </w:r>
      <w:r w:rsidR="00441F4F">
        <w:t xml:space="preserve"> vyznačeny </w:t>
      </w:r>
      <w:r w:rsidR="00492B50">
        <w:t>jednotlivé části hlasivek.</w:t>
      </w:r>
    </w:p>
    <w:p w14:paraId="3992907C" w14:textId="7485569F" w:rsidR="000D504F" w:rsidRDefault="00597EC5" w:rsidP="005E7D6E">
      <w:r>
        <w:t>D</w:t>
      </w:r>
      <w:r w:rsidR="00997221">
        <w:t xml:space="preserve">ataset se skládá </w:t>
      </w:r>
      <w:r w:rsidR="00F12B64">
        <w:t>laryngoskopických videozáznamů oblasti hrtanu různých délek</w:t>
      </w:r>
      <w:r w:rsidR="003B6844">
        <w:t xml:space="preserve"> (do 60 sekund)</w:t>
      </w:r>
      <w:r w:rsidR="00F12B64">
        <w:t xml:space="preserve"> </w:t>
      </w:r>
      <w:r w:rsidR="003B6844">
        <w:t xml:space="preserve">pocházejících od </w:t>
      </w:r>
      <w:r w:rsidR="00F12B64">
        <w:t>20 pacientů</w:t>
      </w:r>
      <w:r w:rsidR="003B6844">
        <w:t xml:space="preserve">. Tato videa byla </w:t>
      </w:r>
      <w:r w:rsidR="006D31C7">
        <w:t>pořízena</w:t>
      </w:r>
      <w:r w:rsidR="003B6844">
        <w:t xml:space="preserve"> s f</w:t>
      </w:r>
      <w:r w:rsidR="00274472">
        <w:t>rekvencí 30 snímků za sekundu</w:t>
      </w:r>
      <w:r>
        <w:t xml:space="preserve"> a </w:t>
      </w:r>
      <w:ins w:id="1067" w:author="Kateřina Rulfová" w:date="2025-05-05T19:37:00Z">
        <w:r w:rsidR="009678BD">
          <w:t xml:space="preserve">po </w:t>
        </w:r>
      </w:ins>
      <w:r>
        <w:t xml:space="preserve">jejich rozdělení na jednotlivé </w:t>
      </w:r>
      <w:ins w:id="1068" w:author="Kateřina Rulfová" w:date="2025-05-05T19:37:00Z">
        <w:r w:rsidR="00682951">
          <w:t>snímky</w:t>
        </w:r>
      </w:ins>
      <w:del w:id="1069" w:author="Kateřina Rulfová" w:date="2025-05-05T19:37:00Z">
        <w:r w:rsidDel="00682951">
          <w:delText>obrazy</w:delText>
        </w:r>
      </w:del>
      <w:r>
        <w:t xml:space="preserve"> obsahoval dataset</w:t>
      </w:r>
      <w:r w:rsidR="003B6844">
        <w:t xml:space="preserve"> celkem </w:t>
      </w:r>
      <w:r w:rsidR="00F12B64">
        <w:t>12 991</w:t>
      </w:r>
      <w:r w:rsidR="00997221">
        <w:t xml:space="preserve"> </w:t>
      </w:r>
      <w:ins w:id="1070" w:author="Kateřina Rulfová" w:date="2025-05-05T19:37:00Z">
        <w:r w:rsidR="00682951">
          <w:t>vzorků</w:t>
        </w:r>
      </w:ins>
      <w:del w:id="1071" w:author="Kateřina Rulfová" w:date="2025-05-05T19:37:00Z">
        <w:r w:rsidR="00997221" w:rsidDel="00682951">
          <w:delText>snímk</w:delText>
        </w:r>
        <w:r w:rsidR="003B6844" w:rsidDel="00682951">
          <w:delText>ů</w:delText>
        </w:r>
      </w:del>
      <w:r w:rsidR="00997221">
        <w:t xml:space="preserve">. </w:t>
      </w:r>
      <w:r w:rsidR="00274472">
        <w:lastRenderedPageBreak/>
        <w:t xml:space="preserve">V každém byla </w:t>
      </w:r>
      <w:proofErr w:type="spellStart"/>
      <w:r w:rsidR="00274472">
        <w:t>oanotována</w:t>
      </w:r>
      <w:proofErr w:type="spellEnd"/>
      <w:r w:rsidR="00997221">
        <w:t xml:space="preserve"> levá hlasivka (červená barva), pravá hlasivka (modrá barva) a </w:t>
      </w:r>
      <w:proofErr w:type="spellStart"/>
      <w:r w:rsidR="00997221">
        <w:t>glotická</w:t>
      </w:r>
      <w:proofErr w:type="spellEnd"/>
      <w:r w:rsidR="00997221">
        <w:t xml:space="preserve"> štěrbina (žlutá barva). Zároveň byly do datasetu zahrnuty </w:t>
      </w:r>
      <w:del w:id="1072" w:author="Kateřina Rulfová" w:date="2025-05-05T19:38:00Z">
        <w:r w:rsidR="00997221" w:rsidDel="00141693">
          <w:delText>obrázky</w:delText>
        </w:r>
      </w:del>
      <w:ins w:id="1073" w:author="Kateřina Rulfová" w:date="2025-05-05T19:38:00Z">
        <w:r w:rsidR="00141693">
          <w:t>snímky</w:t>
        </w:r>
      </w:ins>
      <w:r w:rsidR="00997221">
        <w:t>, na nichž je zobrazena jenom část hlasivky, nebo snímky</w:t>
      </w:r>
      <w:r w:rsidR="00D61A53">
        <w:t>,</w:t>
      </w:r>
      <w:r w:rsidR="00997221">
        <w:t xml:space="preserve"> na kterých není hlasivka viditelná vůbec. </w:t>
      </w:r>
      <w:r w:rsidR="00D61A53">
        <w:t>Díky tomu model nutně nevyhledává části hlasivek v každém snímku a získává schopnost správně zpracovávat obrazy bez přítomnosti hlasivky. Jedná se</w:t>
      </w:r>
      <w:r w:rsidR="00405595">
        <w:t xml:space="preserve"> o</w:t>
      </w:r>
      <w:r w:rsidR="00D61A53">
        <w:t xml:space="preserve"> vítanou vlastnost, </w:t>
      </w:r>
      <w:r w:rsidR="007A68D5">
        <w:t xml:space="preserve">jelikož </w:t>
      </w:r>
      <w:r w:rsidR="00D61A53">
        <w:t xml:space="preserve">během kamerového </w:t>
      </w:r>
      <w:r w:rsidR="007A68D5">
        <w:t xml:space="preserve">záznamu </w:t>
      </w:r>
      <w:r w:rsidR="00D61A53">
        <w:t>z</w:t>
      </w:r>
      <w:r w:rsidR="007A68D5">
        <w:t xml:space="preserve"> laryngoskopického vyšetření </w:t>
      </w:r>
      <w:r w:rsidR="00D61A53">
        <w:t xml:space="preserve">není </w:t>
      </w:r>
      <w:r w:rsidR="007A68D5">
        <w:t>v každém momentu viditeln</w:t>
      </w:r>
      <w:r w:rsidR="00F76CBE">
        <w:t>é celé hlasivkové ústrojí.</w:t>
      </w:r>
    </w:p>
    <w:p w14:paraId="701F8453" w14:textId="7DA55282" w:rsidR="0005406E" w:rsidRDefault="0005406E" w:rsidP="0005406E">
      <w:pPr>
        <w:pStyle w:val="Nadpis3"/>
      </w:pPr>
      <w:bookmarkStart w:id="1074" w:name="_Toc198115584"/>
      <w:r>
        <w:t>Manuální anotace</w:t>
      </w:r>
      <w:bookmarkEnd w:id="1074"/>
    </w:p>
    <w:p w14:paraId="0DF09B50" w14:textId="19091448" w:rsidR="00D61A53" w:rsidRDefault="00D61A53" w:rsidP="005E7D6E">
      <w:pPr>
        <w:rPr>
          <w:ins w:id="1075" w:author="Ingr Jiri [2]" w:date="2025-04-30T13:49:00Z"/>
        </w:rPr>
      </w:pPr>
      <w:r>
        <w:t>Tvorba datasetu se skládala ze dvou částí. V první části byly snímky</w:t>
      </w:r>
      <w:r w:rsidR="00405595">
        <w:t xml:space="preserve"> anotovány</w:t>
      </w:r>
      <w:r>
        <w:t xml:space="preserve"> manuálně pomocí webové aplikace </w:t>
      </w:r>
      <w:proofErr w:type="spellStart"/>
      <w:r>
        <w:t>LabelStudio</w:t>
      </w:r>
      <w:proofErr w:type="spellEnd"/>
      <w:r>
        <w:t>. Pro označování částí hlasivek byly použity polygonální anotace, kdy každý hledaný objekt byl obtažen uzavřenou lomenou čárou ve formě nepravidelného n-úhelníku</w:t>
      </w:r>
      <w:ins w:id="1076" w:author="Ingr Jiri [2]" w:date="2025-04-30T13:50:00Z">
        <w:r w:rsidR="001D4E66">
          <w:t xml:space="preserve"> (</w:t>
        </w:r>
      </w:ins>
      <w:ins w:id="1077" w:author="Ingr Jiri [2]" w:date="2025-04-30T13:51:00Z">
        <w:r w:rsidR="001D4E66">
          <w:fldChar w:fldCharType="begin"/>
        </w:r>
        <w:r w:rsidR="001D4E66">
          <w:instrText xml:space="preserve"> REF _Ref196913500 \h </w:instrText>
        </w:r>
      </w:ins>
      <w:ins w:id="1078" w:author="Ingr Jiri [2]" w:date="2025-04-30T13:51:00Z">
        <w:r w:rsidR="001D4E66">
          <w:fldChar w:fldCharType="separate"/>
        </w:r>
        <w:r w:rsidR="001D4E66">
          <w:rPr>
            <w:b/>
            <w:bCs/>
          </w:rPr>
          <w:t>O</w:t>
        </w:r>
        <w:r w:rsidR="001D4E66" w:rsidRPr="005C5681">
          <w:rPr>
            <w:b/>
            <w:rPrChange w:id="1079" w:author="Ingr Jiri [2]" w:date="2025-04-30T13:50:00Z">
              <w:rPr/>
            </w:rPrChange>
          </w:rPr>
          <w:t xml:space="preserve">br. </w:t>
        </w:r>
        <w:r w:rsidR="001D4E66" w:rsidRPr="005C5681">
          <w:rPr>
            <w:b/>
            <w:noProof/>
            <w:rPrChange w:id="1080" w:author="Ingr Jiri [2]" w:date="2025-04-30T13:50:00Z">
              <w:rPr>
                <w:noProof/>
              </w:rPr>
            </w:rPrChange>
          </w:rPr>
          <w:t>3</w:t>
        </w:r>
        <w:r w:rsidR="001D4E66" w:rsidRPr="005C5681">
          <w:rPr>
            <w:b/>
            <w:rPrChange w:id="1081" w:author="Ingr Jiri [2]" w:date="2025-04-30T13:50:00Z">
              <w:rPr/>
            </w:rPrChange>
          </w:rPr>
          <w:t>.</w:t>
        </w:r>
        <w:r w:rsidR="001D4E66" w:rsidRPr="005C5681">
          <w:rPr>
            <w:b/>
            <w:noProof/>
            <w:rPrChange w:id="1082" w:author="Ingr Jiri [2]" w:date="2025-04-30T13:50:00Z">
              <w:rPr>
                <w:noProof/>
              </w:rPr>
            </w:rPrChange>
          </w:rPr>
          <w:t>1</w:t>
        </w:r>
        <w:r w:rsidR="001D4E66">
          <w:fldChar w:fldCharType="end"/>
        </w:r>
      </w:ins>
      <w:ins w:id="1083" w:author="Ingr Jiri [2]" w:date="2025-04-30T13:50:00Z">
        <w:r w:rsidR="001D4E66">
          <w:t>)</w:t>
        </w:r>
      </w:ins>
      <w:r>
        <w:t xml:space="preserve">. Z hlediska použití </w:t>
      </w:r>
      <w:r w:rsidR="0005406E">
        <w:t xml:space="preserve">datasetu k účelu detekce objektů pomocí </w:t>
      </w:r>
      <w:r w:rsidR="009A59D3">
        <w:t xml:space="preserve">algoritmu </w:t>
      </w:r>
      <w:r w:rsidR="0005406E">
        <w:t xml:space="preserve">YOLOv11 nemají polygonální anotace oproti použití obdélníkových boxů žádnou výhodu, poslouží </w:t>
      </w:r>
      <w:r w:rsidR="009A59D3">
        <w:t xml:space="preserve">ale </w:t>
      </w:r>
      <w:r w:rsidR="0005406E">
        <w:t xml:space="preserve">k reprodukovatelnosti datasetu při </w:t>
      </w:r>
      <w:r w:rsidR="009A59D3">
        <w:t xml:space="preserve">jeho </w:t>
      </w:r>
      <w:r w:rsidR="0005406E">
        <w:t>použití k</w:t>
      </w:r>
      <w:r w:rsidR="00772A41">
        <w:t xml:space="preserve"> trénování segmentačních</w:t>
      </w:r>
      <w:r w:rsidR="0005406E">
        <w:t xml:space="preserve"> </w:t>
      </w:r>
      <w:r w:rsidR="00772A41">
        <w:t>modelů</w:t>
      </w:r>
      <w:r w:rsidR="0005406E">
        <w:t>. Manuálně bylo označeno přibližně</w:t>
      </w:r>
      <w:r w:rsidR="00405595">
        <w:t xml:space="preserve"> 3</w:t>
      </w:r>
      <w:r w:rsidR="003B6844">
        <w:t> </w:t>
      </w:r>
      <w:r w:rsidR="00405595">
        <w:t>500</w:t>
      </w:r>
      <w:r w:rsidR="0005406E">
        <w:t xml:space="preserve"> snímků.</w:t>
      </w:r>
    </w:p>
    <w:p w14:paraId="1ADAC135" w14:textId="77777777" w:rsidR="005C5681" w:rsidRDefault="005C5681">
      <w:pPr>
        <w:keepNext/>
        <w:rPr>
          <w:ins w:id="1084" w:author="Ingr Jiri [2]" w:date="2025-04-30T13:50:00Z"/>
        </w:rPr>
        <w:pPrChange w:id="1085" w:author="Ingr Jiri [2]" w:date="2025-04-30T13:50:00Z">
          <w:pPr/>
        </w:pPrChange>
      </w:pPr>
      <w:ins w:id="1086" w:author="Ingr Jiri [2]" w:date="2025-04-30T13:49:00Z">
        <w:r>
          <w:rPr>
            <w:noProof/>
            <w:lang w:eastAsia="cs-CZ"/>
          </w:rPr>
          <w:drawing>
            <wp:inline distT="0" distB="0" distL="0" distR="0" wp14:anchorId="0C68604F" wp14:editId="2A62F57D">
              <wp:extent cx="5753100" cy="1706880"/>
              <wp:effectExtent l="0" t="0" r="0" b="7620"/>
              <wp:docPr id="627512290" name="Obrázek 12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6"/>
                      <pic:cNvPicPr>
                        <a:picLocks noChangeAspect="1" noChangeArrowheads="1"/>
                      </pic:cNvPicPr>
                    </pic:nvPicPr>
                    <pic:blipFill>
                      <a:blip r:embed="rId22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5753100" cy="1706880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pic:spPr>
                  </pic:pic>
                </a:graphicData>
              </a:graphic>
            </wp:inline>
          </w:drawing>
        </w:r>
      </w:ins>
    </w:p>
    <w:p w14:paraId="09706CB2" w14:textId="3F9ECB20" w:rsidR="005C5681" w:rsidRDefault="005C5681">
      <w:pPr>
        <w:pStyle w:val="Titulek"/>
        <w:pPrChange w:id="1087" w:author="Ingr Jiri [2]" w:date="2025-04-30T13:50:00Z">
          <w:pPr/>
        </w:pPrChange>
      </w:pPr>
      <w:bookmarkStart w:id="1088" w:name="_Ref196913500"/>
      <w:ins w:id="1089" w:author="Ingr Jiri [2]" w:date="2025-04-30T13:50:00Z">
        <w:r>
          <w:rPr>
            <w:b/>
            <w:bCs w:val="0"/>
          </w:rPr>
          <w:t>O</w:t>
        </w:r>
        <w:r w:rsidRPr="005C5681">
          <w:rPr>
            <w:b/>
            <w:bCs w:val="0"/>
            <w:rPrChange w:id="1090" w:author="Ingr Jiri [2]" w:date="2025-04-30T13:50:00Z">
              <w:rPr>
                <w:bCs/>
              </w:rPr>
            </w:rPrChange>
          </w:rPr>
          <w:t xml:space="preserve">br. </w:t>
        </w:r>
      </w:ins>
      <w:ins w:id="1091" w:author="Ingr Jiri [2]" w:date="2025-05-02T20:09:00Z">
        <w:r w:rsidR="00F626E8">
          <w:rPr>
            <w:b/>
            <w:bCs w:val="0"/>
          </w:rPr>
          <w:fldChar w:fldCharType="begin"/>
        </w:r>
        <w:r w:rsidR="00F626E8">
          <w:rPr>
            <w:b/>
            <w:bCs w:val="0"/>
          </w:rPr>
          <w:instrText xml:space="preserve"> STYLEREF 1 \s </w:instrText>
        </w:r>
      </w:ins>
      <w:r w:rsidR="00F626E8">
        <w:rPr>
          <w:b/>
          <w:bCs w:val="0"/>
        </w:rPr>
        <w:fldChar w:fldCharType="separate"/>
      </w:r>
      <w:r w:rsidR="00F626E8">
        <w:rPr>
          <w:b/>
          <w:bCs w:val="0"/>
          <w:noProof/>
        </w:rPr>
        <w:t>3</w:t>
      </w:r>
      <w:ins w:id="1092" w:author="Ingr Jiri [2]" w:date="2025-05-02T20:09:00Z">
        <w:r w:rsidR="00F626E8">
          <w:rPr>
            <w:b/>
            <w:bCs w:val="0"/>
          </w:rPr>
          <w:fldChar w:fldCharType="end"/>
        </w:r>
        <w:r w:rsidR="00F626E8">
          <w:rPr>
            <w:b/>
            <w:bCs w:val="0"/>
          </w:rPr>
          <w:t>.</w:t>
        </w:r>
        <w:r w:rsidR="00F626E8">
          <w:rPr>
            <w:b/>
            <w:bCs w:val="0"/>
          </w:rPr>
          <w:fldChar w:fldCharType="begin"/>
        </w:r>
        <w:r w:rsidR="00F626E8">
          <w:rPr>
            <w:b/>
            <w:bCs w:val="0"/>
          </w:rPr>
          <w:instrText xml:space="preserve"> SEQ obr. \* ARABIC \s 1 </w:instrText>
        </w:r>
      </w:ins>
      <w:r w:rsidR="00F626E8">
        <w:rPr>
          <w:b/>
          <w:bCs w:val="0"/>
        </w:rPr>
        <w:fldChar w:fldCharType="separate"/>
      </w:r>
      <w:ins w:id="1093" w:author="Ingr Jiri [2]" w:date="2025-05-02T20:09:00Z">
        <w:r w:rsidR="00F626E8">
          <w:rPr>
            <w:b/>
            <w:bCs w:val="0"/>
            <w:noProof/>
          </w:rPr>
          <w:t>1</w:t>
        </w:r>
        <w:r w:rsidR="00F626E8">
          <w:rPr>
            <w:b/>
            <w:bCs w:val="0"/>
          </w:rPr>
          <w:fldChar w:fldCharType="end"/>
        </w:r>
      </w:ins>
      <w:bookmarkEnd w:id="1088"/>
      <w:ins w:id="1094" w:author="Ingr Jiri [2]" w:date="2025-04-30T13:50:00Z">
        <w:r>
          <w:t>: Schéma postupu při manuální anotaci snímků hlasivek</w:t>
        </w:r>
      </w:ins>
    </w:p>
    <w:p w14:paraId="3594E9ED" w14:textId="55DBCB75" w:rsidR="009A59D3" w:rsidRDefault="009A59D3" w:rsidP="009A59D3">
      <w:pPr>
        <w:pStyle w:val="Nadpis3"/>
      </w:pPr>
      <w:bookmarkStart w:id="1095" w:name="_Toc198115585"/>
      <w:r>
        <w:t>Semi-automatické anotace</w:t>
      </w:r>
      <w:bookmarkEnd w:id="1095"/>
    </w:p>
    <w:p w14:paraId="24CC482D" w14:textId="61B665B4" w:rsidR="00667F5C" w:rsidRDefault="0005406E" w:rsidP="005E7D6E">
      <w:pPr>
        <w:rPr>
          <w:ins w:id="1096" w:author="Ingr Jiri [2]" w:date="2025-04-30T13:51:00Z"/>
        </w:rPr>
      </w:pPr>
      <w:r>
        <w:t>Druhá část byla</w:t>
      </w:r>
      <w:r w:rsidR="005258A7">
        <w:t xml:space="preserve"> anotována</w:t>
      </w:r>
      <w:r>
        <w:t xml:space="preserve"> </w:t>
      </w:r>
      <w:proofErr w:type="spellStart"/>
      <w:r>
        <w:t>semi</w:t>
      </w:r>
      <w:proofErr w:type="spellEnd"/>
      <w:r>
        <w:t>-automatickým</w:t>
      </w:r>
      <w:r w:rsidR="00C32020">
        <w:t xml:space="preserve"> způsobem</w:t>
      </w:r>
      <w:r w:rsidR="009A59D3">
        <w:t xml:space="preserve"> pomocí modelu trénovaného na manuálně vytvořené části datasetu.</w:t>
      </w:r>
      <w:r w:rsidR="005258A7">
        <w:t xml:space="preserve"> V programovacím jazyce Python byl vytvořen skript pro automatickou anotaci laryngoskopických snímků skládající se ze tří čá</w:t>
      </w:r>
      <w:r w:rsidR="00105845">
        <w:t>stí. V první fázi jsou snímky z videozáznamu</w:t>
      </w:r>
      <w:r w:rsidR="005258A7">
        <w:t xml:space="preserve"> jednoho pacienta označeny dříve </w:t>
      </w:r>
      <w:r w:rsidR="00105845">
        <w:t>vytvořeným</w:t>
      </w:r>
      <w:r w:rsidR="005258A7">
        <w:t xml:space="preserve"> YOLO modelem natrénovaným na manuálně </w:t>
      </w:r>
      <w:del w:id="1097" w:author="Ingr Jiri [2]" w:date="2025-04-30T14:01:00Z">
        <w:r w:rsidR="005258A7" w:rsidDel="007C6461">
          <w:delText xml:space="preserve">vytvořené </w:delText>
        </w:r>
      </w:del>
      <w:proofErr w:type="spellStart"/>
      <w:ins w:id="1098" w:author="Ingr Jiri [2]" w:date="2025-04-30T14:01:00Z">
        <w:r w:rsidR="007C6461">
          <w:t>oanotované</w:t>
        </w:r>
        <w:proofErr w:type="spellEnd"/>
        <w:r w:rsidR="007C6461">
          <w:t xml:space="preserve"> </w:t>
        </w:r>
      </w:ins>
      <w:r w:rsidR="005258A7">
        <w:t xml:space="preserve">části datasetu. Zde jsou části hlasivek označeny pomocí obdélníkových </w:t>
      </w:r>
      <w:proofErr w:type="spellStart"/>
      <w:r w:rsidR="005258A7">
        <w:t>bounding</w:t>
      </w:r>
      <w:proofErr w:type="spellEnd"/>
      <w:r w:rsidR="005258A7">
        <w:t xml:space="preserve"> boxů vystupujících z algoritmu YOLO</w:t>
      </w:r>
      <w:ins w:id="1099" w:author="Ingr Jiri [2]" w:date="2025-04-30T14:04:00Z">
        <w:r w:rsidR="00B34D75">
          <w:t xml:space="preserve"> (</w:t>
        </w:r>
        <w:r w:rsidR="00B34D75">
          <w:fldChar w:fldCharType="begin"/>
        </w:r>
        <w:r w:rsidR="00B34D75">
          <w:instrText xml:space="preserve"> REF _Ref196914287 \h </w:instrText>
        </w:r>
      </w:ins>
      <w:ins w:id="1100" w:author="Ingr Jiri [2]" w:date="2025-04-30T14:04:00Z">
        <w:r w:rsidR="00B34D75">
          <w:fldChar w:fldCharType="separate"/>
        </w:r>
        <w:r w:rsidR="00B34D75">
          <w:rPr>
            <w:b/>
            <w:bCs/>
          </w:rPr>
          <w:t>O</w:t>
        </w:r>
        <w:r w:rsidR="00B34D75" w:rsidRPr="007C6461">
          <w:rPr>
            <w:b/>
            <w:rPrChange w:id="1101" w:author="Ingr Jiri [2]" w:date="2025-04-30T14:04:00Z">
              <w:rPr/>
            </w:rPrChange>
          </w:rPr>
          <w:t xml:space="preserve">br. </w:t>
        </w:r>
        <w:r w:rsidR="00B34D75" w:rsidRPr="007C6461">
          <w:rPr>
            <w:b/>
            <w:noProof/>
            <w:rPrChange w:id="1102" w:author="Ingr Jiri [2]" w:date="2025-04-30T14:04:00Z">
              <w:rPr>
                <w:noProof/>
              </w:rPr>
            </w:rPrChange>
          </w:rPr>
          <w:t>3</w:t>
        </w:r>
        <w:r w:rsidR="00B34D75" w:rsidRPr="007C6461">
          <w:rPr>
            <w:b/>
            <w:rPrChange w:id="1103" w:author="Ingr Jiri [2]" w:date="2025-04-30T14:04:00Z">
              <w:rPr/>
            </w:rPrChange>
          </w:rPr>
          <w:t>.</w:t>
        </w:r>
        <w:r w:rsidR="00B34D75" w:rsidRPr="007C6461">
          <w:rPr>
            <w:b/>
            <w:noProof/>
            <w:rPrChange w:id="1104" w:author="Ingr Jiri [2]" w:date="2025-04-30T14:04:00Z">
              <w:rPr>
                <w:noProof/>
              </w:rPr>
            </w:rPrChange>
          </w:rPr>
          <w:t>2</w:t>
        </w:r>
        <w:r w:rsidR="00B34D75">
          <w:fldChar w:fldCharType="end"/>
        </w:r>
        <w:r w:rsidR="00B34D75">
          <w:t>)</w:t>
        </w:r>
      </w:ins>
      <w:r w:rsidR="005258A7">
        <w:t xml:space="preserve">. V další části jsou tyto </w:t>
      </w:r>
      <w:r w:rsidR="003B6844">
        <w:t xml:space="preserve">nově anotované </w:t>
      </w:r>
      <w:commentRangeStart w:id="1105"/>
      <w:r w:rsidR="005258A7">
        <w:t>snímky</w:t>
      </w:r>
      <w:r w:rsidR="003B6844">
        <w:t xml:space="preserve"> </w:t>
      </w:r>
      <w:r w:rsidR="00DC2C74">
        <w:t xml:space="preserve">manuálně </w:t>
      </w:r>
      <w:r w:rsidR="003B6844">
        <w:t xml:space="preserve">zkontrolovány </w:t>
      </w:r>
      <w:commentRangeEnd w:id="1105"/>
      <w:r w:rsidR="00DC2C74">
        <w:rPr>
          <w:rStyle w:val="Odkaznakoment"/>
        </w:rPr>
        <w:commentReference w:id="1105"/>
      </w:r>
      <w:r w:rsidR="003B6844">
        <w:t>a</w:t>
      </w:r>
      <w:r w:rsidR="005258A7">
        <w:t xml:space="preserve"> rozřazeny na </w:t>
      </w:r>
      <w:r w:rsidR="003053C6">
        <w:t xml:space="preserve">úspěšné anotace, které lze přidat do datasetu a neúspěšné anotace. </w:t>
      </w:r>
      <w:del w:id="1106" w:author="Ingr Jiri [2]" w:date="2025-04-29T14:30:00Z">
        <w:r w:rsidR="003053C6" w:rsidDel="00AB58CA">
          <w:delText>Ty</w:delText>
        </w:r>
      </w:del>
      <w:ins w:id="1107" w:author="Ingr Jiri [2]" w:date="2025-04-29T14:30:00Z">
        <w:r w:rsidR="00AB58CA">
          <w:t>Neúspěšné anotace</w:t>
        </w:r>
      </w:ins>
      <w:r w:rsidR="003053C6">
        <w:t xml:space="preserve"> se nahrají do webové aplikace </w:t>
      </w:r>
      <w:proofErr w:type="spellStart"/>
      <w:r w:rsidR="003053C6">
        <w:lastRenderedPageBreak/>
        <w:t>LabelStudio</w:t>
      </w:r>
      <w:proofErr w:type="spellEnd"/>
      <w:r w:rsidR="003053C6">
        <w:t xml:space="preserve"> a provede se jejich manuální anotace. Využití </w:t>
      </w:r>
      <w:proofErr w:type="spellStart"/>
      <w:r w:rsidR="003053C6">
        <w:t>semi</w:t>
      </w:r>
      <w:proofErr w:type="spellEnd"/>
      <w:r w:rsidR="003053C6">
        <w:t>-automatických anotací podstatně zefektivňuje a usnadňuje tvorbu datasetu.</w:t>
      </w:r>
    </w:p>
    <w:p w14:paraId="6E4E745A" w14:textId="77777777" w:rsidR="007C6461" w:rsidRDefault="007C6461">
      <w:pPr>
        <w:keepNext/>
        <w:jc w:val="center"/>
        <w:rPr>
          <w:ins w:id="1108" w:author="Ingr Jiri [2]" w:date="2025-04-30T14:03:00Z"/>
        </w:rPr>
        <w:pPrChange w:id="1109" w:author="Ingr Jiri [2]" w:date="2025-04-30T14:03:00Z">
          <w:pPr>
            <w:jc w:val="center"/>
          </w:pPr>
        </w:pPrChange>
      </w:pPr>
      <w:ins w:id="1110" w:author="Ingr Jiri [2]" w:date="2025-04-30T14:02:00Z">
        <w:r>
          <w:rPr>
            <w:noProof/>
            <w:lang w:eastAsia="cs-CZ"/>
          </w:rPr>
          <w:drawing>
            <wp:inline distT="0" distB="0" distL="0" distR="0" wp14:anchorId="3C28BC58" wp14:editId="2809FAB6">
              <wp:extent cx="4142014" cy="3239602"/>
              <wp:effectExtent l="0" t="0" r="0" b="0"/>
              <wp:docPr id="1316979227" name="Obrázek 13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7"/>
                      <pic:cNvPicPr>
                        <a:picLocks noChangeAspect="1" noChangeArrowheads="1"/>
                      </pic:cNvPicPr>
                    </pic:nvPicPr>
                    <pic:blipFill rotWithShape="1">
                      <a:blip r:embed="rId23" cstate="print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 l="367" t="517" r="367"/>
                      <a:stretch/>
                    </pic:blipFill>
                    <pic:spPr bwMode="auto">
                      <a:xfrm>
                        <a:off x="0" y="0"/>
                        <a:ext cx="4142523" cy="3240000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  <a:extLst>
                        <a:ext uri="{53640926-AAD7-44D8-BBD7-CCE9431645EC}">
                          <a14:shadowObscured xmlns:a14="http://schemas.microsoft.com/office/drawing/2010/main"/>
                        </a:ext>
                      </a:extLst>
                    </pic:spPr>
                  </pic:pic>
                </a:graphicData>
              </a:graphic>
            </wp:inline>
          </w:drawing>
        </w:r>
      </w:ins>
    </w:p>
    <w:p w14:paraId="1A5F316E" w14:textId="179E4657" w:rsidR="001D4E66" w:rsidRDefault="007C6461">
      <w:pPr>
        <w:pStyle w:val="Titulek"/>
        <w:jc w:val="left"/>
        <w:pPrChange w:id="1111" w:author="Ingr Jiri [2]" w:date="2025-04-30T14:03:00Z">
          <w:pPr/>
        </w:pPrChange>
      </w:pPr>
      <w:bookmarkStart w:id="1112" w:name="_Ref196914287"/>
      <w:ins w:id="1113" w:author="Ingr Jiri [2]" w:date="2025-04-30T14:04:00Z">
        <w:r>
          <w:rPr>
            <w:b/>
            <w:bCs w:val="0"/>
          </w:rPr>
          <w:t>O</w:t>
        </w:r>
      </w:ins>
      <w:ins w:id="1114" w:author="Ingr Jiri [2]" w:date="2025-04-30T14:03:00Z">
        <w:r w:rsidRPr="007C6461">
          <w:rPr>
            <w:b/>
            <w:bCs w:val="0"/>
            <w:rPrChange w:id="1115" w:author="Ingr Jiri [2]" w:date="2025-04-30T14:04:00Z">
              <w:rPr>
                <w:bCs/>
              </w:rPr>
            </w:rPrChange>
          </w:rPr>
          <w:t xml:space="preserve">br. </w:t>
        </w:r>
      </w:ins>
      <w:ins w:id="1116" w:author="Ingr Jiri [2]" w:date="2025-05-02T20:09:00Z">
        <w:r w:rsidR="00F626E8">
          <w:rPr>
            <w:b/>
            <w:bCs w:val="0"/>
          </w:rPr>
          <w:fldChar w:fldCharType="begin"/>
        </w:r>
        <w:r w:rsidR="00F626E8">
          <w:rPr>
            <w:b/>
            <w:bCs w:val="0"/>
          </w:rPr>
          <w:instrText xml:space="preserve"> STYLEREF 1 \s </w:instrText>
        </w:r>
      </w:ins>
      <w:r w:rsidR="00F626E8">
        <w:rPr>
          <w:b/>
          <w:bCs w:val="0"/>
        </w:rPr>
        <w:fldChar w:fldCharType="separate"/>
      </w:r>
      <w:r w:rsidR="00F626E8">
        <w:rPr>
          <w:b/>
          <w:bCs w:val="0"/>
          <w:noProof/>
        </w:rPr>
        <w:t>3</w:t>
      </w:r>
      <w:ins w:id="1117" w:author="Ingr Jiri [2]" w:date="2025-05-02T20:09:00Z">
        <w:r w:rsidR="00F626E8">
          <w:rPr>
            <w:b/>
            <w:bCs w:val="0"/>
          </w:rPr>
          <w:fldChar w:fldCharType="end"/>
        </w:r>
        <w:r w:rsidR="00F626E8">
          <w:rPr>
            <w:b/>
            <w:bCs w:val="0"/>
          </w:rPr>
          <w:t>.</w:t>
        </w:r>
        <w:r w:rsidR="00F626E8">
          <w:rPr>
            <w:b/>
            <w:bCs w:val="0"/>
          </w:rPr>
          <w:fldChar w:fldCharType="begin"/>
        </w:r>
        <w:r w:rsidR="00F626E8">
          <w:rPr>
            <w:b/>
            <w:bCs w:val="0"/>
          </w:rPr>
          <w:instrText xml:space="preserve"> SEQ obr. \* ARABIC \s 1 </w:instrText>
        </w:r>
      </w:ins>
      <w:r w:rsidR="00F626E8">
        <w:rPr>
          <w:b/>
          <w:bCs w:val="0"/>
        </w:rPr>
        <w:fldChar w:fldCharType="separate"/>
      </w:r>
      <w:ins w:id="1118" w:author="Ingr Jiri [2]" w:date="2025-05-02T20:09:00Z">
        <w:r w:rsidR="00F626E8">
          <w:rPr>
            <w:b/>
            <w:bCs w:val="0"/>
            <w:noProof/>
          </w:rPr>
          <w:t>2</w:t>
        </w:r>
        <w:r w:rsidR="00F626E8">
          <w:rPr>
            <w:b/>
            <w:bCs w:val="0"/>
          </w:rPr>
          <w:fldChar w:fldCharType="end"/>
        </w:r>
      </w:ins>
      <w:bookmarkEnd w:id="1112"/>
      <w:ins w:id="1119" w:author="Ingr Jiri [2]" w:date="2025-04-30T14:03:00Z">
        <w:r>
          <w:t xml:space="preserve">: Interface skriptu pro </w:t>
        </w:r>
        <w:proofErr w:type="spellStart"/>
        <w:r>
          <w:t>semi</w:t>
        </w:r>
        <w:proofErr w:type="spellEnd"/>
        <w:r>
          <w:t>-automatickou anotaci snímků hlasivek</w:t>
        </w:r>
      </w:ins>
    </w:p>
    <w:p w14:paraId="1F5F4362" w14:textId="136F42E9" w:rsidR="00C32020" w:rsidRDefault="00C32020" w:rsidP="00C32020">
      <w:pPr>
        <w:pStyle w:val="Nadpis3"/>
      </w:pPr>
      <w:bookmarkStart w:id="1120" w:name="_Toc198115586"/>
      <w:r>
        <w:t>Rozložení datasetu</w:t>
      </w:r>
      <w:bookmarkEnd w:id="1120"/>
    </w:p>
    <w:p w14:paraId="54A49F28" w14:textId="0D3D672A" w:rsidR="008038FA" w:rsidRDefault="001676CD" w:rsidP="008038FA">
      <w:r>
        <w:t>Pro vytvoření finálního datasetu</w:t>
      </w:r>
      <w:r w:rsidR="00C2469B">
        <w:t xml:space="preserve"> jsou všechny snímky převedeny do varianty obdélníkových anotací a</w:t>
      </w:r>
      <w:r>
        <w:t xml:space="preserve"> </w:t>
      </w:r>
      <w:r w:rsidR="00C2469B">
        <w:t xml:space="preserve">dataset je rozdělen </w:t>
      </w:r>
      <w:r>
        <w:t>do 3 skupin.</w:t>
      </w:r>
    </w:p>
    <w:p w14:paraId="13D4E2FF" w14:textId="66601571" w:rsidR="008038FA" w:rsidRDefault="008038FA" w:rsidP="008214A7">
      <w:pPr>
        <w:pStyle w:val="Nadpis4"/>
        <w:numPr>
          <w:ilvl w:val="0"/>
          <w:numId w:val="0"/>
        </w:numPr>
        <w:ind w:left="864" w:hanging="864"/>
      </w:pPr>
      <w:r>
        <w:t>Trénovací data</w:t>
      </w:r>
    </w:p>
    <w:p w14:paraId="144A147E" w14:textId="447E1760" w:rsidR="008038FA" w:rsidRDefault="008038FA" w:rsidP="008038FA">
      <w:r w:rsidRPr="008038FA">
        <w:t xml:space="preserve">Trénovací data </w:t>
      </w:r>
      <w:r w:rsidR="001676CD" w:rsidRPr="008038FA">
        <w:t>obsahují největší část datasetu (</w:t>
      </w:r>
      <w:r w:rsidR="00A72AC2" w:rsidRPr="008038FA">
        <w:t>cca 80 % všech obrázků). Na těchto datech se</w:t>
      </w:r>
      <w:r w:rsidR="00A72AC2">
        <w:t xml:space="preserve"> model v průběhu tréninku učí</w:t>
      </w:r>
      <w:r w:rsidR="00DD01DC">
        <w:t xml:space="preserve"> a zlepšuje</w:t>
      </w:r>
      <w:r w:rsidR="00A72AC2">
        <w:t xml:space="preserve"> pomocí optimalizace vah a </w:t>
      </w:r>
      <w:proofErr w:type="spellStart"/>
      <w:r w:rsidR="00A72AC2">
        <w:t>biasů</w:t>
      </w:r>
      <w:proofErr w:type="spellEnd"/>
      <w:r w:rsidR="00A72AC2">
        <w:t>.</w:t>
      </w:r>
    </w:p>
    <w:p w14:paraId="3A3C1D93" w14:textId="01FCF42E" w:rsidR="008038FA" w:rsidRDefault="008038FA" w:rsidP="008214A7">
      <w:pPr>
        <w:pStyle w:val="Nadpis4"/>
        <w:numPr>
          <w:ilvl w:val="0"/>
          <w:numId w:val="0"/>
        </w:numPr>
        <w:ind w:left="864" w:hanging="864"/>
      </w:pPr>
      <w:r>
        <w:t>Validační data</w:t>
      </w:r>
    </w:p>
    <w:p w14:paraId="68A87621" w14:textId="70A0782C" w:rsidR="00DD01DC" w:rsidRDefault="00A72AC2" w:rsidP="008038FA">
      <w:r w:rsidRPr="008038FA">
        <w:t>Validační data (</w:t>
      </w:r>
      <w:r>
        <w:t xml:space="preserve">cca 10 % </w:t>
      </w:r>
      <w:r w:rsidR="008038FA">
        <w:t>snímků</w:t>
      </w:r>
      <w:r>
        <w:t xml:space="preserve">) </w:t>
      </w:r>
      <w:r w:rsidR="008038FA">
        <w:t>jsou</w:t>
      </w:r>
      <w:r>
        <w:t xml:space="preserve"> část</w:t>
      </w:r>
      <w:r w:rsidR="008038FA">
        <w:t>í</w:t>
      </w:r>
      <w:r>
        <w:t xml:space="preserve"> datasetu určen</w:t>
      </w:r>
      <w:r w:rsidR="008038FA">
        <w:t>ou</w:t>
      </w:r>
      <w:r>
        <w:t xml:space="preserve"> k</w:t>
      </w:r>
      <w:r w:rsidR="008038FA">
        <w:t>e</w:t>
      </w:r>
      <w:r>
        <w:t> sledování výkonosti modelu během tr</w:t>
      </w:r>
      <w:r w:rsidR="00434128">
        <w:t xml:space="preserve">éninku. Model tyto data nevidí </w:t>
      </w:r>
      <w:r w:rsidR="008038FA">
        <w:t xml:space="preserve">přímo </w:t>
      </w:r>
      <w:r w:rsidR="00434128">
        <w:t xml:space="preserve">v </w:t>
      </w:r>
      <w:r>
        <w:t xml:space="preserve">průběhu </w:t>
      </w:r>
      <w:r w:rsidR="008038FA">
        <w:t xml:space="preserve">učení, tj. neoptimalizuje na nich parametry, ale po ukončení každé epochy na nich jako na nezávislých datech vyhodnotí </w:t>
      </w:r>
      <w:r w:rsidR="00434128">
        <w:t>přesnost</w:t>
      </w:r>
      <w:r w:rsidR="008038FA">
        <w:t xml:space="preserve"> modelu. Hlavním důvodem přítomnosti validační části v datasetu je</w:t>
      </w:r>
      <w:r w:rsidR="00DD01DC">
        <w:t xml:space="preserve"> částečné</w:t>
      </w:r>
      <w:r w:rsidR="008038FA">
        <w:t xml:space="preserve"> </w:t>
      </w:r>
      <w:r w:rsidR="008214A7">
        <w:t>předejití</w:t>
      </w:r>
      <w:r w:rsidR="008038FA">
        <w:t xml:space="preserve"> přeučení</w:t>
      </w:r>
      <w:r w:rsidR="00DD01DC">
        <w:t xml:space="preserve"> modelu (</w:t>
      </w:r>
      <w:proofErr w:type="gramStart"/>
      <w:r w:rsidR="00DD01DC">
        <w:t xml:space="preserve">viz </w:t>
      </w:r>
      <w:r w:rsidR="00DD01DC">
        <w:fldChar w:fldCharType="begin"/>
      </w:r>
      <w:r w:rsidR="00DD01DC">
        <w:instrText xml:space="preserve"> REF _Ref195089825 \r \h </w:instrText>
      </w:r>
      <w:r w:rsidR="00DD01DC">
        <w:fldChar w:fldCharType="separate"/>
      </w:r>
      <w:r w:rsidR="00DD01DC">
        <w:t>3.1.3.1</w:t>
      </w:r>
      <w:proofErr w:type="gramEnd"/>
      <w:r w:rsidR="00DD01DC">
        <w:fldChar w:fldCharType="end"/>
      </w:r>
      <w:r w:rsidR="00DD01DC">
        <w:t>)</w:t>
      </w:r>
      <w:r w:rsidR="008214A7">
        <w:t>.</w:t>
      </w:r>
      <w:r w:rsidR="00330E8A">
        <w:t xml:space="preserve"> Pokud se model v průběhu epoch zlepšuje na trénovacích datech, ale predikce validačních dat se zhoršují, trénink modelu je ukončen.</w:t>
      </w:r>
    </w:p>
    <w:p w14:paraId="3BF26596" w14:textId="0679CB59" w:rsidR="003A1ADB" w:rsidRDefault="003A1ADB" w:rsidP="003A1ADB">
      <w:pPr>
        <w:pStyle w:val="Nadpis4"/>
        <w:numPr>
          <w:ilvl w:val="0"/>
          <w:numId w:val="0"/>
        </w:numPr>
        <w:ind w:left="864" w:hanging="864"/>
      </w:pPr>
      <w:r>
        <w:lastRenderedPageBreak/>
        <w:t>Testovací data</w:t>
      </w:r>
    </w:p>
    <w:p w14:paraId="45AD47ED" w14:textId="0F3FA74F" w:rsidR="003A1ADB" w:rsidRDefault="003A1ADB" w:rsidP="008038FA">
      <w:r>
        <w:t xml:space="preserve">Trénovací data </w:t>
      </w:r>
      <w:r w:rsidR="007D6F57">
        <w:t xml:space="preserve">(asi 10 % datasetu) </w:t>
      </w:r>
      <w:r>
        <w:t>jsou část datasetu, která se během trénování vůbec nepoužívá a slouží až k finálnímu vyhodnocení modelu. Výhodou těchto dat je jejich úplná nezávislost</w:t>
      </w:r>
      <w:r w:rsidR="005A2D37">
        <w:t xml:space="preserve"> na trénovacím procesu</w:t>
      </w:r>
      <w:r>
        <w:t xml:space="preserve">, </w:t>
      </w:r>
      <w:r w:rsidR="005A2D37">
        <w:t xml:space="preserve">což </w:t>
      </w:r>
      <w:r w:rsidR="007D6F57">
        <w:t>umožňuje objektivnější a realističtější hodnocení</w:t>
      </w:r>
      <w:r w:rsidR="005A2D37">
        <w:t xml:space="preserve"> modelu</w:t>
      </w:r>
      <w:r w:rsidR="007D6F57">
        <w:t>.</w:t>
      </w:r>
    </w:p>
    <w:p w14:paraId="7E3464D4" w14:textId="2DFEB12B" w:rsidR="00B22C79" w:rsidRDefault="003A1ADB" w:rsidP="009004F2">
      <w:r>
        <w:t>Při tvorbě datasetu se i přes rozdělení videí zachovává příslušnost každého snímku</w:t>
      </w:r>
      <w:r w:rsidR="00F864D8">
        <w:t xml:space="preserve"> k jeho pacientovi</w:t>
      </w:r>
      <w:r>
        <w:t>.</w:t>
      </w:r>
      <w:r w:rsidR="00F864D8">
        <w:t xml:space="preserve"> Následně se </w:t>
      </w:r>
      <w:r w:rsidR="0069260E">
        <w:t>dataset děl</w:t>
      </w:r>
      <w:r w:rsidR="00ED7629">
        <w:t>í</w:t>
      </w:r>
      <w:r w:rsidR="0069260E">
        <w:t xml:space="preserve"> do zmíněných 3 skupin přibližným poměrem </w:t>
      </w:r>
      <w:ins w:id="1121" w:author="Ingr Jiri [2]" w:date="2025-04-29T14:33:00Z">
        <w:r w:rsidR="000A7105">
          <w:t xml:space="preserve">80 % – 10 % – 10 % </w:t>
        </w:r>
      </w:ins>
      <w:del w:id="1122" w:author="Ingr Jiri [2]" w:date="2025-04-29T14:33:00Z">
        <w:r w:rsidR="0069260E" w:rsidDel="000A7105">
          <w:delText xml:space="preserve">80 – 10 – 10 </w:delText>
        </w:r>
      </w:del>
      <w:r w:rsidR="0069260E">
        <w:t xml:space="preserve">a všechny snímky každého pacienta se vyskytují vždy jen v jedné části datasetu. </w:t>
      </w:r>
      <w:r w:rsidR="009004F2">
        <w:t xml:space="preserve">Toto rozložení zajišťuje, že si model nezapamatuje konkrétní rysy </w:t>
      </w:r>
      <w:r w:rsidR="00764FDD">
        <w:t xml:space="preserve">hlasivek určitých pacientů, jejichž snímky by se vyskytli jak v trénovací, tak ve vyhodnocovací části datasetu, ale učí se obecné rysy společné pro každé hlasivkové ústrojí. Zároveň trénování a vyhodnocování modelu probíhá na zcela odlišných pacientech a přináší realističtější výsledky, které lépe simulují reálné použití modelu v praxi na neznámé hlasivky nového pacienta. Toto rozdělení </w:t>
      </w:r>
      <w:commentRangeStart w:id="1123"/>
      <w:r w:rsidR="00F74519">
        <w:t>respektující jednotlivé pacienty</w:t>
      </w:r>
      <w:commentRangeEnd w:id="1123"/>
      <w:r w:rsidR="00F74519">
        <w:rPr>
          <w:rStyle w:val="Odkaznakoment"/>
        </w:rPr>
        <w:commentReference w:id="1123"/>
      </w:r>
      <w:r w:rsidR="00764FDD">
        <w:t xml:space="preserve"> poskytuje realističtější generalizaci modelu, snižuje možnost přeučení na jednotlivých pacientech a</w:t>
      </w:r>
      <w:r w:rsidR="00597EC5">
        <w:t xml:space="preserve"> vytváří</w:t>
      </w:r>
      <w:r w:rsidR="00F74519">
        <w:t xml:space="preserve"> nenadhodnocené model</w:t>
      </w:r>
      <w:r w:rsidR="00597EC5">
        <w:t>y</w:t>
      </w:r>
      <w:r w:rsidR="00764FDD">
        <w:t>, kvůli sdílení informací mezi částmi datasetu, díky čemuž jsou metriky modelu robustnější a důvěryhodnější.</w:t>
      </w:r>
    </w:p>
    <w:p w14:paraId="2FFEB870" w14:textId="351D6C2E" w:rsidR="00DD01DC" w:rsidRDefault="00DD01DC" w:rsidP="00DD01DC">
      <w:pPr>
        <w:pStyle w:val="Nadpis4"/>
      </w:pPr>
      <w:bookmarkStart w:id="1124" w:name="_Přeučení"/>
      <w:bookmarkStart w:id="1125" w:name="_Ref195089825"/>
      <w:bookmarkEnd w:id="1124"/>
      <w:r>
        <w:t>Přeučení</w:t>
      </w:r>
      <w:bookmarkEnd w:id="1125"/>
    </w:p>
    <w:p w14:paraId="60AC3B6F" w14:textId="043E432C" w:rsidR="003A1ADB" w:rsidRDefault="008214A7" w:rsidP="008038FA">
      <w:r>
        <w:t>Přeučení je jev, při kterém dochází k nadměrnému přizpůsobení k trénovacím datům, kdy model vykazuje velmi dobré výsledky na vlastním</w:t>
      </w:r>
      <w:r w:rsidR="007C433C">
        <w:t xml:space="preserve"> trénovacím</w:t>
      </w:r>
      <w:r>
        <w:t xml:space="preserve"> datasetu. Při jeho použití na neznámá data se ale výkonnost modelu razantně </w:t>
      </w:r>
      <w:r w:rsidR="007C433C">
        <w:t>zhoršuje</w:t>
      </w:r>
      <w:r>
        <w:t xml:space="preserve">. </w:t>
      </w:r>
      <w:commentRangeStart w:id="1126"/>
      <w:r w:rsidR="00F74519">
        <w:t>K přeučení dochází především tehdy, pokud architektura modelu obsahuje více parametrů, než kolik je možné vzhledem k poskytnutým datům smysluplně odůvodnit.</w:t>
      </w:r>
      <w:r w:rsidR="003A1ADB">
        <w:t xml:space="preserve"> </w:t>
      </w:r>
      <w:commentRangeEnd w:id="1126"/>
      <w:r w:rsidR="00597EC5">
        <w:rPr>
          <w:rStyle w:val="Odkaznakoment"/>
        </w:rPr>
        <w:commentReference w:id="1126"/>
      </w:r>
      <w:r w:rsidR="003A1ADB">
        <w:fldChar w:fldCharType="begin"/>
      </w:r>
      <w:r w:rsidR="004E4571">
        <w:instrText xml:space="preserve"> ADDIN EN.CITE &lt;EndNote&gt;&lt;Cite&gt;&lt;Author&gt;Paris&lt;/Author&gt;&lt;Year&gt;2004&lt;/Year&gt;&lt;RecNum&gt;29&lt;/RecNum&gt;&lt;DisplayText&gt;[31]&lt;/DisplayText&gt;&lt;record&gt;&lt;rec-number&gt;29&lt;/rec-number&gt;&lt;foreign-keys&gt;&lt;key app="EN" db-id="epv0etvs2pfr99e5xxpv5027xe05stzr22vd" timestamp="1744191177"&gt;29&lt;/key&gt;&lt;/foreign-keys&gt;&lt;ref-type name="Book Section"&gt;5&lt;/ref-type&gt;&lt;contributors&gt;&lt;authors&gt;&lt;author&gt;&lt;style face="normal" font="default" size="100%"&gt;Paris&lt;/style&gt;&lt;style face="normal" font="default" charset="238" size="100%"&gt;,&lt;/style&gt;&lt;style face="normal" font="default" size="100%"&gt; G.&lt;/style&gt;&lt;/author&gt;&lt;author&gt;&lt;style face="normal" font="default" size="100%"&gt;Robilliard&lt;/style&gt;&lt;style face="normal" font="default" charset="238" size="100%"&gt;,&lt;/style&gt;&lt;style face="normal" font="default" size="100%"&gt; D.&lt;/style&gt;&lt;/author&gt;&lt;author&gt;&lt;style face="normal" font="default" size="100%"&gt;Fonlupt&lt;/style&gt;&lt;style face="normal" font="default" charset="238" size="100%"&gt;,&lt;/style&gt;&lt;style face="normal" font="default" size="100%"&gt; C.&lt;/style&gt;&lt;/author&gt;&lt;/authors&gt;&lt;secondary-authors&gt;&lt;author&gt;Liardet, Pierre&lt;/author&gt;&lt;author&gt;Collet, Pierre&lt;/author&gt;&lt;author&gt;Fonlupt, Cyril&lt;/author&gt;&lt;author&gt;Lutton, Evelyne&lt;/author&gt;&lt;author&gt;Schoenauer, Marc&lt;/author&gt;&lt;/secondary-authors&gt;&lt;/contributors&gt;&lt;titles&gt;&lt;title&gt;Exploring Overfitting in Genetic Programming&lt;/title&gt;&lt;secondary-title&gt;Artificial Evolution&lt;/secondary-title&gt;&lt;/titles&gt;&lt;pages&gt;267--277&lt;/pages&gt;&lt;dates&gt;&lt;year&gt;2004&lt;/year&gt;&lt;/dates&gt;&lt;pub-location&gt;Berlin, Heidelberg&lt;/pub-location&gt;&lt;publisher&gt;Springer Berlin Heidelberg&lt;/publisher&gt;&lt;isbn&gt;978-3-540-24621-3&lt;/isbn&gt;&lt;urls&gt;&lt;/urls&gt;&lt;/record&gt;&lt;/Cite&gt;&lt;/EndNote&gt;</w:instrText>
      </w:r>
      <w:r w:rsidR="003A1ADB">
        <w:fldChar w:fldCharType="separate"/>
      </w:r>
      <w:r w:rsidR="004E4571">
        <w:rPr>
          <w:noProof/>
        </w:rPr>
        <w:t>[31]</w:t>
      </w:r>
      <w:r w:rsidR="003A1ADB">
        <w:fldChar w:fldCharType="end"/>
      </w:r>
      <w:r w:rsidR="00330E8A">
        <w:t>.</w:t>
      </w:r>
    </w:p>
    <w:p w14:paraId="246BFD79" w14:textId="74FB2FC7" w:rsidR="00B22C79" w:rsidRDefault="00B22C79" w:rsidP="00B22C79">
      <w:pPr>
        <w:pStyle w:val="Nadpis3"/>
      </w:pPr>
      <w:bookmarkStart w:id="1127" w:name="_Toc198115587"/>
      <w:bookmarkStart w:id="1128" w:name="_Ref198290123"/>
      <w:r>
        <w:t>Křížová validace</w:t>
      </w:r>
      <w:bookmarkEnd w:id="1127"/>
      <w:bookmarkEnd w:id="1128"/>
    </w:p>
    <w:p w14:paraId="2D7DB0A6" w14:textId="02CCCC4D" w:rsidR="00B22C79" w:rsidRDefault="00B22C79" w:rsidP="00B22C79">
      <w:pPr>
        <w:rPr>
          <w:ins w:id="1129" w:author="Ingr Jiri [2]" w:date="2025-04-29T21:10:00Z"/>
        </w:rPr>
      </w:pPr>
      <w:r>
        <w:t xml:space="preserve">Při použití </w:t>
      </w:r>
      <w:commentRangeStart w:id="1130"/>
      <w:r>
        <w:t xml:space="preserve">rozložení </w:t>
      </w:r>
      <w:r w:rsidR="00F74519">
        <w:t xml:space="preserve">datasetu po pacientech </w:t>
      </w:r>
      <w:commentRangeEnd w:id="1130"/>
      <w:r w:rsidR="00F74519">
        <w:rPr>
          <w:rStyle w:val="Odkaznakoment"/>
        </w:rPr>
        <w:commentReference w:id="1130"/>
      </w:r>
      <w:r>
        <w:t xml:space="preserve">závisí vyhodnocovací metriky (zejména při malém datasetu) na výběru konkrétních pacientů do části validačních a testovacích dat. </w:t>
      </w:r>
      <w:r w:rsidR="005C5492">
        <w:t>Pokud by do vyhodnocovací množiny připadly snímky pacientů náročnějších na predikci, výsledné metriky by mohly podhodnotit skutečnou schopnost modelu generalizovat.</w:t>
      </w:r>
      <w:r w:rsidR="009905BA">
        <w:t xml:space="preserve"> </w:t>
      </w:r>
      <w:r w:rsidR="005C5492">
        <w:t xml:space="preserve">Naopak při zařazení jednodušších případů by mohly metriky modelu nadhodnocovat výsledky. </w:t>
      </w:r>
      <w:r w:rsidR="009905BA">
        <w:t>Pro zajištění objektivního zhodnocení byla výsledná výkonost modelu získaná metodou křížové validace</w:t>
      </w:r>
      <w:r w:rsidR="00C057CE">
        <w:t>. Při ní je vybrána</w:t>
      </w:r>
      <w:r w:rsidR="005C5492" w:rsidRPr="005C5492">
        <w:t xml:space="preserve"> </w:t>
      </w:r>
      <w:r w:rsidR="005C5492">
        <w:t>a oddělena</w:t>
      </w:r>
      <w:r w:rsidR="00C057CE">
        <w:t xml:space="preserve"> skupina testovacích dat, zbylá část datasetu se rozdělí </w:t>
      </w:r>
      <w:r w:rsidR="009905BA">
        <w:t xml:space="preserve">v tomto případě na </w:t>
      </w:r>
      <w:r w:rsidR="00C057CE">
        <w:t xml:space="preserve">9 </w:t>
      </w:r>
      <w:r w:rsidR="009905BA">
        <w:t xml:space="preserve">podobně objemných částí. </w:t>
      </w:r>
      <w:r w:rsidR="00C057CE">
        <w:t>Poté</w:t>
      </w:r>
      <w:r w:rsidR="009905BA">
        <w:t xml:space="preserve"> se vytvoří d</w:t>
      </w:r>
      <w:r w:rsidR="00C057CE">
        <w:t>evět</w:t>
      </w:r>
      <w:r w:rsidR="009905BA">
        <w:t xml:space="preserve"> </w:t>
      </w:r>
      <w:r w:rsidR="001B0A85">
        <w:t>verzí datasetu</w:t>
      </w:r>
      <w:r w:rsidR="009905BA">
        <w:t xml:space="preserve">, </w:t>
      </w:r>
      <w:r w:rsidR="00844789">
        <w:t xml:space="preserve">které </w:t>
      </w:r>
      <w:r w:rsidR="00C057CE">
        <w:t>použijí postupně každou část jako validační data a do trénovacích dat zahrnou zbylých 8 částí</w:t>
      </w:r>
      <w:ins w:id="1131" w:author="Ingr Jiri [2]" w:date="2025-04-29T21:12:00Z">
        <w:r w:rsidR="000421A9">
          <w:t xml:space="preserve"> (</w:t>
        </w:r>
        <w:r w:rsidR="000421A9">
          <w:fldChar w:fldCharType="begin"/>
        </w:r>
        <w:r w:rsidR="000421A9">
          <w:instrText xml:space="preserve"> REF _Ref196853586 \h </w:instrText>
        </w:r>
      </w:ins>
      <w:ins w:id="1132" w:author="Ingr Jiri [2]" w:date="2025-04-29T21:12:00Z">
        <w:r w:rsidR="000421A9">
          <w:fldChar w:fldCharType="separate"/>
        </w:r>
        <w:r w:rsidR="000421A9">
          <w:rPr>
            <w:b/>
            <w:bCs/>
          </w:rPr>
          <w:t>O</w:t>
        </w:r>
        <w:r w:rsidR="000421A9" w:rsidRPr="0073196C">
          <w:rPr>
            <w:b/>
            <w:rPrChange w:id="1133" w:author="Ingr Jiri [2]" w:date="2025-04-29T21:11:00Z">
              <w:rPr/>
            </w:rPrChange>
          </w:rPr>
          <w:t xml:space="preserve">br. </w:t>
        </w:r>
        <w:r w:rsidR="000421A9" w:rsidRPr="0073196C">
          <w:rPr>
            <w:b/>
            <w:noProof/>
            <w:rPrChange w:id="1134" w:author="Ingr Jiri [2]" w:date="2025-04-29T21:11:00Z">
              <w:rPr>
                <w:noProof/>
              </w:rPr>
            </w:rPrChange>
          </w:rPr>
          <w:lastRenderedPageBreak/>
          <w:t>3</w:t>
        </w:r>
        <w:r w:rsidR="000421A9" w:rsidRPr="0073196C">
          <w:rPr>
            <w:b/>
            <w:rPrChange w:id="1135" w:author="Ingr Jiri [2]" w:date="2025-04-29T21:11:00Z">
              <w:rPr/>
            </w:rPrChange>
          </w:rPr>
          <w:t>.</w:t>
        </w:r>
        <w:r w:rsidR="000421A9" w:rsidRPr="0073196C">
          <w:rPr>
            <w:b/>
            <w:noProof/>
            <w:rPrChange w:id="1136" w:author="Ingr Jiri [2]" w:date="2025-04-29T21:11:00Z">
              <w:rPr>
                <w:noProof/>
              </w:rPr>
            </w:rPrChange>
          </w:rPr>
          <w:t>1</w:t>
        </w:r>
        <w:r w:rsidR="000421A9">
          <w:fldChar w:fldCharType="end"/>
        </w:r>
        <w:r w:rsidR="000421A9">
          <w:t>)</w:t>
        </w:r>
      </w:ins>
      <w:r w:rsidR="00C057CE">
        <w:t>.</w:t>
      </w:r>
      <w:r w:rsidR="001B0A85">
        <w:t xml:space="preserve"> Vznikne tedy 9 obdobných datasetů se stejnými testovacími daty, ale jiným rozložením snímků mezi validační a trénovací část</w:t>
      </w:r>
      <w:r w:rsidR="005D20B0">
        <w:t>í</w:t>
      </w:r>
      <w:r w:rsidR="001B0A85">
        <w:t xml:space="preserve">. Po natrénovaní modelu na každém z těchto datasetů se jako </w:t>
      </w:r>
      <w:r w:rsidR="00955E4B">
        <w:t>finální</w:t>
      </w:r>
      <w:r w:rsidR="001B0A85">
        <w:t xml:space="preserve"> výkonost </w:t>
      </w:r>
      <w:r w:rsidR="00955E4B">
        <w:t xml:space="preserve">modelu </w:t>
      </w:r>
      <w:r w:rsidR="001B0A85">
        <w:t>použije metrika spočítaná zprůměrováním je</w:t>
      </w:r>
      <w:r w:rsidR="00955E4B">
        <w:t>d</w:t>
      </w:r>
      <w:r w:rsidR="001B0A85">
        <w:t>no</w:t>
      </w:r>
      <w:r w:rsidR="00955E4B">
        <w:t>t</w:t>
      </w:r>
      <w:r w:rsidR="001B0A85">
        <w:t>livých výsledků.</w:t>
      </w:r>
    </w:p>
    <w:p w14:paraId="7C93A9FD" w14:textId="77777777" w:rsidR="0073196C" w:rsidRDefault="0073196C">
      <w:pPr>
        <w:keepNext/>
        <w:rPr>
          <w:ins w:id="1137" w:author="Ingr Jiri [2]" w:date="2025-04-29T21:11:00Z"/>
        </w:rPr>
        <w:pPrChange w:id="1138" w:author="Ingr Jiri [2]" w:date="2025-04-29T21:11:00Z">
          <w:pPr/>
        </w:pPrChange>
      </w:pPr>
      <w:ins w:id="1139" w:author="Ingr Jiri [2]" w:date="2025-04-29T21:10:00Z">
        <w:r>
          <w:rPr>
            <w:noProof/>
            <w:lang w:eastAsia="cs-CZ"/>
          </w:rPr>
          <w:drawing>
            <wp:inline distT="0" distB="0" distL="0" distR="0" wp14:anchorId="43253255" wp14:editId="64853A00">
              <wp:extent cx="5753100" cy="2621280"/>
              <wp:effectExtent l="0" t="0" r="0" b="7620"/>
              <wp:docPr id="1977658460" name="Obrázek 7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1"/>
                      <pic:cNvPicPr>
                        <a:picLocks noChangeAspect="1" noChangeArrowheads="1"/>
                      </pic:cNvPicPr>
                    </pic:nvPicPr>
                    <pic:blipFill>
                      <a:blip r:embed="rId24" cstate="print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5753100" cy="2621280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pic:spPr>
                  </pic:pic>
                </a:graphicData>
              </a:graphic>
            </wp:inline>
          </w:drawing>
        </w:r>
      </w:ins>
    </w:p>
    <w:p w14:paraId="5BA02448" w14:textId="00388B47" w:rsidR="0073196C" w:rsidRPr="00B22C79" w:rsidRDefault="0073196C">
      <w:pPr>
        <w:pStyle w:val="Titulek"/>
        <w:pPrChange w:id="1140" w:author="Ingr Jiri [2]" w:date="2025-04-29T21:11:00Z">
          <w:pPr/>
        </w:pPrChange>
      </w:pPr>
      <w:bookmarkStart w:id="1141" w:name="_Ref196853586"/>
      <w:ins w:id="1142" w:author="Ingr Jiri [2]" w:date="2025-04-29T21:11:00Z">
        <w:r>
          <w:rPr>
            <w:b/>
            <w:bCs w:val="0"/>
          </w:rPr>
          <w:t>O</w:t>
        </w:r>
        <w:r w:rsidRPr="0073196C">
          <w:rPr>
            <w:b/>
            <w:bCs w:val="0"/>
            <w:rPrChange w:id="1143" w:author="Ingr Jiri [2]" w:date="2025-04-29T21:11:00Z">
              <w:rPr/>
            </w:rPrChange>
          </w:rPr>
          <w:t xml:space="preserve">br. </w:t>
        </w:r>
      </w:ins>
      <w:ins w:id="1144" w:author="Ingr Jiri [2]" w:date="2025-05-02T20:09:00Z">
        <w:r w:rsidR="00F626E8">
          <w:rPr>
            <w:b/>
            <w:bCs w:val="0"/>
          </w:rPr>
          <w:fldChar w:fldCharType="begin"/>
        </w:r>
        <w:r w:rsidR="00F626E8">
          <w:rPr>
            <w:b/>
            <w:bCs w:val="0"/>
          </w:rPr>
          <w:instrText xml:space="preserve"> STYLEREF 1 \s </w:instrText>
        </w:r>
      </w:ins>
      <w:r w:rsidR="00F626E8">
        <w:rPr>
          <w:b/>
          <w:bCs w:val="0"/>
        </w:rPr>
        <w:fldChar w:fldCharType="separate"/>
      </w:r>
      <w:r w:rsidR="00F626E8">
        <w:rPr>
          <w:b/>
          <w:bCs w:val="0"/>
          <w:noProof/>
        </w:rPr>
        <w:t>3</w:t>
      </w:r>
      <w:ins w:id="1145" w:author="Ingr Jiri [2]" w:date="2025-05-02T20:09:00Z">
        <w:r w:rsidR="00F626E8">
          <w:rPr>
            <w:b/>
            <w:bCs w:val="0"/>
          </w:rPr>
          <w:fldChar w:fldCharType="end"/>
        </w:r>
        <w:r w:rsidR="00F626E8">
          <w:rPr>
            <w:b/>
            <w:bCs w:val="0"/>
          </w:rPr>
          <w:t>.</w:t>
        </w:r>
        <w:r w:rsidR="00F626E8">
          <w:rPr>
            <w:b/>
            <w:bCs w:val="0"/>
          </w:rPr>
          <w:fldChar w:fldCharType="begin"/>
        </w:r>
        <w:r w:rsidR="00F626E8">
          <w:rPr>
            <w:b/>
            <w:bCs w:val="0"/>
          </w:rPr>
          <w:instrText xml:space="preserve"> SEQ obr. \* ARABIC \s 1 </w:instrText>
        </w:r>
      </w:ins>
      <w:r w:rsidR="00F626E8">
        <w:rPr>
          <w:b/>
          <w:bCs w:val="0"/>
        </w:rPr>
        <w:fldChar w:fldCharType="separate"/>
      </w:r>
      <w:ins w:id="1146" w:author="Ingr Jiri [2]" w:date="2025-05-02T20:09:00Z">
        <w:r w:rsidR="00F626E8">
          <w:rPr>
            <w:b/>
            <w:bCs w:val="0"/>
            <w:noProof/>
          </w:rPr>
          <w:t>3</w:t>
        </w:r>
        <w:r w:rsidR="00F626E8">
          <w:rPr>
            <w:b/>
            <w:bCs w:val="0"/>
          </w:rPr>
          <w:fldChar w:fldCharType="end"/>
        </w:r>
      </w:ins>
      <w:bookmarkEnd w:id="1141"/>
      <w:ins w:id="1147" w:author="Ingr Jiri [2]" w:date="2025-04-29T21:11:00Z">
        <w:r>
          <w:t>: Schéma trénování modelu AI pomocí křížové validace</w:t>
        </w:r>
      </w:ins>
    </w:p>
    <w:p w14:paraId="2EA2FF47" w14:textId="52A61205" w:rsidR="002C66FE" w:rsidRDefault="0012018C" w:rsidP="0012018C">
      <w:pPr>
        <w:pStyle w:val="Nadpis2"/>
      </w:pPr>
      <w:bookmarkStart w:id="1148" w:name="_Toc198115588"/>
      <w:r>
        <w:t>Trénování modelu</w:t>
      </w:r>
      <w:bookmarkEnd w:id="1148"/>
    </w:p>
    <w:p w14:paraId="656CD8F2" w14:textId="122C9FD2" w:rsidR="0012018C" w:rsidRDefault="00AD2EC2" w:rsidP="0012018C">
      <w:r>
        <w:t>K vytvoření modelu pro detekci částí hlasivek v obrazech z laryngoskopického vyšetření byl použit algoritmus YOLO, konktrétně různé varianty YOLOv11.</w:t>
      </w:r>
      <w:r w:rsidR="001A21A6">
        <w:t xml:space="preserve"> Model byl trénován </w:t>
      </w:r>
      <w:ins w:id="1149" w:author="Ingr Jiri [2]" w:date="2025-05-01T16:46:00Z">
        <w:r w:rsidR="004D7FED">
          <w:t xml:space="preserve">na </w:t>
        </w:r>
      </w:ins>
      <w:r w:rsidR="001B0A85">
        <w:t xml:space="preserve">velikostech </w:t>
      </w:r>
      <w:r w:rsidR="001A21A6">
        <w:t>YOLOv11n</w:t>
      </w:r>
      <w:r w:rsidR="001B0A85">
        <w:t xml:space="preserve">, </w:t>
      </w:r>
      <w:r w:rsidR="001A21A6">
        <w:t>YOLOv11s</w:t>
      </w:r>
      <w:r w:rsidR="001B0A85">
        <w:t>,</w:t>
      </w:r>
      <w:r w:rsidR="001A21A6">
        <w:t xml:space="preserve"> </w:t>
      </w:r>
      <w:r w:rsidR="00667F5C">
        <w:t xml:space="preserve">YOLOv11m </w:t>
      </w:r>
      <w:r w:rsidR="001A21A6">
        <w:t>a YOLOv11</w:t>
      </w:r>
      <w:r w:rsidR="00667F5C">
        <w:t>l</w:t>
      </w:r>
      <w:r w:rsidR="001B0A85">
        <w:t xml:space="preserve">. </w:t>
      </w:r>
      <w:r w:rsidR="00873DE6">
        <w:t xml:space="preserve">Pro </w:t>
      </w:r>
      <w:r w:rsidR="00667F5C">
        <w:t xml:space="preserve">správné natrénování modelu </w:t>
      </w:r>
      <w:r w:rsidR="00873DE6">
        <w:t xml:space="preserve">je třeba vhodně nastavit řadu </w:t>
      </w:r>
      <w:proofErr w:type="spellStart"/>
      <w:r w:rsidR="00873DE6">
        <w:t>hyperparametrů</w:t>
      </w:r>
      <w:proofErr w:type="spellEnd"/>
      <w:r w:rsidR="00873DE6">
        <w:t xml:space="preserve">, jejichž hodnoty mohou značně ovlivnit výslednou </w:t>
      </w:r>
      <w:del w:id="1150" w:author="Ingr Jiri [2]" w:date="2025-05-01T16:46:00Z">
        <w:r w:rsidR="00873DE6" w:rsidDel="004D7FED">
          <w:delText xml:space="preserve">výkonnost </w:delText>
        </w:r>
      </w:del>
      <w:ins w:id="1151" w:author="Ingr Jiri [2]" w:date="2025-05-01T16:46:00Z">
        <w:r w:rsidR="004D7FED">
          <w:t xml:space="preserve">přesnost detekce </w:t>
        </w:r>
      </w:ins>
      <w:r w:rsidR="00873DE6">
        <w:t xml:space="preserve">modelu. Dále jsou v pro ukázku vysvětleny </w:t>
      </w:r>
      <w:proofErr w:type="spellStart"/>
      <w:ins w:id="1152" w:author="Ingr Jiri [2]" w:date="2025-05-01T16:48:00Z">
        <w:r w:rsidR="00EB631F">
          <w:t>nškteré</w:t>
        </w:r>
        <w:proofErr w:type="spellEnd"/>
        <w:r w:rsidR="00EB631F">
          <w:t xml:space="preserve"> ze </w:t>
        </w:r>
      </w:ins>
      <w:ins w:id="1153" w:author="Ingr Jiri [2]" w:date="2025-05-01T16:47:00Z">
        <w:r w:rsidR="00EB631F">
          <w:t>základní</w:t>
        </w:r>
      </w:ins>
      <w:ins w:id="1154" w:author="Ingr Jiri [2]" w:date="2025-05-01T16:48:00Z">
        <w:r w:rsidR="00EB631F">
          <w:t>ch</w:t>
        </w:r>
      </w:ins>
      <w:del w:id="1155" w:author="Ingr Jiri [2]" w:date="2025-05-01T16:47:00Z">
        <w:r w:rsidR="00873DE6" w:rsidDel="00EB631F">
          <w:delText xml:space="preserve">některé </w:delText>
        </w:r>
        <w:r w:rsidR="00667F5C" w:rsidDel="004D7FED">
          <w:delText>h</w:delText>
        </w:r>
      </w:del>
      <w:del w:id="1156" w:author="Ingr Jiri [2]" w:date="2025-05-01T16:46:00Z">
        <w:r w:rsidR="00667F5C" w:rsidDel="004D7FED">
          <w:delText xml:space="preserve">lavní </w:delText>
        </w:r>
      </w:del>
      <w:del w:id="1157" w:author="Ingr Jiri [2]" w:date="2025-05-01T16:48:00Z">
        <w:r w:rsidR="00667F5C" w:rsidDel="00EB631F">
          <w:delText>z testovaných</w:delText>
        </w:r>
      </w:del>
      <w:r w:rsidR="00873DE6">
        <w:t xml:space="preserve"> </w:t>
      </w:r>
      <w:proofErr w:type="spellStart"/>
      <w:r w:rsidR="00873DE6">
        <w:t>hyperparametrů</w:t>
      </w:r>
      <w:proofErr w:type="spellEnd"/>
      <w:r w:rsidR="00873DE6">
        <w:t>.</w:t>
      </w:r>
    </w:p>
    <w:p w14:paraId="7D720473" w14:textId="748043C6" w:rsidR="00332E15" w:rsidRDefault="00332E15" w:rsidP="00332E15">
      <w:pPr>
        <w:pStyle w:val="Nadpis3"/>
      </w:pPr>
      <w:bookmarkStart w:id="1158" w:name="_Toc198115589"/>
      <w:r>
        <w:t>Počet epoch</w:t>
      </w:r>
      <w:bookmarkEnd w:id="1158"/>
    </w:p>
    <w:p w14:paraId="25280FA6" w14:textId="2A1F8693" w:rsidR="009E3D5C" w:rsidRDefault="009E3D5C" w:rsidP="009E3D5C">
      <w:r>
        <w:t>Jedna epocha představuje kompletní průchod dat a zpětnou propagaci</w:t>
      </w:r>
      <w:ins w:id="1159" w:author="Ingr Jiri [2]" w:date="2025-05-01T17:47:00Z">
        <w:r w:rsidR="004627E2">
          <w:t xml:space="preserve"> chyb</w:t>
        </w:r>
      </w:ins>
      <w:r>
        <w:t xml:space="preserve"> </w:t>
      </w:r>
      <w:del w:id="1160" w:author="Ingr Jiri [2]" w:date="2025-05-01T17:48:00Z">
        <w:r w:rsidDel="004627E2">
          <w:delText xml:space="preserve">přes </w:delText>
        </w:r>
      </w:del>
      <w:ins w:id="1161" w:author="Ingr Jiri [2]" w:date="2025-05-01T17:48:00Z">
        <w:r w:rsidR="004627E2">
          <w:t xml:space="preserve">skrze </w:t>
        </w:r>
      </w:ins>
      <w:r>
        <w:t xml:space="preserve">neuronovou síť. Počet epoch tedy udává, kolikrát model projde celým </w:t>
      </w:r>
      <w:proofErr w:type="spellStart"/>
      <w:r>
        <w:t>trénovacím</w:t>
      </w:r>
      <w:proofErr w:type="spellEnd"/>
      <w:r>
        <w:t xml:space="preserve"> </w:t>
      </w:r>
      <w:proofErr w:type="spellStart"/>
      <w:r>
        <w:t>datasetem</w:t>
      </w:r>
      <w:proofErr w:type="spellEnd"/>
      <w:r>
        <w:t>. V průběhu epoch</w:t>
      </w:r>
      <w:del w:id="1162" w:author="Ingr Jiri [2]" w:date="2025-04-29T14:34:00Z">
        <w:r w:rsidDel="002D02DA">
          <w:delText>o</w:delText>
        </w:r>
      </w:del>
      <w:r>
        <w:t xml:space="preserve"> dochází k optimalizaci vah a </w:t>
      </w:r>
      <w:proofErr w:type="spellStart"/>
      <w:r>
        <w:t>biasů</w:t>
      </w:r>
      <w:proofErr w:type="spellEnd"/>
      <w:r>
        <w:t xml:space="preserve"> </w:t>
      </w:r>
      <w:r w:rsidR="00B32818">
        <w:t>modelu</w:t>
      </w:r>
      <w:r>
        <w:t>, který se postupně optimalizuje na míru předloženým datům. Při nastavení nedostatečného počtu epoch model nemá dostatek času naučit se správně reprezentovat data, při nastavení příliš vysokého počtu epoch může docházet k přeučení na trénovací data. V této práci byla zjištěna jako optimální hodnota počtu epoch 300</w:t>
      </w:r>
      <w:r w:rsidR="00555D74">
        <w:t xml:space="preserve"> s přidáním doplňujícího </w:t>
      </w:r>
      <w:proofErr w:type="spellStart"/>
      <w:r w:rsidR="00555D74">
        <w:t>hyperparametrů</w:t>
      </w:r>
      <w:proofErr w:type="spellEnd"/>
      <w:r w:rsidR="00555D74">
        <w:t xml:space="preserve"> </w:t>
      </w:r>
      <w:proofErr w:type="spellStart"/>
      <w:proofErr w:type="gramStart"/>
      <w:r w:rsidR="00555D74">
        <w:t>patience</w:t>
      </w:r>
      <w:proofErr w:type="spellEnd"/>
      <w:ins w:id="1163" w:author="Ingr Jiri [2]" w:date="2025-05-01T17:49:00Z">
        <w:r w:rsidR="004627E2">
          <w:t xml:space="preserve"> (</w:t>
        </w:r>
      </w:ins>
      <w:ins w:id="1164" w:author="Ingr Jiri [2]" w:date="2025-05-01T17:50:00Z">
        <w:r w:rsidR="004627E2">
          <w:fldChar w:fldCharType="begin"/>
        </w:r>
        <w:r w:rsidR="004627E2">
          <w:instrText xml:space="preserve"> REF _Ref197014222 \r \h </w:instrText>
        </w:r>
      </w:ins>
      <w:ins w:id="1165" w:author="Ingr Jiri [2]" w:date="2025-05-01T17:50:00Z">
        <w:r w:rsidR="004627E2">
          <w:fldChar w:fldCharType="separate"/>
        </w:r>
        <w:r w:rsidR="004627E2">
          <w:t>3.2.2</w:t>
        </w:r>
        <w:proofErr w:type="gramEnd"/>
        <w:r w:rsidR="004627E2">
          <w:fldChar w:fldCharType="end"/>
        </w:r>
      </w:ins>
      <w:ins w:id="1166" w:author="Ingr Jiri [2]" w:date="2025-05-01T17:49:00Z">
        <w:r w:rsidR="004627E2">
          <w:t>)</w:t>
        </w:r>
      </w:ins>
      <w:r>
        <w:t>.</w:t>
      </w:r>
    </w:p>
    <w:p w14:paraId="41438BE5" w14:textId="708E5F2B" w:rsidR="009E3D5C" w:rsidRDefault="009E3D5C" w:rsidP="009E3D5C">
      <w:pPr>
        <w:pStyle w:val="Nadpis3"/>
      </w:pPr>
      <w:bookmarkStart w:id="1167" w:name="_Ref197014222"/>
      <w:bookmarkStart w:id="1168" w:name="_Toc198115590"/>
      <w:proofErr w:type="spellStart"/>
      <w:r>
        <w:lastRenderedPageBreak/>
        <w:t>Patience</w:t>
      </w:r>
      <w:bookmarkEnd w:id="1167"/>
      <w:bookmarkEnd w:id="1168"/>
      <w:proofErr w:type="spellEnd"/>
    </w:p>
    <w:p w14:paraId="2F1C695A" w14:textId="1415A3A3" w:rsidR="009E3D5C" w:rsidRDefault="00555D74" w:rsidP="009E3D5C">
      <w:pPr>
        <w:rPr>
          <w:ins w:id="1169" w:author="Ingr Jiri [2]" w:date="2025-04-30T09:43:00Z"/>
        </w:rPr>
      </w:pPr>
      <w:proofErr w:type="spellStart"/>
      <w:r>
        <w:t>Hyperparametr</w:t>
      </w:r>
      <w:proofErr w:type="spellEnd"/>
      <w:r>
        <w:t xml:space="preserve"> </w:t>
      </w:r>
      <w:proofErr w:type="spellStart"/>
      <w:r>
        <w:t>patience</w:t>
      </w:r>
      <w:proofErr w:type="spellEnd"/>
      <w:r>
        <w:t xml:space="preserve"> je použit v kombinaci s počtem epoch. Slouží k ukončení tréninku v případě, že </w:t>
      </w:r>
      <w:r w:rsidR="00353E89">
        <w:t xml:space="preserve">se </w:t>
      </w:r>
      <w:r>
        <w:t xml:space="preserve">model po určitou dobu nezlepšuje na validačních datech. Parametr pomáhá zabránit přeučení modelu a zároveň šetří výpočetní čas. Pro model hlasivek byla hodnota </w:t>
      </w:r>
      <w:proofErr w:type="spellStart"/>
      <w:r>
        <w:t>patience</w:t>
      </w:r>
      <w:proofErr w:type="spellEnd"/>
      <w:r>
        <w:t xml:space="preserve"> nastavena na 50, trénink tedy byl v případě stagnace výkonosti během posledních 50 epoch ukončen.</w:t>
      </w:r>
    </w:p>
    <w:p w14:paraId="33079C15" w14:textId="5FDE6724" w:rsidR="00563E42" w:rsidRDefault="00563E42" w:rsidP="00563E42">
      <w:pPr>
        <w:pStyle w:val="Nadpis3"/>
        <w:rPr>
          <w:ins w:id="1170" w:author="Ingr Jiri [2]" w:date="2025-04-30T09:43:00Z"/>
        </w:rPr>
      </w:pPr>
      <w:bookmarkStart w:id="1171" w:name="_Toc198115591"/>
      <w:ins w:id="1172" w:author="Ingr Jiri [2]" w:date="2025-04-30T09:43:00Z">
        <w:r>
          <w:t>Optimalizační algoritmus</w:t>
        </w:r>
        <w:bookmarkEnd w:id="1171"/>
      </w:ins>
    </w:p>
    <w:p w14:paraId="5124EEB0" w14:textId="25989EB7" w:rsidR="00563E42" w:rsidRPr="00563E42" w:rsidRDefault="00E3669B" w:rsidP="00563E42">
      <w:ins w:id="1173" w:author="Ingr Jiri [2]" w:date="2025-04-30T09:46:00Z">
        <w:r>
          <w:t>Optimalizační algoritm</w:t>
        </w:r>
      </w:ins>
      <w:ins w:id="1174" w:author="Ingr Jiri [2]" w:date="2025-04-30T09:49:00Z">
        <w:r>
          <w:t>us</w:t>
        </w:r>
      </w:ins>
      <w:ins w:id="1175" w:author="Ingr Jiri [2]" w:date="2025-04-30T09:46:00Z">
        <w:r>
          <w:t xml:space="preserve"> </w:t>
        </w:r>
      </w:ins>
      <w:ins w:id="1176" w:author="Ingr Jiri [2]" w:date="2025-05-01T17:50:00Z">
        <w:r w:rsidR="004627E2">
          <w:t>(</w:t>
        </w:r>
      </w:ins>
      <w:ins w:id="1177" w:author="Ingr Jiri [2]" w:date="2025-04-30T09:46:00Z">
        <w:r>
          <w:t>též optimalizátor</w:t>
        </w:r>
      </w:ins>
      <w:ins w:id="1178" w:author="Ingr Jiri [2]" w:date="2025-05-01T17:50:00Z">
        <w:r w:rsidR="004627E2">
          <w:t>)</w:t>
        </w:r>
      </w:ins>
      <w:ins w:id="1179" w:author="Ingr Jiri [2]" w:date="2025-04-30T09:46:00Z">
        <w:r>
          <w:t xml:space="preserve"> se star</w:t>
        </w:r>
      </w:ins>
      <w:ins w:id="1180" w:author="Ingr Jiri [2]" w:date="2025-04-30T09:49:00Z">
        <w:r>
          <w:t>á</w:t>
        </w:r>
      </w:ins>
      <w:ins w:id="1181" w:author="Ingr Jiri [2]" w:date="2025-04-30T09:47:00Z">
        <w:r>
          <w:t xml:space="preserve"> o</w:t>
        </w:r>
      </w:ins>
      <w:ins w:id="1182" w:author="Ingr Jiri [2]" w:date="2025-05-01T17:50:00Z">
        <w:r w:rsidR="004627E2">
          <w:t xml:space="preserve"> průběžnou</w:t>
        </w:r>
      </w:ins>
      <w:ins w:id="1183" w:author="Ingr Jiri [2]" w:date="2025-04-30T09:47:00Z">
        <w:r>
          <w:t xml:space="preserve"> aktualizaci v</w:t>
        </w:r>
      </w:ins>
      <w:ins w:id="1184" w:author="Ingr Jiri [2]" w:date="2025-05-01T17:51:00Z">
        <w:r w:rsidR="004627E2">
          <w:t>á</w:t>
        </w:r>
      </w:ins>
      <w:ins w:id="1185" w:author="Ingr Jiri [2]" w:date="2025-04-30T09:47:00Z">
        <w:r>
          <w:t>h</w:t>
        </w:r>
      </w:ins>
      <w:ins w:id="1186" w:author="Ingr Jiri [2]" w:date="2025-05-01T17:51:00Z">
        <w:r w:rsidR="004627E2">
          <w:t>ových koeficientů</w:t>
        </w:r>
      </w:ins>
      <w:ins w:id="1187" w:author="Ingr Jiri [2]" w:date="2025-04-30T09:48:00Z">
        <w:r>
          <w:t xml:space="preserve"> a </w:t>
        </w:r>
        <w:proofErr w:type="spellStart"/>
        <w:r>
          <w:t>biasů</w:t>
        </w:r>
        <w:proofErr w:type="spellEnd"/>
        <w:r>
          <w:t xml:space="preserve"> při zpětné propagaci</w:t>
        </w:r>
      </w:ins>
      <w:ins w:id="1188" w:author="Ingr Jiri [2]" w:date="2025-05-01T17:51:00Z">
        <w:r w:rsidR="004627E2">
          <w:t xml:space="preserve"> chyb</w:t>
        </w:r>
      </w:ins>
      <w:ins w:id="1189" w:author="Ingr Jiri [2]" w:date="2025-04-30T09:47:00Z">
        <w:r>
          <w:t xml:space="preserve"> na základě vypočtené chyby</w:t>
        </w:r>
      </w:ins>
      <w:ins w:id="1190" w:author="Ingr Jiri [2]" w:date="2025-04-30T09:48:00Z">
        <w:r>
          <w:t xml:space="preserve">. </w:t>
        </w:r>
      </w:ins>
      <w:ins w:id="1191" w:author="Ingr Jiri [2]" w:date="2025-05-01T17:51:00Z">
        <w:r w:rsidR="004627E2" w:rsidRPr="004627E2">
          <w:t xml:space="preserve">Výběr vhodného optimalizátoru má zásadní vliv na rychlost </w:t>
        </w:r>
      </w:ins>
      <w:ins w:id="1192" w:author="Ingr Jiri [2]" w:date="2025-05-01T17:52:00Z">
        <w:r w:rsidR="004627E2">
          <w:t>konvergence</w:t>
        </w:r>
      </w:ins>
      <w:ins w:id="1193" w:author="Ingr Jiri [2]" w:date="2025-05-01T17:51:00Z">
        <w:r w:rsidR="004627E2" w:rsidRPr="004627E2">
          <w:t xml:space="preserve"> modelu ke správnému řešení i na jeho stabilitu</w:t>
        </w:r>
      </w:ins>
      <w:ins w:id="1194" w:author="Ingr Jiri [2]" w:date="2025-04-30T09:51:00Z">
        <w:r>
          <w:t>, p</w:t>
        </w:r>
      </w:ins>
      <w:ins w:id="1195" w:author="Ingr Jiri [2]" w:date="2025-04-30T09:50:00Z">
        <w:r>
          <w:t xml:space="preserve">ro každou úlohu je tedy třeba vybrat </w:t>
        </w:r>
      </w:ins>
      <w:ins w:id="1196" w:author="Ingr Jiri [2]" w:date="2025-04-30T09:51:00Z">
        <w:r>
          <w:t xml:space="preserve">co </w:t>
        </w:r>
      </w:ins>
      <w:ins w:id="1197" w:author="Ingr Jiri [2]" w:date="2025-04-30T09:50:00Z">
        <w:r>
          <w:t xml:space="preserve">nejvhodnější </w:t>
        </w:r>
      </w:ins>
      <w:ins w:id="1198" w:author="Ingr Jiri [2]" w:date="2025-04-30T09:51:00Z">
        <w:r>
          <w:t xml:space="preserve">optimalizační </w:t>
        </w:r>
      </w:ins>
      <w:ins w:id="1199" w:author="Ingr Jiri [2]" w:date="2025-04-30T09:50:00Z">
        <w:r>
          <w:t>metodu</w:t>
        </w:r>
      </w:ins>
      <w:ins w:id="1200" w:author="Ingr Jiri [2]" w:date="2025-04-30T09:51:00Z">
        <w:r>
          <w:t xml:space="preserve">. YOLO </w:t>
        </w:r>
      </w:ins>
      <w:ins w:id="1201" w:author="Ingr Jiri [2]" w:date="2025-04-30T09:52:00Z">
        <w:r>
          <w:t>umožňuje</w:t>
        </w:r>
      </w:ins>
      <w:ins w:id="1202" w:author="Ingr Jiri [2]" w:date="2025-04-30T09:53:00Z">
        <w:r>
          <w:t xml:space="preserve"> použití</w:t>
        </w:r>
      </w:ins>
      <w:ins w:id="1203" w:author="Ingr Jiri [2]" w:date="2025-04-30T09:51:00Z">
        <w:r>
          <w:t xml:space="preserve"> optimalizační</w:t>
        </w:r>
      </w:ins>
      <w:ins w:id="1204" w:author="Ingr Jiri [2]" w:date="2025-04-30T10:00:00Z">
        <w:r w:rsidR="00966354">
          <w:t>ch</w:t>
        </w:r>
      </w:ins>
      <w:ins w:id="1205" w:author="Ingr Jiri [2]" w:date="2025-04-30T09:51:00Z">
        <w:r>
          <w:t xml:space="preserve"> algoritm</w:t>
        </w:r>
      </w:ins>
      <w:ins w:id="1206" w:author="Ingr Jiri [2]" w:date="2025-04-30T10:00:00Z">
        <w:r w:rsidR="00966354">
          <w:t>ů</w:t>
        </w:r>
      </w:ins>
      <w:ins w:id="1207" w:author="Ingr Jiri [2]" w:date="2025-05-01T17:53:00Z">
        <w:r w:rsidR="004627E2">
          <w:t xml:space="preserve">, mezi něž patří např. </w:t>
        </w:r>
      </w:ins>
      <w:proofErr w:type="spellStart"/>
      <w:ins w:id="1208" w:author="Ingr Jiri [2]" w:date="2025-04-30T09:54:00Z">
        <w:r w:rsidR="00966354">
          <w:t>Scholastic</w:t>
        </w:r>
        <w:proofErr w:type="spellEnd"/>
        <w:r w:rsidR="00966354">
          <w:t xml:space="preserve"> gradient </w:t>
        </w:r>
        <w:proofErr w:type="spellStart"/>
        <w:r w:rsidR="00966354">
          <w:t>descent</w:t>
        </w:r>
      </w:ins>
      <w:proofErr w:type="spellEnd"/>
      <w:ins w:id="1209" w:author="Ingr Jiri [2]" w:date="2025-04-30T10:02:00Z">
        <w:r w:rsidR="00966354">
          <w:t xml:space="preserve"> (SGD)</w:t>
        </w:r>
      </w:ins>
      <w:ins w:id="1210" w:author="Ingr Jiri [2]" w:date="2025-04-30T09:53:00Z">
        <w:r>
          <w:t xml:space="preserve">, </w:t>
        </w:r>
      </w:ins>
      <w:proofErr w:type="spellStart"/>
      <w:ins w:id="1211" w:author="Ingr Jiri [2]" w:date="2025-04-30T09:56:00Z">
        <w:r w:rsidR="00966354" w:rsidRPr="00966354">
          <w:t>Root</w:t>
        </w:r>
        <w:proofErr w:type="spellEnd"/>
        <w:r w:rsidR="00966354" w:rsidRPr="00966354">
          <w:t xml:space="preserve"> </w:t>
        </w:r>
        <w:proofErr w:type="spellStart"/>
        <w:r w:rsidR="00966354" w:rsidRPr="00966354">
          <w:t>Mean</w:t>
        </w:r>
        <w:proofErr w:type="spellEnd"/>
        <w:r w:rsidR="00966354" w:rsidRPr="00966354">
          <w:t xml:space="preserve"> Square </w:t>
        </w:r>
        <w:proofErr w:type="spellStart"/>
        <w:r w:rsidR="00966354" w:rsidRPr="00966354">
          <w:t>Propagation</w:t>
        </w:r>
      </w:ins>
      <w:proofErr w:type="spellEnd"/>
      <w:ins w:id="1212" w:author="Ingr Jiri [2]" w:date="2025-04-30T10:02:00Z">
        <w:r w:rsidR="00966354">
          <w:t xml:space="preserve"> (</w:t>
        </w:r>
        <w:proofErr w:type="spellStart"/>
        <w:r w:rsidR="00966354">
          <w:t>RMSProp</w:t>
        </w:r>
        <w:proofErr w:type="spellEnd"/>
        <w:r w:rsidR="00966354">
          <w:t>)</w:t>
        </w:r>
      </w:ins>
      <w:ins w:id="1213" w:author="Ingr Jiri [2]" w:date="2025-04-30T09:53:00Z">
        <w:r>
          <w:t xml:space="preserve">, </w:t>
        </w:r>
      </w:ins>
      <w:proofErr w:type="spellStart"/>
      <w:ins w:id="1214" w:author="Ingr Jiri [2]" w:date="2025-04-30T09:56:00Z">
        <w:r w:rsidR="00966354" w:rsidRPr="00966354">
          <w:rPr>
            <w:rPrChange w:id="1215" w:author="Ingr Jiri [2]" w:date="2025-04-30T09:56:00Z">
              <w:rPr>
                <w:b/>
                <w:bCs/>
              </w:rPr>
            </w:rPrChange>
          </w:rPr>
          <w:t>Adaptive</w:t>
        </w:r>
        <w:proofErr w:type="spellEnd"/>
        <w:r w:rsidR="00966354" w:rsidRPr="00966354">
          <w:rPr>
            <w:rPrChange w:id="1216" w:author="Ingr Jiri [2]" w:date="2025-04-30T09:56:00Z">
              <w:rPr>
                <w:b/>
                <w:bCs/>
              </w:rPr>
            </w:rPrChange>
          </w:rPr>
          <w:t xml:space="preserve"> Moment </w:t>
        </w:r>
        <w:proofErr w:type="spellStart"/>
        <w:r w:rsidR="00966354" w:rsidRPr="00966354">
          <w:rPr>
            <w:rPrChange w:id="1217" w:author="Ingr Jiri [2]" w:date="2025-04-30T09:56:00Z">
              <w:rPr>
                <w:b/>
                <w:bCs/>
              </w:rPr>
            </w:rPrChange>
          </w:rPr>
          <w:t>Estimation</w:t>
        </w:r>
      </w:ins>
      <w:proofErr w:type="spellEnd"/>
      <w:ins w:id="1218" w:author="Ingr Jiri [2]" w:date="2025-04-30T10:02:00Z">
        <w:r w:rsidR="00966354">
          <w:t xml:space="preserve"> (Adam)</w:t>
        </w:r>
      </w:ins>
      <w:ins w:id="1219" w:author="Ingr Jiri [2]" w:date="2025-04-30T09:54:00Z">
        <w:r>
          <w:t xml:space="preserve">, </w:t>
        </w:r>
        <w:proofErr w:type="spellStart"/>
        <w:r>
          <w:t>AdamW</w:t>
        </w:r>
      </w:ins>
      <w:proofErr w:type="spellEnd"/>
      <w:ins w:id="1220" w:author="Ingr Jiri [2]" w:date="2025-05-01T17:53:00Z">
        <w:r w:rsidR="004627E2">
          <w:t xml:space="preserve">, což je modifikovaná </w:t>
        </w:r>
      </w:ins>
      <w:ins w:id="1221" w:author="Ingr Jiri [2]" w:date="2025-04-30T09:57:00Z">
        <w:r w:rsidR="00966354">
          <w:t>verze optimalizátoru Adam</w:t>
        </w:r>
      </w:ins>
      <w:ins w:id="1222" w:author="Ingr Jiri [2]" w:date="2025-04-30T09:58:00Z">
        <w:r w:rsidR="00966354">
          <w:t xml:space="preserve">, který </w:t>
        </w:r>
      </w:ins>
      <w:ins w:id="1223" w:author="Ingr Jiri [2]" w:date="2025-05-01T17:53:00Z">
        <w:r w:rsidR="004627E2">
          <w:t>efektivněji</w:t>
        </w:r>
      </w:ins>
      <w:ins w:id="1224" w:author="Ingr Jiri [2]" w:date="2025-04-30T09:58:00Z">
        <w:r w:rsidR="00966354">
          <w:t xml:space="preserve"> pracuje s</w:t>
        </w:r>
      </w:ins>
      <w:ins w:id="1225" w:author="Ingr Jiri [2]" w:date="2025-05-01T17:54:00Z">
        <w:r w:rsidR="004627E2">
          <w:t xml:space="preserve"> regularizačním </w:t>
        </w:r>
      </w:ins>
      <w:proofErr w:type="spellStart"/>
      <w:ins w:id="1226" w:author="Ingr Jiri [2]" w:date="2025-04-30T09:58:00Z">
        <w:r w:rsidR="00966354">
          <w:t>hyperparametrem</w:t>
        </w:r>
        <w:proofErr w:type="spellEnd"/>
        <w:r w:rsidR="00966354">
          <w:t xml:space="preserve"> </w:t>
        </w:r>
        <w:proofErr w:type="spellStart"/>
        <w:r w:rsidR="00966354">
          <w:t>weight</w:t>
        </w:r>
        <w:proofErr w:type="spellEnd"/>
        <w:r w:rsidR="00966354">
          <w:t xml:space="preserve"> </w:t>
        </w:r>
        <w:proofErr w:type="spellStart"/>
        <w:r w:rsidR="00966354">
          <w:t>decay</w:t>
        </w:r>
      </w:ins>
      <w:proofErr w:type="spellEnd"/>
      <w:ins w:id="1227" w:author="Ingr Jiri [2]" w:date="2025-04-30T09:54:00Z">
        <w:r>
          <w:t>.</w:t>
        </w:r>
      </w:ins>
    </w:p>
    <w:p w14:paraId="354F760F" w14:textId="38E1EEFD" w:rsidR="00332E15" w:rsidRDefault="00332E15" w:rsidP="00332E15">
      <w:pPr>
        <w:pStyle w:val="Nadpis3"/>
      </w:pPr>
      <w:bookmarkStart w:id="1228" w:name="_Toc198115592"/>
      <w:r>
        <w:t>Rychlost učení</w:t>
      </w:r>
      <w:bookmarkEnd w:id="1228"/>
    </w:p>
    <w:p w14:paraId="0C1C7E25" w14:textId="1C398EF5" w:rsidR="00332E15" w:rsidRDefault="00EB060D" w:rsidP="00332E15">
      <w:commentRangeStart w:id="1229"/>
      <w:r>
        <w:t xml:space="preserve">Při </w:t>
      </w:r>
      <w:ins w:id="1230" w:author="Ingr Jiri [2]" w:date="2025-05-02T10:02:00Z">
        <w:r w:rsidR="001F6CF5">
          <w:t xml:space="preserve">každé </w:t>
        </w:r>
      </w:ins>
      <w:r>
        <w:t xml:space="preserve">aktualizaci </w:t>
      </w:r>
      <w:ins w:id="1231" w:author="Ingr Jiri [2]" w:date="2025-05-02T10:02:00Z">
        <w:r w:rsidR="001F6CF5">
          <w:t xml:space="preserve">vektoru </w:t>
        </w:r>
      </w:ins>
      <w:r>
        <w:t xml:space="preserve">vah a </w:t>
      </w:r>
      <w:proofErr w:type="spellStart"/>
      <w:r>
        <w:t>biasů</w:t>
      </w:r>
      <w:proofErr w:type="spellEnd"/>
      <w:r>
        <w:t xml:space="preserve"> je </w:t>
      </w:r>
      <w:del w:id="1232" w:author="Ingr Jiri [2]" w:date="2025-05-02T10:03:00Z">
        <w:r w:rsidDel="001F6CF5">
          <w:delText xml:space="preserve">vypočítaná </w:delText>
        </w:r>
      </w:del>
      <w:ins w:id="1233" w:author="Ingr Jiri [2]" w:date="2025-05-02T10:03:00Z">
        <w:r w:rsidR="001F6CF5">
          <w:t xml:space="preserve">vypočtená </w:t>
        </w:r>
      </w:ins>
      <w:r>
        <w:t xml:space="preserve">změna </w:t>
      </w:r>
      <w:del w:id="1234" w:author="Ingr Jiri [2]" w:date="2025-05-02T10:03:00Z">
        <w:r w:rsidDel="001F6CF5">
          <w:delText>vy</w:delText>
        </w:r>
      </w:del>
      <w:r>
        <w:t xml:space="preserve">násobena velikostí </w:t>
      </w:r>
      <w:proofErr w:type="spellStart"/>
      <w:r>
        <w:t>hyperparametru</w:t>
      </w:r>
      <w:proofErr w:type="spellEnd"/>
      <w:r>
        <w:t xml:space="preserve"> rychlosti učení. </w:t>
      </w:r>
      <w:del w:id="1235" w:author="Ingr Jiri [2]" w:date="2025-05-02T10:03:00Z">
        <w:r w:rsidDel="001F6CF5">
          <w:delText>Ten udává</w:delText>
        </w:r>
      </w:del>
      <w:ins w:id="1236" w:author="Ingr Jiri [2]" w:date="2025-05-02T10:03:00Z">
        <w:r w:rsidR="001F6CF5">
          <w:t>Tento parametr určuje</w:t>
        </w:r>
      </w:ins>
      <w:r>
        <w:t xml:space="preserve">, </w:t>
      </w:r>
      <w:del w:id="1237" w:author="Ingr Jiri [2]" w:date="2025-05-02T10:04:00Z">
        <w:r w:rsidDel="001F6CF5">
          <w:delText xml:space="preserve">o </w:delText>
        </w:r>
      </w:del>
      <w:r>
        <w:t>jak velký</w:t>
      </w:r>
      <w:ins w:id="1238" w:author="Ingr Jiri [2]" w:date="2025-05-02T10:04:00Z">
        <w:r w:rsidR="001F6CF5">
          <w:t>m</w:t>
        </w:r>
      </w:ins>
      <w:r>
        <w:t xml:space="preserve"> krok</w:t>
      </w:r>
      <w:ins w:id="1239" w:author="Ingr Jiri [2]" w:date="2025-05-02T10:04:00Z">
        <w:r w:rsidR="001F6CF5">
          <w:t>em</w:t>
        </w:r>
      </w:ins>
      <w:r>
        <w:t xml:space="preserve"> se mají parametry modelu </w:t>
      </w:r>
      <w:del w:id="1240" w:author="Ingr Jiri [2]" w:date="2025-05-02T10:04:00Z">
        <w:r w:rsidDel="001F6CF5">
          <w:delText>z</w:delText>
        </w:r>
      </w:del>
      <w:r>
        <w:t>měnit ve směru vypočítané</w:t>
      </w:r>
      <w:ins w:id="1241" w:author="Ingr Jiri [2]" w:date="2025-05-02T10:04:00Z">
        <w:r w:rsidR="001F6CF5">
          <w:t>ho</w:t>
        </w:r>
      </w:ins>
      <w:r>
        <w:t xml:space="preserve"> </w:t>
      </w:r>
      <w:del w:id="1242" w:author="Ingr Jiri [2]" w:date="2025-05-02T10:04:00Z">
        <w:r w:rsidDel="001F6CF5">
          <w:delText>změny</w:delText>
        </w:r>
      </w:del>
      <w:ins w:id="1243" w:author="Ingr Jiri [2]" w:date="2025-05-02T10:04:00Z">
        <w:r w:rsidR="001F6CF5">
          <w:t>gradientu</w:t>
        </w:r>
      </w:ins>
      <w:r>
        <w:t xml:space="preserve">. </w:t>
      </w:r>
      <w:del w:id="1244" w:author="Ingr Jiri [2]" w:date="2025-05-02T10:05:00Z">
        <w:r w:rsidDel="001F6CF5">
          <w:delText>Při nastavení</w:delText>
        </w:r>
      </w:del>
      <w:ins w:id="1245" w:author="Ingr Jiri [2]" w:date="2025-05-02T10:05:00Z">
        <w:r w:rsidR="001F6CF5">
          <w:t>Nastavení</w:t>
        </w:r>
      </w:ins>
      <w:r>
        <w:t xml:space="preserve"> příliš nízké rychlosti učení </w:t>
      </w:r>
      <w:ins w:id="1246" w:author="Ingr Jiri [2]" w:date="2025-05-02T10:06:00Z">
        <w:r w:rsidR="001F6CF5">
          <w:t>způsobuje pomalou konvergenci modelu</w:t>
        </w:r>
      </w:ins>
      <w:del w:id="1247" w:author="Ingr Jiri [2]" w:date="2025-05-02T10:06:00Z">
        <w:r w:rsidDel="001F6CF5">
          <w:delText xml:space="preserve">model </w:delText>
        </w:r>
      </w:del>
      <w:ins w:id="1248" w:author="Ingr Jiri [2]" w:date="2025-05-02T10:06:00Z">
        <w:r w:rsidR="001F6CF5">
          <w:t xml:space="preserve"> </w:t>
        </w:r>
      </w:ins>
      <w:del w:id="1249" w:author="Ingr Jiri [2]" w:date="2025-05-02T10:06:00Z">
        <w:r w:rsidDel="001F6CF5">
          <w:delText xml:space="preserve">konverguje </w:delText>
        </w:r>
      </w:del>
      <w:r>
        <w:t>k optimálnímu řešení</w:t>
      </w:r>
      <w:del w:id="1250" w:author="Ingr Jiri [2]" w:date="2025-05-02T10:06:00Z">
        <w:r w:rsidDel="001F6CF5">
          <w:delText xml:space="preserve"> příliš pomalu</w:delText>
        </w:r>
      </w:del>
      <w:r>
        <w:t xml:space="preserve">, </w:t>
      </w:r>
      <w:ins w:id="1251" w:author="Ingr Jiri [2]" w:date="2025-05-02T10:06:00Z">
        <w:r w:rsidR="001F6CF5">
          <w:t xml:space="preserve">což </w:t>
        </w:r>
      </w:ins>
      <w:del w:id="1252" w:author="Ingr Jiri [2]" w:date="2025-05-02T10:06:00Z">
        <w:r w:rsidDel="001F6CF5">
          <w:delText xml:space="preserve">vyžaduje velký </w:delText>
        </w:r>
      </w:del>
      <w:ins w:id="1253" w:author="Ingr Jiri [2]" w:date="2025-05-02T10:06:00Z">
        <w:r w:rsidR="001F6CF5">
          <w:t>vede k</w:t>
        </w:r>
      </w:ins>
      <w:ins w:id="1254" w:author="Ingr Jiri [2]" w:date="2025-05-02T10:07:00Z">
        <w:r w:rsidR="001F6CF5">
          <w:t> </w:t>
        </w:r>
      </w:ins>
      <w:ins w:id="1255" w:author="Ingr Jiri [2]" w:date="2025-05-02T10:06:00Z">
        <w:r w:rsidR="001F6CF5">
          <w:t>prodloužení</w:t>
        </w:r>
      </w:ins>
      <w:ins w:id="1256" w:author="Ingr Jiri [2]" w:date="2025-05-02T10:07:00Z">
        <w:r w:rsidR="001F6CF5">
          <w:t xml:space="preserve"> </w:t>
        </w:r>
      </w:ins>
      <w:del w:id="1257" w:author="Ingr Jiri [2]" w:date="2025-05-02T10:07:00Z">
        <w:r w:rsidDel="001F6CF5">
          <w:delText xml:space="preserve">výpočetní </w:delText>
        </w:r>
      </w:del>
      <w:ins w:id="1258" w:author="Ingr Jiri [2]" w:date="2025-05-02T10:07:00Z">
        <w:r w:rsidR="001F6CF5">
          <w:t xml:space="preserve">tréninkového </w:t>
        </w:r>
      </w:ins>
      <w:r>
        <w:t>čas</w:t>
      </w:r>
      <w:ins w:id="1259" w:author="Ingr Jiri [2]" w:date="2025-05-02T10:07:00Z">
        <w:r w:rsidR="001F6CF5">
          <w:t>u,</w:t>
        </w:r>
      </w:ins>
      <w:r>
        <w:t xml:space="preserve"> </w:t>
      </w:r>
      <w:del w:id="1260" w:author="Ingr Jiri [2]" w:date="2025-05-02T10:07:00Z">
        <w:r w:rsidDel="001F6CF5">
          <w:delText xml:space="preserve">nebo </w:delText>
        </w:r>
      </w:del>
      <w:ins w:id="1261" w:author="Ingr Jiri [2]" w:date="2025-05-02T10:07:00Z">
        <w:r w:rsidR="001F6CF5">
          <w:t xml:space="preserve">případně </w:t>
        </w:r>
      </w:ins>
      <w:del w:id="1262" w:author="Ingr Jiri [2]" w:date="2025-05-02T10:08:00Z">
        <w:r w:rsidDel="001F6CF5">
          <w:delText>k </w:delText>
        </w:r>
      </w:del>
      <w:r>
        <w:t>ideální</w:t>
      </w:r>
      <w:ins w:id="1263" w:author="Ingr Jiri [2]" w:date="2025-05-02T10:08:00Z">
        <w:r w:rsidR="001F6CF5">
          <w:t>ho</w:t>
        </w:r>
      </w:ins>
      <w:del w:id="1264" w:author="Ingr Jiri [2]" w:date="2025-05-02T10:08:00Z">
        <w:r w:rsidDel="001F6CF5">
          <w:delText>mu</w:delText>
        </w:r>
      </w:del>
      <w:r>
        <w:t xml:space="preserve"> výsledku </w:t>
      </w:r>
      <w:ins w:id="1265" w:author="Ingr Jiri [2]" w:date="2025-05-02T10:08:00Z">
        <w:r w:rsidR="001F6CF5">
          <w:t xml:space="preserve">není dosaženo </w:t>
        </w:r>
      </w:ins>
      <w:r>
        <w:t>vůbec</w:t>
      </w:r>
      <w:del w:id="1266" w:author="Ingr Jiri [2]" w:date="2025-05-02T10:08:00Z">
        <w:r w:rsidDel="001F6CF5">
          <w:delText xml:space="preserve"> nedojde</w:delText>
        </w:r>
      </w:del>
      <w:r>
        <w:t xml:space="preserve">. </w:t>
      </w:r>
      <w:del w:id="1267" w:author="Ingr Jiri [2]" w:date="2025-05-02T10:08:00Z">
        <w:r w:rsidDel="001F6CF5">
          <w:delText xml:space="preserve">Případně </w:delText>
        </w:r>
      </w:del>
      <w:ins w:id="1268" w:author="Ingr Jiri [2]" w:date="2025-05-02T10:08:00Z">
        <w:r w:rsidR="001F6CF5">
          <w:t xml:space="preserve">V některých případech se model může </w:t>
        </w:r>
      </w:ins>
      <w:del w:id="1269" w:author="Ingr Jiri [2]" w:date="2025-05-02T10:08:00Z">
        <w:r w:rsidDel="001F6CF5">
          <w:delText xml:space="preserve">se může </w:delText>
        </w:r>
      </w:del>
      <w:r>
        <w:t xml:space="preserve">ustálit v lokálním minimu ztrátové funkce, které není nejlepším řešením. </w:t>
      </w:r>
      <w:del w:id="1270" w:author="Ingr Jiri [2]" w:date="2025-05-02T10:08:00Z">
        <w:r w:rsidDel="001F6CF5">
          <w:delText xml:space="preserve">Pokud je rychlost učení příliš vysoká, </w:delText>
        </w:r>
      </w:del>
      <w:ins w:id="1271" w:author="Ingr Jiri [2]" w:date="2025-05-02T10:08:00Z">
        <w:r w:rsidR="001F6CF5">
          <w:t>Naopak příliš vyso</w:t>
        </w:r>
      </w:ins>
      <w:ins w:id="1272" w:author="Ingr Jiri [2]" w:date="2025-05-02T10:09:00Z">
        <w:r w:rsidR="001F6CF5">
          <w:t xml:space="preserve">ká rychlost učení </w:t>
        </w:r>
        <w:r w:rsidR="00D050C7">
          <w:t xml:space="preserve">způsobuje velké změny </w:t>
        </w:r>
      </w:ins>
      <w:ins w:id="1273" w:author="Ingr Jiri [2]" w:date="2025-05-02T10:10:00Z">
        <w:r w:rsidR="00D050C7">
          <w:t>v </w:t>
        </w:r>
      </w:ins>
      <w:ins w:id="1274" w:author="Ingr Jiri [2]" w:date="2025-05-02T10:09:00Z">
        <w:r w:rsidR="00D050C7">
          <w:t>parametr</w:t>
        </w:r>
      </w:ins>
      <w:ins w:id="1275" w:author="Ingr Jiri [2]" w:date="2025-05-02T10:10:00Z">
        <w:r w:rsidR="00D050C7">
          <w:t xml:space="preserve">ech modelu, což se </w:t>
        </w:r>
      </w:ins>
      <w:del w:id="1276" w:author="Ingr Jiri [2]" w:date="2025-05-02T10:10:00Z">
        <w:r w:rsidDel="00D050C7">
          <w:delText>velké změny v parametrech se p</w:delText>
        </w:r>
      </w:del>
      <w:ins w:id="1277" w:author="Ingr Jiri [2]" w:date="2025-05-02T10:10:00Z">
        <w:r w:rsidR="00D050C7">
          <w:t>p</w:t>
        </w:r>
      </w:ins>
      <w:r>
        <w:t>rojev</w:t>
      </w:r>
      <w:ins w:id="1278" w:author="Ingr Jiri [2]" w:date="2025-05-02T10:11:00Z">
        <w:r w:rsidR="00D050C7">
          <w:t>uje</w:t>
        </w:r>
      </w:ins>
      <w:del w:id="1279" w:author="Ingr Jiri [2]" w:date="2025-05-02T10:11:00Z">
        <w:r w:rsidDel="00D050C7">
          <w:delText>í</w:delText>
        </w:r>
      </w:del>
      <w:r>
        <w:t xml:space="preserve"> </w:t>
      </w:r>
      <w:ins w:id="1280" w:author="Ingr Jiri [2]" w:date="2025-05-02T10:11:00Z">
        <w:r w:rsidR="00D050C7">
          <w:t xml:space="preserve">zvýšenou </w:t>
        </w:r>
      </w:ins>
      <w:r>
        <w:t xml:space="preserve">nestabilitou tréninku a model </w:t>
      </w:r>
      <w:del w:id="1281" w:author="Ingr Jiri [2]" w:date="2025-05-02T10:12:00Z">
        <w:r w:rsidDel="00D050C7">
          <w:delText>k žádnému řešení nekonverguje</w:delText>
        </w:r>
      </w:del>
      <w:ins w:id="1282" w:author="Ingr Jiri [2]" w:date="2025-05-02T10:12:00Z">
        <w:r w:rsidR="00D050C7">
          <w:t>nemusí konvergovat k ideálnímu řešení problému</w:t>
        </w:r>
      </w:ins>
      <w:r>
        <w:t>.</w:t>
      </w:r>
      <w:commentRangeEnd w:id="1229"/>
      <w:r w:rsidR="00353E89">
        <w:rPr>
          <w:rStyle w:val="Odkaznakoment"/>
        </w:rPr>
        <w:commentReference w:id="1229"/>
      </w:r>
      <w:ins w:id="1283" w:author="Ingr Jiri [2]" w:date="2025-04-30T11:40:00Z">
        <w:r w:rsidR="00442A20">
          <w:t xml:space="preserve"> Hodnota r</w:t>
        </w:r>
      </w:ins>
      <w:ins w:id="1284" w:author="Ingr Jiri [2]" w:date="2025-04-30T11:41:00Z">
        <w:r w:rsidR="00442A20">
          <w:t>ychlosti učení je během tréninku modelu zakomponována</w:t>
        </w:r>
      </w:ins>
      <w:ins w:id="1285" w:author="Ingr Jiri [2]" w:date="2025-04-30T11:43:00Z">
        <w:r w:rsidR="005829DE">
          <w:t>,</w:t>
        </w:r>
      </w:ins>
      <w:ins w:id="1286" w:author="Ingr Jiri [2]" w:date="2025-04-30T11:41:00Z">
        <w:r w:rsidR="00442A20">
          <w:t xml:space="preserve"> </w:t>
        </w:r>
        <w:r w:rsidR="005829DE">
          <w:t>v závislosti na zvoleném optimalizačním algoritmu</w:t>
        </w:r>
      </w:ins>
      <w:ins w:id="1287" w:author="Ingr Jiri [2]" w:date="2025-04-30T11:43:00Z">
        <w:r w:rsidR="005829DE">
          <w:t>,</w:t>
        </w:r>
      </w:ins>
      <w:ins w:id="1288" w:author="Ingr Jiri [2]" w:date="2025-04-30T11:41:00Z">
        <w:r w:rsidR="005829DE">
          <w:t xml:space="preserve"> </w:t>
        </w:r>
      </w:ins>
      <w:ins w:id="1289" w:author="Ingr Jiri [2]" w:date="2025-04-30T11:42:00Z">
        <w:r w:rsidR="005829DE">
          <w:t xml:space="preserve">v rovnici pro výpočet </w:t>
        </w:r>
      </w:ins>
      <w:ins w:id="1290" w:author="Ingr Jiri [2]" w:date="2025-05-02T10:13:00Z">
        <w:r w:rsidR="00D050C7">
          <w:t>aktualizace</w:t>
        </w:r>
      </w:ins>
      <w:ins w:id="1291" w:author="Ingr Jiri [2]" w:date="2025-04-30T11:42:00Z">
        <w:r w:rsidR="005829DE">
          <w:t xml:space="preserve"> vektoru va</w:t>
        </w:r>
      </w:ins>
      <w:ins w:id="1292" w:author="Ingr Jiri [2]" w:date="2025-05-02T10:02:00Z">
        <w:r w:rsidR="000107EE">
          <w:t>h. V</w:t>
        </w:r>
      </w:ins>
      <w:ins w:id="1293" w:author="Ingr Jiri [2]" w:date="2025-04-30T11:42:00Z">
        <w:r w:rsidR="005829DE">
          <w:t xml:space="preserve"> případě </w:t>
        </w:r>
      </w:ins>
      <w:ins w:id="1294" w:author="Ingr Jiri [2]" w:date="2025-04-30T11:43:00Z">
        <w:r w:rsidR="005829DE">
          <w:t xml:space="preserve">této práce se vyskytuje </w:t>
        </w:r>
      </w:ins>
      <w:ins w:id="1295" w:author="Ingr Jiri [2]" w:date="2025-05-02T10:01:00Z">
        <w:r w:rsidR="000107EE">
          <w:t xml:space="preserve">jako konstanta </w:t>
        </w:r>
        <m:oMath>
          <m:r>
            <w:rPr>
              <w:rFonts w:ascii="Cambria Math" w:hAnsi="Cambria Math"/>
            </w:rPr>
            <m:t>η</m:t>
          </m:r>
        </m:oMath>
      </w:ins>
      <w:ins w:id="1296" w:author="Ingr Jiri [2]" w:date="2025-04-30T11:43:00Z">
        <w:r w:rsidR="005829DE">
          <w:t xml:space="preserve"> </w:t>
        </w:r>
      </w:ins>
      <w:ins w:id="1297" w:author="Ingr Jiri [2]" w:date="2025-05-02T10:01:00Z">
        <w:r w:rsidR="000107EE">
          <w:t xml:space="preserve">ve výpočtu vektoru vah pomocí optimalizátoru </w:t>
        </w:r>
        <w:proofErr w:type="spellStart"/>
        <w:r w:rsidR="000107EE">
          <w:t>AdamW</w:t>
        </w:r>
      </w:ins>
      <w:proofErr w:type="spellEnd"/>
      <w:ins w:id="1298" w:author="Ingr Jiri [2]" w:date="2025-05-02T10:02:00Z">
        <w:r w:rsidR="000107EE">
          <w:t xml:space="preserve"> (</w:t>
        </w:r>
      </w:ins>
      <w:ins w:id="1299" w:author="Ingr Jiri [2]" w:date="2025-04-30T11:43:00Z">
        <w:r w:rsidR="005829DE">
          <w:t>rovnic</w:t>
        </w:r>
      </w:ins>
      <w:ins w:id="1300" w:author="Ingr Jiri [2]" w:date="2025-05-02T10:02:00Z">
        <w:r w:rsidR="000107EE">
          <w:t>e</w:t>
        </w:r>
      </w:ins>
      <w:ins w:id="1301" w:author="Ingr Jiri [2]" w:date="2025-04-30T11:43:00Z">
        <w:r w:rsidR="005829DE">
          <w:t xml:space="preserve"> 3.5).</w:t>
        </w:r>
      </w:ins>
    </w:p>
    <w:p w14:paraId="31B77093" w14:textId="1F41E6C2" w:rsidR="00332E15" w:rsidRDefault="00332E15" w:rsidP="00332E15">
      <w:pPr>
        <w:pStyle w:val="Nadpis3"/>
      </w:pPr>
      <w:bookmarkStart w:id="1302" w:name="_Toc198115593"/>
      <w:proofErr w:type="spellStart"/>
      <w:r>
        <w:t>Batch</w:t>
      </w:r>
      <w:proofErr w:type="spellEnd"/>
      <w:r>
        <w:t xml:space="preserve"> </w:t>
      </w:r>
      <w:proofErr w:type="spellStart"/>
      <w:r>
        <w:t>size</w:t>
      </w:r>
      <w:bookmarkEnd w:id="1302"/>
      <w:proofErr w:type="spellEnd"/>
    </w:p>
    <w:p w14:paraId="7855873D" w14:textId="75EA8FF2" w:rsidR="00332E15" w:rsidRDefault="000101A5" w:rsidP="00332E15">
      <w:proofErr w:type="spellStart"/>
      <w:r>
        <w:t>Batch</w:t>
      </w:r>
      <w:proofErr w:type="spellEnd"/>
      <w:r>
        <w:t xml:space="preserve"> </w:t>
      </w:r>
      <w:proofErr w:type="spellStart"/>
      <w:r>
        <w:t>size</w:t>
      </w:r>
      <w:proofErr w:type="spellEnd"/>
      <w:r>
        <w:t xml:space="preserve"> určuje, kolik </w:t>
      </w:r>
      <w:del w:id="1303" w:author="Ingr Jiri [2]" w:date="2025-05-02T10:14:00Z">
        <w:r w:rsidDel="00D050C7">
          <w:delText xml:space="preserve">obrázku </w:delText>
        </w:r>
      </w:del>
      <w:ins w:id="1304" w:author="Ingr Jiri [2]" w:date="2025-05-02T10:14:00Z">
        <w:r w:rsidR="00D050C7">
          <w:t xml:space="preserve">vzorků </w:t>
        </w:r>
      </w:ins>
      <w:r>
        <w:t xml:space="preserve">z datasetu se zpracuje najednou při jednom dopředném průchodu neuronovou sítí, než </w:t>
      </w:r>
      <w:ins w:id="1305" w:author="Ingr Jiri [2]" w:date="2025-05-02T10:14:00Z">
        <w:r w:rsidR="00D050C7">
          <w:t xml:space="preserve">dojde </w:t>
        </w:r>
      </w:ins>
      <w:del w:id="1306" w:author="Ingr Jiri [2]" w:date="2025-05-02T10:14:00Z">
        <w:r w:rsidDel="00D050C7">
          <w:delText>se znovu</w:delText>
        </w:r>
      </w:del>
      <w:ins w:id="1307" w:author="Ingr Jiri [2]" w:date="2025-05-02T10:14:00Z">
        <w:r w:rsidR="00D050C7">
          <w:t>k</w:t>
        </w:r>
      </w:ins>
      <w:r>
        <w:t xml:space="preserve"> aktualiz</w:t>
      </w:r>
      <w:ins w:id="1308" w:author="Ingr Jiri [2]" w:date="2025-05-02T10:14:00Z">
        <w:r w:rsidR="00D050C7">
          <w:t>aci</w:t>
        </w:r>
      </w:ins>
      <w:del w:id="1309" w:author="Ingr Jiri [2]" w:date="2025-05-02T10:14:00Z">
        <w:r w:rsidDel="00D050C7">
          <w:delText>ují</w:delText>
        </w:r>
      </w:del>
      <w:r>
        <w:t xml:space="preserve"> parametr</w:t>
      </w:r>
      <w:ins w:id="1310" w:author="Ingr Jiri [2]" w:date="2025-05-02T10:14:00Z">
        <w:r w:rsidR="00D050C7">
          <w:t>ů</w:t>
        </w:r>
      </w:ins>
      <w:del w:id="1311" w:author="Ingr Jiri [2]" w:date="2025-05-02T10:14:00Z">
        <w:r w:rsidDel="00D050C7">
          <w:delText>y</w:delText>
        </w:r>
      </w:del>
      <w:r>
        <w:t xml:space="preserve"> modelu. </w:t>
      </w:r>
      <w:del w:id="1312" w:author="Ingr Jiri [2]" w:date="2025-05-02T10:15:00Z">
        <w:r w:rsidDel="00D050C7">
          <w:delText xml:space="preserve">Projití </w:delText>
        </w:r>
      </w:del>
      <w:ins w:id="1313" w:author="Ingr Jiri [2]" w:date="2025-05-02T10:15:00Z">
        <w:r w:rsidR="00D050C7">
          <w:t xml:space="preserve">Zpracování </w:t>
        </w:r>
      </w:ins>
      <w:r>
        <w:t>cel</w:t>
      </w:r>
      <w:r w:rsidR="00483E98">
        <w:t>ého</w:t>
      </w:r>
      <w:r>
        <w:t xml:space="preserve"> </w:t>
      </w:r>
      <w:r>
        <w:lastRenderedPageBreak/>
        <w:t>dataset</w:t>
      </w:r>
      <w:r w:rsidR="00483E98">
        <w:t>u</w:t>
      </w:r>
      <w:r>
        <w:t xml:space="preserve"> zároveň by bylo příliš paměťově náročné</w:t>
      </w:r>
      <w:ins w:id="1314" w:author="Ingr Jiri [2]" w:date="2025-05-02T10:15:00Z">
        <w:r w:rsidR="00D050C7">
          <w:t xml:space="preserve">, zatímco </w:t>
        </w:r>
      </w:ins>
      <w:del w:id="1315" w:author="Ingr Jiri [2]" w:date="2025-05-02T10:15:00Z">
        <w:r w:rsidR="00483E98" w:rsidDel="00D050C7">
          <w:delText>. P</w:delText>
        </w:r>
      </w:del>
      <w:ins w:id="1316" w:author="Ingr Jiri [2]" w:date="2025-05-02T10:15:00Z">
        <w:r w:rsidR="00D050C7">
          <w:t>p</w:t>
        </w:r>
      </w:ins>
      <w:r>
        <w:t>ři procházení snímků jednotlivě</w:t>
      </w:r>
      <w:r w:rsidR="00353E89">
        <w:t xml:space="preserve"> by se zvyšovala </w:t>
      </w:r>
      <w:r>
        <w:t>výpočetní náročnost a nestabilit</w:t>
      </w:r>
      <w:r w:rsidR="00483E98">
        <w:t>a</w:t>
      </w:r>
      <w:r>
        <w:t xml:space="preserve"> tréninku kvůli častým aktualizacím vah. </w:t>
      </w:r>
      <w:proofErr w:type="spellStart"/>
      <w:r>
        <w:t>Batch</w:t>
      </w:r>
      <w:proofErr w:type="spellEnd"/>
      <w:r>
        <w:t xml:space="preserve"> </w:t>
      </w:r>
      <w:proofErr w:type="spellStart"/>
      <w:r>
        <w:t>size</w:t>
      </w:r>
      <w:proofErr w:type="spellEnd"/>
      <w:r>
        <w:t xml:space="preserve"> </w:t>
      </w:r>
      <w:ins w:id="1317" w:author="Ingr Jiri [2]" w:date="2025-05-02T10:16:00Z">
        <w:r w:rsidR="00D050C7">
          <w:t>představuje</w:t>
        </w:r>
      </w:ins>
      <w:del w:id="1318" w:author="Ingr Jiri [2]" w:date="2025-05-02T10:15:00Z">
        <w:r w:rsidDel="00D050C7">
          <w:delText>je</w:delText>
        </w:r>
      </w:del>
      <w:del w:id="1319" w:author="Ingr Jiri [2]" w:date="2025-05-02T10:16:00Z">
        <w:r w:rsidDel="00D050C7">
          <w:delText xml:space="preserve"> tedy</w:delText>
        </w:r>
      </w:del>
      <w:r>
        <w:t xml:space="preserve"> kompromis</w:t>
      </w:r>
      <w:del w:id="1320" w:author="Ingr Jiri [2]" w:date="2025-05-02T10:16:00Z">
        <w:r w:rsidDel="00D050C7">
          <w:delText>em</w:delText>
        </w:r>
      </w:del>
      <w:r>
        <w:t xml:space="preserve"> mezi těmito </w:t>
      </w:r>
      <w:ins w:id="1321" w:author="Ingr Jiri [2]" w:date="2025-05-02T10:16:00Z">
        <w:r w:rsidR="00D050C7">
          <w:t xml:space="preserve">dvěma </w:t>
        </w:r>
      </w:ins>
      <w:r>
        <w:t>extrémy</w:t>
      </w:r>
      <w:r w:rsidR="00483E98">
        <w:t>, optimalizuje výkon modelu i dobu tréninku v závislosti na dostupném výpočetním hardwaru.</w:t>
      </w:r>
    </w:p>
    <w:p w14:paraId="15DC82B0" w14:textId="26359512" w:rsidR="00332E15" w:rsidRDefault="00332E15" w:rsidP="00332E15">
      <w:pPr>
        <w:pStyle w:val="Nadpis3"/>
      </w:pPr>
      <w:bookmarkStart w:id="1322" w:name="_Toc198115594"/>
      <w:commentRangeStart w:id="1323"/>
      <w:r>
        <w:t>Augmentace</w:t>
      </w:r>
      <w:commentRangeEnd w:id="1323"/>
      <w:r w:rsidR="00353E89">
        <w:rPr>
          <w:rStyle w:val="Odkaznakoment"/>
          <w:rFonts w:cs="Times New Roman"/>
          <w:b w:val="0"/>
          <w:bCs w:val="0"/>
        </w:rPr>
        <w:commentReference w:id="1323"/>
      </w:r>
      <w:bookmarkEnd w:id="1322"/>
    </w:p>
    <w:p w14:paraId="475EC69F" w14:textId="1150413D" w:rsidR="00635A94" w:rsidRDefault="00C26F0C" w:rsidP="00635A94">
      <w:del w:id="1324" w:author="Ingr Jiri [2]" w:date="2025-05-02T10:18:00Z">
        <w:r w:rsidDel="00D050C7">
          <w:delText>Jedná se o skupinu hyperparametrů</w:delText>
        </w:r>
        <w:r w:rsidR="005F558D" w:rsidDel="00D050C7">
          <w:delText xml:space="preserve"> běžně používaných </w:delText>
        </w:r>
      </w:del>
      <w:ins w:id="1325" w:author="Ingr Jiri [2]" w:date="2025-05-02T10:18:00Z">
        <w:r w:rsidR="00D050C7">
          <w:t xml:space="preserve">Augmentace dat představuje soubor technik, které </w:t>
        </w:r>
      </w:ins>
      <w:del w:id="1326" w:author="Ingr Jiri [2]" w:date="2025-05-02T10:20:00Z">
        <w:r w:rsidR="005F558D" w:rsidDel="00BF407C">
          <w:delText>při trénování modelů strojového učení</w:delText>
        </w:r>
      </w:del>
      <w:ins w:id="1327" w:author="Ingr Jiri [2]" w:date="2025-05-02T10:18:00Z">
        <w:r w:rsidR="00D050C7">
          <w:t>slouží k</w:t>
        </w:r>
      </w:ins>
      <w:del w:id="1328" w:author="Ingr Jiri [2]" w:date="2025-05-02T10:18:00Z">
        <w:r w:rsidDel="00D050C7">
          <w:delText>, která</w:delText>
        </w:r>
      </w:del>
      <w:r>
        <w:t xml:space="preserve"> rozš</w:t>
      </w:r>
      <w:ins w:id="1329" w:author="Ingr Jiri [2]" w:date="2025-05-02T10:18:00Z">
        <w:r w:rsidR="00D050C7">
          <w:t>íření</w:t>
        </w:r>
      </w:ins>
      <w:del w:id="1330" w:author="Ingr Jiri [2]" w:date="2025-05-02T10:18:00Z">
        <w:r w:rsidDel="00D050C7">
          <w:delText>iřuje</w:delText>
        </w:r>
      </w:del>
      <w:r>
        <w:t xml:space="preserve"> a obohac</w:t>
      </w:r>
      <w:ins w:id="1331" w:author="Ingr Jiri [2]" w:date="2025-05-02T10:18:00Z">
        <w:r w:rsidR="00D050C7">
          <w:t>ení</w:t>
        </w:r>
      </w:ins>
      <w:del w:id="1332" w:author="Ingr Jiri [2]" w:date="2025-05-02T10:18:00Z">
        <w:r w:rsidDel="00D050C7">
          <w:delText>uje</w:delText>
        </w:r>
      </w:del>
      <w:r>
        <w:t xml:space="preserve"> dataset</w:t>
      </w:r>
      <w:ins w:id="1333" w:author="Ingr Jiri [2]" w:date="2025-05-02T10:18:00Z">
        <w:r w:rsidR="00D050C7">
          <w:t>u</w:t>
        </w:r>
      </w:ins>
      <w:r>
        <w:t xml:space="preserve"> aplikací </w:t>
      </w:r>
      <w:del w:id="1334" w:author="Ingr Jiri [2]" w:date="2025-05-02T10:19:00Z">
        <w:r w:rsidDel="00D050C7">
          <w:delText xml:space="preserve">řady </w:delText>
        </w:r>
      </w:del>
      <w:ins w:id="1335" w:author="Ingr Jiri [2]" w:date="2025-05-02T10:19:00Z">
        <w:r w:rsidR="00D050C7">
          <w:t xml:space="preserve">různých </w:t>
        </w:r>
      </w:ins>
      <w:r>
        <w:t xml:space="preserve">transformací na snímky. Mezi obvyklé </w:t>
      </w:r>
      <w:del w:id="1336" w:author="Ingr Jiri [2]" w:date="2025-05-02T10:20:00Z">
        <w:r w:rsidDel="00BF407C">
          <w:delText>metody</w:delText>
        </w:r>
      </w:del>
      <w:ins w:id="1337" w:author="Ingr Jiri [2]" w:date="2025-05-02T10:20:00Z">
        <w:r w:rsidR="00BF407C">
          <w:t>techniky</w:t>
        </w:r>
      </w:ins>
      <w:r>
        <w:t xml:space="preserve"> augmentace patří např. změna měřítka, rotace, horizontální a vertikální zrcadlení, změna jasu, či přidání šumu. Cílem augmentace je zvýšit </w:t>
      </w:r>
      <w:ins w:id="1338" w:author="Ingr Jiri [2]" w:date="2025-05-02T10:21:00Z">
        <w:r w:rsidR="00BF407C">
          <w:t xml:space="preserve">schopnost modelu </w:t>
        </w:r>
      </w:ins>
      <w:r>
        <w:t>generali</w:t>
      </w:r>
      <w:ins w:id="1339" w:author="Ingr Jiri [2]" w:date="2025-05-02T10:21:00Z">
        <w:r w:rsidR="00BF407C">
          <w:t>zovat, tedy</w:t>
        </w:r>
      </w:ins>
      <w:del w:id="1340" w:author="Ingr Jiri [2]" w:date="2025-05-02T10:21:00Z">
        <w:r w:rsidDel="00BF407C">
          <w:delText>zační</w:delText>
        </w:r>
      </w:del>
      <w:ins w:id="1341" w:author="Ingr Jiri [2]" w:date="2025-05-02T10:21:00Z">
        <w:r w:rsidR="00BF407C">
          <w:t xml:space="preserve"> na</w:t>
        </w:r>
      </w:ins>
      <w:ins w:id="1342" w:author="Ingr Jiri [2]" w:date="2025-05-02T10:22:00Z">
        <w:r w:rsidR="00BF407C">
          <w:t>učení modelu</w:t>
        </w:r>
      </w:ins>
      <w:del w:id="1343" w:author="Ingr Jiri [2]" w:date="2025-05-02T10:21:00Z">
        <w:r w:rsidDel="00BF407C">
          <w:delText xml:space="preserve"> schopnost modelu tím, že se</w:delText>
        </w:r>
      </w:del>
      <w:del w:id="1344" w:author="Ingr Jiri [2]" w:date="2025-05-02T10:22:00Z">
        <w:r w:rsidDel="00BF407C">
          <w:delText xml:space="preserve"> naučí </w:delText>
        </w:r>
      </w:del>
      <w:ins w:id="1345" w:author="Ingr Jiri [2]" w:date="2025-05-02T10:22:00Z">
        <w:r w:rsidR="00BF407C">
          <w:t xml:space="preserve"> správně </w:t>
        </w:r>
      </w:ins>
      <w:r>
        <w:t>rozpoznávat objekty i v situacích, které nejsou přesně zastoupeny v datasetu. Tyto úpravy obrázků simulují různorodé reálné podmínky a pomáhají se adaptovat na variabilitu dat v praxi, čímž se také snižuje riziko přeučení modelu.</w:t>
      </w:r>
    </w:p>
    <w:p w14:paraId="54000BEB" w14:textId="55D0E616" w:rsidR="00E543B9" w:rsidRDefault="00B61EB1" w:rsidP="00E543B9">
      <w:pPr>
        <w:rPr>
          <w:ins w:id="1346" w:author="Ingr Jiri [2]" w:date="2025-04-30T14:05:00Z"/>
        </w:rPr>
      </w:pPr>
      <w:del w:id="1347" w:author="Ingr Jiri [2]" w:date="2025-05-02T10:23:00Z">
        <w:r w:rsidDel="00BF407C">
          <w:delText xml:space="preserve">Speciální </w:delText>
        </w:r>
      </w:del>
      <w:ins w:id="1348" w:author="Ingr Jiri [2]" w:date="2025-05-02T10:23:00Z">
        <w:r w:rsidR="00BF407C">
          <w:t xml:space="preserve">Specifickou </w:t>
        </w:r>
      </w:ins>
      <w:r>
        <w:t xml:space="preserve">formou augmentace dat </w:t>
      </w:r>
      <w:del w:id="1349" w:author="Ingr Jiri [2]" w:date="2025-05-02T10:23:00Z">
        <w:r w:rsidDel="00BF407C">
          <w:delText xml:space="preserve">specifickou </w:delText>
        </w:r>
      </w:del>
      <w:r>
        <w:t xml:space="preserve">pro algoritmy YOLO je </w:t>
      </w:r>
      <w:ins w:id="1350" w:author="Ingr Jiri [2]" w:date="2025-05-02T10:23:00Z">
        <w:r w:rsidR="00BF407C">
          <w:t xml:space="preserve">tzv. </w:t>
        </w:r>
      </w:ins>
      <w:r>
        <w:t xml:space="preserve">mozaiková augmentace. Tato technika </w:t>
      </w:r>
      <w:ins w:id="1351" w:author="Ingr Jiri [2]" w:date="2025-05-02T10:23:00Z">
        <w:r w:rsidR="00BF407C">
          <w:t xml:space="preserve">náhodně </w:t>
        </w:r>
      </w:ins>
      <w:r>
        <w:t>vyb</w:t>
      </w:r>
      <w:ins w:id="1352" w:author="Ingr Jiri [2]" w:date="2025-05-02T10:23:00Z">
        <w:r w:rsidR="00BF407C">
          <w:t>írá</w:t>
        </w:r>
      </w:ins>
      <w:del w:id="1353" w:author="Ingr Jiri [2]" w:date="2025-05-02T10:23:00Z">
        <w:r w:rsidDel="00BF407C">
          <w:delText>ere</w:delText>
        </w:r>
      </w:del>
      <w:r>
        <w:t xml:space="preserve"> 4 snímky z trénovacích dat</w:t>
      </w:r>
      <w:ins w:id="1354" w:author="Ingr Jiri [2]" w:date="2025-05-02T10:24:00Z">
        <w:r w:rsidR="00BF407C">
          <w:t xml:space="preserve">, na které aplikuje </w:t>
        </w:r>
      </w:ins>
      <w:del w:id="1355" w:author="Ingr Jiri [2]" w:date="2025-05-02T10:24:00Z">
        <w:r w:rsidDel="00BF407C">
          <w:delText xml:space="preserve"> a </w:delText>
        </w:r>
      </w:del>
      <w:ins w:id="1356" w:author="Ingr Jiri [2]" w:date="2025-05-02T10:24:00Z">
        <w:r w:rsidR="00BF407C">
          <w:t xml:space="preserve">běžné </w:t>
        </w:r>
      </w:ins>
      <w:del w:id="1357" w:author="Ingr Jiri [2]" w:date="2025-05-02T10:24:00Z">
        <w:r w:rsidDel="00BF407C">
          <w:delText xml:space="preserve">po použití </w:delText>
        </w:r>
      </w:del>
      <w:del w:id="1358" w:author="Ingr Jiri [2]" w:date="2025-05-02T10:23:00Z">
        <w:r w:rsidDel="00BF407C">
          <w:delText xml:space="preserve">jiných </w:delText>
        </w:r>
      </w:del>
      <w:del w:id="1359" w:author="Ingr Jiri [2]" w:date="2025-05-02T10:24:00Z">
        <w:r w:rsidDel="00BF407C">
          <w:delText xml:space="preserve">metod klasické </w:delText>
        </w:r>
      </w:del>
      <w:r>
        <w:t>augment</w:t>
      </w:r>
      <w:ins w:id="1360" w:author="Ingr Jiri [2]" w:date="2025-05-02T10:24:00Z">
        <w:r w:rsidR="00BF407C">
          <w:t>ační transformace</w:t>
        </w:r>
      </w:ins>
      <w:del w:id="1361" w:author="Ingr Jiri [2]" w:date="2025-05-02T10:24:00Z">
        <w:r w:rsidDel="00BF407C">
          <w:delText>ace</w:delText>
        </w:r>
      </w:del>
      <w:r>
        <w:t xml:space="preserve"> jako oříznutí, změna měřítka atd. </w:t>
      </w:r>
      <w:ins w:id="1362" w:author="Ingr Jiri [2]" w:date="2025-05-02T10:25:00Z">
        <w:r w:rsidR="00BF407C">
          <w:t xml:space="preserve">a následně </w:t>
        </w:r>
      </w:ins>
      <w:r>
        <w:t xml:space="preserve">je spojí do jednoho obrázku </w:t>
      </w:r>
      <w:ins w:id="1363" w:author="Ingr Jiri [2]" w:date="2025-05-02T10:25:00Z">
        <w:r w:rsidR="00BF407C">
          <w:t xml:space="preserve">ve </w:t>
        </w:r>
      </w:ins>
      <w:r>
        <w:t>form</w:t>
      </w:r>
      <w:ins w:id="1364" w:author="Ingr Jiri [2]" w:date="2025-05-02T10:25:00Z">
        <w:r w:rsidR="00BF407C">
          <w:t>ě</w:t>
        </w:r>
      </w:ins>
      <w:del w:id="1365" w:author="Ingr Jiri [2]" w:date="2025-05-02T10:25:00Z">
        <w:r w:rsidDel="00BF407C">
          <w:delText>ou</w:delText>
        </w:r>
      </w:del>
      <w:r>
        <w:t xml:space="preserve"> mřížky o rozměrech 2 </w:t>
      </w:r>
      <w:r w:rsidRPr="006F26FB">
        <w:t>×</w:t>
      </w:r>
      <w:r>
        <w:t> 2</w:t>
      </w:r>
      <w:ins w:id="1366" w:author="Ingr Jiri [2]" w:date="2025-04-30T14:10:00Z">
        <w:r w:rsidR="00043ADF">
          <w:t xml:space="preserve"> (</w:t>
        </w:r>
        <w:r w:rsidR="00043ADF">
          <w:fldChar w:fldCharType="begin"/>
        </w:r>
        <w:r w:rsidR="00043ADF">
          <w:instrText xml:space="preserve"> REF _Ref196914661 \h </w:instrText>
        </w:r>
      </w:ins>
      <w:ins w:id="1367" w:author="Ingr Jiri [2]" w:date="2025-04-30T14:10:00Z">
        <w:r w:rsidR="00043ADF">
          <w:fldChar w:fldCharType="separate"/>
        </w:r>
        <w:r w:rsidR="00043ADF">
          <w:rPr>
            <w:b/>
            <w:bCs/>
          </w:rPr>
          <w:t>O</w:t>
        </w:r>
        <w:r w:rsidR="00043ADF" w:rsidRPr="00BB4856">
          <w:rPr>
            <w:b/>
            <w:rPrChange w:id="1368" w:author="Ingr Jiri [2]" w:date="2025-04-30T14:10:00Z">
              <w:rPr/>
            </w:rPrChange>
          </w:rPr>
          <w:t xml:space="preserve">br. </w:t>
        </w:r>
        <w:r w:rsidR="00043ADF" w:rsidRPr="00BB4856">
          <w:rPr>
            <w:b/>
            <w:noProof/>
            <w:rPrChange w:id="1369" w:author="Ingr Jiri [2]" w:date="2025-04-30T14:10:00Z">
              <w:rPr>
                <w:noProof/>
              </w:rPr>
            </w:rPrChange>
          </w:rPr>
          <w:t>3</w:t>
        </w:r>
        <w:r w:rsidR="00043ADF" w:rsidRPr="00BB4856">
          <w:rPr>
            <w:b/>
            <w:rPrChange w:id="1370" w:author="Ingr Jiri [2]" w:date="2025-04-30T14:10:00Z">
              <w:rPr/>
            </w:rPrChange>
          </w:rPr>
          <w:t>.</w:t>
        </w:r>
        <w:r w:rsidR="00043ADF" w:rsidRPr="00BB4856">
          <w:rPr>
            <w:b/>
            <w:noProof/>
            <w:rPrChange w:id="1371" w:author="Ingr Jiri [2]" w:date="2025-04-30T14:10:00Z">
              <w:rPr>
                <w:noProof/>
              </w:rPr>
            </w:rPrChange>
          </w:rPr>
          <w:t>4</w:t>
        </w:r>
        <w:r w:rsidR="00043ADF">
          <w:fldChar w:fldCharType="end"/>
        </w:r>
        <w:r w:rsidR="00043ADF">
          <w:t>)</w:t>
        </w:r>
      </w:ins>
      <w:r>
        <w:t>.</w:t>
      </w:r>
      <w:r w:rsidR="00FD1B95">
        <w:t xml:space="preserve"> Mozaiková augmentace zvyšuje robustnost modelu, protože umožňuje trénovat model na nezvyklých kompozicích či při částečném zakrytí objektů, zároveň zvyšuje rozmanitost pozadí. </w:t>
      </w:r>
      <w:del w:id="1372" w:author="Ingr Jiri [2]" w:date="2025-05-02T10:27:00Z">
        <w:r w:rsidR="00FD1B95" w:rsidDel="00BF407C">
          <w:delText>Zároveň u</w:delText>
        </w:r>
      </w:del>
      <w:ins w:id="1373" w:author="Ingr Jiri [2]" w:date="2025-05-02T10:27:00Z">
        <w:r w:rsidR="00BF407C">
          <w:t>U</w:t>
        </w:r>
      </w:ins>
      <w:r w:rsidR="00FD1B95">
        <w:t xml:space="preserve">možňuje </w:t>
      </w:r>
      <w:ins w:id="1374" w:author="Ingr Jiri [2]" w:date="2025-05-02T10:27:00Z">
        <w:r w:rsidR="00BF407C">
          <w:t xml:space="preserve">také </w:t>
        </w:r>
      </w:ins>
      <w:r w:rsidR="00FD1B95">
        <w:t xml:space="preserve">efektivní trénink i při nutnosti nastavení nižší hodnoty </w:t>
      </w:r>
      <w:proofErr w:type="spellStart"/>
      <w:r w:rsidR="00FD1B95">
        <w:t>batch</w:t>
      </w:r>
      <w:proofErr w:type="spellEnd"/>
      <w:r w:rsidR="00FD1B95">
        <w:t xml:space="preserve"> </w:t>
      </w:r>
      <w:proofErr w:type="spellStart"/>
      <w:r w:rsidR="00FD1B95">
        <w:t>size</w:t>
      </w:r>
      <w:proofErr w:type="spellEnd"/>
      <w:r w:rsidR="00FD1B95">
        <w:t>.</w:t>
      </w:r>
    </w:p>
    <w:p w14:paraId="5B514860" w14:textId="77777777" w:rsidR="00BB4856" w:rsidRDefault="00BB4856">
      <w:pPr>
        <w:keepNext/>
        <w:rPr>
          <w:ins w:id="1375" w:author="Ingr Jiri [2]" w:date="2025-04-30T14:10:00Z"/>
        </w:rPr>
        <w:pPrChange w:id="1376" w:author="Ingr Jiri [2]" w:date="2025-04-30T14:10:00Z">
          <w:pPr/>
        </w:pPrChange>
      </w:pPr>
      <w:ins w:id="1377" w:author="Ingr Jiri [2]" w:date="2025-04-30T14:08:00Z">
        <w:r>
          <w:rPr>
            <w:noProof/>
            <w:lang w:eastAsia="cs-CZ"/>
          </w:rPr>
          <w:drawing>
            <wp:inline distT="0" distB="0" distL="0" distR="0" wp14:anchorId="0CCCE3B5" wp14:editId="7EAD96F5">
              <wp:extent cx="5753100" cy="2613660"/>
              <wp:effectExtent l="0" t="0" r="0" b="0"/>
              <wp:docPr id="1423684536" name="Obrázek 14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8"/>
                      <pic:cNvPicPr>
                        <a:picLocks noChangeAspect="1" noChangeArrowheads="1"/>
                      </pic:cNvPicPr>
                    </pic:nvPicPr>
                    <pic:blipFill>
                      <a:blip r:embed="rId25" cstate="print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5753100" cy="2613660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pic:spPr>
                  </pic:pic>
                </a:graphicData>
              </a:graphic>
            </wp:inline>
          </w:drawing>
        </w:r>
      </w:ins>
    </w:p>
    <w:p w14:paraId="248422F0" w14:textId="27D95233" w:rsidR="00BB4856" w:rsidRDefault="00BB4856">
      <w:pPr>
        <w:pStyle w:val="Titulek"/>
        <w:pPrChange w:id="1378" w:author="Ingr Jiri [2]" w:date="2025-04-30T14:10:00Z">
          <w:pPr/>
        </w:pPrChange>
      </w:pPr>
      <w:bookmarkStart w:id="1379" w:name="_Ref196914661"/>
      <w:ins w:id="1380" w:author="Ingr Jiri [2]" w:date="2025-04-30T14:10:00Z">
        <w:r>
          <w:rPr>
            <w:b/>
            <w:bCs w:val="0"/>
          </w:rPr>
          <w:t>O</w:t>
        </w:r>
        <w:r w:rsidRPr="00BB4856">
          <w:rPr>
            <w:b/>
            <w:bCs w:val="0"/>
            <w:rPrChange w:id="1381" w:author="Ingr Jiri [2]" w:date="2025-04-30T14:10:00Z">
              <w:rPr>
                <w:bCs/>
              </w:rPr>
            </w:rPrChange>
          </w:rPr>
          <w:t xml:space="preserve">br. </w:t>
        </w:r>
      </w:ins>
      <w:ins w:id="1382" w:author="Ingr Jiri [2]" w:date="2025-05-02T20:09:00Z">
        <w:r w:rsidR="00F626E8">
          <w:rPr>
            <w:b/>
            <w:bCs w:val="0"/>
          </w:rPr>
          <w:fldChar w:fldCharType="begin"/>
        </w:r>
        <w:r w:rsidR="00F626E8">
          <w:rPr>
            <w:b/>
            <w:bCs w:val="0"/>
          </w:rPr>
          <w:instrText xml:space="preserve"> STYLEREF 1 \s </w:instrText>
        </w:r>
      </w:ins>
      <w:r w:rsidR="00F626E8">
        <w:rPr>
          <w:b/>
          <w:bCs w:val="0"/>
        </w:rPr>
        <w:fldChar w:fldCharType="separate"/>
      </w:r>
      <w:r w:rsidR="00F626E8">
        <w:rPr>
          <w:b/>
          <w:bCs w:val="0"/>
          <w:noProof/>
        </w:rPr>
        <w:t>3</w:t>
      </w:r>
      <w:ins w:id="1383" w:author="Ingr Jiri [2]" w:date="2025-05-02T20:09:00Z">
        <w:r w:rsidR="00F626E8">
          <w:rPr>
            <w:b/>
            <w:bCs w:val="0"/>
          </w:rPr>
          <w:fldChar w:fldCharType="end"/>
        </w:r>
        <w:r w:rsidR="00F626E8">
          <w:rPr>
            <w:b/>
            <w:bCs w:val="0"/>
          </w:rPr>
          <w:t>.</w:t>
        </w:r>
        <w:r w:rsidR="00F626E8">
          <w:rPr>
            <w:b/>
            <w:bCs w:val="0"/>
          </w:rPr>
          <w:fldChar w:fldCharType="begin"/>
        </w:r>
        <w:r w:rsidR="00F626E8">
          <w:rPr>
            <w:b/>
            <w:bCs w:val="0"/>
          </w:rPr>
          <w:instrText xml:space="preserve"> SEQ obr. \* ARABIC \s 1 </w:instrText>
        </w:r>
      </w:ins>
      <w:r w:rsidR="00F626E8">
        <w:rPr>
          <w:b/>
          <w:bCs w:val="0"/>
        </w:rPr>
        <w:fldChar w:fldCharType="separate"/>
      </w:r>
      <w:ins w:id="1384" w:author="Ingr Jiri [2]" w:date="2025-05-02T20:09:00Z">
        <w:r w:rsidR="00F626E8">
          <w:rPr>
            <w:b/>
            <w:bCs w:val="0"/>
            <w:noProof/>
          </w:rPr>
          <w:t>4</w:t>
        </w:r>
        <w:r w:rsidR="00F626E8">
          <w:rPr>
            <w:b/>
            <w:bCs w:val="0"/>
          </w:rPr>
          <w:fldChar w:fldCharType="end"/>
        </w:r>
      </w:ins>
      <w:bookmarkEnd w:id="1379"/>
      <w:ins w:id="1385" w:author="Ingr Jiri [2]" w:date="2025-04-30T14:10:00Z">
        <w:r>
          <w:t xml:space="preserve">: </w:t>
        </w:r>
        <w:proofErr w:type="spellStart"/>
        <w:r>
          <w:t>Oanotované</w:t>
        </w:r>
        <w:proofErr w:type="spellEnd"/>
        <w:r>
          <w:t xml:space="preserve"> snímky modelem YOLO vytvořené pomocí mozaikové augmentace</w:t>
        </w:r>
      </w:ins>
    </w:p>
    <w:p w14:paraId="1AC699C6" w14:textId="23BE8770" w:rsidR="00A3494E" w:rsidRDefault="00A3494E" w:rsidP="00A3494E">
      <w:pPr>
        <w:pStyle w:val="Nadpis3"/>
      </w:pPr>
      <w:bookmarkStart w:id="1386" w:name="_Toc198115595"/>
      <w:r>
        <w:lastRenderedPageBreak/>
        <w:t>Testování velikostí YOLO modelů</w:t>
      </w:r>
      <w:bookmarkEnd w:id="1386"/>
    </w:p>
    <w:p w14:paraId="4D620F28" w14:textId="53A0B695" w:rsidR="00A3494E" w:rsidRDefault="00455D08" w:rsidP="001B6EEE">
      <w:pPr>
        <w:rPr>
          <w:ins w:id="1387" w:author="Ingr Jiri [2]" w:date="2025-04-30T09:59:00Z"/>
        </w:rPr>
      </w:pPr>
      <w:r>
        <w:t xml:space="preserve">K vytvoření dobře fungujícího modelu je třeba zvolit vhodnou velikost YOLO </w:t>
      </w:r>
      <w:r w:rsidR="00353E89">
        <w:t>modelu</w:t>
      </w:r>
      <w:r>
        <w:t xml:space="preserve">, proto bylo </w:t>
      </w:r>
      <w:r w:rsidR="00C93428">
        <w:t xml:space="preserve">vytvořeno </w:t>
      </w:r>
      <w:r>
        <w:t xml:space="preserve">5 modelů všech dostupných velikostí (n, s, m, l a x) YOLO11 a jejich výsledné metriky </w:t>
      </w:r>
      <m:oMath>
        <m:r>
          <w:rPr>
            <w:rFonts w:ascii="Cambria Math" w:hAnsi="Cambria Math"/>
          </w:rPr>
          <m:t>@mAP50</m:t>
        </m:r>
      </m:oMath>
      <w:r>
        <w:t xml:space="preserve"> a </w:t>
      </w:r>
      <m:oMath>
        <m:r>
          <w:rPr>
            <w:rFonts w:ascii="Cambria Math" w:hAnsi="Cambria Math"/>
          </w:rPr>
          <m:t>@mAP50:95</m:t>
        </m:r>
      </m:oMath>
      <w:r>
        <w:t xml:space="preserve"> byly porovnány na </w:t>
      </w:r>
      <w:r w:rsidR="00C93428">
        <w:fldChar w:fldCharType="begin"/>
      </w:r>
      <w:r w:rsidR="00C93428">
        <w:instrText xml:space="preserve"> REF _Ref196424510 \h </w:instrText>
      </w:r>
      <w:r w:rsidR="00C93428">
        <w:fldChar w:fldCharType="separate"/>
      </w:r>
      <w:ins w:id="1388" w:author="Ingr Jiri [2]" w:date="2025-05-14T11:46:00Z">
        <w:r w:rsidR="00512920">
          <w:rPr>
            <w:b/>
            <w:bCs/>
          </w:rPr>
          <w:t>O</w:t>
        </w:r>
        <w:r w:rsidR="00512920" w:rsidRPr="00455D08">
          <w:rPr>
            <w:b/>
            <w:bCs/>
          </w:rPr>
          <w:t xml:space="preserve">br. </w:t>
        </w:r>
        <w:r w:rsidR="00512920">
          <w:rPr>
            <w:b/>
            <w:bCs/>
            <w:noProof/>
          </w:rPr>
          <w:t>3</w:t>
        </w:r>
        <w:r w:rsidR="00512920">
          <w:rPr>
            <w:b/>
            <w:bCs/>
          </w:rPr>
          <w:t>.</w:t>
        </w:r>
        <w:r w:rsidR="00512920">
          <w:rPr>
            <w:b/>
            <w:bCs/>
            <w:noProof/>
          </w:rPr>
          <w:t>5</w:t>
        </w:r>
      </w:ins>
      <w:del w:id="1389" w:author="Ingr Jiri [2]" w:date="2025-05-14T11:46:00Z">
        <w:r w:rsidR="00C93428" w:rsidDel="00512920">
          <w:rPr>
            <w:b/>
            <w:bCs/>
          </w:rPr>
          <w:delText>O</w:delText>
        </w:r>
        <w:r w:rsidR="00C93428" w:rsidRPr="00455D08" w:rsidDel="00512920">
          <w:rPr>
            <w:b/>
            <w:bCs/>
          </w:rPr>
          <w:delText xml:space="preserve">br. </w:delText>
        </w:r>
        <w:r w:rsidR="00C93428" w:rsidRPr="00455D08" w:rsidDel="00512920">
          <w:rPr>
            <w:b/>
            <w:bCs/>
            <w:noProof/>
          </w:rPr>
          <w:delText>3</w:delText>
        </w:r>
        <w:r w:rsidR="00C93428" w:rsidRPr="00455D08" w:rsidDel="00512920">
          <w:rPr>
            <w:b/>
            <w:bCs/>
          </w:rPr>
          <w:delText>.</w:delText>
        </w:r>
        <w:r w:rsidR="00C93428" w:rsidRPr="00455D08" w:rsidDel="00512920">
          <w:rPr>
            <w:b/>
            <w:bCs/>
            <w:noProof/>
          </w:rPr>
          <w:delText>1</w:delText>
        </w:r>
      </w:del>
      <w:r w:rsidR="00C93428">
        <w:fldChar w:fldCharType="end"/>
      </w:r>
      <w:r w:rsidR="00EC3A88">
        <w:t>. Trénování</w:t>
      </w:r>
      <w:r w:rsidR="00C93428">
        <w:t xml:space="preserve"> </w:t>
      </w:r>
      <w:r w:rsidR="00EC3A88">
        <w:t xml:space="preserve">všech modelů probíhalo </w:t>
      </w:r>
      <w:r w:rsidR="00C93428">
        <w:t xml:space="preserve">na </w:t>
      </w:r>
      <w:r w:rsidR="00EC3A88">
        <w:t xml:space="preserve">stejném </w:t>
      </w:r>
      <w:r w:rsidR="00C93428">
        <w:t xml:space="preserve">datasetu </w:t>
      </w:r>
      <w:r w:rsidR="00EC3A88">
        <w:t>(</w:t>
      </w:r>
      <w:proofErr w:type="gramStart"/>
      <w:r w:rsidR="00C93428">
        <w:t xml:space="preserve">viz </w:t>
      </w:r>
      <w:r w:rsidR="00C93428">
        <w:fldChar w:fldCharType="begin"/>
      </w:r>
      <w:r w:rsidR="00C93428">
        <w:instrText xml:space="preserve"> REF _Ref196424666 \r \h </w:instrText>
      </w:r>
      <w:r w:rsidR="00C93428">
        <w:fldChar w:fldCharType="separate"/>
      </w:r>
      <w:r w:rsidR="00C93428">
        <w:t>3.1</w:t>
      </w:r>
      <w:r w:rsidR="00C93428">
        <w:fldChar w:fldCharType="end"/>
      </w:r>
      <w:r w:rsidR="00EC3A88">
        <w:t>)</w:t>
      </w:r>
      <w:r w:rsidR="00C93428">
        <w:t xml:space="preserve"> za</w:t>
      </w:r>
      <w:proofErr w:type="gramEnd"/>
      <w:r w:rsidR="00C93428">
        <w:t xml:space="preserve"> identického nastavení </w:t>
      </w:r>
      <w:proofErr w:type="spellStart"/>
      <w:r w:rsidR="00C93428">
        <w:t>hyperparametrů</w:t>
      </w:r>
      <w:proofErr w:type="spellEnd"/>
      <w:r w:rsidR="00C93428">
        <w:t xml:space="preserve">. </w:t>
      </w:r>
      <w:r w:rsidR="001B6EEE" w:rsidRPr="001B6EEE">
        <w:t xml:space="preserve">Z grafu je patrné, že výsledné metriky různých velikostí modelu dosáhly velmi podobné úrovně výkonnosti. Všechny testované varianty modelů tedy vykazují schopnost relativně přesně a konzistentně reprezentovat vlastnosti trénovacích dat. Nejlepších hodnot metrik </w:t>
      </w:r>
      <m:oMath>
        <m:r>
          <w:rPr>
            <w:rFonts w:ascii="Cambria Math" w:hAnsi="Cambria Math"/>
          </w:rPr>
          <m:t>@mAP50</m:t>
        </m:r>
      </m:oMath>
      <w:r w:rsidR="001B6EEE" w:rsidRPr="001B6EEE">
        <w:t xml:space="preserve"> a </w:t>
      </w:r>
      <m:oMath>
        <m:r>
          <w:rPr>
            <w:rFonts w:ascii="Cambria Math" w:hAnsi="Cambria Math"/>
          </w:rPr>
          <m:t xml:space="preserve">@mAP50:95 </m:t>
        </m:r>
      </m:oMath>
      <w:r w:rsidR="001B6EEE">
        <w:t xml:space="preserve">však </w:t>
      </w:r>
      <w:r w:rsidR="001B6EEE" w:rsidRPr="001B6EEE">
        <w:t xml:space="preserve">dosáhl model YOLOv11m, což odpovídá očekávání, neboť tato velikost modelu představuje rovnováhu mezi složitostí architektury a množstvím dostupných trénovacích dat (přibližně 13 000 snímků). </w:t>
      </w:r>
      <w:commentRangeStart w:id="1390"/>
      <w:r w:rsidR="001B6EEE" w:rsidRPr="00EC3A88">
        <w:t>Tento výsledek podporuje hypotézu, že volba modelu přiměřené velikosti vzhledem k datovému objemu je klíčová pro dosažení optimálního výkonu.</w:t>
      </w:r>
      <w:commentRangeEnd w:id="1390"/>
      <w:r w:rsidR="00EC3A88">
        <w:rPr>
          <w:rStyle w:val="Odkaznakoment"/>
        </w:rPr>
        <w:commentReference w:id="1390"/>
      </w:r>
      <w:r w:rsidR="00DE22DB">
        <w:rPr>
          <w:noProof/>
          <w:lang w:eastAsia="cs-CZ"/>
        </w:rPr>
        <w:drawing>
          <wp:inline distT="0" distB="0" distL="0" distR="0" wp14:anchorId="6F31D233" wp14:editId="5808C641">
            <wp:extent cx="5753100" cy="1920240"/>
            <wp:effectExtent l="0" t="0" r="0" b="3810"/>
            <wp:docPr id="428267225" name="Obrázek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3100" cy="19202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bookmarkStart w:id="1391" w:name="_Ref196424510"/>
      <w:r>
        <w:rPr>
          <w:b/>
          <w:bCs/>
        </w:rPr>
        <w:t>O</w:t>
      </w:r>
      <w:r w:rsidRPr="00455D08">
        <w:rPr>
          <w:b/>
          <w:bCs/>
        </w:rPr>
        <w:t xml:space="preserve">br. </w:t>
      </w:r>
      <w:ins w:id="1392" w:author="Ingr Jiri [2]" w:date="2025-05-02T20:09:00Z">
        <w:r w:rsidR="00F626E8">
          <w:rPr>
            <w:b/>
            <w:bCs/>
          </w:rPr>
          <w:fldChar w:fldCharType="begin"/>
        </w:r>
        <w:r w:rsidR="00F626E8">
          <w:rPr>
            <w:b/>
            <w:bCs/>
          </w:rPr>
          <w:instrText xml:space="preserve"> STYLEREF 1 \s </w:instrText>
        </w:r>
      </w:ins>
      <w:r w:rsidR="00F626E8">
        <w:rPr>
          <w:b/>
          <w:bCs/>
        </w:rPr>
        <w:fldChar w:fldCharType="separate"/>
      </w:r>
      <w:r w:rsidR="00F626E8">
        <w:rPr>
          <w:b/>
          <w:bCs/>
          <w:noProof/>
        </w:rPr>
        <w:t>3</w:t>
      </w:r>
      <w:ins w:id="1393" w:author="Ingr Jiri [2]" w:date="2025-05-02T20:09:00Z">
        <w:r w:rsidR="00F626E8">
          <w:rPr>
            <w:b/>
            <w:bCs/>
          </w:rPr>
          <w:fldChar w:fldCharType="end"/>
        </w:r>
        <w:r w:rsidR="00F626E8">
          <w:rPr>
            <w:b/>
            <w:bCs/>
          </w:rPr>
          <w:t>.</w:t>
        </w:r>
        <w:r w:rsidR="00F626E8">
          <w:rPr>
            <w:b/>
            <w:bCs/>
          </w:rPr>
          <w:fldChar w:fldCharType="begin"/>
        </w:r>
        <w:r w:rsidR="00F626E8">
          <w:rPr>
            <w:b/>
            <w:bCs/>
          </w:rPr>
          <w:instrText xml:space="preserve"> SEQ obr. \* ARABIC \s 1 </w:instrText>
        </w:r>
      </w:ins>
      <w:r w:rsidR="00F626E8">
        <w:rPr>
          <w:b/>
          <w:bCs/>
        </w:rPr>
        <w:fldChar w:fldCharType="separate"/>
      </w:r>
      <w:ins w:id="1394" w:author="Ingr Jiri [2]" w:date="2025-05-02T20:09:00Z">
        <w:r w:rsidR="00F626E8">
          <w:rPr>
            <w:b/>
            <w:bCs/>
            <w:noProof/>
          </w:rPr>
          <w:t>5</w:t>
        </w:r>
        <w:r w:rsidR="00F626E8">
          <w:rPr>
            <w:b/>
            <w:bCs/>
          </w:rPr>
          <w:fldChar w:fldCharType="end"/>
        </w:r>
      </w:ins>
      <w:del w:id="1395" w:author="Ingr Jiri [2]" w:date="2025-04-29T21:11:00Z">
        <w:r w:rsidR="001431A9" w:rsidDel="0073196C">
          <w:rPr>
            <w:b/>
            <w:bCs/>
          </w:rPr>
          <w:fldChar w:fldCharType="begin"/>
        </w:r>
        <w:r w:rsidR="001431A9" w:rsidDel="0073196C">
          <w:rPr>
            <w:b/>
            <w:bCs/>
          </w:rPr>
          <w:delInstrText xml:space="preserve"> STYLEREF 1 \s </w:delInstrText>
        </w:r>
        <w:r w:rsidR="001431A9" w:rsidDel="0073196C">
          <w:rPr>
            <w:b/>
            <w:bCs/>
          </w:rPr>
          <w:fldChar w:fldCharType="separate"/>
        </w:r>
        <w:r w:rsidR="001431A9" w:rsidDel="0073196C">
          <w:rPr>
            <w:b/>
            <w:bCs/>
            <w:noProof/>
          </w:rPr>
          <w:delText>3</w:delText>
        </w:r>
        <w:r w:rsidR="001431A9" w:rsidDel="0073196C">
          <w:rPr>
            <w:b/>
            <w:bCs/>
          </w:rPr>
          <w:fldChar w:fldCharType="end"/>
        </w:r>
        <w:r w:rsidR="001431A9" w:rsidDel="0073196C">
          <w:rPr>
            <w:b/>
            <w:bCs/>
          </w:rPr>
          <w:delText>.</w:delText>
        </w:r>
        <w:r w:rsidR="001431A9" w:rsidDel="0073196C">
          <w:rPr>
            <w:b/>
            <w:bCs/>
          </w:rPr>
          <w:fldChar w:fldCharType="begin"/>
        </w:r>
        <w:r w:rsidR="001431A9" w:rsidDel="0073196C">
          <w:rPr>
            <w:b/>
            <w:bCs/>
          </w:rPr>
          <w:delInstrText xml:space="preserve"> SEQ obr. \* ARABIC \s 1 </w:delInstrText>
        </w:r>
        <w:r w:rsidR="001431A9" w:rsidDel="0073196C">
          <w:rPr>
            <w:b/>
            <w:bCs/>
          </w:rPr>
          <w:fldChar w:fldCharType="separate"/>
        </w:r>
        <w:r w:rsidR="001431A9" w:rsidDel="0073196C">
          <w:rPr>
            <w:b/>
            <w:bCs/>
            <w:noProof/>
          </w:rPr>
          <w:delText>1</w:delText>
        </w:r>
        <w:r w:rsidR="001431A9" w:rsidDel="0073196C">
          <w:rPr>
            <w:b/>
            <w:bCs/>
          </w:rPr>
          <w:fldChar w:fldCharType="end"/>
        </w:r>
      </w:del>
      <w:bookmarkEnd w:id="1391"/>
      <w:r>
        <w:t xml:space="preserve">: Porovnání </w:t>
      </w:r>
      <w:r w:rsidR="00EC3A88">
        <w:t xml:space="preserve">metrik </w:t>
      </w:r>
      <w:del w:id="1396" w:author="Ingr Jiri [2]" w:date="2025-05-14T11:45:00Z">
        <w:r w:rsidDel="00512920">
          <w:delText>r</w:delText>
        </w:r>
      </w:del>
      <w:ins w:id="1397" w:author="Ingr Jiri [2]" w:date="2025-05-14T11:45:00Z">
        <w:r w:rsidR="00512920">
          <w:t>různých</w:t>
        </w:r>
      </w:ins>
      <w:del w:id="1398" w:author="Ingr Jiri [2]" w:date="2025-05-01T15:39:00Z">
        <w:r w:rsidDel="000521D4">
          <w:delText>ozdílných</w:delText>
        </w:r>
      </w:del>
      <w:r>
        <w:t xml:space="preserve"> velikostí modelů YOLO</w:t>
      </w:r>
      <w:ins w:id="1399" w:author="Ingr Jiri [2]" w:date="2025-05-01T15:39:00Z">
        <w:r w:rsidR="000521D4">
          <w:t>v</w:t>
        </w:r>
      </w:ins>
      <w:r>
        <w:t>11</w:t>
      </w:r>
      <w:r w:rsidR="00EC3A88">
        <w:t xml:space="preserve"> spočítaných na testovacích datech</w:t>
      </w:r>
    </w:p>
    <w:p w14:paraId="633C5C87" w14:textId="69E94CE2" w:rsidR="00966354" w:rsidRDefault="00966354" w:rsidP="00966354">
      <w:pPr>
        <w:pStyle w:val="Nadpis3"/>
        <w:rPr>
          <w:ins w:id="1400" w:author="Ingr Jiri [2]" w:date="2025-04-30T10:01:00Z"/>
        </w:rPr>
      </w:pPr>
      <w:bookmarkStart w:id="1401" w:name="_Toc198115596"/>
      <w:ins w:id="1402" w:author="Ingr Jiri [2]" w:date="2025-04-30T09:59:00Z">
        <w:r>
          <w:t>Volba optimalizačního</w:t>
        </w:r>
      </w:ins>
      <w:ins w:id="1403" w:author="Ingr Jiri [2]" w:date="2025-04-30T10:00:00Z">
        <w:r>
          <w:t xml:space="preserve"> algoritmu</w:t>
        </w:r>
      </w:ins>
      <w:bookmarkEnd w:id="1401"/>
    </w:p>
    <w:p w14:paraId="7494368B" w14:textId="22638053" w:rsidR="00966354" w:rsidRDefault="00966354" w:rsidP="00966354">
      <w:pPr>
        <w:rPr>
          <w:ins w:id="1404" w:author="Ingr Jiri [2]" w:date="2025-04-30T11:00:00Z"/>
        </w:rPr>
      </w:pPr>
      <w:ins w:id="1405" w:author="Ingr Jiri [2]" w:date="2025-04-30T10:03:00Z">
        <w:r>
          <w:t>Při výběru nejvhod</w:t>
        </w:r>
      </w:ins>
      <w:ins w:id="1406" w:author="Ingr Jiri [2]" w:date="2025-04-30T10:04:00Z">
        <w:r>
          <w:t>nějšího optimalizátoru byl</w:t>
        </w:r>
        <w:r w:rsidR="009E1A62">
          <w:t xml:space="preserve">y testování optimalizační algoritmy SGD, Adam, </w:t>
        </w:r>
        <w:proofErr w:type="spellStart"/>
        <w:r w:rsidR="009E1A62">
          <w:t>AdamW</w:t>
        </w:r>
      </w:ins>
      <w:proofErr w:type="spellEnd"/>
      <w:ins w:id="1407" w:author="Ingr Jiri [2]" w:date="2025-04-30T10:14:00Z">
        <w:r w:rsidR="009E1A62">
          <w:t xml:space="preserve"> a</w:t>
        </w:r>
      </w:ins>
      <w:ins w:id="1408" w:author="Ingr Jiri [2]" w:date="2025-04-30T10:04:00Z">
        <w:r w:rsidR="009E1A62">
          <w:t xml:space="preserve"> </w:t>
        </w:r>
        <w:proofErr w:type="spellStart"/>
        <w:r w:rsidR="009E1A62">
          <w:t>RMSProp</w:t>
        </w:r>
      </w:ins>
      <w:proofErr w:type="spellEnd"/>
      <w:ins w:id="1409" w:author="Ingr Jiri [2]" w:date="2025-04-30T10:09:00Z">
        <w:r w:rsidR="009E1A62">
          <w:t xml:space="preserve">. Jako optimalizační algoritmus pro </w:t>
        </w:r>
      </w:ins>
      <w:ins w:id="1410" w:author="Ingr Jiri [2]" w:date="2025-04-30T10:14:00Z">
        <w:r w:rsidR="009E1A62">
          <w:t xml:space="preserve">tuto úlohu </w:t>
        </w:r>
      </w:ins>
      <w:ins w:id="1411" w:author="Ingr Jiri [2]" w:date="2025-04-30T10:09:00Z">
        <w:r w:rsidR="009E1A62">
          <w:t xml:space="preserve">byl zvolen </w:t>
        </w:r>
        <w:proofErr w:type="spellStart"/>
        <w:r w:rsidR="009E1A62">
          <w:t>AdamW</w:t>
        </w:r>
        <w:proofErr w:type="spellEnd"/>
        <w:r w:rsidR="009E1A62">
          <w:t xml:space="preserve">, který </w:t>
        </w:r>
      </w:ins>
      <w:ins w:id="1412" w:author="Ingr Jiri [2]" w:date="2025-04-30T10:14:00Z">
        <w:r w:rsidR="009E1A62">
          <w:t>poskytoval modely</w:t>
        </w:r>
      </w:ins>
      <w:ins w:id="1413" w:author="Ingr Jiri [2]" w:date="2025-04-30T10:10:00Z">
        <w:r w:rsidR="009E1A62">
          <w:t xml:space="preserve"> s</w:t>
        </w:r>
      </w:ins>
      <w:ins w:id="1414" w:author="Ingr Jiri [2]" w:date="2025-04-30T10:14:00Z">
        <w:r w:rsidR="009E1A62">
          <w:t xml:space="preserve"> nejvyšší </w:t>
        </w:r>
      </w:ins>
      <w:ins w:id="1415" w:author="Ingr Jiri [2]" w:date="2025-04-30T10:10:00Z">
        <w:r w:rsidR="009E1A62">
          <w:t>přesností detekce</w:t>
        </w:r>
      </w:ins>
      <w:ins w:id="1416" w:author="Ingr Jiri [2]" w:date="2025-04-30T10:12:00Z">
        <w:r w:rsidR="009E1A62">
          <w:t xml:space="preserve">. </w:t>
        </w:r>
      </w:ins>
      <w:ins w:id="1417" w:author="Ingr Jiri [2]" w:date="2025-04-30T10:13:00Z">
        <w:r w:rsidR="009E1A62">
          <w:t>Zároveň</w:t>
        </w:r>
      </w:ins>
      <w:ins w:id="1418" w:author="Ingr Jiri [2]" w:date="2025-04-30T10:14:00Z">
        <w:r w:rsidR="00C42FFD">
          <w:t>,</w:t>
        </w:r>
      </w:ins>
      <w:ins w:id="1419" w:author="Ingr Jiri [2]" w:date="2025-04-30T10:13:00Z">
        <w:r w:rsidR="009E1A62">
          <w:t xml:space="preserve"> při</w:t>
        </w:r>
      </w:ins>
      <w:ins w:id="1420" w:author="Ingr Jiri [2]" w:date="2025-04-30T10:12:00Z">
        <w:r w:rsidR="009E1A62">
          <w:t xml:space="preserve"> použití toho algoritmu</w:t>
        </w:r>
      </w:ins>
      <w:ins w:id="1421" w:author="Ingr Jiri [2]" w:date="2025-04-30T10:14:00Z">
        <w:r w:rsidR="00C42FFD">
          <w:t>,</w:t>
        </w:r>
      </w:ins>
      <w:ins w:id="1422" w:author="Ingr Jiri [2]" w:date="2025-04-30T10:12:00Z">
        <w:r w:rsidR="009E1A62">
          <w:t xml:space="preserve"> </w:t>
        </w:r>
      </w:ins>
      <w:ins w:id="1423" w:author="Ingr Jiri [2]" w:date="2025-04-30T10:13:00Z">
        <w:r w:rsidR="009E1A62">
          <w:t>model konvergoval k optimálnímu řešení nejrychleji v porovnání s jinými testovanými optimalizátory.</w:t>
        </w:r>
      </w:ins>
      <w:ins w:id="1424" w:author="Ingr Jiri [2]" w:date="2025-04-30T11:01:00Z">
        <w:r w:rsidR="00B62CD9">
          <w:t xml:space="preserve"> </w:t>
        </w:r>
      </w:ins>
      <w:proofErr w:type="spellStart"/>
      <w:ins w:id="1425" w:author="Ingr Jiri [2]" w:date="2025-04-30T11:02:00Z">
        <w:r w:rsidR="00B62CD9">
          <w:t>AdamW</w:t>
        </w:r>
        <w:proofErr w:type="spellEnd"/>
        <w:r w:rsidR="00B62CD9">
          <w:t xml:space="preserve"> optimalizuje váhy modelu následovně. </w:t>
        </w:r>
      </w:ins>
      <w:ins w:id="1426" w:author="Ingr Jiri [2]" w:date="2025-04-30T11:04:00Z">
        <w:r w:rsidR="00B62CD9">
          <w:t xml:space="preserve">Nejprve je vypočítán gradient ztrátové funkce </w:t>
        </w:r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g</m:t>
              </m:r>
            </m:e>
            <m:sub>
              <m:r>
                <w:rPr>
                  <w:rFonts w:ascii="Cambria Math" w:hAnsi="Cambria Math"/>
                </w:rPr>
                <m:t>t</m:t>
              </m:r>
            </m:sub>
          </m:sSub>
        </m:oMath>
      </w:ins>
      <w:ins w:id="1427" w:author="Ingr Jiri [2]" w:date="2025-04-30T11:05:00Z">
        <w:r w:rsidR="00B62CD9">
          <w:t xml:space="preserve">, z něj je získán </w:t>
        </w:r>
      </w:ins>
      <w:ins w:id="1428" w:author="Ingr Jiri [2]" w:date="2025-04-30T11:06:00Z">
        <w:r w:rsidR="00B62CD9">
          <w:t>první moment</w:t>
        </w:r>
      </w:ins>
      <w:ins w:id="1429" w:author="Ingr Jiri [2]" w:date="2025-04-30T11:07:00Z">
        <w:r w:rsidR="00B62CD9">
          <w:t xml:space="preserve"> gradientu ztrátové funkce</w:t>
        </w:r>
      </w:ins>
      <w:ins w:id="1430" w:author="Ingr Jiri [2]" w:date="2025-04-30T11:08:00Z">
        <w:r w:rsidR="00B62CD9">
          <w:t xml:space="preserve"> </w:t>
        </w:r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m</m:t>
              </m:r>
            </m:e>
            <m:sub>
              <m:r>
                <w:rPr>
                  <w:rFonts w:ascii="Cambria Math" w:hAnsi="Cambria Math"/>
                </w:rPr>
                <m:t>t</m:t>
              </m:r>
            </m:sub>
          </m:sSub>
        </m:oMath>
      </w:ins>
      <w:ins w:id="1431" w:author="Ingr Jiri [2]" w:date="2025-04-30T11:07:00Z">
        <w:r w:rsidR="00B62CD9">
          <w:t xml:space="preserve"> v čase </w:t>
        </w:r>
        <m:oMath>
          <m:r>
            <w:rPr>
              <w:rFonts w:ascii="Cambria Math" w:hAnsi="Cambria Math"/>
            </w:rPr>
            <m:t>t</m:t>
          </m:r>
        </m:oMath>
        <w:r w:rsidR="00B62CD9">
          <w:t xml:space="preserve">, který je počítán jako průměr aktuálního </w:t>
        </w:r>
      </w:ins>
      <m:oMath>
        <m:sSub>
          <m:sSubPr>
            <m:ctrlPr>
              <w:ins w:id="1432" w:author="Ingr Jiri [2]" w:date="2025-04-30T11:08:00Z">
                <w:rPr>
                  <w:rFonts w:ascii="Cambria Math" w:hAnsi="Cambria Math"/>
                  <w:i/>
                </w:rPr>
              </w:ins>
            </m:ctrlPr>
          </m:sSubPr>
          <m:e>
            <m:r>
              <w:ins w:id="1433" w:author="Ingr Jiri [2]" w:date="2025-04-30T11:08:00Z">
                <w:rPr>
                  <w:rFonts w:ascii="Cambria Math" w:hAnsi="Cambria Math"/>
                </w:rPr>
                <m:t>g</m:t>
              </w:ins>
            </m:r>
          </m:e>
          <m:sub>
            <m:r>
              <w:ins w:id="1434" w:author="Ingr Jiri [2]" w:date="2025-04-30T11:08:00Z">
                <w:rPr>
                  <w:rFonts w:ascii="Cambria Math" w:hAnsi="Cambria Math"/>
                </w:rPr>
                <m:t>t</m:t>
              </w:ins>
            </m:r>
          </m:sub>
        </m:sSub>
      </m:oMath>
      <w:ins w:id="1435" w:author="Ingr Jiri [2]" w:date="2025-04-30T11:08:00Z">
        <w:r w:rsidR="00B62CD9">
          <w:t xml:space="preserve"> a předchozího prvního momentu</w:t>
        </w:r>
      </w:ins>
      <w:ins w:id="1436" w:author="Ingr Jiri [2]" w:date="2025-04-30T11:09:00Z">
        <w:r w:rsidR="00B62CD9">
          <w:t xml:space="preserve"> </w:t>
        </w:r>
      </w:ins>
      <w:ins w:id="1437" w:author="Ingr Jiri [2]" w:date="2025-04-30T11:10:00Z">
        <w:r w:rsidR="00B62CD9">
          <w:t xml:space="preserve">vážený </w:t>
        </w:r>
        <w:proofErr w:type="spellStart"/>
        <w:r w:rsidR="00B62CD9">
          <w:t>hyperparametrem</w:t>
        </w:r>
        <w:proofErr w:type="spellEnd"/>
        <w:r w:rsidR="00B62CD9">
          <w:t xml:space="preserve"> </w:t>
        </w:r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β</m:t>
              </m:r>
            </m:e>
            <m:sub>
              <m:r>
                <w:rPr>
                  <w:rFonts w:ascii="Cambria Math" w:hAnsi="Cambria Math"/>
                </w:rPr>
                <m:t>1</m:t>
              </m:r>
            </m:sub>
          </m:sSub>
        </m:oMath>
        <w:r w:rsidR="00B62CD9">
          <w:t>, který udává</w:t>
        </w:r>
      </w:ins>
      <w:ins w:id="1438" w:author="Ingr Jiri [2]" w:date="2025-04-30T11:11:00Z">
        <w:r w:rsidR="009C390A">
          <w:t>, jakou váhu přikládáme minulým gradientům ztrátové funkce</w:t>
        </w:r>
      </w:ins>
      <w:ins w:id="1439" w:author="Ingr Jiri [2]" w:date="2025-04-30T11:08:00Z">
        <w:r w:rsidR="00B62CD9">
          <w:t xml:space="preserve"> (</w:t>
        </w:r>
      </w:ins>
      <w:ins w:id="1440" w:author="Ingr Jiri [2]" w:date="2025-04-30T11:09:00Z">
        <w:r w:rsidR="00B62CD9">
          <w:t>rovnice 3.1</w:t>
        </w:r>
      </w:ins>
      <w:ins w:id="1441" w:author="Ingr Jiri [2]" w:date="2025-04-30T11:08:00Z">
        <w:r w:rsidR="00B62CD9">
          <w:t>).</w:t>
        </w:r>
      </w:ins>
    </w:p>
    <w:tbl>
      <w:tblPr>
        <w:tblStyle w:val="Mkatabulky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933"/>
        <w:gridCol w:w="1127"/>
      </w:tblGrid>
      <w:tr w:rsidR="00B62CD9" w14:paraId="30C7E9E0" w14:textId="77777777" w:rsidTr="00FF4849">
        <w:trPr>
          <w:trHeight w:val="293"/>
          <w:ins w:id="1442" w:author="Ingr Jiri [2]" w:date="2025-04-30T11:01:00Z"/>
        </w:trPr>
        <w:tc>
          <w:tcPr>
            <w:tcW w:w="7933" w:type="dxa"/>
            <w:vAlign w:val="center"/>
          </w:tcPr>
          <w:p w14:paraId="2243ADC5" w14:textId="77777777" w:rsidR="00B62CD9" w:rsidRPr="00FD4E65" w:rsidRDefault="00FF4849" w:rsidP="00FF4849">
            <w:pPr>
              <w:jc w:val="center"/>
              <w:rPr>
                <w:ins w:id="1443" w:author="Ingr Jiri [2]" w:date="2025-04-30T11:01:00Z"/>
              </w:rPr>
            </w:pPr>
            <m:oMathPara>
              <m:oMathParaPr>
                <m:jc m:val="center"/>
              </m:oMathParaPr>
              <m:oMath>
                <m:sSub>
                  <m:sSubPr>
                    <m:ctrlPr>
                      <w:ins w:id="1444" w:author="Ingr Jiri [2]" w:date="2025-04-30T11:01:00Z">
                        <w:rPr>
                          <w:rFonts w:ascii="Cambria Math" w:hAnsi="Cambria Math"/>
                          <w:i/>
                        </w:rPr>
                      </w:ins>
                    </m:ctrlPr>
                  </m:sSubPr>
                  <m:e>
                    <m:r>
                      <w:ins w:id="1445" w:author="Ingr Jiri [2]" w:date="2025-04-30T11:01:00Z">
                        <w:rPr>
                          <w:rFonts w:ascii="Cambria Math" w:hAnsi="Cambria Math"/>
                        </w:rPr>
                        <m:t>m</m:t>
                      </w:ins>
                    </m:r>
                  </m:e>
                  <m:sub>
                    <m:r>
                      <w:ins w:id="1446" w:author="Ingr Jiri [2]" w:date="2025-04-30T11:01:00Z">
                        <w:rPr>
                          <w:rFonts w:ascii="Cambria Math" w:hAnsi="Cambria Math"/>
                        </w:rPr>
                        <m:t>t</m:t>
                      </w:ins>
                    </m:r>
                  </m:sub>
                </m:sSub>
                <m:r>
                  <w:ins w:id="1447" w:author="Ingr Jiri [2]" w:date="2025-04-30T11:01:00Z">
                    <w:rPr>
                      <w:rFonts w:ascii="Cambria Math" w:hAnsi="Cambria Math"/>
                    </w:rPr>
                    <m:t>=</m:t>
                  </w:ins>
                </m:r>
                <m:sSub>
                  <m:sSubPr>
                    <m:ctrlPr>
                      <w:ins w:id="1448" w:author="Ingr Jiri [2]" w:date="2025-04-30T11:01:00Z">
                        <w:rPr>
                          <w:rFonts w:ascii="Cambria Math" w:hAnsi="Cambria Math"/>
                          <w:i/>
                        </w:rPr>
                      </w:ins>
                    </m:ctrlPr>
                  </m:sSubPr>
                  <m:e>
                    <m:r>
                      <w:ins w:id="1449" w:author="Ingr Jiri [2]" w:date="2025-04-30T11:01:00Z">
                        <w:rPr>
                          <w:rFonts w:ascii="Cambria Math" w:hAnsi="Cambria Math"/>
                        </w:rPr>
                        <m:t>β</m:t>
                      </w:ins>
                    </m:r>
                  </m:e>
                  <m:sub>
                    <m:r>
                      <w:ins w:id="1450" w:author="Ingr Jiri [2]" w:date="2025-04-30T11:01:00Z">
                        <w:rPr>
                          <w:rFonts w:ascii="Cambria Math" w:hAnsi="Cambria Math"/>
                        </w:rPr>
                        <m:t>1</m:t>
                      </w:ins>
                    </m:r>
                  </m:sub>
                </m:sSub>
                <m:sSub>
                  <m:sSubPr>
                    <m:ctrlPr>
                      <w:ins w:id="1451" w:author="Ingr Jiri [2]" w:date="2025-04-30T11:01:00Z">
                        <w:rPr>
                          <w:rFonts w:ascii="Cambria Math" w:hAnsi="Cambria Math"/>
                          <w:i/>
                        </w:rPr>
                      </w:ins>
                    </m:ctrlPr>
                  </m:sSubPr>
                  <m:e>
                    <m:r>
                      <w:ins w:id="1452" w:author="Ingr Jiri [2]" w:date="2025-04-30T11:01:00Z">
                        <w:rPr>
                          <w:rFonts w:ascii="Cambria Math" w:hAnsi="Cambria Math"/>
                        </w:rPr>
                        <m:t>m</m:t>
                      </w:ins>
                    </m:r>
                  </m:e>
                  <m:sub>
                    <m:r>
                      <w:ins w:id="1453" w:author="Ingr Jiri [2]" w:date="2025-04-30T11:01:00Z">
                        <w:rPr>
                          <w:rFonts w:ascii="Cambria Math" w:hAnsi="Cambria Math"/>
                        </w:rPr>
                        <m:t>t-1</m:t>
                      </w:ins>
                    </m:r>
                  </m:sub>
                </m:sSub>
                <m:r>
                  <w:ins w:id="1454" w:author="Ingr Jiri [2]" w:date="2025-04-30T11:01:00Z">
                    <w:rPr>
                      <w:rFonts w:ascii="Cambria Math" w:hAnsi="Cambria Math"/>
                    </w:rPr>
                    <m:t>+</m:t>
                  </w:ins>
                </m:r>
                <m:d>
                  <m:dPr>
                    <m:ctrlPr>
                      <w:ins w:id="1455" w:author="Ingr Jiri [2]" w:date="2025-04-30T11:01:00Z">
                        <w:rPr>
                          <w:rFonts w:ascii="Cambria Math" w:hAnsi="Cambria Math"/>
                          <w:i/>
                        </w:rPr>
                      </w:ins>
                    </m:ctrlPr>
                  </m:dPr>
                  <m:e>
                    <m:r>
                      <w:ins w:id="1456" w:author="Ingr Jiri [2]" w:date="2025-04-30T11:01:00Z">
                        <w:rPr>
                          <w:rFonts w:ascii="Cambria Math" w:hAnsi="Cambria Math"/>
                        </w:rPr>
                        <m:t>1-</m:t>
                      </w:ins>
                    </m:r>
                    <m:sSub>
                      <m:sSubPr>
                        <m:ctrlPr>
                          <w:ins w:id="1457" w:author="Ingr Jiri [2]" w:date="2025-04-30T11:01:00Z">
                            <w:rPr>
                              <w:rFonts w:ascii="Cambria Math" w:hAnsi="Cambria Math"/>
                              <w:i/>
                            </w:rPr>
                          </w:ins>
                        </m:ctrlPr>
                      </m:sSubPr>
                      <m:e>
                        <m:r>
                          <w:ins w:id="1458" w:author="Ingr Jiri [2]" w:date="2025-04-30T11:01:00Z">
                            <w:rPr>
                              <w:rFonts w:ascii="Cambria Math" w:hAnsi="Cambria Math"/>
                            </w:rPr>
                            <m:t>β</m:t>
                          </w:ins>
                        </m:r>
                      </m:e>
                      <m:sub>
                        <m:r>
                          <w:ins w:id="1459" w:author="Ingr Jiri [2]" w:date="2025-04-30T11:01:00Z">
                            <w:rPr>
                              <w:rFonts w:ascii="Cambria Math" w:hAnsi="Cambria Math"/>
                            </w:rPr>
                            <m:t>1</m:t>
                          </w:ins>
                        </m:r>
                      </m:sub>
                    </m:sSub>
                  </m:e>
                </m:d>
                <m:sSub>
                  <m:sSubPr>
                    <m:ctrlPr>
                      <w:ins w:id="1460" w:author="Ingr Jiri [2]" w:date="2025-04-30T11:01:00Z">
                        <w:rPr>
                          <w:rFonts w:ascii="Cambria Math" w:hAnsi="Cambria Math"/>
                          <w:i/>
                        </w:rPr>
                      </w:ins>
                    </m:ctrlPr>
                  </m:sSubPr>
                  <m:e>
                    <m:r>
                      <w:ins w:id="1461" w:author="Ingr Jiri [2]" w:date="2025-04-30T11:01:00Z">
                        <w:rPr>
                          <w:rFonts w:ascii="Cambria Math" w:hAnsi="Cambria Math"/>
                        </w:rPr>
                        <m:t>g</m:t>
                      </w:ins>
                    </m:r>
                  </m:e>
                  <m:sub>
                    <m:r>
                      <w:ins w:id="1462" w:author="Ingr Jiri [2]" w:date="2025-04-30T11:01:00Z">
                        <w:rPr>
                          <w:rFonts w:ascii="Cambria Math" w:hAnsi="Cambria Math"/>
                        </w:rPr>
                        <m:t>t</m:t>
                      </w:ins>
                    </m:r>
                  </m:sub>
                </m:sSub>
              </m:oMath>
            </m:oMathPara>
          </w:p>
        </w:tc>
        <w:tc>
          <w:tcPr>
            <w:tcW w:w="1127" w:type="dxa"/>
            <w:vAlign w:val="center"/>
          </w:tcPr>
          <w:p w14:paraId="196E1FD5" w14:textId="77777777" w:rsidR="00B62CD9" w:rsidRDefault="00B62CD9" w:rsidP="00FF4849">
            <w:pPr>
              <w:jc w:val="center"/>
              <w:rPr>
                <w:ins w:id="1463" w:author="Ingr Jiri [2]" w:date="2025-04-30T11:01:00Z"/>
              </w:rPr>
            </w:pPr>
            <w:ins w:id="1464" w:author="Ingr Jiri [2]" w:date="2025-04-30T11:01:00Z">
              <w:r>
                <w:t>(3.1)</w:t>
              </w:r>
            </w:ins>
          </w:p>
        </w:tc>
      </w:tr>
    </w:tbl>
    <w:p w14:paraId="65149704" w14:textId="2C512115" w:rsidR="00B62CD9" w:rsidRDefault="00E220DE" w:rsidP="00966354">
      <w:pPr>
        <w:rPr>
          <w:ins w:id="1465" w:author="Ingr Jiri [2]" w:date="2025-04-30T11:17:00Z"/>
        </w:rPr>
      </w:pPr>
      <w:ins w:id="1466" w:author="Ingr Jiri [2]" w:date="2025-04-30T11:12:00Z">
        <w:r>
          <w:t>Dále je</w:t>
        </w:r>
      </w:ins>
      <w:ins w:id="1467" w:author="Ingr Jiri [2]" w:date="2025-04-30T11:16:00Z">
        <w:r>
          <w:t xml:space="preserve"> obdobně</w:t>
        </w:r>
      </w:ins>
      <w:ins w:id="1468" w:author="Ingr Jiri [2]" w:date="2025-04-30T11:12:00Z">
        <w:r>
          <w:t xml:space="preserve"> vypočítán druhý moment ztrátové funkce (anglicky </w:t>
        </w:r>
        <w:proofErr w:type="spellStart"/>
        <w:r>
          <w:t>ro</w:t>
        </w:r>
      </w:ins>
      <w:ins w:id="1469" w:author="Ingr Jiri [2]" w:date="2025-04-30T11:13:00Z">
        <w:r>
          <w:t>ot</w:t>
        </w:r>
        <w:proofErr w:type="spellEnd"/>
        <w:r>
          <w:t xml:space="preserve"> </w:t>
        </w:r>
        <w:proofErr w:type="spellStart"/>
        <w:r>
          <w:t>mean</w:t>
        </w:r>
        <w:proofErr w:type="spellEnd"/>
        <w:r>
          <w:t xml:space="preserve"> square </w:t>
        </w:r>
        <w:proofErr w:type="spellStart"/>
        <w:r>
          <w:t>propagation</w:t>
        </w:r>
        <w:proofErr w:type="spellEnd"/>
        <w:r>
          <w:t xml:space="preserve">) </w:t>
        </w:r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t</m:t>
              </m:r>
            </m:sub>
          </m:sSub>
          <m:r>
            <w:rPr>
              <w:rFonts w:ascii="Cambria Math" w:hAnsi="Cambria Math"/>
            </w:rPr>
            <m:t xml:space="preserve"> </m:t>
          </m:r>
        </m:oMath>
        <w:r>
          <w:t xml:space="preserve">v čase </w:t>
        </w:r>
        <m:oMath>
          <m:r>
            <w:rPr>
              <w:rFonts w:ascii="Cambria Math" w:hAnsi="Cambria Math"/>
            </w:rPr>
            <m:t>t</m:t>
          </m:r>
        </m:oMath>
      </w:ins>
      <w:ins w:id="1470" w:author="Ingr Jiri [2]" w:date="2025-04-30T11:16:00Z">
        <w:r>
          <w:t xml:space="preserve"> </w:t>
        </w:r>
      </w:ins>
      <w:ins w:id="1471" w:author="Ingr Jiri [2]" w:date="2025-04-30T11:14:00Z">
        <w:r>
          <w:t xml:space="preserve">jako vážený průměr </w:t>
        </w:r>
      </w:ins>
      <w:ins w:id="1472" w:author="Ingr Jiri [2]" w:date="2025-04-30T11:15:00Z">
        <w:r>
          <w:t xml:space="preserve">druhého momentu gradientu ztrátové funkce a </w:t>
        </w:r>
      </w:ins>
      <w:ins w:id="1473" w:author="Ingr Jiri [2]" w:date="2025-04-30T11:16:00Z">
        <w:r>
          <w:t>předchozích druhých momentů</w:t>
        </w:r>
      </w:ins>
      <w:ins w:id="1474" w:author="Ingr Jiri [2]" w:date="2025-04-30T11:17:00Z">
        <w:r>
          <w:t xml:space="preserve"> vážených parametrem </w:t>
        </w:r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β</m:t>
              </m:r>
            </m:e>
            <m:sub>
              <m:r>
                <w:rPr>
                  <w:rFonts w:ascii="Cambria Math" w:hAnsi="Cambria Math"/>
                </w:rPr>
                <m:t>2</m:t>
              </m:r>
            </m:sub>
          </m:sSub>
        </m:oMath>
        <w:r>
          <w:t>, který ovlivňuje vliv předchozích druhých momentů na nově vypočtený</w:t>
        </w:r>
      </w:ins>
      <w:ins w:id="1475" w:author="Ingr Jiri [2]" w:date="2025-04-30T11:18:00Z">
        <w:r>
          <w:t xml:space="preserve"> (rovnice 3.2)</w:t>
        </w:r>
      </w:ins>
      <w:ins w:id="1476" w:author="Ingr Jiri [2]" w:date="2025-04-30T11:17:00Z">
        <w:r>
          <w:t>.</w:t>
        </w:r>
      </w:ins>
    </w:p>
    <w:tbl>
      <w:tblPr>
        <w:tblStyle w:val="Mkatabulky"/>
        <w:tblW w:w="0" w:type="auto"/>
        <w:tblLook w:val="04A0" w:firstRow="1" w:lastRow="0" w:firstColumn="1" w:lastColumn="0" w:noHBand="0" w:noVBand="1"/>
      </w:tblPr>
      <w:tblGrid>
        <w:gridCol w:w="7933"/>
        <w:gridCol w:w="1127"/>
      </w:tblGrid>
      <w:tr w:rsidR="00E220DE" w14:paraId="57E7E756" w14:textId="77777777" w:rsidTr="00FF4849">
        <w:trPr>
          <w:trHeight w:val="293"/>
          <w:ins w:id="1477" w:author="Ingr Jiri [2]" w:date="2025-04-30T11:18:00Z"/>
        </w:trPr>
        <w:tc>
          <w:tcPr>
            <w:tcW w:w="7933" w:type="dxa"/>
            <w:tcBorders>
              <w:top w:val="nil"/>
              <w:left w:val="nil"/>
              <w:bottom w:val="nil"/>
              <w:right w:val="nil"/>
            </w:tcBorders>
          </w:tcPr>
          <w:p w14:paraId="5569E755" w14:textId="77777777" w:rsidR="00E220DE" w:rsidRPr="00FD4E65" w:rsidRDefault="00FF4849" w:rsidP="00FF4849">
            <w:pPr>
              <w:jc w:val="center"/>
              <w:rPr>
                <w:ins w:id="1478" w:author="Ingr Jiri [2]" w:date="2025-04-30T11:18:00Z"/>
              </w:rPr>
            </w:pPr>
            <m:oMathPara>
              <m:oMathParaPr>
                <m:jc m:val="center"/>
              </m:oMathParaPr>
              <m:oMath>
                <m:sSub>
                  <m:sSubPr>
                    <m:ctrlPr>
                      <w:ins w:id="1479" w:author="Ingr Jiri [2]" w:date="2025-04-30T11:18:00Z">
                        <w:rPr>
                          <w:rFonts w:ascii="Cambria Math" w:hAnsi="Cambria Math"/>
                          <w:i/>
                        </w:rPr>
                      </w:ins>
                    </m:ctrlPr>
                  </m:sSubPr>
                  <m:e>
                    <m:r>
                      <w:ins w:id="1480" w:author="Ingr Jiri [2]" w:date="2025-04-30T11:18:00Z">
                        <w:rPr>
                          <w:rFonts w:ascii="Cambria Math" w:hAnsi="Cambria Math"/>
                        </w:rPr>
                        <m:t>v</m:t>
                      </w:ins>
                    </m:r>
                  </m:e>
                  <m:sub>
                    <m:r>
                      <w:ins w:id="1481" w:author="Ingr Jiri [2]" w:date="2025-04-30T11:18:00Z">
                        <w:rPr>
                          <w:rFonts w:ascii="Cambria Math" w:hAnsi="Cambria Math"/>
                        </w:rPr>
                        <m:t>t</m:t>
                      </w:ins>
                    </m:r>
                  </m:sub>
                </m:sSub>
                <m:r>
                  <w:ins w:id="1482" w:author="Ingr Jiri [2]" w:date="2025-04-30T11:18:00Z">
                    <w:rPr>
                      <w:rFonts w:ascii="Cambria Math" w:hAnsi="Cambria Math"/>
                    </w:rPr>
                    <m:t>=</m:t>
                  </w:ins>
                </m:r>
                <m:sSub>
                  <m:sSubPr>
                    <m:ctrlPr>
                      <w:ins w:id="1483" w:author="Ingr Jiri [2]" w:date="2025-04-30T11:18:00Z">
                        <w:rPr>
                          <w:rFonts w:ascii="Cambria Math" w:hAnsi="Cambria Math"/>
                          <w:i/>
                        </w:rPr>
                      </w:ins>
                    </m:ctrlPr>
                  </m:sSubPr>
                  <m:e>
                    <m:r>
                      <w:ins w:id="1484" w:author="Ingr Jiri [2]" w:date="2025-04-30T11:18:00Z">
                        <w:rPr>
                          <w:rFonts w:ascii="Cambria Math" w:hAnsi="Cambria Math"/>
                        </w:rPr>
                        <m:t>β</m:t>
                      </w:ins>
                    </m:r>
                  </m:e>
                  <m:sub>
                    <m:r>
                      <w:ins w:id="1485" w:author="Ingr Jiri [2]" w:date="2025-04-30T11:18:00Z">
                        <w:rPr>
                          <w:rFonts w:ascii="Cambria Math" w:hAnsi="Cambria Math"/>
                        </w:rPr>
                        <m:t>2</m:t>
                      </w:ins>
                    </m:r>
                  </m:sub>
                </m:sSub>
                <m:sSub>
                  <m:sSubPr>
                    <m:ctrlPr>
                      <w:ins w:id="1486" w:author="Ingr Jiri [2]" w:date="2025-04-30T11:18:00Z">
                        <w:rPr>
                          <w:rFonts w:ascii="Cambria Math" w:hAnsi="Cambria Math"/>
                          <w:i/>
                        </w:rPr>
                      </w:ins>
                    </m:ctrlPr>
                  </m:sSubPr>
                  <m:e>
                    <m:r>
                      <w:ins w:id="1487" w:author="Ingr Jiri [2]" w:date="2025-04-30T11:18:00Z">
                        <w:rPr>
                          <w:rFonts w:ascii="Cambria Math" w:hAnsi="Cambria Math"/>
                        </w:rPr>
                        <m:t>v</m:t>
                      </w:ins>
                    </m:r>
                  </m:e>
                  <m:sub>
                    <m:r>
                      <w:ins w:id="1488" w:author="Ingr Jiri [2]" w:date="2025-04-30T11:18:00Z">
                        <w:rPr>
                          <w:rFonts w:ascii="Cambria Math" w:hAnsi="Cambria Math"/>
                        </w:rPr>
                        <m:t>t-1</m:t>
                      </w:ins>
                    </m:r>
                  </m:sub>
                </m:sSub>
                <m:r>
                  <w:ins w:id="1489" w:author="Ingr Jiri [2]" w:date="2025-04-30T11:18:00Z">
                    <w:rPr>
                      <w:rFonts w:ascii="Cambria Math" w:hAnsi="Cambria Math"/>
                    </w:rPr>
                    <m:t>+</m:t>
                  </w:ins>
                </m:r>
                <m:d>
                  <m:dPr>
                    <m:ctrlPr>
                      <w:ins w:id="1490" w:author="Ingr Jiri [2]" w:date="2025-04-30T11:18:00Z">
                        <w:rPr>
                          <w:rFonts w:ascii="Cambria Math" w:hAnsi="Cambria Math"/>
                          <w:i/>
                        </w:rPr>
                      </w:ins>
                    </m:ctrlPr>
                  </m:dPr>
                  <m:e>
                    <m:r>
                      <w:ins w:id="1491" w:author="Ingr Jiri [2]" w:date="2025-04-30T11:18:00Z">
                        <w:rPr>
                          <w:rFonts w:ascii="Cambria Math" w:hAnsi="Cambria Math"/>
                        </w:rPr>
                        <m:t>1-</m:t>
                      </w:ins>
                    </m:r>
                    <m:sSub>
                      <m:sSubPr>
                        <m:ctrlPr>
                          <w:ins w:id="1492" w:author="Ingr Jiri [2]" w:date="2025-04-30T11:18:00Z">
                            <w:rPr>
                              <w:rFonts w:ascii="Cambria Math" w:hAnsi="Cambria Math"/>
                              <w:i/>
                            </w:rPr>
                          </w:ins>
                        </m:ctrlPr>
                      </m:sSubPr>
                      <m:e>
                        <m:r>
                          <w:ins w:id="1493" w:author="Ingr Jiri [2]" w:date="2025-04-30T11:18:00Z">
                            <w:rPr>
                              <w:rFonts w:ascii="Cambria Math" w:hAnsi="Cambria Math"/>
                            </w:rPr>
                            <m:t>β</m:t>
                          </w:ins>
                        </m:r>
                      </m:e>
                      <m:sub>
                        <m:r>
                          <w:ins w:id="1494" w:author="Ingr Jiri [2]" w:date="2025-04-30T11:18:00Z">
                            <w:rPr>
                              <w:rFonts w:ascii="Cambria Math" w:hAnsi="Cambria Math"/>
                            </w:rPr>
                            <m:t>2</m:t>
                          </w:ins>
                        </m:r>
                      </m:sub>
                    </m:sSub>
                  </m:e>
                </m:d>
                <m:sSubSup>
                  <m:sSubSupPr>
                    <m:ctrlPr>
                      <w:ins w:id="1495" w:author="Ingr Jiri [2]" w:date="2025-04-30T11:18:00Z">
                        <w:rPr>
                          <w:rFonts w:ascii="Cambria Math" w:hAnsi="Cambria Math"/>
                          <w:i/>
                        </w:rPr>
                      </w:ins>
                    </m:ctrlPr>
                  </m:sSubSupPr>
                  <m:e>
                    <m:r>
                      <w:ins w:id="1496" w:author="Ingr Jiri [2]" w:date="2025-04-30T11:18:00Z">
                        <w:rPr>
                          <w:rFonts w:ascii="Cambria Math" w:hAnsi="Cambria Math"/>
                        </w:rPr>
                        <m:t>g</m:t>
                      </w:ins>
                    </m:r>
                  </m:e>
                  <m:sub>
                    <m:r>
                      <w:ins w:id="1497" w:author="Ingr Jiri [2]" w:date="2025-04-30T11:18:00Z">
                        <w:rPr>
                          <w:rFonts w:ascii="Cambria Math" w:hAnsi="Cambria Math"/>
                        </w:rPr>
                        <m:t>t</m:t>
                      </w:ins>
                    </m:r>
                  </m:sub>
                  <m:sup>
                    <m:r>
                      <w:ins w:id="1498" w:author="Ingr Jiri [2]" w:date="2025-04-30T11:18:00Z">
                        <w:rPr>
                          <w:rFonts w:ascii="Cambria Math" w:hAnsi="Cambria Math"/>
                        </w:rPr>
                        <m:t>2</m:t>
                      </w:ins>
                    </m:r>
                  </m:sup>
                </m:sSubSup>
              </m:oMath>
            </m:oMathPara>
          </w:p>
        </w:tc>
        <w:tc>
          <w:tcPr>
            <w:tcW w:w="1127" w:type="dxa"/>
            <w:tcBorders>
              <w:top w:val="nil"/>
              <w:left w:val="nil"/>
              <w:bottom w:val="nil"/>
              <w:right w:val="nil"/>
            </w:tcBorders>
          </w:tcPr>
          <w:p w14:paraId="5ADC7E58" w14:textId="77777777" w:rsidR="00E220DE" w:rsidRDefault="00E220DE" w:rsidP="00FF4849">
            <w:pPr>
              <w:jc w:val="center"/>
              <w:rPr>
                <w:ins w:id="1499" w:author="Ingr Jiri [2]" w:date="2025-04-30T11:18:00Z"/>
              </w:rPr>
            </w:pPr>
            <w:ins w:id="1500" w:author="Ingr Jiri [2]" w:date="2025-04-30T11:18:00Z">
              <w:r>
                <w:t>(3.2)</w:t>
              </w:r>
            </w:ins>
          </w:p>
        </w:tc>
      </w:tr>
    </w:tbl>
    <w:p w14:paraId="6F39FAE1" w14:textId="59B99C92" w:rsidR="00E220DE" w:rsidRDefault="00E34B2E" w:rsidP="00966354">
      <w:pPr>
        <w:rPr>
          <w:ins w:id="1501" w:author="Ingr Jiri [2]" w:date="2025-04-30T11:00:00Z"/>
        </w:rPr>
      </w:pPr>
      <w:ins w:id="1502" w:author="Ingr Jiri [2]" w:date="2025-04-30T11:26:00Z">
        <w:r>
          <w:t>V</w:t>
        </w:r>
      </w:ins>
      <w:ins w:id="1503" w:author="Ingr Jiri [2]" w:date="2025-04-30T11:23:00Z">
        <w:r>
          <w:t xml:space="preserve"> čase </w:t>
        </w:r>
        <m:oMath>
          <m:r>
            <w:rPr>
              <w:rFonts w:ascii="Cambria Math" w:hAnsi="Cambria Math"/>
            </w:rPr>
            <m:t>t=0</m:t>
          </m:r>
        </m:oMath>
        <w:r>
          <w:t xml:space="preserve"> je hodnota </w:t>
        </w:r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m</m:t>
              </m:r>
            </m:e>
            <m:sub>
              <m:r>
                <w:rPr>
                  <w:rFonts w:ascii="Cambria Math" w:hAnsi="Cambria Math"/>
                </w:rPr>
                <m:t>t</m:t>
              </m:r>
            </m:sub>
          </m:sSub>
        </m:oMath>
        <w:r>
          <w:t xml:space="preserve"> i </w:t>
        </w:r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t</m:t>
              </m:r>
            </m:sub>
          </m:sSub>
        </m:oMath>
        <w:r>
          <w:t xml:space="preserve"> in</w:t>
        </w:r>
      </w:ins>
      <w:ins w:id="1504" w:author="Ingr Jiri [2]" w:date="2025-04-30T11:24:00Z">
        <w:r>
          <w:t>icializována v</w:t>
        </w:r>
      </w:ins>
      <w:ins w:id="1505" w:author="Ingr Jiri [2]" w:date="2025-04-30T11:25:00Z">
        <w:r>
          <w:t> </w:t>
        </w:r>
      </w:ins>
      <w:ins w:id="1506" w:author="Ingr Jiri [2]" w:date="2025-04-30T11:24:00Z">
        <w:r>
          <w:t>0</w:t>
        </w:r>
      </w:ins>
      <w:ins w:id="1507" w:author="Ingr Jiri [2]" w:date="2025-04-30T11:25:00Z">
        <w:r>
          <w:t>. P</w:t>
        </w:r>
      </w:ins>
      <w:ins w:id="1508" w:author="Ingr Jiri [2]" w:date="2025-04-30T11:24:00Z">
        <w:r>
          <w:t xml:space="preserve">očáteční odhady </w:t>
        </w:r>
      </w:ins>
      <w:ins w:id="1509" w:author="Ingr Jiri [2]" w:date="2025-04-30T11:25:00Z">
        <w:r>
          <w:t>jsou tedy směrem k </w:t>
        </w:r>
      </w:ins>
      <w:ins w:id="1510" w:author="Ingr Jiri [2]" w:date="2025-04-30T11:26:00Z">
        <w:r>
          <w:t>nule</w:t>
        </w:r>
      </w:ins>
      <w:ins w:id="1511" w:author="Ingr Jiri [2]" w:date="2025-04-30T11:25:00Z">
        <w:r>
          <w:t xml:space="preserve"> zkresleny, proto se používá následující korekce (viz rovnice 3.3 a 3.4)</w:t>
        </w:r>
      </w:ins>
      <w:ins w:id="1512" w:author="Ingr Jiri [2]" w:date="2025-04-30T11:26:00Z">
        <w:r>
          <w:t xml:space="preserve"> pot</w:t>
        </w:r>
      </w:ins>
      <w:ins w:id="1513" w:author="Ingr Jiri [2]" w:date="2025-04-30T11:27:00Z">
        <w:r>
          <w:t>l</w:t>
        </w:r>
      </w:ins>
      <w:ins w:id="1514" w:author="Ingr Jiri [2]" w:date="2025-04-30T11:26:00Z">
        <w:r>
          <w:t>ačující</w:t>
        </w:r>
      </w:ins>
      <w:ins w:id="1515" w:author="Ingr Jiri [2]" w:date="2025-04-30T11:27:00Z">
        <w:r>
          <w:t xml:space="preserve"> závislost na inicializační hodnotě a dále se pracuje s korigovanými hodnotami prvního a druhého momentu gradientu ztrátové funkce </w:t>
        </w:r>
        <m:oMath>
          <m:acc>
            <m:accPr>
              <m:ctrlPr>
                <w:rPr>
                  <w:rFonts w:ascii="Cambria Math" w:hAnsi="Cambria Math"/>
                  <w:i/>
                </w:rPr>
              </m:ctrlPr>
            </m:accPr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m</m:t>
                  </m:r>
                </m:e>
                <m:sub>
                  <m:r>
                    <w:rPr>
                      <w:rFonts w:ascii="Cambria Math" w:hAnsi="Cambria Math"/>
                    </w:rPr>
                    <m:t>t</m:t>
                  </m:r>
                </m:sub>
              </m:sSub>
            </m:e>
          </m:acc>
        </m:oMath>
        <w:r>
          <w:t xml:space="preserve"> a </w:t>
        </w:r>
        <m:oMath>
          <m:acc>
            <m:accPr>
              <m:ctrlPr>
                <w:rPr>
                  <w:rFonts w:ascii="Cambria Math" w:hAnsi="Cambria Math"/>
                  <w:i/>
                </w:rPr>
              </m:ctrlPr>
            </m:accPr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v</m:t>
                  </m:r>
                </m:e>
                <m:sub>
                  <m:r>
                    <w:rPr>
                      <w:rFonts w:ascii="Cambria Math" w:hAnsi="Cambria Math"/>
                    </w:rPr>
                    <m:t>t</m:t>
                  </m:r>
                </m:sub>
              </m:sSub>
            </m:e>
          </m:acc>
        </m:oMath>
      </w:ins>
      <w:ins w:id="1516" w:author="Ingr Jiri [2]" w:date="2025-04-30T11:28:00Z">
        <w:r>
          <w:t>.</w:t>
        </w:r>
      </w:ins>
    </w:p>
    <w:tbl>
      <w:tblPr>
        <w:tblStyle w:val="Mkatabulky"/>
        <w:tblW w:w="0" w:type="auto"/>
        <w:tblLook w:val="04A0" w:firstRow="1" w:lastRow="0" w:firstColumn="1" w:lastColumn="0" w:noHBand="0" w:noVBand="1"/>
      </w:tblPr>
      <w:tblGrid>
        <w:gridCol w:w="7933"/>
        <w:gridCol w:w="1127"/>
      </w:tblGrid>
      <w:tr w:rsidR="00E34B2E" w14:paraId="1FC6B44E" w14:textId="77777777" w:rsidTr="00FF4849">
        <w:trPr>
          <w:trHeight w:val="293"/>
          <w:ins w:id="1517" w:author="Ingr Jiri [2]" w:date="2025-04-30T11:28:00Z"/>
        </w:trPr>
        <w:tc>
          <w:tcPr>
            <w:tcW w:w="7933" w:type="dxa"/>
            <w:tcBorders>
              <w:top w:val="nil"/>
              <w:left w:val="nil"/>
              <w:bottom w:val="nil"/>
              <w:right w:val="nil"/>
            </w:tcBorders>
          </w:tcPr>
          <w:p w14:paraId="07418C91" w14:textId="77777777" w:rsidR="00E34B2E" w:rsidRPr="00FD4E65" w:rsidRDefault="00FF4849" w:rsidP="00FF4849">
            <w:pPr>
              <w:jc w:val="center"/>
              <w:rPr>
                <w:ins w:id="1518" w:author="Ingr Jiri [2]" w:date="2025-04-30T11:28:00Z"/>
              </w:rPr>
            </w:pPr>
            <m:oMathPara>
              <m:oMathParaPr>
                <m:jc m:val="center"/>
              </m:oMathParaPr>
              <m:oMath>
                <m:acc>
                  <m:accPr>
                    <m:ctrlPr>
                      <w:ins w:id="1519" w:author="Ingr Jiri [2]" w:date="2025-04-30T11:28:00Z">
                        <w:rPr>
                          <w:rFonts w:ascii="Cambria Math" w:hAnsi="Cambria Math"/>
                          <w:i/>
                        </w:rPr>
                      </w:ins>
                    </m:ctrlPr>
                  </m:accPr>
                  <m:e>
                    <m:sSub>
                      <m:sSubPr>
                        <m:ctrlPr>
                          <w:ins w:id="1520" w:author="Ingr Jiri [2]" w:date="2025-04-30T11:28:00Z">
                            <w:rPr>
                              <w:rFonts w:ascii="Cambria Math" w:hAnsi="Cambria Math"/>
                              <w:i/>
                            </w:rPr>
                          </w:ins>
                        </m:ctrlPr>
                      </m:sSubPr>
                      <m:e>
                        <m:r>
                          <w:ins w:id="1521" w:author="Ingr Jiri [2]" w:date="2025-04-30T11:28:00Z">
                            <w:rPr>
                              <w:rFonts w:ascii="Cambria Math" w:hAnsi="Cambria Math"/>
                            </w:rPr>
                            <m:t>m</m:t>
                          </w:ins>
                        </m:r>
                      </m:e>
                      <m:sub>
                        <m:r>
                          <w:ins w:id="1522" w:author="Ingr Jiri [2]" w:date="2025-04-30T11:28:00Z">
                            <w:rPr>
                              <w:rFonts w:ascii="Cambria Math" w:hAnsi="Cambria Math"/>
                            </w:rPr>
                            <m:t>t</m:t>
                          </w:ins>
                        </m:r>
                      </m:sub>
                    </m:sSub>
                  </m:e>
                </m:acc>
                <m:r>
                  <w:ins w:id="1523" w:author="Ingr Jiri [2]" w:date="2025-04-30T11:28:00Z">
                    <w:rPr>
                      <w:rFonts w:ascii="Cambria Math" w:hAnsi="Cambria Math"/>
                    </w:rPr>
                    <m:t>=</m:t>
                  </w:ins>
                </m:r>
                <m:f>
                  <m:fPr>
                    <m:ctrlPr>
                      <w:ins w:id="1524" w:author="Ingr Jiri [2]" w:date="2025-04-30T11:28:00Z">
                        <w:rPr>
                          <w:rFonts w:ascii="Cambria Math" w:hAnsi="Cambria Math"/>
                          <w:i/>
                        </w:rPr>
                      </w:ins>
                    </m:ctrlPr>
                  </m:fPr>
                  <m:num>
                    <m:sSub>
                      <m:sSubPr>
                        <m:ctrlPr>
                          <w:ins w:id="1525" w:author="Ingr Jiri [2]" w:date="2025-04-30T11:28:00Z">
                            <w:rPr>
                              <w:rFonts w:ascii="Cambria Math" w:hAnsi="Cambria Math"/>
                              <w:i/>
                            </w:rPr>
                          </w:ins>
                        </m:ctrlPr>
                      </m:sSubPr>
                      <m:e>
                        <m:r>
                          <w:ins w:id="1526" w:author="Ingr Jiri [2]" w:date="2025-04-30T11:28:00Z">
                            <w:rPr>
                              <w:rFonts w:ascii="Cambria Math" w:hAnsi="Cambria Math"/>
                            </w:rPr>
                            <m:t>m</m:t>
                          </w:ins>
                        </m:r>
                      </m:e>
                      <m:sub>
                        <m:r>
                          <w:ins w:id="1527" w:author="Ingr Jiri [2]" w:date="2025-04-30T11:28:00Z">
                            <w:rPr>
                              <w:rFonts w:ascii="Cambria Math" w:hAnsi="Cambria Math"/>
                            </w:rPr>
                            <m:t>t</m:t>
                          </w:ins>
                        </m:r>
                      </m:sub>
                    </m:sSub>
                  </m:num>
                  <m:den>
                    <m:r>
                      <w:ins w:id="1528" w:author="Ingr Jiri [2]" w:date="2025-04-30T11:28:00Z">
                        <w:rPr>
                          <w:rFonts w:ascii="Cambria Math" w:hAnsi="Cambria Math"/>
                        </w:rPr>
                        <m:t>1-</m:t>
                      </w:ins>
                    </m:r>
                    <m:sSubSup>
                      <m:sSubSupPr>
                        <m:ctrlPr>
                          <w:ins w:id="1529" w:author="Ingr Jiri [2]" w:date="2025-04-30T11:28:00Z">
                            <w:rPr>
                              <w:rFonts w:ascii="Cambria Math" w:hAnsi="Cambria Math"/>
                              <w:i/>
                            </w:rPr>
                          </w:ins>
                        </m:ctrlPr>
                      </m:sSubSupPr>
                      <m:e>
                        <m:r>
                          <w:ins w:id="1530" w:author="Ingr Jiri [2]" w:date="2025-04-30T11:28:00Z">
                            <w:rPr>
                              <w:rFonts w:ascii="Cambria Math" w:hAnsi="Cambria Math"/>
                            </w:rPr>
                            <m:t>β</m:t>
                          </w:ins>
                        </m:r>
                      </m:e>
                      <m:sub>
                        <m:r>
                          <w:ins w:id="1531" w:author="Ingr Jiri [2]" w:date="2025-04-30T11:28:00Z">
                            <w:rPr>
                              <w:rFonts w:ascii="Cambria Math" w:hAnsi="Cambria Math"/>
                            </w:rPr>
                            <m:t>1</m:t>
                          </w:ins>
                        </m:r>
                      </m:sub>
                      <m:sup>
                        <m:r>
                          <w:ins w:id="1532" w:author="Ingr Jiri [2]" w:date="2025-04-30T11:28:00Z">
                            <w:rPr>
                              <w:rFonts w:ascii="Cambria Math" w:hAnsi="Cambria Math"/>
                            </w:rPr>
                            <m:t>t</m:t>
                          </w:ins>
                        </m:r>
                      </m:sup>
                    </m:sSubSup>
                  </m:den>
                </m:f>
              </m:oMath>
            </m:oMathPara>
          </w:p>
        </w:tc>
        <w:tc>
          <w:tcPr>
            <w:tcW w:w="1127" w:type="dxa"/>
            <w:tcBorders>
              <w:top w:val="nil"/>
              <w:left w:val="nil"/>
              <w:bottom w:val="nil"/>
              <w:right w:val="nil"/>
            </w:tcBorders>
          </w:tcPr>
          <w:p w14:paraId="78BA57C9" w14:textId="77777777" w:rsidR="00E34B2E" w:rsidRDefault="00E34B2E" w:rsidP="00FF4849">
            <w:pPr>
              <w:jc w:val="center"/>
              <w:rPr>
                <w:ins w:id="1533" w:author="Ingr Jiri [2]" w:date="2025-04-30T11:28:00Z"/>
              </w:rPr>
            </w:pPr>
            <w:ins w:id="1534" w:author="Ingr Jiri [2]" w:date="2025-04-30T11:28:00Z">
              <w:r>
                <w:t>(3.3)</w:t>
              </w:r>
            </w:ins>
          </w:p>
        </w:tc>
      </w:tr>
      <w:tr w:rsidR="00E34B2E" w14:paraId="5AF9A6B2" w14:textId="77777777" w:rsidTr="00FF4849">
        <w:trPr>
          <w:trHeight w:val="293"/>
          <w:ins w:id="1535" w:author="Ingr Jiri [2]" w:date="2025-04-30T11:28:00Z"/>
        </w:trPr>
        <w:tc>
          <w:tcPr>
            <w:tcW w:w="7933" w:type="dxa"/>
            <w:tcBorders>
              <w:top w:val="nil"/>
              <w:left w:val="nil"/>
              <w:bottom w:val="nil"/>
              <w:right w:val="nil"/>
            </w:tcBorders>
          </w:tcPr>
          <w:p w14:paraId="24FFD899" w14:textId="77777777" w:rsidR="00E34B2E" w:rsidRPr="00FD4E65" w:rsidRDefault="00FF4849" w:rsidP="00FF4849">
            <w:pPr>
              <w:jc w:val="center"/>
              <w:rPr>
                <w:ins w:id="1536" w:author="Ingr Jiri [2]" w:date="2025-04-30T11:28:00Z"/>
              </w:rPr>
            </w:pPr>
            <m:oMathPara>
              <m:oMathParaPr>
                <m:jc m:val="center"/>
              </m:oMathParaPr>
              <m:oMath>
                <m:acc>
                  <m:accPr>
                    <m:ctrlPr>
                      <w:ins w:id="1537" w:author="Ingr Jiri [2]" w:date="2025-04-30T11:28:00Z">
                        <w:rPr>
                          <w:rFonts w:ascii="Cambria Math" w:hAnsi="Cambria Math"/>
                          <w:i/>
                        </w:rPr>
                      </w:ins>
                    </m:ctrlPr>
                  </m:accPr>
                  <m:e>
                    <m:sSub>
                      <m:sSubPr>
                        <m:ctrlPr>
                          <w:ins w:id="1538" w:author="Ingr Jiri [2]" w:date="2025-04-30T11:28:00Z">
                            <w:rPr>
                              <w:rFonts w:ascii="Cambria Math" w:hAnsi="Cambria Math"/>
                              <w:i/>
                            </w:rPr>
                          </w:ins>
                        </m:ctrlPr>
                      </m:sSubPr>
                      <m:e>
                        <m:r>
                          <w:ins w:id="1539" w:author="Ingr Jiri [2]" w:date="2025-04-30T11:28:00Z">
                            <w:rPr>
                              <w:rFonts w:ascii="Cambria Math" w:hAnsi="Cambria Math"/>
                            </w:rPr>
                            <m:t>v</m:t>
                          </w:ins>
                        </m:r>
                      </m:e>
                      <m:sub>
                        <m:r>
                          <w:ins w:id="1540" w:author="Ingr Jiri [2]" w:date="2025-04-30T11:28:00Z">
                            <w:rPr>
                              <w:rFonts w:ascii="Cambria Math" w:hAnsi="Cambria Math"/>
                            </w:rPr>
                            <m:t>t</m:t>
                          </w:ins>
                        </m:r>
                      </m:sub>
                    </m:sSub>
                  </m:e>
                </m:acc>
                <m:r>
                  <w:ins w:id="1541" w:author="Ingr Jiri [2]" w:date="2025-04-30T11:28:00Z">
                    <w:rPr>
                      <w:rFonts w:ascii="Cambria Math" w:hAnsi="Cambria Math"/>
                    </w:rPr>
                    <m:t>=</m:t>
                  </w:ins>
                </m:r>
                <m:f>
                  <m:fPr>
                    <m:ctrlPr>
                      <w:ins w:id="1542" w:author="Ingr Jiri [2]" w:date="2025-04-30T11:28:00Z">
                        <w:rPr>
                          <w:rFonts w:ascii="Cambria Math" w:hAnsi="Cambria Math"/>
                          <w:i/>
                        </w:rPr>
                      </w:ins>
                    </m:ctrlPr>
                  </m:fPr>
                  <m:num>
                    <m:sSub>
                      <m:sSubPr>
                        <m:ctrlPr>
                          <w:ins w:id="1543" w:author="Ingr Jiri [2]" w:date="2025-04-30T11:28:00Z">
                            <w:rPr>
                              <w:rFonts w:ascii="Cambria Math" w:hAnsi="Cambria Math"/>
                              <w:i/>
                            </w:rPr>
                          </w:ins>
                        </m:ctrlPr>
                      </m:sSubPr>
                      <m:e>
                        <m:r>
                          <w:ins w:id="1544" w:author="Ingr Jiri [2]" w:date="2025-04-30T11:28:00Z">
                            <w:rPr>
                              <w:rFonts w:ascii="Cambria Math" w:hAnsi="Cambria Math"/>
                            </w:rPr>
                            <m:t>v</m:t>
                          </w:ins>
                        </m:r>
                      </m:e>
                      <m:sub>
                        <m:r>
                          <w:ins w:id="1545" w:author="Ingr Jiri [2]" w:date="2025-04-30T11:28:00Z">
                            <w:rPr>
                              <w:rFonts w:ascii="Cambria Math" w:hAnsi="Cambria Math"/>
                            </w:rPr>
                            <m:t>t</m:t>
                          </w:ins>
                        </m:r>
                      </m:sub>
                    </m:sSub>
                  </m:num>
                  <m:den>
                    <m:r>
                      <w:ins w:id="1546" w:author="Ingr Jiri [2]" w:date="2025-04-30T11:28:00Z">
                        <w:rPr>
                          <w:rFonts w:ascii="Cambria Math" w:hAnsi="Cambria Math"/>
                        </w:rPr>
                        <m:t>1-</m:t>
                      </w:ins>
                    </m:r>
                    <m:sSubSup>
                      <m:sSubSupPr>
                        <m:ctrlPr>
                          <w:ins w:id="1547" w:author="Ingr Jiri [2]" w:date="2025-04-30T11:28:00Z">
                            <w:rPr>
                              <w:rFonts w:ascii="Cambria Math" w:hAnsi="Cambria Math"/>
                              <w:i/>
                            </w:rPr>
                          </w:ins>
                        </m:ctrlPr>
                      </m:sSubSupPr>
                      <m:e>
                        <m:r>
                          <w:ins w:id="1548" w:author="Ingr Jiri [2]" w:date="2025-04-30T11:28:00Z">
                            <w:rPr>
                              <w:rFonts w:ascii="Cambria Math" w:hAnsi="Cambria Math"/>
                            </w:rPr>
                            <m:t>β</m:t>
                          </w:ins>
                        </m:r>
                      </m:e>
                      <m:sub>
                        <m:r>
                          <w:ins w:id="1549" w:author="Ingr Jiri [2]" w:date="2025-04-30T11:28:00Z">
                            <w:rPr>
                              <w:rFonts w:ascii="Cambria Math" w:hAnsi="Cambria Math"/>
                            </w:rPr>
                            <m:t>1</m:t>
                          </w:ins>
                        </m:r>
                      </m:sub>
                      <m:sup>
                        <m:r>
                          <w:ins w:id="1550" w:author="Ingr Jiri [2]" w:date="2025-04-30T11:28:00Z">
                            <w:rPr>
                              <w:rFonts w:ascii="Cambria Math" w:hAnsi="Cambria Math"/>
                            </w:rPr>
                            <m:t>t</m:t>
                          </w:ins>
                        </m:r>
                      </m:sup>
                    </m:sSubSup>
                  </m:den>
                </m:f>
              </m:oMath>
            </m:oMathPara>
          </w:p>
        </w:tc>
        <w:tc>
          <w:tcPr>
            <w:tcW w:w="1127" w:type="dxa"/>
            <w:tcBorders>
              <w:top w:val="nil"/>
              <w:left w:val="nil"/>
              <w:bottom w:val="nil"/>
              <w:right w:val="nil"/>
            </w:tcBorders>
          </w:tcPr>
          <w:p w14:paraId="06252B45" w14:textId="77777777" w:rsidR="00E34B2E" w:rsidRDefault="00E34B2E" w:rsidP="00FF4849">
            <w:pPr>
              <w:jc w:val="center"/>
              <w:rPr>
                <w:ins w:id="1551" w:author="Ingr Jiri [2]" w:date="2025-04-30T11:28:00Z"/>
              </w:rPr>
            </w:pPr>
            <w:ins w:id="1552" w:author="Ingr Jiri [2]" w:date="2025-04-30T11:28:00Z">
              <w:r>
                <w:t>(3.4)</w:t>
              </w:r>
            </w:ins>
          </w:p>
        </w:tc>
      </w:tr>
    </w:tbl>
    <w:p w14:paraId="0AA69AA6" w14:textId="33260EDA" w:rsidR="00B62CD9" w:rsidRDefault="008D7858" w:rsidP="00966354">
      <w:pPr>
        <w:rPr>
          <w:ins w:id="1553" w:author="Ingr Jiri [2]" w:date="2025-04-30T11:28:00Z"/>
        </w:rPr>
      </w:pPr>
      <w:ins w:id="1554" w:author="Ingr Jiri [2]" w:date="2025-04-30T11:29:00Z">
        <w:r>
          <w:t xml:space="preserve">Z těchto hodnot jsou </w:t>
        </w:r>
      </w:ins>
      <w:ins w:id="1555" w:author="Ingr Jiri [2]" w:date="2025-04-30T11:31:00Z">
        <w:r w:rsidR="004A1C40">
          <w:t xml:space="preserve">je vypočten nový vektor optimalizovaných vah modelu </w:t>
        </w:r>
      </w:ins>
      <m:oMath>
        <m:sSub>
          <m:sSubPr>
            <m:ctrlPr>
              <w:ins w:id="1556" w:author="Ingr Jiri [2]" w:date="2025-04-30T11:32:00Z">
                <w:rPr>
                  <w:rFonts w:ascii="Cambria Math" w:hAnsi="Cambria Math"/>
                  <w:i/>
                </w:rPr>
              </w:ins>
            </m:ctrlPr>
          </m:sSubPr>
          <m:e>
            <m:r>
              <w:ins w:id="1557" w:author="Ingr Jiri [2]" w:date="2025-04-30T11:32:00Z">
                <w:rPr>
                  <w:rFonts w:ascii="Cambria Math" w:hAnsi="Cambria Math"/>
                </w:rPr>
                <m:t>θ</m:t>
              </w:ins>
            </m:r>
          </m:e>
          <m:sub>
            <m:r>
              <w:ins w:id="1558" w:author="Ingr Jiri [2]" w:date="2025-04-30T11:32:00Z">
                <w:rPr>
                  <w:rFonts w:ascii="Cambria Math" w:hAnsi="Cambria Math"/>
                </w:rPr>
                <m:t>t+1</m:t>
              </w:ins>
            </m:r>
          </m:sub>
        </m:sSub>
      </m:oMath>
      <w:ins w:id="1559" w:author="Ingr Jiri [2]" w:date="2025-04-30T11:36:00Z">
        <w:r w:rsidR="004A1C40">
          <w:t xml:space="preserve"> (rovnice 3.5)</w:t>
        </w:r>
      </w:ins>
      <w:ins w:id="1560" w:author="Ingr Jiri [2]" w:date="2025-04-30T11:32:00Z">
        <w:r w:rsidR="004A1C40">
          <w:t>. Výpočet se skládá</w:t>
        </w:r>
      </w:ins>
      <w:ins w:id="1561" w:author="Ingr Jiri [2]" w:date="2025-04-30T11:33:00Z">
        <w:r w:rsidR="004A1C40">
          <w:t xml:space="preserve"> ze tří členu, kdy vektor vah z minulé iterace </w:t>
        </w:r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θ</m:t>
              </m:r>
            </m:e>
            <m:sub>
              <m:r>
                <w:rPr>
                  <w:rFonts w:ascii="Cambria Math" w:hAnsi="Cambria Math"/>
                </w:rPr>
                <m:t>t</m:t>
              </m:r>
            </m:sub>
          </m:sSub>
        </m:oMath>
        <w:r w:rsidR="004A1C40">
          <w:t xml:space="preserve"> je </w:t>
        </w:r>
      </w:ins>
      <w:ins w:id="1562" w:author="Ingr Jiri [2]" w:date="2025-04-30T11:34:00Z">
        <w:r w:rsidR="004A1C40">
          <w:t xml:space="preserve">pomocí </w:t>
        </w:r>
      </w:ins>
      <w:ins w:id="1563" w:author="Ingr Jiri [2]" w:date="2025-04-30T11:36:00Z">
        <w:r w:rsidR="004A1C40">
          <w:t>druhého</w:t>
        </w:r>
      </w:ins>
      <w:ins w:id="1564" w:author="Ingr Jiri [2]" w:date="2025-04-30T11:34:00Z">
        <w:r w:rsidR="004A1C40">
          <w:t xml:space="preserve"> členu posunut k</w:t>
        </w:r>
      </w:ins>
      <w:ins w:id="1565" w:author="Ingr Jiri [2]" w:date="2025-04-30T11:36:00Z">
        <w:r w:rsidR="004A1C40">
          <w:t> </w:t>
        </w:r>
      </w:ins>
      <w:ins w:id="1566" w:author="Ingr Jiri [2]" w:date="2025-04-30T11:34:00Z">
        <w:r w:rsidR="004A1C40">
          <w:t>novému</w:t>
        </w:r>
      </w:ins>
      <w:ins w:id="1567" w:author="Ingr Jiri [2]" w:date="2025-04-30T11:36:00Z">
        <w:r w:rsidR="004A1C40">
          <w:t xml:space="preserve"> optimálnějšímu</w:t>
        </w:r>
      </w:ins>
      <w:ins w:id="1568" w:author="Ingr Jiri [2]" w:date="2025-04-30T11:34:00Z">
        <w:r w:rsidR="004A1C40">
          <w:t xml:space="preserve"> výsledku (kde </w:t>
        </w:r>
        <m:oMath>
          <m:r>
            <w:rPr>
              <w:rFonts w:ascii="Cambria Math" w:hAnsi="Cambria Math"/>
            </w:rPr>
            <m:t>ϵ</m:t>
          </m:r>
        </m:oMath>
      </w:ins>
      <w:ins w:id="1569" w:author="Ingr Jiri [2]" w:date="2025-04-30T11:35:00Z">
        <w:r w:rsidR="004A1C40">
          <w:t xml:space="preserve"> je malá konstanta zajišťující stabilitu dělení</w:t>
        </w:r>
      </w:ins>
      <w:ins w:id="1570" w:author="Ingr Jiri [2]" w:date="2025-04-30T11:34:00Z">
        <w:r w:rsidR="004A1C40">
          <w:t>)</w:t>
        </w:r>
      </w:ins>
      <w:ins w:id="1571" w:author="Ingr Jiri [2]" w:date="2025-04-30T11:36:00Z">
        <w:r w:rsidR="004A1C40">
          <w:t xml:space="preserve">. Třetí člen </w:t>
        </w:r>
      </w:ins>
      <w:ins w:id="1572" w:author="Ingr Jiri [2]" w:date="2025-04-30T11:37:00Z">
        <w:r w:rsidR="004A1C40">
          <w:t xml:space="preserve">je specifický pro optimalizátor </w:t>
        </w:r>
        <w:proofErr w:type="spellStart"/>
        <w:r w:rsidR="004A1C40">
          <w:t>AdamW</w:t>
        </w:r>
      </w:ins>
      <w:proofErr w:type="spellEnd"/>
      <w:ins w:id="1573" w:author="Ingr Jiri [2]" w:date="2025-04-30T11:38:00Z">
        <w:r w:rsidR="004A1C40">
          <w:t xml:space="preserve">, kde koeficient </w:t>
        </w:r>
        <m:oMath>
          <m:r>
            <w:rPr>
              <w:rFonts w:ascii="Cambria Math" w:hAnsi="Cambria Math"/>
            </w:rPr>
            <m:t>λ</m:t>
          </m:r>
        </m:oMath>
        <w:r w:rsidR="004A1C40">
          <w:t xml:space="preserve"> představuje hodnotu hyperparametru weight decay, který penalizuje p</w:t>
        </w:r>
      </w:ins>
      <w:proofErr w:type="spellStart"/>
      <w:ins w:id="1574" w:author="Ingr Jiri [2]" w:date="2025-04-30T11:39:00Z">
        <w:r w:rsidR="004A1C40">
          <w:t>říliš</w:t>
        </w:r>
        <w:proofErr w:type="spellEnd"/>
        <w:r w:rsidR="004A1C40">
          <w:t xml:space="preserve"> vysoké hodnoty vah modelu. Konstanta </w:t>
        </w:r>
        <m:oMath>
          <m:r>
            <w:rPr>
              <w:rFonts w:ascii="Cambria Math" w:hAnsi="Cambria Math"/>
            </w:rPr>
            <m:t>η</m:t>
          </m:r>
        </m:oMath>
        <w:r w:rsidR="004A1C40">
          <w:t xml:space="preserve"> značí nastavenou rychlost učení modelu</w:t>
        </w:r>
      </w:ins>
      <w:ins w:id="1575" w:author="Ingr Jiri [2]" w:date="2025-04-30T11:54:00Z">
        <w:r w:rsidR="003D5A56">
          <w:t xml:space="preserve"> </w:t>
        </w:r>
      </w:ins>
      <w:r w:rsidR="004E4571">
        <w:fldChar w:fldCharType="begin"/>
      </w:r>
      <w:r w:rsidR="004E4571">
        <w:instrText xml:space="preserve"> ADDIN EN.CITE &lt;EndNote&gt;&lt;Cite&gt;&lt;Author&gt;Tian&lt;/Author&gt;&lt;Year&gt;2023&lt;/Year&gt;&lt;RecNum&gt;35&lt;/RecNum&gt;&lt;DisplayText&gt;[32]&lt;/DisplayText&gt;&lt;record&gt;&lt;rec-number&gt;35&lt;/rec-number&gt;&lt;foreign-keys&gt;&lt;key app="EN" db-id="epv0etvs2pfr99e5xxpv5027xe05stzr22vd" timestamp="1746007293"&gt;35&lt;/key&gt;&lt;/foreign-keys&gt;&lt;ref-type name="Journal Article"&gt;17&lt;/ref-type&gt;&lt;contributors&gt;&lt;authors&gt;&lt;author&gt;Tian, Yingjie&lt;/author&gt;&lt;author&gt;Zhang, Yuqi&lt;/author&gt;&lt;author&gt;Zhang, Haibin&lt;/author&gt;&lt;/authors&gt;&lt;/contributors&gt;&lt;titles&gt;&lt;title&gt;Recent Advances in Stochastic Gradient Descent in Deep Learning&lt;/title&gt;&lt;secondary-title&gt;Mathematics&lt;/secondary-title&gt;&lt;/titles&gt;&lt;periodical&gt;&lt;full-title&gt;Mathematics&lt;/full-title&gt;&lt;/periodical&gt;&lt;volume&gt;&lt;style face="normal" font="default" charset="238" size="100%"&gt;11&lt;/style&gt;&lt;/volume&gt;&lt;dates&gt;&lt;year&gt;&lt;style face="normal" font="default" charset="238" size="100%"&gt;2023&lt;/style&gt;&lt;/year&gt;&lt;/dates&gt;&lt;isbn&gt;2227-7390&lt;/isbn&gt;&lt;urls&gt;&lt;/urls&gt;&lt;custom7&gt;&lt;style face="normal" font="default" charset="238" size="100%"&gt;682&lt;/style&gt;&lt;/custom7&gt;&lt;electronic-resource-num&gt;10.3390/math11030682&lt;/electronic-resource-num&gt;&lt;/record&gt;&lt;/Cite&gt;&lt;/EndNote&gt;</w:instrText>
      </w:r>
      <w:r w:rsidR="004E4571">
        <w:fldChar w:fldCharType="separate"/>
      </w:r>
      <w:r w:rsidR="004E4571">
        <w:rPr>
          <w:noProof/>
        </w:rPr>
        <w:t>[32]</w:t>
      </w:r>
      <w:r w:rsidR="004E4571">
        <w:fldChar w:fldCharType="end"/>
      </w:r>
      <w:ins w:id="1576" w:author="Ingr Jiri [2]" w:date="2025-04-30T11:39:00Z">
        <w:r w:rsidR="004A1C40">
          <w:t>.</w:t>
        </w:r>
      </w:ins>
    </w:p>
    <w:tbl>
      <w:tblPr>
        <w:tblStyle w:val="Mkatabulky"/>
        <w:tblW w:w="0" w:type="auto"/>
        <w:tblLook w:val="04A0" w:firstRow="1" w:lastRow="0" w:firstColumn="1" w:lastColumn="0" w:noHBand="0" w:noVBand="1"/>
        <w:tblPrChange w:id="1577" w:author="Ingr Jiri [2]" w:date="2025-04-30T10:49:00Z">
          <w:tblPr>
            <w:tblStyle w:val="Mkatabulky"/>
            <w:tblW w:w="0" w:type="auto"/>
            <w:tblLook w:val="04A0" w:firstRow="1" w:lastRow="0" w:firstColumn="1" w:lastColumn="0" w:noHBand="0" w:noVBand="1"/>
          </w:tblPr>
        </w:tblPrChange>
      </w:tblPr>
      <w:tblGrid>
        <w:gridCol w:w="7933"/>
        <w:gridCol w:w="1127"/>
        <w:tblGridChange w:id="1578">
          <w:tblGrid>
            <w:gridCol w:w="7933"/>
            <w:gridCol w:w="1127"/>
          </w:tblGrid>
        </w:tblGridChange>
      </w:tblGrid>
      <w:tr w:rsidR="00FD4E65" w14:paraId="53E96AA1" w14:textId="77777777" w:rsidTr="00FD4E65">
        <w:trPr>
          <w:trHeight w:val="293"/>
          <w:ins w:id="1579" w:author="Ingr Jiri [2]" w:date="2025-04-30T10:49:00Z"/>
          <w:trPrChange w:id="1580" w:author="Ingr Jiri [2]" w:date="2025-04-30T10:49:00Z">
            <w:trPr>
              <w:trHeight w:val="293"/>
            </w:trPr>
          </w:trPrChange>
        </w:trPr>
        <w:tc>
          <w:tcPr>
            <w:tcW w:w="7933" w:type="dxa"/>
            <w:tcBorders>
              <w:top w:val="nil"/>
              <w:left w:val="nil"/>
              <w:bottom w:val="nil"/>
              <w:right w:val="nil"/>
            </w:tcBorders>
            <w:tcPrChange w:id="1581" w:author="Ingr Jiri [2]" w:date="2025-04-30T10:49:00Z">
              <w:tcPr>
                <w:tcW w:w="7933" w:type="dxa"/>
              </w:tcPr>
            </w:tcPrChange>
          </w:tcPr>
          <w:p w14:paraId="073968C2" w14:textId="42535194" w:rsidR="00FD4E65" w:rsidRPr="00FD4E65" w:rsidRDefault="00FF4849" w:rsidP="00FF4849">
            <w:pPr>
              <w:jc w:val="center"/>
              <w:rPr>
                <w:ins w:id="1582" w:author="Ingr Jiri [2]" w:date="2025-04-30T10:49:00Z"/>
              </w:rPr>
            </w:pPr>
            <m:oMathPara>
              <m:oMathParaPr>
                <m:jc m:val="center"/>
              </m:oMathParaPr>
              <m:oMath>
                <m:sSub>
                  <m:sSubPr>
                    <m:ctrlPr>
                      <w:ins w:id="1583" w:author="Ingr Jiri [2]" w:date="2025-04-30T10:51:00Z">
                        <w:rPr>
                          <w:rFonts w:ascii="Cambria Math" w:hAnsi="Cambria Math"/>
                          <w:i/>
                        </w:rPr>
                      </w:ins>
                    </m:ctrlPr>
                  </m:sSubPr>
                  <m:e>
                    <m:r>
                      <w:ins w:id="1584" w:author="Ingr Jiri [2]" w:date="2025-04-30T10:51:00Z">
                        <w:rPr>
                          <w:rFonts w:ascii="Cambria Math" w:hAnsi="Cambria Math"/>
                        </w:rPr>
                        <m:t>θ</m:t>
                      </w:ins>
                    </m:r>
                  </m:e>
                  <m:sub>
                    <m:r>
                      <w:ins w:id="1585" w:author="Ingr Jiri [2]" w:date="2025-04-30T10:51:00Z">
                        <w:rPr>
                          <w:rFonts w:ascii="Cambria Math" w:hAnsi="Cambria Math"/>
                        </w:rPr>
                        <m:t>t+1</m:t>
                      </w:ins>
                    </m:r>
                  </m:sub>
                </m:sSub>
                <m:r>
                  <w:ins w:id="1586" w:author="Ingr Jiri [2]" w:date="2025-04-30T10:51:00Z">
                    <w:rPr>
                      <w:rFonts w:ascii="Cambria Math" w:hAnsi="Cambria Math"/>
                    </w:rPr>
                    <m:t>=</m:t>
                  </w:ins>
                </m:r>
                <m:sSub>
                  <m:sSubPr>
                    <m:ctrlPr>
                      <w:ins w:id="1587" w:author="Ingr Jiri [2]" w:date="2025-04-30T10:51:00Z">
                        <w:rPr>
                          <w:rFonts w:ascii="Cambria Math" w:hAnsi="Cambria Math"/>
                          <w:i/>
                        </w:rPr>
                      </w:ins>
                    </m:ctrlPr>
                  </m:sSubPr>
                  <m:e>
                    <m:r>
                      <w:ins w:id="1588" w:author="Ingr Jiri [2]" w:date="2025-04-30T10:51:00Z">
                        <w:rPr>
                          <w:rFonts w:ascii="Cambria Math" w:hAnsi="Cambria Math"/>
                        </w:rPr>
                        <m:t>θ</m:t>
                      </w:ins>
                    </m:r>
                  </m:e>
                  <m:sub>
                    <m:r>
                      <w:ins w:id="1589" w:author="Ingr Jiri [2]" w:date="2025-04-30T10:51:00Z">
                        <w:rPr>
                          <w:rFonts w:ascii="Cambria Math" w:hAnsi="Cambria Math"/>
                        </w:rPr>
                        <m:t>t</m:t>
                      </w:ins>
                    </m:r>
                  </m:sub>
                </m:sSub>
                <m:r>
                  <w:ins w:id="1590" w:author="Ingr Jiri [2]" w:date="2025-04-30T10:51:00Z">
                    <w:rPr>
                      <w:rFonts w:ascii="Cambria Math" w:hAnsi="Cambria Math"/>
                    </w:rPr>
                    <m:t>-</m:t>
                  </w:ins>
                </m:r>
                <m:r>
                  <w:ins w:id="1591" w:author="Ingr Jiri [2]" w:date="2025-04-30T10:53:00Z">
                    <w:rPr>
                      <w:rFonts w:ascii="Cambria Math" w:hAnsi="Cambria Math"/>
                    </w:rPr>
                    <m:t>η</m:t>
                  </w:ins>
                </m:r>
                <m:f>
                  <m:fPr>
                    <m:ctrlPr>
                      <w:ins w:id="1592" w:author="Ingr Jiri [2]" w:date="2025-04-30T10:52:00Z">
                        <w:rPr>
                          <w:rFonts w:ascii="Cambria Math" w:hAnsi="Cambria Math"/>
                          <w:i/>
                        </w:rPr>
                      </w:ins>
                    </m:ctrlPr>
                  </m:fPr>
                  <m:num>
                    <m:acc>
                      <m:accPr>
                        <m:ctrlPr>
                          <w:ins w:id="1593" w:author="Ingr Jiri [2]" w:date="2025-04-30T10:52:00Z">
                            <w:rPr>
                              <w:rFonts w:ascii="Cambria Math" w:hAnsi="Cambria Math"/>
                              <w:i/>
                            </w:rPr>
                          </w:ins>
                        </m:ctrlPr>
                      </m:accPr>
                      <m:e>
                        <m:sSub>
                          <m:sSubPr>
                            <m:ctrlPr>
                              <w:ins w:id="1594" w:author="Ingr Jiri [2]" w:date="2025-04-30T10:52:00Z">
                                <w:rPr>
                                  <w:rFonts w:ascii="Cambria Math" w:hAnsi="Cambria Math"/>
                                  <w:i/>
                                </w:rPr>
                              </w:ins>
                            </m:ctrlPr>
                          </m:sSubPr>
                          <m:e>
                            <m:r>
                              <w:ins w:id="1595" w:author="Ingr Jiri [2]" w:date="2025-04-30T10:52:00Z">
                                <w:rPr>
                                  <w:rFonts w:ascii="Cambria Math" w:hAnsi="Cambria Math"/>
                                </w:rPr>
                                <m:t>m</m:t>
                              </w:ins>
                            </m:r>
                          </m:e>
                          <m:sub>
                            <m:r>
                              <w:ins w:id="1596" w:author="Ingr Jiri [2]" w:date="2025-04-30T10:52:00Z">
                                <w:rPr>
                                  <w:rFonts w:ascii="Cambria Math" w:hAnsi="Cambria Math"/>
                                </w:rPr>
                                <m:t>t</m:t>
                              </w:ins>
                            </m:r>
                          </m:sub>
                        </m:sSub>
                      </m:e>
                    </m:acc>
                  </m:num>
                  <m:den>
                    <m:rad>
                      <m:radPr>
                        <m:degHide m:val="1"/>
                        <m:ctrlPr>
                          <w:ins w:id="1597" w:author="Ingr Jiri [2]" w:date="2025-04-30T10:52:00Z">
                            <w:rPr>
                              <w:rFonts w:ascii="Cambria Math" w:hAnsi="Cambria Math"/>
                              <w:i/>
                            </w:rPr>
                          </w:ins>
                        </m:ctrlPr>
                      </m:radPr>
                      <m:deg/>
                      <m:e>
                        <m:acc>
                          <m:accPr>
                            <m:ctrlPr>
                              <w:ins w:id="1598" w:author="Ingr Jiri [2]" w:date="2025-04-30T10:52:00Z">
                                <w:rPr>
                                  <w:rFonts w:ascii="Cambria Math" w:hAnsi="Cambria Math"/>
                                  <w:i/>
                                </w:rPr>
                              </w:ins>
                            </m:ctrlPr>
                          </m:accPr>
                          <m:e>
                            <m:sSub>
                              <m:sSubPr>
                                <m:ctrlPr>
                                  <w:ins w:id="1599" w:author="Ingr Jiri [2]" w:date="2025-04-30T10:52:00Z">
                                    <w:rPr>
                                      <w:rFonts w:ascii="Cambria Math" w:hAnsi="Cambria Math"/>
                                      <w:i/>
                                    </w:rPr>
                                  </w:ins>
                                </m:ctrlPr>
                              </m:sSubPr>
                              <m:e>
                                <m:r>
                                  <w:ins w:id="1600" w:author="Ingr Jiri [2]" w:date="2025-04-30T10:52:00Z">
                                    <w:rPr>
                                      <w:rFonts w:ascii="Cambria Math" w:hAnsi="Cambria Math"/>
                                    </w:rPr>
                                    <m:t>v</m:t>
                                  </w:ins>
                                </m:r>
                              </m:e>
                              <m:sub>
                                <m:r>
                                  <w:ins w:id="1601" w:author="Ingr Jiri [2]" w:date="2025-04-30T10:52:00Z">
                                    <w:rPr>
                                      <w:rFonts w:ascii="Cambria Math" w:hAnsi="Cambria Math"/>
                                    </w:rPr>
                                    <m:t>t</m:t>
                                  </w:ins>
                                </m:r>
                              </m:sub>
                            </m:sSub>
                          </m:e>
                        </m:acc>
                      </m:e>
                    </m:rad>
                    <m:r>
                      <w:ins w:id="1602" w:author="Ingr Jiri [2]" w:date="2025-04-30T10:52:00Z">
                        <w:rPr>
                          <w:rFonts w:ascii="Cambria Math" w:hAnsi="Cambria Math"/>
                        </w:rPr>
                        <m:t>+ϵ</m:t>
                      </w:ins>
                    </m:r>
                  </m:den>
                </m:f>
                <m:r>
                  <w:ins w:id="1603" w:author="Ingr Jiri [2]" w:date="2025-04-30T10:52:00Z">
                    <w:rPr>
                      <w:rFonts w:ascii="Cambria Math" w:hAnsi="Cambria Math"/>
                    </w:rPr>
                    <m:t>-ηλ</m:t>
                  </w:ins>
                </m:r>
                <m:sSub>
                  <m:sSubPr>
                    <m:ctrlPr>
                      <w:ins w:id="1604" w:author="Ingr Jiri [2]" w:date="2025-04-30T10:52:00Z">
                        <w:rPr>
                          <w:rFonts w:ascii="Cambria Math" w:hAnsi="Cambria Math"/>
                          <w:i/>
                        </w:rPr>
                      </w:ins>
                    </m:ctrlPr>
                  </m:sSubPr>
                  <m:e>
                    <m:r>
                      <w:ins w:id="1605" w:author="Ingr Jiri [2]" w:date="2025-04-30T10:52:00Z">
                        <w:rPr>
                          <w:rFonts w:ascii="Cambria Math" w:hAnsi="Cambria Math"/>
                        </w:rPr>
                        <m:t>θ</m:t>
                      </w:ins>
                    </m:r>
                  </m:e>
                  <m:sub>
                    <m:r>
                      <w:ins w:id="1606" w:author="Ingr Jiri [2]" w:date="2025-04-30T10:52:00Z">
                        <w:rPr>
                          <w:rFonts w:ascii="Cambria Math" w:hAnsi="Cambria Math"/>
                        </w:rPr>
                        <m:t>t</m:t>
                      </w:ins>
                    </m:r>
                  </m:sub>
                </m:sSub>
              </m:oMath>
            </m:oMathPara>
          </w:p>
        </w:tc>
        <w:tc>
          <w:tcPr>
            <w:tcW w:w="1127" w:type="dxa"/>
            <w:tcBorders>
              <w:top w:val="nil"/>
              <w:left w:val="nil"/>
              <w:bottom w:val="nil"/>
              <w:right w:val="nil"/>
            </w:tcBorders>
            <w:tcPrChange w:id="1607" w:author="Ingr Jiri [2]" w:date="2025-04-30T10:49:00Z">
              <w:tcPr>
                <w:tcW w:w="1127" w:type="dxa"/>
              </w:tcPr>
            </w:tcPrChange>
          </w:tcPr>
          <w:p w14:paraId="4074979E" w14:textId="634482DD" w:rsidR="00FD4E65" w:rsidRDefault="00FD4E65" w:rsidP="00FF4849">
            <w:pPr>
              <w:jc w:val="center"/>
              <w:rPr>
                <w:ins w:id="1608" w:author="Ingr Jiri [2]" w:date="2025-04-30T10:49:00Z"/>
              </w:rPr>
            </w:pPr>
            <w:ins w:id="1609" w:author="Ingr Jiri [2]" w:date="2025-04-30T10:49:00Z">
              <w:r>
                <w:t>(3.5)</w:t>
              </w:r>
            </w:ins>
          </w:p>
        </w:tc>
      </w:tr>
    </w:tbl>
    <w:p w14:paraId="29FBE1E9" w14:textId="77777777" w:rsidR="00FD4E65" w:rsidRPr="00966354" w:rsidRDefault="00FD4E65">
      <w:pPr>
        <w:rPr>
          <w:ins w:id="1610" w:author="Ingr Jiri [2]" w:date="2025-04-30T10:00:00Z"/>
        </w:rPr>
        <w:pPrChange w:id="1611" w:author="Ingr Jiri [2]" w:date="2025-04-30T10:01:00Z">
          <w:pPr>
            <w:pStyle w:val="Nadpis3"/>
          </w:pPr>
        </w:pPrChange>
      </w:pPr>
    </w:p>
    <w:p w14:paraId="7F0CCA51" w14:textId="6266272B" w:rsidR="00966354" w:rsidRPr="00966354" w:rsidDel="00966354" w:rsidRDefault="00966354" w:rsidP="00966354">
      <w:pPr>
        <w:rPr>
          <w:del w:id="1612" w:author="Ingr Jiri [2]" w:date="2025-04-30T10:01:00Z"/>
        </w:rPr>
      </w:pPr>
      <w:bookmarkStart w:id="1613" w:name="_Toc196943510"/>
      <w:bookmarkStart w:id="1614" w:name="_Toc196943556"/>
      <w:bookmarkStart w:id="1615" w:name="_Toc196943605"/>
      <w:bookmarkStart w:id="1616" w:name="_Toc198115597"/>
      <w:bookmarkEnd w:id="1613"/>
      <w:bookmarkEnd w:id="1614"/>
      <w:bookmarkEnd w:id="1615"/>
      <w:bookmarkEnd w:id="1616"/>
    </w:p>
    <w:p w14:paraId="51F34C1F" w14:textId="77777777" w:rsidR="00E543B9" w:rsidRDefault="00E543B9" w:rsidP="00913827">
      <w:pPr>
        <w:pStyle w:val="Nadpis3"/>
      </w:pPr>
      <w:bookmarkStart w:id="1617" w:name="_Toc198115598"/>
      <w:bookmarkStart w:id="1618" w:name="_Ref198210389"/>
      <w:bookmarkStart w:id="1619" w:name="_Ref198210617"/>
      <w:r>
        <w:t xml:space="preserve">Testování </w:t>
      </w:r>
      <w:proofErr w:type="spellStart"/>
      <w:r>
        <w:t>hyperparametrů</w:t>
      </w:r>
      <w:bookmarkEnd w:id="1617"/>
      <w:bookmarkEnd w:id="1618"/>
      <w:bookmarkEnd w:id="1619"/>
      <w:proofErr w:type="spellEnd"/>
    </w:p>
    <w:p w14:paraId="2E825C13" w14:textId="1673A716" w:rsidR="00913827" w:rsidRDefault="00913827" w:rsidP="00913827">
      <w:r>
        <w:t xml:space="preserve">Pro dosažení co nejlepší </w:t>
      </w:r>
      <w:r w:rsidR="00EC3A88">
        <w:t>přesnosti</w:t>
      </w:r>
      <w:r>
        <w:t xml:space="preserve"> model</w:t>
      </w:r>
      <w:r w:rsidR="00EC3A88">
        <w:t xml:space="preserve">u bylo testováno velké </w:t>
      </w:r>
      <w:commentRangeStart w:id="1620"/>
      <w:r w:rsidR="00EC3A88">
        <w:t>množství</w:t>
      </w:r>
      <w:r w:rsidR="008948CF">
        <w:t xml:space="preserve"> </w:t>
      </w:r>
      <w:proofErr w:type="spellStart"/>
      <w:r>
        <w:t>hyperparametrů</w:t>
      </w:r>
      <w:commentRangeEnd w:id="1620"/>
      <w:proofErr w:type="spellEnd"/>
      <w:r w:rsidR="002C2A97">
        <w:rPr>
          <w:rStyle w:val="Odkaznakoment"/>
        </w:rPr>
        <w:commentReference w:id="1620"/>
      </w:r>
      <w:r>
        <w:t>.</w:t>
      </w:r>
      <w:r w:rsidR="008948CF">
        <w:t xml:space="preserve"> Každý z nich byl testován trénováním několika totožných modelů s rozdílem pouze v hodnotě daného parametru. </w:t>
      </w:r>
      <w:r w:rsidR="001A7408">
        <w:t>Všechny testy byly prováděny na velikosti modelu YOLO11s</w:t>
      </w:r>
      <w:r w:rsidR="00026410">
        <w:t xml:space="preserve"> a modely byly porovnány na základě nejvyšších dosažených hodnot metrik </w:t>
      </w:r>
      <m:oMath>
        <m:r>
          <w:rPr>
            <w:rFonts w:ascii="Cambria Math" w:hAnsi="Cambria Math"/>
          </w:rPr>
          <m:t>@mAP50</m:t>
        </m:r>
      </m:oMath>
      <w:r w:rsidR="00026410">
        <w:t xml:space="preserve"> a </w:t>
      </w:r>
      <m:oMath>
        <m:r>
          <w:rPr>
            <w:rFonts w:ascii="Cambria Math" w:hAnsi="Cambria Math"/>
          </w:rPr>
          <m:t>@mAP50:95</m:t>
        </m:r>
      </m:oMath>
      <w:r w:rsidR="00026410">
        <w:t xml:space="preserve"> v průběhu tréninku</w:t>
      </w:r>
      <w:r w:rsidR="001A7408">
        <w:t xml:space="preserve">. </w:t>
      </w:r>
      <w:r w:rsidR="008948CF">
        <w:t xml:space="preserve">Dále jsou uvedeny výsledky testování vybraných </w:t>
      </w:r>
      <w:proofErr w:type="spellStart"/>
      <w:r w:rsidR="008948CF">
        <w:t>hyperparametrů</w:t>
      </w:r>
      <w:proofErr w:type="spellEnd"/>
      <w:r w:rsidR="008948CF">
        <w:t>.</w:t>
      </w:r>
    </w:p>
    <w:p w14:paraId="215F2756" w14:textId="2FCFDD09" w:rsidR="008948CF" w:rsidRDefault="008948CF" w:rsidP="008948CF">
      <w:pPr>
        <w:pStyle w:val="Nadpis4"/>
      </w:pPr>
      <w:r>
        <w:lastRenderedPageBreak/>
        <w:t>Testování rychlosti učení</w:t>
      </w:r>
    </w:p>
    <w:p w14:paraId="2FEAE756" w14:textId="77777777" w:rsidR="007172E6" w:rsidDel="002C5E64" w:rsidRDefault="00566F26" w:rsidP="001431A9">
      <w:pPr>
        <w:keepNext/>
        <w:rPr>
          <w:del w:id="1621" w:author="Ingr Jiri [2]" w:date="2025-04-29T21:27:00Z"/>
        </w:rPr>
      </w:pPr>
      <w:r>
        <w:t>Rychlost učení byla testována na hodnotách v rozmezí od 10</w:t>
      </w:r>
      <w:r w:rsidRPr="00566F26">
        <w:rPr>
          <w:vertAlign w:val="superscript"/>
        </w:rPr>
        <w:t>-6</w:t>
      </w:r>
      <w:r>
        <w:t xml:space="preserve"> do 10</w:t>
      </w:r>
      <w:r w:rsidRPr="00566F26">
        <w:rPr>
          <w:vertAlign w:val="superscript"/>
        </w:rPr>
        <w:t>-1</w:t>
      </w:r>
      <w:r>
        <w:t xml:space="preserve"> viz (obrázek). Závislost rychlosti učení na výkonnosti modelu vyšla podle předpokladu, kdy pro velmi nízké hodnoty trénink probíhal stabilně, ale v průběhu epoch nedocházelo k dostatečnému zlepšování. U vysokých hodnot docházelo k nestabilitě tréninku, což značně projevilo i na metrikách modelů. Nejlepší hodnoty bylo dosaženo při rychlosti učení 0,00</w:t>
      </w:r>
      <w:r w:rsidR="00C56902">
        <w:t>5.</w:t>
      </w:r>
    </w:p>
    <w:p w14:paraId="2AFED8F7" w14:textId="77777777" w:rsidR="00C56902" w:rsidRDefault="00C56902" w:rsidP="001431A9">
      <w:pPr>
        <w:keepNext/>
      </w:pPr>
    </w:p>
    <w:p w14:paraId="788977D5" w14:textId="77777777" w:rsidR="002C5E64" w:rsidRDefault="002C5E64" w:rsidP="002C5E64">
      <w:pPr>
        <w:pStyle w:val="Nadpis4"/>
        <w:rPr>
          <w:ins w:id="1622" w:author="Ingr Jiri [2]" w:date="2025-04-29T21:27:00Z"/>
        </w:rPr>
      </w:pPr>
      <w:ins w:id="1623" w:author="Ingr Jiri [2]" w:date="2025-04-29T21:27:00Z">
        <w:r>
          <w:t xml:space="preserve">Testování </w:t>
        </w:r>
        <w:proofErr w:type="spellStart"/>
        <w:r>
          <w:t>batch</w:t>
        </w:r>
        <w:proofErr w:type="spellEnd"/>
        <w:r>
          <w:t xml:space="preserve"> </w:t>
        </w:r>
        <w:proofErr w:type="spellStart"/>
        <w:r>
          <w:t>size</w:t>
        </w:r>
        <w:proofErr w:type="spellEnd"/>
      </w:ins>
    </w:p>
    <w:p w14:paraId="6A31F9D6" w14:textId="1A7F0B68" w:rsidR="002C5E64" w:rsidRDefault="004759CD" w:rsidP="002C5E64">
      <w:pPr>
        <w:rPr>
          <w:ins w:id="1624" w:author="Ingr Jiri [2]" w:date="2025-04-29T21:31:00Z"/>
        </w:rPr>
      </w:pPr>
      <w:proofErr w:type="spellStart"/>
      <w:ins w:id="1625" w:author="Ingr Jiri [2]" w:date="2025-04-29T22:32:00Z">
        <w:r>
          <w:t>Hyperparametr</w:t>
        </w:r>
        <w:proofErr w:type="spellEnd"/>
        <w:r>
          <w:t xml:space="preserve"> </w:t>
        </w:r>
        <w:proofErr w:type="spellStart"/>
        <w:r>
          <w:t>batch</w:t>
        </w:r>
        <w:proofErr w:type="spellEnd"/>
        <w:r>
          <w:t xml:space="preserve"> </w:t>
        </w:r>
        <w:proofErr w:type="spellStart"/>
        <w:r>
          <w:t>size</w:t>
        </w:r>
        <w:proofErr w:type="spellEnd"/>
        <w:r>
          <w:t xml:space="preserve"> byl testován </w:t>
        </w:r>
      </w:ins>
      <w:ins w:id="1626" w:author="Ingr Jiri [2]" w:date="2025-04-29T22:54:00Z">
        <w:r w:rsidR="00961383">
          <w:t>v</w:t>
        </w:r>
      </w:ins>
      <w:ins w:id="1627" w:author="Ingr Jiri [2]" w:date="2025-04-29T22:32:00Z">
        <w:r>
          <w:t xml:space="preserve"> hodnotách </w:t>
        </w:r>
        <m:oMath>
          <m:r>
            <w:rPr>
              <w:rFonts w:ascii="Cambria Math" w:hAnsi="Cambria Math"/>
            </w:rPr>
            <m:t>{8</m:t>
          </m:r>
        </m:oMath>
      </w:ins>
      <m:oMath>
        <m:r>
          <w:ins w:id="1628" w:author="Ingr Jiri [2]" w:date="2025-04-30T12:04:00Z">
            <w:rPr>
              <w:rFonts w:ascii="Cambria Math" w:hAnsi="Cambria Math"/>
            </w:rPr>
            <m:t>;</m:t>
          </w:ins>
        </m:r>
        <m:r>
          <w:ins w:id="1629" w:author="Ingr Jiri [2]" w:date="2025-04-29T22:32:00Z">
            <w:rPr>
              <w:rFonts w:ascii="Cambria Math" w:hAnsi="Cambria Math"/>
            </w:rPr>
            <m:t xml:space="preserve"> 16</m:t>
          </w:ins>
        </m:r>
        <m:r>
          <w:ins w:id="1630" w:author="Ingr Jiri [2]" w:date="2025-04-30T12:04:00Z">
            <w:rPr>
              <w:rFonts w:ascii="Cambria Math" w:hAnsi="Cambria Math"/>
            </w:rPr>
            <m:t>;</m:t>
          </w:ins>
        </m:r>
        <m:r>
          <w:ins w:id="1631" w:author="Ingr Jiri [2]" w:date="2025-04-29T22:32:00Z">
            <w:rPr>
              <w:rFonts w:ascii="Cambria Math" w:hAnsi="Cambria Math"/>
            </w:rPr>
            <m:t xml:space="preserve"> 32</m:t>
          </w:ins>
        </m:r>
        <m:r>
          <w:ins w:id="1632" w:author="Ingr Jiri [2]" w:date="2025-04-30T12:04:00Z">
            <w:rPr>
              <w:rFonts w:ascii="Cambria Math" w:hAnsi="Cambria Math"/>
            </w:rPr>
            <m:t>;</m:t>
          </w:ins>
        </m:r>
        <m:r>
          <w:ins w:id="1633" w:author="Ingr Jiri [2]" w:date="2025-04-29T22:32:00Z">
            <w:rPr>
              <w:rFonts w:ascii="Cambria Math" w:hAnsi="Cambria Math"/>
            </w:rPr>
            <m:t xml:space="preserve"> 64}</m:t>
          </w:ins>
        </m:r>
      </m:oMath>
      <w:ins w:id="1634" w:author="Ingr Jiri [2]" w:date="2025-04-29T22:33:00Z">
        <w:r>
          <w:t xml:space="preserve">. </w:t>
        </w:r>
      </w:ins>
      <w:ins w:id="1635" w:author="Ingr Jiri [2]" w:date="2025-04-29T22:36:00Z">
        <w:r>
          <w:t>Použ</w:t>
        </w:r>
      </w:ins>
      <w:ins w:id="1636" w:author="Ingr Jiri [2]" w:date="2025-04-29T22:55:00Z">
        <w:r w:rsidR="00961383">
          <w:t>ívání</w:t>
        </w:r>
      </w:ins>
      <w:ins w:id="1637" w:author="Ingr Jiri [2]" w:date="2025-04-29T22:36:00Z">
        <w:r>
          <w:t xml:space="preserve"> hodnot</w:t>
        </w:r>
      </w:ins>
      <w:ins w:id="1638" w:author="Ingr Jiri [2]" w:date="2025-04-29T22:55:00Z">
        <w:r w:rsidR="00961383">
          <w:t>, které jsou</w:t>
        </w:r>
      </w:ins>
      <w:ins w:id="1639" w:author="Ingr Jiri [2]" w:date="2025-04-29T22:36:00Z">
        <w:r>
          <w:t xml:space="preserve"> mocnin</w:t>
        </w:r>
      </w:ins>
      <w:ins w:id="1640" w:author="Ingr Jiri [2]" w:date="2025-04-29T22:55:00Z">
        <w:r w:rsidR="00961383">
          <w:t>ou</w:t>
        </w:r>
      </w:ins>
      <w:ins w:id="1641" w:author="Ingr Jiri [2]" w:date="2025-04-29T22:36:00Z">
        <w:r>
          <w:t xml:space="preserve"> </w:t>
        </w:r>
      </w:ins>
      <w:ins w:id="1642" w:author="Ingr Jiri [2]" w:date="2025-04-29T22:55:00Z">
        <w:r w:rsidR="00961383">
          <w:t>dvou,</w:t>
        </w:r>
      </w:ins>
      <w:ins w:id="1643" w:author="Ingr Jiri [2]" w:date="2025-04-29T22:36:00Z">
        <w:r>
          <w:t xml:space="preserve"> je</w:t>
        </w:r>
      </w:ins>
      <w:ins w:id="1644" w:author="Ingr Jiri [2]" w:date="2025-04-29T22:55:00Z">
        <w:r w:rsidR="00961383">
          <w:t xml:space="preserve"> při trénování modelů strojového pro zpracování obrazu učení běžnou praxí</w:t>
        </w:r>
      </w:ins>
      <w:ins w:id="1645" w:author="Ingr Jiri [2]" w:date="2025-04-29T22:38:00Z">
        <w:r w:rsidR="00B85F4C">
          <w:t xml:space="preserve">, jelikož </w:t>
        </w:r>
      </w:ins>
      <w:ins w:id="1646" w:author="Ingr Jiri [2]" w:date="2025-04-29T22:56:00Z">
        <w:r w:rsidR="00961383">
          <w:t>umožňuje ne</w:t>
        </w:r>
      </w:ins>
      <w:ins w:id="1647" w:author="Ingr Jiri [2]" w:date="2025-04-29T22:39:00Z">
        <w:r w:rsidR="00B85F4C">
          <w:t xml:space="preserve">jefektivnějšímu využití </w:t>
        </w:r>
      </w:ins>
      <w:ins w:id="1648" w:author="Ingr Jiri [2]" w:date="2025-04-29T22:56:00Z">
        <w:r w:rsidR="00961383">
          <w:t xml:space="preserve">výpočetních prostředků, zejména </w:t>
        </w:r>
      </w:ins>
      <w:ins w:id="1649" w:author="Ingr Jiri [2]" w:date="2025-04-29T22:39:00Z">
        <w:r w:rsidR="00B85F4C">
          <w:t>GPU</w:t>
        </w:r>
      </w:ins>
      <w:ins w:id="1650" w:author="Ingr Jiri [2]" w:date="2025-04-29T22:41:00Z">
        <w:r w:rsidR="00B85F4C">
          <w:t xml:space="preserve">. </w:t>
        </w:r>
      </w:ins>
      <w:ins w:id="1651" w:author="Ingr Jiri [2]" w:date="2025-04-29T22:43:00Z">
        <w:r w:rsidR="00B85F4C">
          <w:t xml:space="preserve">Při trénování modelu je tedy vhodné používat tyto hodnoty pro </w:t>
        </w:r>
      </w:ins>
      <w:ins w:id="1652" w:author="Ingr Jiri [2]" w:date="2025-04-29T22:44:00Z">
        <w:r w:rsidR="00B85F4C">
          <w:t xml:space="preserve">ideální využití výkonu hardwaru při nastavení co možná nejvyšší hodnoty </w:t>
        </w:r>
        <w:proofErr w:type="spellStart"/>
        <w:r w:rsidR="00B85F4C">
          <w:t>batch</w:t>
        </w:r>
        <w:proofErr w:type="spellEnd"/>
        <w:r w:rsidR="00B85F4C">
          <w:t xml:space="preserve"> </w:t>
        </w:r>
        <w:proofErr w:type="spellStart"/>
        <w:r w:rsidR="00B85F4C">
          <w:t>size</w:t>
        </w:r>
        <w:proofErr w:type="spellEnd"/>
        <w:r w:rsidR="00B85F4C">
          <w:t xml:space="preserve">. </w:t>
        </w:r>
      </w:ins>
      <w:ins w:id="1653" w:author="Ingr Jiri [2]" w:date="2025-04-29T22:45:00Z">
        <w:r w:rsidR="00B85F4C">
          <w:t xml:space="preserve">Vyšší hodnoty </w:t>
        </w:r>
        <w:proofErr w:type="spellStart"/>
        <w:r w:rsidR="00B85F4C">
          <w:t>hyperparametru</w:t>
        </w:r>
      </w:ins>
      <w:proofErr w:type="spellEnd"/>
      <w:ins w:id="1654" w:author="Ingr Jiri [2]" w:date="2025-04-29T22:57:00Z">
        <w:r w:rsidR="00961383">
          <w:t xml:space="preserve"> než 64</w:t>
        </w:r>
      </w:ins>
      <w:ins w:id="1655" w:author="Ingr Jiri [2]" w:date="2025-04-29T22:45:00Z">
        <w:r w:rsidR="00B85F4C">
          <w:t xml:space="preserve"> nebyly testovány</w:t>
        </w:r>
      </w:ins>
      <w:ins w:id="1656" w:author="Ingr Jiri [2]" w:date="2025-04-29T22:46:00Z">
        <w:r w:rsidR="00B85F4C">
          <w:t xml:space="preserve"> </w:t>
        </w:r>
      </w:ins>
      <w:ins w:id="1657" w:author="Ingr Jiri [2]" w:date="2025-04-29T22:58:00Z">
        <w:r w:rsidR="00961383">
          <w:t>kvůli přílišné paměťové náročnosti</w:t>
        </w:r>
      </w:ins>
      <w:ins w:id="1658" w:author="Ingr Jiri [2]" w:date="2025-04-29T22:45:00Z">
        <w:r w:rsidR="00B85F4C">
          <w:t>.</w:t>
        </w:r>
      </w:ins>
      <w:ins w:id="1659" w:author="Ingr Jiri [2]" w:date="2025-04-29T22:46:00Z">
        <w:r w:rsidR="00EC5F12">
          <w:t xml:space="preserve"> </w:t>
        </w:r>
      </w:ins>
      <w:ins w:id="1660" w:author="Ingr Jiri [2]" w:date="2025-04-29T22:47:00Z">
        <w:r w:rsidR="00EC5F12">
          <w:t>Z</w:t>
        </w:r>
      </w:ins>
      <w:ins w:id="1661" w:author="Ingr Jiri [2]" w:date="2025-04-29T22:58:00Z">
        <w:r w:rsidR="00961383">
          <w:t xml:space="preserve"> výsledků </w:t>
        </w:r>
      </w:ins>
      <w:ins w:id="1662" w:author="Ingr Jiri [2]" w:date="2025-04-29T22:47:00Z">
        <w:r w:rsidR="00EC5F12">
          <w:t>(obrázek) je patrné, že nejlepš</w:t>
        </w:r>
      </w:ins>
      <w:ins w:id="1663" w:author="Ingr Jiri [2]" w:date="2025-04-29T22:48:00Z">
        <w:r w:rsidR="00EC5F12">
          <w:t xml:space="preserve">ích metrik </w:t>
        </w:r>
        <m:oMath>
          <m:r>
            <w:rPr>
              <w:rFonts w:ascii="Cambria Math" w:hAnsi="Cambria Math"/>
            </w:rPr>
            <m:t>mAP@50</m:t>
          </m:r>
        </m:oMath>
        <w:r w:rsidR="00EC5F12">
          <w:t xml:space="preserve"> a </w:t>
        </w:r>
        <m:oMath>
          <m:r>
            <w:rPr>
              <w:rFonts w:ascii="Cambria Math" w:hAnsi="Cambria Math"/>
            </w:rPr>
            <m:t>mAP@[50:95]</m:t>
          </m:r>
        </m:oMath>
        <w:r w:rsidR="00EC5F12">
          <w:t xml:space="preserve"> dosáhnul </w:t>
        </w:r>
        <w:r w:rsidR="00F96D91">
          <w:t xml:space="preserve">model trénovaný při </w:t>
        </w:r>
      </w:ins>
      <w:ins w:id="1664" w:author="Ingr Jiri [2]" w:date="2025-04-29T22:49:00Z">
        <w:r w:rsidR="00F96D91">
          <w:t xml:space="preserve">hodnotě </w:t>
        </w:r>
      </w:ins>
      <w:proofErr w:type="spellStart"/>
      <w:ins w:id="1665" w:author="Ingr Jiri [2]" w:date="2025-04-29T22:48:00Z">
        <w:r w:rsidR="00F96D91">
          <w:t>batch</w:t>
        </w:r>
        <w:proofErr w:type="spellEnd"/>
        <w:r w:rsidR="00F96D91">
          <w:t xml:space="preserve"> </w:t>
        </w:r>
        <w:proofErr w:type="spellStart"/>
        <w:r w:rsidR="00F96D91">
          <w:t>size</w:t>
        </w:r>
        <w:proofErr w:type="spellEnd"/>
        <w:r w:rsidR="00F96D91">
          <w:t xml:space="preserve"> </w:t>
        </w:r>
      </w:ins>
      <w:ins w:id="1666" w:author="Ingr Jiri [2]" w:date="2025-04-29T22:59:00Z">
        <w:r w:rsidR="00AD4FED">
          <w:t xml:space="preserve">rovné </w:t>
        </w:r>
      </w:ins>
      <w:ins w:id="1667" w:author="Ingr Jiri [2]" w:date="2025-04-29T22:48:00Z">
        <w:r w:rsidR="00F96D91">
          <w:t>16</w:t>
        </w:r>
      </w:ins>
      <w:ins w:id="1668" w:author="Ingr Jiri [2]" w:date="2025-04-29T22:49:00Z">
        <w:r w:rsidR="00F96D91">
          <w:t>.</w:t>
        </w:r>
      </w:ins>
      <w:ins w:id="1669" w:author="Ingr Jiri [2]" w:date="2025-04-29T22:50:00Z">
        <w:r w:rsidR="00F96D91">
          <w:t xml:space="preserve"> </w:t>
        </w:r>
      </w:ins>
      <w:ins w:id="1670" w:author="Ingr Jiri [2]" w:date="2025-04-29T22:59:00Z">
        <w:r w:rsidR="00AD4FED" w:rsidRPr="00AD4FED">
          <w:t xml:space="preserve">Očekávaná pozitivní korelace mezi velikostí </w:t>
        </w:r>
        <w:proofErr w:type="spellStart"/>
        <w:r w:rsidR="00AD4FED" w:rsidRPr="00AD4FED">
          <w:rPr>
            <w:rPrChange w:id="1671" w:author="Ingr Jiri [2]" w:date="2025-04-29T23:00:00Z">
              <w:rPr>
                <w:i/>
                <w:iCs/>
              </w:rPr>
            </w:rPrChange>
          </w:rPr>
          <w:t>batch</w:t>
        </w:r>
        <w:proofErr w:type="spellEnd"/>
        <w:r w:rsidR="00AD4FED" w:rsidRPr="00AD4FED">
          <w:rPr>
            <w:rPrChange w:id="1672" w:author="Ingr Jiri [2]" w:date="2025-04-29T23:00:00Z">
              <w:rPr>
                <w:i/>
                <w:iCs/>
              </w:rPr>
            </w:rPrChange>
          </w:rPr>
          <w:t xml:space="preserve"> </w:t>
        </w:r>
        <w:proofErr w:type="spellStart"/>
        <w:r w:rsidR="00AD4FED" w:rsidRPr="00AD4FED">
          <w:rPr>
            <w:rPrChange w:id="1673" w:author="Ingr Jiri [2]" w:date="2025-04-29T23:00:00Z">
              <w:rPr>
                <w:i/>
                <w:iCs/>
              </w:rPr>
            </w:rPrChange>
          </w:rPr>
          <w:t>siz</w:t>
        </w:r>
      </w:ins>
      <w:ins w:id="1674" w:author="Ingr Jiri [2]" w:date="2025-04-29T23:00:00Z">
        <w:r w:rsidR="00AD4FED" w:rsidRPr="00AD4FED">
          <w:rPr>
            <w:rPrChange w:id="1675" w:author="Ingr Jiri [2]" w:date="2025-04-29T23:00:00Z">
              <w:rPr>
                <w:i/>
                <w:iCs/>
              </w:rPr>
            </w:rPrChange>
          </w:rPr>
          <w:t>e</w:t>
        </w:r>
        <w:proofErr w:type="spellEnd"/>
        <w:r w:rsidR="00AD4FED" w:rsidRPr="00AD4FED">
          <w:rPr>
            <w:rPrChange w:id="1676" w:author="Ingr Jiri [2]" w:date="2025-04-29T23:00:00Z">
              <w:rPr>
                <w:i/>
                <w:iCs/>
              </w:rPr>
            </w:rPrChange>
          </w:rPr>
          <w:t xml:space="preserve"> </w:t>
        </w:r>
      </w:ins>
      <w:ins w:id="1677" w:author="Ingr Jiri [2]" w:date="2025-04-29T22:59:00Z">
        <w:r w:rsidR="00AD4FED" w:rsidRPr="00AD4FED">
          <w:t>a kvalitou výsledku se tak nepotvrdila</w:t>
        </w:r>
      </w:ins>
      <w:ins w:id="1678" w:author="Ingr Jiri [2]" w:date="2025-04-29T22:51:00Z">
        <w:r w:rsidR="00F96D91">
          <w:t xml:space="preserve"> a </w:t>
        </w:r>
      </w:ins>
      <w:ins w:id="1679" w:author="Ingr Jiri [2]" w:date="2025-04-29T22:52:00Z">
        <w:r w:rsidR="00F96D91">
          <w:t xml:space="preserve">závislost metrik modelu na </w:t>
        </w:r>
        <w:proofErr w:type="spellStart"/>
        <w:r w:rsidR="00F96D91">
          <w:t>hyperparametru</w:t>
        </w:r>
        <w:proofErr w:type="spellEnd"/>
        <w:r w:rsidR="00F96D91">
          <w:t xml:space="preserve"> </w:t>
        </w:r>
        <w:proofErr w:type="spellStart"/>
        <w:r w:rsidR="00F96D91">
          <w:t>batch</w:t>
        </w:r>
        <w:proofErr w:type="spellEnd"/>
        <w:r w:rsidR="00F96D91">
          <w:t xml:space="preserve"> </w:t>
        </w:r>
        <w:proofErr w:type="spellStart"/>
        <w:r w:rsidR="00F96D91">
          <w:t>size</w:t>
        </w:r>
        <w:proofErr w:type="spellEnd"/>
        <w:r w:rsidR="00F96D91">
          <w:t xml:space="preserve"> </w:t>
        </w:r>
      </w:ins>
      <w:ins w:id="1680" w:author="Ingr Jiri [2]" w:date="2025-04-29T22:53:00Z">
        <w:r w:rsidR="00F96D91">
          <w:t>se v případě této úlohy neprojevila.</w:t>
        </w:r>
      </w:ins>
      <w:ins w:id="1681" w:author="Ingr Jiri [2]" w:date="2025-04-29T22:52:00Z">
        <w:r w:rsidR="00F96D91">
          <w:t xml:space="preserve"> </w:t>
        </w:r>
      </w:ins>
    </w:p>
    <w:p w14:paraId="54B053E2" w14:textId="2C939956" w:rsidR="00D3595E" w:rsidRDefault="00D3595E" w:rsidP="00D3595E">
      <w:pPr>
        <w:pStyle w:val="Nadpis4"/>
        <w:rPr>
          <w:ins w:id="1682" w:author="Ingr Jiri [2]" w:date="2025-04-30T08:44:00Z"/>
        </w:rPr>
      </w:pPr>
      <w:ins w:id="1683" w:author="Ingr Jiri [2]" w:date="2025-04-30T08:43:00Z">
        <w:r>
          <w:t>Te</w:t>
        </w:r>
      </w:ins>
      <w:ins w:id="1684" w:author="Ingr Jiri [2]" w:date="2025-04-30T08:46:00Z">
        <w:r>
          <w:t>s</w:t>
        </w:r>
      </w:ins>
      <w:ins w:id="1685" w:author="Ingr Jiri [2]" w:date="2025-04-30T08:43:00Z">
        <w:r>
          <w:t xml:space="preserve">tování </w:t>
        </w:r>
      </w:ins>
      <w:ins w:id="1686" w:author="Ingr Jiri [2]" w:date="2025-04-30T08:44:00Z">
        <w:r>
          <w:t>rozlišení obrazů</w:t>
        </w:r>
      </w:ins>
    </w:p>
    <w:p w14:paraId="516A979C" w14:textId="424B5039" w:rsidR="002C5E64" w:rsidRDefault="00D3595E" w:rsidP="002C5E64">
      <w:pPr>
        <w:rPr>
          <w:ins w:id="1687" w:author="Ingr Jiri [2]" w:date="2025-05-02T21:48:00Z"/>
        </w:rPr>
      </w:pPr>
      <w:ins w:id="1688" w:author="Ingr Jiri [2]" w:date="2025-04-30T08:48:00Z">
        <w:r>
          <w:t xml:space="preserve">Pro účel trénování modelu upraví YOLO algoritmus všechny snímky z datasetu na </w:t>
        </w:r>
      </w:ins>
      <w:ins w:id="1689" w:author="Ingr Jiri [2]" w:date="2025-04-30T08:49:00Z">
        <w:r>
          <w:t xml:space="preserve">stejné rozlišení. </w:t>
        </w:r>
      </w:ins>
      <w:ins w:id="1690" w:author="Ingr Jiri [2]" w:date="2025-04-30T08:52:00Z">
        <w:r w:rsidR="00201DBF">
          <w:t>Toto rozlišení lze pro jednotlivé</w:t>
        </w:r>
      </w:ins>
      <w:ins w:id="1691" w:author="Ingr Jiri [2]" w:date="2025-04-30T08:53:00Z">
        <w:r w:rsidR="00201DBF">
          <w:t xml:space="preserve"> modely nastavit pomocí </w:t>
        </w:r>
        <w:proofErr w:type="spellStart"/>
        <w:r w:rsidR="00201DBF">
          <w:t>hyperparametru</w:t>
        </w:r>
        <w:proofErr w:type="spellEnd"/>
        <w:r w:rsidR="00201DBF">
          <w:t xml:space="preserve"> </w:t>
        </w:r>
        <w:proofErr w:type="spellStart"/>
        <w:r w:rsidR="00201DBF" w:rsidRPr="00201DBF">
          <w:rPr>
            <w:i/>
            <w:iCs/>
            <w:rPrChange w:id="1692" w:author="Ingr Jiri [2]" w:date="2025-04-30T08:53:00Z">
              <w:rPr/>
            </w:rPrChange>
          </w:rPr>
          <w:t>imgsz</w:t>
        </w:r>
        <w:proofErr w:type="spellEnd"/>
        <w:r w:rsidR="00201DBF" w:rsidRPr="00201DBF">
          <w:t>,</w:t>
        </w:r>
        <w:r w:rsidR="00201DBF">
          <w:t xml:space="preserve"> </w:t>
        </w:r>
      </w:ins>
      <w:ins w:id="1693" w:author="Ingr Jiri [2]" w:date="2025-04-30T08:54:00Z">
        <w:r w:rsidR="00201DBF">
          <w:t xml:space="preserve">a obvykle se nastavuje na hodnoty násobků 32, v tomto případě byly testovány hodnoty </w:t>
        </w:r>
        <m:oMath>
          <m:r>
            <w:rPr>
              <w:rFonts w:ascii="Cambria Math" w:hAnsi="Cambria Math"/>
            </w:rPr>
            <m:t>{</m:t>
          </m:r>
        </m:oMath>
      </w:ins>
      <m:oMath>
        <m:r>
          <w:ins w:id="1694" w:author="Ingr Jiri [2]" w:date="2025-04-30T08:55:00Z">
            <w:rPr>
              <w:rFonts w:ascii="Cambria Math" w:hAnsi="Cambria Math"/>
            </w:rPr>
            <m:t>320</m:t>
          </w:ins>
        </m:r>
        <m:r>
          <w:ins w:id="1695" w:author="Ingr Jiri [2]" w:date="2025-04-30T12:04:00Z">
            <w:rPr>
              <w:rFonts w:ascii="Cambria Math" w:hAnsi="Cambria Math"/>
            </w:rPr>
            <m:t>;</m:t>
          </w:ins>
        </m:r>
        <m:r>
          <w:ins w:id="1696" w:author="Ingr Jiri [2]" w:date="2025-04-30T08:55:00Z">
            <w:rPr>
              <w:rFonts w:ascii="Cambria Math" w:hAnsi="Cambria Math"/>
            </w:rPr>
            <m:t xml:space="preserve"> 640</m:t>
          </w:ins>
        </m:r>
        <m:r>
          <w:ins w:id="1697" w:author="Ingr Jiri [2]" w:date="2025-04-30T12:04:00Z">
            <w:rPr>
              <w:rFonts w:ascii="Cambria Math" w:hAnsi="Cambria Math"/>
            </w:rPr>
            <m:t>;</m:t>
          </w:ins>
        </m:r>
        <m:r>
          <w:ins w:id="1698" w:author="Ingr Jiri [2]" w:date="2025-04-30T08:55:00Z">
            <w:rPr>
              <w:rFonts w:ascii="Cambria Math" w:hAnsi="Cambria Math"/>
            </w:rPr>
            <m:t xml:space="preserve"> 960</m:t>
          </w:ins>
        </m:r>
        <m:r>
          <w:ins w:id="1699" w:author="Ingr Jiri [2]" w:date="2025-04-30T08:54:00Z">
            <w:rPr>
              <w:rFonts w:ascii="Cambria Math" w:hAnsi="Cambria Math"/>
            </w:rPr>
            <m:t>}</m:t>
          </w:ins>
        </m:r>
      </m:oMath>
      <w:ins w:id="1700" w:author="Ingr Jiri [2]" w:date="2025-04-30T08:55:00Z">
        <w:r w:rsidR="00201DBF">
          <w:t xml:space="preserve">, které udávají velikost snímku v px v obou rozměrech. Např hodnota </w:t>
        </w:r>
      </w:ins>
      <w:ins w:id="1701" w:author="Ingr Jiri [2]" w:date="2025-04-30T08:56:00Z">
        <w:r w:rsidR="00201DBF">
          <w:t xml:space="preserve">320 tedy značí, že obrazy budou převedeny na rozlišení 320 </w:t>
        </w:r>
        <w:r w:rsidR="00201DBF" w:rsidRPr="00CC0115">
          <w:t>×</w:t>
        </w:r>
        <w:r w:rsidR="00201DBF">
          <w:t xml:space="preserve"> 320 </w:t>
        </w:r>
        <w:proofErr w:type="spellStart"/>
        <w:r w:rsidR="00201DBF">
          <w:t>px</w:t>
        </w:r>
        <w:proofErr w:type="spellEnd"/>
        <w:r w:rsidR="00201DBF">
          <w:t xml:space="preserve">. </w:t>
        </w:r>
      </w:ins>
      <w:ins w:id="1702" w:author="Ingr Jiri [2]" w:date="2025-04-30T09:00:00Z">
        <w:r w:rsidR="00201DBF">
          <w:t>Při n</w:t>
        </w:r>
      </w:ins>
      <w:ins w:id="1703" w:author="Ingr Jiri [2]" w:date="2025-04-30T08:59:00Z">
        <w:r w:rsidR="00201DBF">
          <w:t xml:space="preserve">astavení vyšší hodnoty rozlišení </w:t>
        </w:r>
      </w:ins>
      <w:ins w:id="1704" w:author="Ingr Jiri [2]" w:date="2025-04-30T09:00:00Z">
        <w:r w:rsidR="00201DBF">
          <w:t>zachytí</w:t>
        </w:r>
      </w:ins>
      <w:ins w:id="1705" w:author="Ingr Jiri [2]" w:date="2025-04-30T08:57:00Z">
        <w:r w:rsidR="00201DBF">
          <w:t xml:space="preserve"> model jemnější detaily </w:t>
        </w:r>
      </w:ins>
      <w:ins w:id="1706" w:author="Ingr Jiri [2]" w:date="2025-04-30T09:00:00Z">
        <w:r w:rsidR="00201DBF">
          <w:t xml:space="preserve">snímku </w:t>
        </w:r>
      </w:ins>
      <w:ins w:id="1707" w:author="Ingr Jiri [2]" w:date="2025-04-30T08:57:00Z">
        <w:r w:rsidR="00201DBF">
          <w:t>a doc</w:t>
        </w:r>
      </w:ins>
      <w:ins w:id="1708" w:author="Ingr Jiri [2]" w:date="2025-04-30T08:58:00Z">
        <w:r w:rsidR="00201DBF">
          <w:t xml:space="preserve">hází k vyšší přesnosti detekce. </w:t>
        </w:r>
      </w:ins>
      <w:ins w:id="1709" w:author="Ingr Jiri [2]" w:date="2025-04-30T09:01:00Z">
        <w:r w:rsidR="00201DBF">
          <w:t xml:space="preserve">S vyšším rozlišení ale výrazně stoupá paměťová náročnost tréninku. </w:t>
        </w:r>
      </w:ins>
      <w:ins w:id="1710" w:author="Ingr Jiri [2]" w:date="2025-04-30T09:02:00Z">
        <w:r w:rsidR="00201DBF">
          <w:t>Při testování různých velikostí obrázk</w:t>
        </w:r>
        <w:r w:rsidR="00E32A12">
          <w:t>ů</w:t>
        </w:r>
        <w:r w:rsidR="00201DBF">
          <w:t xml:space="preserve"> dosáhl nejlepších výsledků model</w:t>
        </w:r>
        <w:r w:rsidR="00E32A12">
          <w:t xml:space="preserve"> </w:t>
        </w:r>
      </w:ins>
      <w:ins w:id="1711" w:author="Ingr Jiri [2]" w:date="2025-04-30T09:03:00Z">
        <w:r w:rsidR="00E32A12">
          <w:t xml:space="preserve">s nastavením </w:t>
        </w:r>
        <w:proofErr w:type="spellStart"/>
        <w:r w:rsidR="00E32A12">
          <w:rPr>
            <w:i/>
            <w:iCs/>
          </w:rPr>
          <w:t>imgsz</w:t>
        </w:r>
        <w:proofErr w:type="spellEnd"/>
        <w:r w:rsidR="00E32A12">
          <w:t xml:space="preserve"> rovnému 640</w:t>
        </w:r>
      </w:ins>
      <w:ins w:id="1712" w:author="Ingr Jiri [2]" w:date="2025-04-30T09:04:00Z">
        <w:r w:rsidR="00E32A12">
          <w:t xml:space="preserve">. Tento výsledek se </w:t>
        </w:r>
      </w:ins>
      <w:ins w:id="1713" w:author="Ingr Jiri [2]" w:date="2025-04-30T09:05:00Z">
        <w:r w:rsidR="00E32A12">
          <w:t>neshoduje s předpokladem, že vyšší rozlišení vstupujících trénovacích dat zajišťuje vyšší přesnost modelu.</w:t>
        </w:r>
      </w:ins>
      <w:ins w:id="1714" w:author="Ingr Jiri [2]" w:date="2025-04-30T09:06:00Z">
        <w:r w:rsidR="00E32A12">
          <w:t xml:space="preserve"> </w:t>
        </w:r>
      </w:ins>
      <w:ins w:id="1715" w:author="Ingr Jiri [2]" w:date="2025-04-30T09:09:00Z">
        <w:r w:rsidR="00E32A12">
          <w:t xml:space="preserve">Důvodem výsledku může být fakt, že YOLO modely jsou </w:t>
        </w:r>
        <w:proofErr w:type="spellStart"/>
        <w:r w:rsidR="00E32A12">
          <w:t>předtrénovány</w:t>
        </w:r>
        <w:proofErr w:type="spellEnd"/>
        <w:r w:rsidR="00E32A12">
          <w:t xml:space="preserve"> na výchozí hodnotě rozlišení, kterou je velikost </w:t>
        </w:r>
      </w:ins>
      <w:ins w:id="1716" w:author="Ingr Jiri [2]" w:date="2025-04-30T09:10:00Z">
        <w:r w:rsidR="00E32A12">
          <w:t xml:space="preserve">640 </w:t>
        </w:r>
        <w:r w:rsidR="00E32A12" w:rsidRPr="00CC0115">
          <w:t>×</w:t>
        </w:r>
        <w:r w:rsidR="00E32A12">
          <w:t xml:space="preserve"> 640 </w:t>
        </w:r>
        <w:proofErr w:type="spellStart"/>
        <w:r w:rsidR="00E32A12">
          <w:t>px</w:t>
        </w:r>
        <w:proofErr w:type="spellEnd"/>
        <w:r w:rsidR="00E32A12">
          <w:t xml:space="preserve">. Zároveň část snímků v datasetu sama nedisponuje </w:t>
        </w:r>
      </w:ins>
      <w:ins w:id="1717" w:author="Ingr Jiri [2]" w:date="2025-04-30T09:11:00Z">
        <w:r w:rsidR="00E32A12">
          <w:t xml:space="preserve">ani rozlišení 960 </w:t>
        </w:r>
        <w:r w:rsidR="00E32A12" w:rsidRPr="00CC0115">
          <w:t>×</w:t>
        </w:r>
        <w:r w:rsidR="00E32A12">
          <w:t xml:space="preserve"> 960 </w:t>
        </w:r>
        <w:proofErr w:type="spellStart"/>
        <w:r w:rsidR="00E32A12">
          <w:t>px</w:t>
        </w:r>
        <w:proofErr w:type="spellEnd"/>
        <w:r w:rsidR="00E32A12">
          <w:t xml:space="preserve"> a pře tréninkem musí být uměle </w:t>
        </w:r>
        <w:proofErr w:type="spellStart"/>
        <w:r w:rsidR="00E32A12">
          <w:t>nadvzorkovány</w:t>
        </w:r>
        <w:proofErr w:type="spellEnd"/>
        <w:r w:rsidR="00E32A12">
          <w:t>.</w:t>
        </w:r>
      </w:ins>
    </w:p>
    <w:p w14:paraId="653033B9" w14:textId="77777777" w:rsidR="001842B5" w:rsidRDefault="001842B5" w:rsidP="001842B5">
      <w:pPr>
        <w:pStyle w:val="Nadpis4"/>
        <w:rPr>
          <w:ins w:id="1718" w:author="Ingr Jiri [2]" w:date="2025-05-02T21:48:00Z"/>
        </w:rPr>
      </w:pPr>
      <w:ins w:id="1719" w:author="Ingr Jiri [2]" w:date="2025-05-02T21:48:00Z">
        <w:r>
          <w:lastRenderedPageBreak/>
          <w:t xml:space="preserve">Testování </w:t>
        </w:r>
        <w:proofErr w:type="spellStart"/>
        <w:r>
          <w:t>hyperparametru</w:t>
        </w:r>
        <w:proofErr w:type="spellEnd"/>
        <w:r>
          <w:t xml:space="preserve"> </w:t>
        </w:r>
        <w:proofErr w:type="spellStart"/>
        <w:r>
          <w:t>scale</w:t>
        </w:r>
        <w:proofErr w:type="spellEnd"/>
      </w:ins>
    </w:p>
    <w:p w14:paraId="4A4D5513" w14:textId="234D2D4B" w:rsidR="00C30930" w:rsidRDefault="001842B5" w:rsidP="002C5E64">
      <w:pPr>
        <w:rPr>
          <w:ins w:id="1720" w:author="Ingr Jiri [2]" w:date="2025-04-30T09:31:00Z"/>
        </w:rPr>
      </w:pPr>
      <w:ins w:id="1721" w:author="Ingr Jiri [2]" w:date="2025-05-02T21:48:00Z">
        <w:r>
          <w:t>Pro ukázku vlivu augmentačních technik na výsledky modelu byl vy</w:t>
        </w:r>
      </w:ins>
      <w:ins w:id="1722" w:author="Ingr Jiri [2]" w:date="2025-05-02T21:49:00Z">
        <w:r>
          <w:t xml:space="preserve">brán </w:t>
        </w:r>
        <w:proofErr w:type="spellStart"/>
        <w:r>
          <w:t>hyperparametr</w:t>
        </w:r>
        <w:proofErr w:type="spellEnd"/>
        <w:r>
          <w:t xml:space="preserve"> </w:t>
        </w:r>
        <w:proofErr w:type="spellStart"/>
        <w:r>
          <w:t>scale</w:t>
        </w:r>
      </w:ins>
      <w:proofErr w:type="spellEnd"/>
      <w:ins w:id="1723" w:author="Ingr Jiri [2]" w:date="2025-05-02T22:00:00Z">
        <w:r w:rsidR="00A7558D">
          <w:t>.</w:t>
        </w:r>
      </w:ins>
      <w:ins w:id="1724" w:author="Ingr Jiri [2]" w:date="2025-05-02T22:06:00Z">
        <w:r w:rsidR="00A7558D">
          <w:t xml:space="preserve"> </w:t>
        </w:r>
      </w:ins>
      <w:ins w:id="1725" w:author="Ingr Jiri [2]" w:date="2025-05-02T23:12:00Z">
        <w:r w:rsidR="00C30930">
          <w:t xml:space="preserve">Tento parametr </w:t>
        </w:r>
      </w:ins>
      <w:ins w:id="1726" w:author="Ingr Jiri [2]" w:date="2025-05-02T23:13:00Z">
        <w:r w:rsidR="00C30930">
          <w:t>simulu</w:t>
        </w:r>
      </w:ins>
      <w:ins w:id="1727" w:author="Ingr Jiri [2]" w:date="2025-05-02T23:14:00Z">
        <w:r w:rsidR="00C30930">
          <w:t>je změnu vzdálenosti objekt</w:t>
        </w:r>
      </w:ins>
      <w:ins w:id="1728" w:author="Ingr Jiri [2]" w:date="2025-05-02T23:15:00Z">
        <w:r w:rsidR="00C30930">
          <w:t>ů</w:t>
        </w:r>
      </w:ins>
      <w:ins w:id="1729" w:author="Ingr Jiri [2]" w:date="2025-05-02T23:14:00Z">
        <w:r w:rsidR="00C30930">
          <w:t xml:space="preserve"> od kamery t</w:t>
        </w:r>
      </w:ins>
      <w:ins w:id="1730" w:author="Ingr Jiri [2]" w:date="2025-05-02T23:53:00Z">
        <w:r w:rsidR="00D654CE">
          <w:t>ak</w:t>
        </w:r>
      </w:ins>
      <w:ins w:id="1731" w:author="Ingr Jiri [2]" w:date="2025-05-02T23:14:00Z">
        <w:r w:rsidR="00C30930">
          <w:t>, že snímek přiblíží či oddálí</w:t>
        </w:r>
      </w:ins>
      <w:ins w:id="1732" w:author="Ingr Jiri [2]" w:date="2025-05-02T23:53:00Z">
        <w:r w:rsidR="00875F96">
          <w:t xml:space="preserve">, </w:t>
        </w:r>
        <w:r w:rsidR="00D654CE">
          <w:t xml:space="preserve">přičemž velikosti </w:t>
        </w:r>
        <w:proofErr w:type="spellStart"/>
        <w:r w:rsidR="00D654CE">
          <w:t>bounding</w:t>
        </w:r>
        <w:proofErr w:type="spellEnd"/>
        <w:r w:rsidR="00D654CE">
          <w:t xml:space="preserve"> boxů jsou úměrně přepočteny</w:t>
        </w:r>
      </w:ins>
      <w:ins w:id="1733" w:author="Ingr Jiri [2]" w:date="2025-05-02T23:15:00Z">
        <w:r w:rsidR="00C30930">
          <w:t>.</w:t>
        </w:r>
      </w:ins>
      <w:ins w:id="1734" w:author="Ingr Jiri [2]" w:date="2025-05-02T23:17:00Z">
        <w:r w:rsidR="00C30930">
          <w:t xml:space="preserve"> </w:t>
        </w:r>
      </w:ins>
      <w:ins w:id="1735" w:author="Ingr Jiri [2]" w:date="2025-05-02T23:18:00Z">
        <w:r w:rsidR="00C30930">
          <w:t xml:space="preserve">Například při nastavení </w:t>
        </w:r>
        <w:proofErr w:type="spellStart"/>
        <w:r w:rsidR="00C30930">
          <w:t>scale</w:t>
        </w:r>
        <w:proofErr w:type="spellEnd"/>
        <w:r w:rsidR="00C30930">
          <w:t xml:space="preserve"> n</w:t>
        </w:r>
      </w:ins>
      <w:ins w:id="1736" w:author="Ingr Jiri [2]" w:date="2025-05-02T23:47:00Z">
        <w:r w:rsidR="00C834D1">
          <w:t>a</w:t>
        </w:r>
      </w:ins>
      <w:ins w:id="1737" w:author="Ingr Jiri [2]" w:date="2025-05-02T23:18:00Z">
        <w:r w:rsidR="00C30930">
          <w:t xml:space="preserve"> hodnotu 0,5 je</w:t>
        </w:r>
      </w:ins>
      <w:ins w:id="1738" w:author="Ingr Jiri [2]" w:date="2025-05-02T23:20:00Z">
        <w:r w:rsidR="00C30930" w:rsidRPr="00C30930">
          <w:t xml:space="preserve"> </w:t>
        </w:r>
      </w:ins>
      <w:ins w:id="1739" w:author="Ingr Jiri [2]" w:date="2025-05-02T23:22:00Z">
        <w:r w:rsidR="00C30930">
          <w:t xml:space="preserve">měřítko každého vzorku </w:t>
        </w:r>
      </w:ins>
      <w:ins w:id="1740" w:author="Ingr Jiri [2]" w:date="2025-05-02T23:20:00Z">
        <w:r w:rsidR="00C30930">
          <w:t xml:space="preserve">před průchodem skrze CNN vynásobeno náhodně vybranou hodnotou v rozmezí </w:t>
        </w:r>
        <m:oMath>
          <m:d>
            <m:dPr>
              <m:begChr m:val="〈"/>
              <m:endChr m:val="〉"/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0,5;1,5</m:t>
              </m:r>
            </m:e>
          </m:d>
        </m:oMath>
        <w:r w:rsidR="00C30930">
          <w:t>.</w:t>
        </w:r>
      </w:ins>
      <w:ins w:id="1741" w:author="Ingr Jiri [2]" w:date="2025-05-02T23:23:00Z">
        <w:r w:rsidR="00DD3566">
          <w:t xml:space="preserve"> </w:t>
        </w:r>
      </w:ins>
      <w:ins w:id="1742" w:author="Ingr Jiri [2]" w:date="2025-05-02T23:56:00Z">
        <w:r w:rsidR="00875F96" w:rsidRPr="00875F96">
          <w:t xml:space="preserve">Rozměry snímku nastavené parametrem </w:t>
        </w:r>
        <w:proofErr w:type="spellStart"/>
        <w:r w:rsidR="00875F96" w:rsidRPr="00875F96">
          <w:t>imgsz</w:t>
        </w:r>
        <w:proofErr w:type="spellEnd"/>
        <w:r w:rsidR="00875F96" w:rsidRPr="00875F96">
          <w:t xml:space="preserve"> přitom zůstávají zachovány</w:t>
        </w:r>
        <w:r w:rsidR="00875F96">
          <w:t xml:space="preserve">, takže </w:t>
        </w:r>
        <w:proofErr w:type="spellStart"/>
        <w:r w:rsidR="00875F96">
          <w:t>au</w:t>
        </w:r>
      </w:ins>
      <w:ins w:id="1743" w:author="Ingr Jiri [2]" w:date="2025-05-02T23:24:00Z">
        <w:r w:rsidR="00DD3566">
          <w:t>gmentovaný</w:t>
        </w:r>
        <w:proofErr w:type="spellEnd"/>
        <w:r w:rsidR="00DD3566">
          <w:t xml:space="preserve"> obraz je </w:t>
        </w:r>
      </w:ins>
      <w:ins w:id="1744" w:author="Ingr Jiri [2]" w:date="2025-05-02T23:25:00Z">
        <w:r w:rsidR="00DD3566">
          <w:t xml:space="preserve">buď ořezán </w:t>
        </w:r>
      </w:ins>
      <w:ins w:id="1745" w:author="Ingr Jiri [2]" w:date="2025-05-02T23:26:00Z">
        <w:r w:rsidR="00DD3566">
          <w:t>nebo dopl</w:t>
        </w:r>
      </w:ins>
      <w:ins w:id="1746" w:author="Ingr Jiri [2]" w:date="2025-05-02T23:27:00Z">
        <w:r w:rsidR="00DD3566">
          <w:t>něn monochromatickým pozadím v závislosti na velikosti násobícího faktoru</w:t>
        </w:r>
      </w:ins>
      <w:ins w:id="1747" w:author="Ingr Jiri [2]" w:date="2025-05-02T23:57:00Z">
        <w:r w:rsidR="00875F96">
          <w:t xml:space="preserve"> (citace dokumentace </w:t>
        </w:r>
        <w:proofErr w:type="spellStart"/>
        <w:r w:rsidR="00875F96">
          <w:t>hyperparametrů</w:t>
        </w:r>
        <w:proofErr w:type="spellEnd"/>
        <w:r w:rsidR="00875F96">
          <w:t xml:space="preserve"> i augmentace)</w:t>
        </w:r>
      </w:ins>
      <w:ins w:id="1748" w:author="Ingr Jiri [2]" w:date="2025-05-02T23:27:00Z">
        <w:r w:rsidR="00DD3566">
          <w:t>.</w:t>
        </w:r>
      </w:ins>
      <w:ins w:id="1749" w:author="Ingr Jiri [2]" w:date="2025-05-02T23:25:00Z">
        <w:r w:rsidR="00DD3566">
          <w:t xml:space="preserve"> </w:t>
        </w:r>
      </w:ins>
      <w:ins w:id="1750" w:author="Ingr Jiri [2]" w:date="2025-05-02T23:57:00Z">
        <w:r w:rsidR="00875F96">
          <w:t>V rámci</w:t>
        </w:r>
      </w:ins>
      <w:ins w:id="1751" w:author="Ingr Jiri [2]" w:date="2025-05-02T23:28:00Z">
        <w:r w:rsidR="00DD3566">
          <w:t xml:space="preserve"> testování byl</w:t>
        </w:r>
      </w:ins>
      <w:ins w:id="1752" w:author="Ingr Jiri [2]" w:date="2025-05-02T23:48:00Z">
        <w:r w:rsidR="009A6DA1">
          <w:t>a</w:t>
        </w:r>
      </w:ins>
      <w:ins w:id="1753" w:author="Ingr Jiri [2]" w:date="2025-05-02T23:28:00Z">
        <w:r w:rsidR="00DD3566">
          <w:t xml:space="preserve"> pokryt</w:t>
        </w:r>
      </w:ins>
      <w:ins w:id="1754" w:author="Ingr Jiri [2]" w:date="2025-05-02T23:29:00Z">
        <w:r w:rsidR="00DD3566">
          <w:t xml:space="preserve">a celá </w:t>
        </w:r>
      </w:ins>
      <w:ins w:id="1755" w:author="Ingr Jiri [2]" w:date="2025-05-02T23:57:00Z">
        <w:r w:rsidR="00875F96">
          <w:t xml:space="preserve">povolená </w:t>
        </w:r>
      </w:ins>
      <w:ins w:id="1756" w:author="Ingr Jiri [2]" w:date="2025-05-02T23:29:00Z">
        <w:r w:rsidR="00DD3566">
          <w:t xml:space="preserve">škála </w:t>
        </w:r>
        <w:proofErr w:type="spellStart"/>
        <w:r w:rsidR="00DD3566">
          <w:t>hyperparametru</w:t>
        </w:r>
        <w:proofErr w:type="spellEnd"/>
        <w:r w:rsidR="00DD3566">
          <w:t xml:space="preserve"> </w:t>
        </w:r>
        <w:proofErr w:type="spellStart"/>
        <w:r w:rsidR="00DD3566">
          <w:t>scale</w:t>
        </w:r>
        <w:proofErr w:type="spellEnd"/>
        <w:r w:rsidR="00DD3566">
          <w:t>, který je v</w:t>
        </w:r>
      </w:ins>
      <w:ins w:id="1757" w:author="Ingr Jiri [2]" w:date="2025-05-02T23:16:00Z">
        <w:r w:rsidR="00C30930">
          <w:t xml:space="preserve"> YOLOv11 </w:t>
        </w:r>
      </w:ins>
      <w:ins w:id="1758" w:author="Ingr Jiri [2]" w:date="2025-05-02T23:29:00Z">
        <w:r w:rsidR="00DD3566">
          <w:t xml:space="preserve">definován pro hodnoty </w:t>
        </w:r>
      </w:ins>
      <w:ins w:id="1759" w:author="Ingr Jiri [2]" w:date="2025-05-02T23:16:00Z">
        <w:r w:rsidR="00C30930">
          <w:t xml:space="preserve">v intervalu </w:t>
        </w:r>
        <m:oMath>
          <m:d>
            <m:dPr>
              <m:begChr m:val="〈"/>
              <m:endChr m:val="〉"/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0;1</m:t>
              </m:r>
            </m:e>
          </m:d>
        </m:oMath>
      </w:ins>
      <w:ins w:id="1760" w:author="Ingr Jiri [2]" w:date="2025-05-02T23:58:00Z">
        <w:r w:rsidR="00875F96">
          <w:t>. K</w:t>
        </w:r>
      </w:ins>
      <w:ins w:id="1761" w:author="Ingr Jiri [2]" w:date="2025-05-02T23:30:00Z">
        <w:r w:rsidR="00DD3566">
          <w:t xml:space="preserve">onkrétně byly zkoušeny hodnoty </w:t>
        </w:r>
        <m:oMath>
          <m:r>
            <w:rPr>
              <w:rFonts w:ascii="Cambria Math" w:hAnsi="Cambria Math"/>
            </w:rPr>
            <m:t>{0,00; 0,25; 0,50; 0,75; 1,00}</m:t>
          </m:r>
        </m:oMath>
      </w:ins>
      <w:ins w:id="1762" w:author="Ingr Jiri [2]" w:date="2025-05-02T23:31:00Z">
        <w:r w:rsidR="00DD3566">
          <w:t xml:space="preserve"> (viz (obrázek)). Nejlepších výsledků </w:t>
        </w:r>
      </w:ins>
      <w:ins w:id="1763" w:author="Ingr Jiri [2]" w:date="2025-05-02T23:32:00Z">
        <w:r w:rsidR="00DD3566">
          <w:t xml:space="preserve">dosáhnul model s použitou hodnotou </w:t>
        </w:r>
        <w:proofErr w:type="spellStart"/>
        <w:r w:rsidR="00DD3566">
          <w:t>scale</w:t>
        </w:r>
        <w:proofErr w:type="spellEnd"/>
        <w:r w:rsidR="00DD3566">
          <w:t xml:space="preserve"> </w:t>
        </w:r>
        <w:proofErr w:type="spellStart"/>
        <w:r w:rsidR="00DD3566">
          <w:t>ronvou</w:t>
        </w:r>
        <w:proofErr w:type="spellEnd"/>
        <w:r w:rsidR="00DD3566">
          <w:t xml:space="preserve"> </w:t>
        </w:r>
        <w:r w:rsidR="002517EB">
          <w:t>0,75.</w:t>
        </w:r>
      </w:ins>
    </w:p>
    <w:p w14:paraId="7443092E" w14:textId="2751C4AE" w:rsidR="002778C8" w:rsidRDefault="002778C8" w:rsidP="002778C8">
      <w:pPr>
        <w:pStyle w:val="Nadpis4"/>
        <w:rPr>
          <w:ins w:id="1764" w:author="Ingr Jiri [2]" w:date="2025-04-30T09:31:00Z"/>
        </w:rPr>
      </w:pPr>
      <w:ins w:id="1765" w:author="Ingr Jiri [2]" w:date="2025-04-30T09:31:00Z">
        <w:r>
          <w:t xml:space="preserve">Testování hodnoty </w:t>
        </w:r>
        <w:proofErr w:type="spellStart"/>
        <w:r>
          <w:t>momentum</w:t>
        </w:r>
        <w:proofErr w:type="spellEnd"/>
      </w:ins>
    </w:p>
    <w:p w14:paraId="01A85750" w14:textId="7B7498D4" w:rsidR="00BE3528" w:rsidRDefault="00BE3528" w:rsidP="002778C8">
      <w:pPr>
        <w:rPr>
          <w:ins w:id="1766" w:author="Ingr Jiri [2]" w:date="2025-04-30T09:31:00Z"/>
        </w:rPr>
      </w:pPr>
      <w:ins w:id="1767" w:author="Ingr Jiri [2]" w:date="2025-05-01T16:07:00Z">
        <w:r>
          <w:t>O</w:t>
        </w:r>
      </w:ins>
      <w:ins w:id="1768" w:author="Ingr Jiri [2]" w:date="2025-05-01T16:06:00Z">
        <w:r>
          <w:t>ptimalizace vah modelu při zpětné propagaci</w:t>
        </w:r>
      </w:ins>
      <w:ins w:id="1769" w:author="Ingr Jiri [2]" w:date="2025-05-01T16:07:00Z">
        <w:r>
          <w:t xml:space="preserve"> je závislá na několika nastavitelných </w:t>
        </w:r>
        <w:proofErr w:type="spellStart"/>
        <w:r>
          <w:t>hyperparametrech</w:t>
        </w:r>
        <w:proofErr w:type="spellEnd"/>
        <w:r>
          <w:t xml:space="preserve">. Jedním z nich je </w:t>
        </w:r>
      </w:ins>
      <w:ins w:id="1770" w:author="Ingr Jiri [2]" w:date="2025-05-01T16:08:00Z">
        <w:r>
          <w:t xml:space="preserve">hodnota </w:t>
        </w:r>
      </w:ins>
      <w:proofErr w:type="spellStart"/>
      <w:ins w:id="1771" w:author="Ingr Jiri [2]" w:date="2025-05-01T16:07:00Z">
        <w:r>
          <w:t>mometum</w:t>
        </w:r>
        <w:proofErr w:type="spellEnd"/>
        <w:r>
          <w:t>, kter</w:t>
        </w:r>
      </w:ins>
      <w:ins w:id="1772" w:author="Ingr Jiri [2]" w:date="2025-05-01T16:08:00Z">
        <w:r>
          <w:t xml:space="preserve">á se při </w:t>
        </w:r>
        <w:proofErr w:type="spellStart"/>
        <w:r>
          <w:t>použítí</w:t>
        </w:r>
        <w:proofErr w:type="spellEnd"/>
        <w:r>
          <w:t xml:space="preserve"> optimalizačního algoritmu </w:t>
        </w:r>
        <w:proofErr w:type="spellStart"/>
        <w:r>
          <w:t>AdamW</w:t>
        </w:r>
        <w:proofErr w:type="spellEnd"/>
        <w:r>
          <w:t xml:space="preserve"> vyskytuje v rovnici 3.1 jako </w:t>
        </w:r>
      </w:ins>
      <w:ins w:id="1773" w:author="Ingr Jiri [2]" w:date="2025-05-01T16:09:00Z">
        <w:r>
          <w:t xml:space="preserve">koeficient </w:t>
        </w:r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β</m:t>
              </m:r>
            </m:e>
            <m:sub>
              <m:r>
                <w:rPr>
                  <w:rFonts w:ascii="Cambria Math" w:hAnsi="Cambria Math"/>
                </w:rPr>
                <m:t>1</m:t>
              </m:r>
            </m:sub>
          </m:sSub>
        </m:oMath>
        <w:r>
          <w:t xml:space="preserve"> </w:t>
        </w:r>
      </w:ins>
      <w:r w:rsidR="00483ED1">
        <w:fldChar w:fldCharType="begin"/>
      </w:r>
      <w:r w:rsidR="00483ED1">
        <w:instrText xml:space="preserve"> ADDIN EN.CITE &lt;EndNote&gt;&lt;Cite&gt;&lt;Author&gt;Loshchilov&lt;/Author&gt;&lt;Year&gt;2019&lt;/Year&gt;&lt;RecNum&gt;37&lt;/RecNum&gt;&lt;DisplayText&gt;[33]&lt;/DisplayText&gt;&lt;record&gt;&lt;rec-number&gt;37&lt;/rec-number&gt;&lt;foreign-keys&gt;&lt;key app="EN" db-id="epv0etvs2pfr99e5xxpv5027xe05stzr22vd" timestamp="1746109606"&gt;37&lt;/key&gt;&lt;/foreign-keys&gt;&lt;ref-type name="Conference Paper"&gt;47&lt;/ref-type&gt;&lt;contributors&gt;&lt;authors&gt;&lt;author&gt;&lt;style face="normal" font="default" size="100%"&gt;Loshchilov&lt;/style&gt;&lt;style face="normal" font="default" charset="238" size="100%"&gt;, Ilya&lt;/style&gt;&lt;/author&gt;&lt;author&gt;&lt;style face="normal" font="default" size="100%"&gt;Hutter&lt;/style&gt;&lt;style face="normal" font="default" charset="238" size="100%"&gt;, Frank&lt;/style&gt;&lt;/author&gt;&lt;/authors&gt;&lt;/contributors&gt;&lt;titles&gt;&lt;title&gt;DECOUPLED WEIGHT DECAY REGULARIZATION&lt;/title&gt;&lt;secondary-title&gt;7th International Conference on Learning Representations&lt;/secondary-title&gt;&lt;/titles&gt;&lt;dates&gt;&lt;year&gt;&lt;style face="normal" font="default" charset="238" size="100%"&gt;2019&lt;/style&gt;&lt;/year&gt;&lt;/dates&gt;&lt;pub-location&gt;New Orleans&lt;/pub-location&gt;&lt;urls&gt;&lt;/urls&gt;&lt;/record&gt;&lt;/Cite&gt;&lt;/EndNote&gt;</w:instrText>
      </w:r>
      <w:r w:rsidR="00483ED1">
        <w:fldChar w:fldCharType="separate"/>
      </w:r>
      <w:r w:rsidR="00483ED1">
        <w:rPr>
          <w:noProof/>
        </w:rPr>
        <w:t>[33]</w:t>
      </w:r>
      <w:r w:rsidR="00483ED1">
        <w:fldChar w:fldCharType="end"/>
      </w:r>
      <w:ins w:id="1774" w:author="Ingr Jiri [2]" w:date="2025-05-01T16:09:00Z">
        <w:r>
          <w:t xml:space="preserve">. </w:t>
        </w:r>
      </w:ins>
      <w:ins w:id="1775" w:author="Ingr Jiri [2]" w:date="2025-05-01T16:11:00Z">
        <w:r w:rsidR="00624573">
          <w:t xml:space="preserve">Jedná se tedy o </w:t>
        </w:r>
      </w:ins>
      <w:ins w:id="1776" w:author="Ingr Jiri [2]" w:date="2025-05-01T16:12:00Z">
        <w:r w:rsidR="00624573">
          <w:t xml:space="preserve">váhový koeficient měnící vliv předchozích gradientů ztrátové funkce na nově vypočítané váhy. YOLO modely </w:t>
        </w:r>
      </w:ins>
      <w:ins w:id="1777" w:author="Ingr Jiri [2]" w:date="2025-05-01T16:13:00Z">
        <w:r w:rsidR="00624573">
          <w:t xml:space="preserve">nastavují </w:t>
        </w:r>
        <w:proofErr w:type="spellStart"/>
        <w:r w:rsidR="00624573">
          <w:t>momentum</w:t>
        </w:r>
        <w:proofErr w:type="spellEnd"/>
        <w:r w:rsidR="00624573">
          <w:t xml:space="preserve"> na výchozí hodnotu 0,937, z čehož vyplívá, že </w:t>
        </w:r>
      </w:ins>
      <w:ins w:id="1778" w:author="Ingr Jiri [2]" w:date="2025-05-01T16:15:00Z">
        <w:r w:rsidR="00624573">
          <w:t xml:space="preserve">vliv </w:t>
        </w:r>
      </w:ins>
      <w:ins w:id="1779" w:author="Ingr Jiri [2]" w:date="2025-05-01T16:14:00Z">
        <w:r w:rsidR="00624573">
          <w:t xml:space="preserve">předchozích </w:t>
        </w:r>
        <w:proofErr w:type="spellStart"/>
        <w:r w:rsidR="00624573">
          <w:t>grafientů</w:t>
        </w:r>
        <w:proofErr w:type="spellEnd"/>
        <w:r w:rsidR="00624573">
          <w:t xml:space="preserve"> ztrátové funkce na nově vypočítaný</w:t>
        </w:r>
      </w:ins>
      <w:ins w:id="1780" w:author="Ingr Jiri [2]" w:date="2025-05-01T16:15:00Z">
        <w:r w:rsidR="00624573">
          <w:t xml:space="preserve"> není ani desetinový. Testované hodno</w:t>
        </w:r>
      </w:ins>
      <w:ins w:id="1781" w:author="Ingr Jiri [2]" w:date="2025-05-01T16:16:00Z">
        <w:r w:rsidR="00624573">
          <w:t xml:space="preserve">ty se pohybovaly v rozmezí od 0,87 do 0,99 (viz obrázek). </w:t>
        </w:r>
      </w:ins>
      <w:ins w:id="1782" w:author="Ingr Jiri [2]" w:date="2025-05-01T16:23:00Z">
        <w:r w:rsidR="00C3166E">
          <w:t xml:space="preserve">Nejvyšší hodnoty </w:t>
        </w:r>
        <m:oMath>
          <m:r>
            <w:rPr>
              <w:rFonts w:ascii="Cambria Math" w:hAnsi="Cambria Math"/>
            </w:rPr>
            <m:t>mAP@</m:t>
          </m:r>
          <m:d>
            <m:dPr>
              <m:begChr m:val="["/>
              <m:endChr m:val="]"/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50:95</m:t>
              </m:r>
            </m:e>
          </m:d>
        </m:oMath>
        <w:r w:rsidR="00C3166E">
          <w:t xml:space="preserve"> bylo dosaženo při </w:t>
        </w:r>
        <w:proofErr w:type="spellStart"/>
        <w:r w:rsidR="00C3166E">
          <w:t>mom</w:t>
        </w:r>
      </w:ins>
      <w:ins w:id="1783" w:author="Ingr Jiri [2]" w:date="2025-05-01T16:24:00Z">
        <w:r w:rsidR="00C3166E">
          <w:t>e</w:t>
        </w:r>
      </w:ins>
      <w:ins w:id="1784" w:author="Ingr Jiri [2]" w:date="2025-05-01T16:23:00Z">
        <w:r w:rsidR="00C3166E">
          <w:t>ntum</w:t>
        </w:r>
        <w:proofErr w:type="spellEnd"/>
        <w:r w:rsidR="00C3166E">
          <w:t xml:space="preserve"> rovném</w:t>
        </w:r>
      </w:ins>
      <w:ins w:id="1785" w:author="Ingr Jiri [2]" w:date="2025-05-01T16:24:00Z">
        <w:r w:rsidR="00C3166E">
          <w:t xml:space="preserve"> 0,99, v případě metriky </w:t>
        </w:r>
        <m:oMath>
          <m:r>
            <w:rPr>
              <w:rFonts w:ascii="Cambria Math" w:hAnsi="Cambria Math"/>
            </w:rPr>
            <m:t>mAP@50</m:t>
          </m:r>
        </m:oMath>
        <w:r w:rsidR="00C3166E">
          <w:t xml:space="preserve"> měl</w:t>
        </w:r>
      </w:ins>
      <w:ins w:id="1786" w:author="Ingr Jiri [2]" w:date="2025-05-01T16:25:00Z">
        <w:r w:rsidR="00C3166E">
          <w:t xml:space="preserve"> nejpřesnější detekční schopnosti model s </w:t>
        </w:r>
        <w:proofErr w:type="spellStart"/>
        <w:r w:rsidR="00C3166E">
          <w:t>momentum</w:t>
        </w:r>
        <w:proofErr w:type="spellEnd"/>
        <w:r w:rsidR="00C3166E">
          <w:t xml:space="preserve"> 0,97.</w:t>
        </w:r>
      </w:ins>
    </w:p>
    <w:p w14:paraId="652A885B" w14:textId="5E8FDAA0" w:rsidR="002778C8" w:rsidRDefault="002778C8" w:rsidP="002778C8">
      <w:pPr>
        <w:pStyle w:val="Nadpis4"/>
        <w:rPr>
          <w:ins w:id="1787" w:author="Ingr Jiri [2]" w:date="2025-04-30T09:31:00Z"/>
        </w:rPr>
      </w:pPr>
      <w:ins w:id="1788" w:author="Ingr Jiri [2]" w:date="2025-04-30T09:31:00Z">
        <w:r>
          <w:t xml:space="preserve">Testování hodnoty </w:t>
        </w:r>
        <w:proofErr w:type="spellStart"/>
        <w:r>
          <w:t>weight</w:t>
        </w:r>
        <w:proofErr w:type="spellEnd"/>
        <w:r>
          <w:t xml:space="preserve"> </w:t>
        </w:r>
        <w:proofErr w:type="spellStart"/>
        <w:r>
          <w:t>decay</w:t>
        </w:r>
        <w:proofErr w:type="spellEnd"/>
      </w:ins>
    </w:p>
    <w:p w14:paraId="6D5E77C5" w14:textId="7EDF45A0" w:rsidR="002778C8" w:rsidRPr="002778C8" w:rsidRDefault="007D335E" w:rsidP="002778C8">
      <w:pPr>
        <w:rPr>
          <w:ins w:id="1789" w:author="Ingr Jiri [2]" w:date="2025-04-29T21:31:00Z"/>
        </w:rPr>
      </w:pPr>
      <w:proofErr w:type="spellStart"/>
      <w:ins w:id="1790" w:author="Ingr Jiri [2]" w:date="2025-05-01T16:36:00Z">
        <w:r>
          <w:t>W</w:t>
        </w:r>
      </w:ins>
      <w:ins w:id="1791" w:author="Ingr Jiri [2]" w:date="2025-04-30T09:32:00Z">
        <w:r w:rsidR="00B61A6D">
          <w:t>eight</w:t>
        </w:r>
        <w:proofErr w:type="spellEnd"/>
        <w:r w:rsidR="00B61A6D">
          <w:t xml:space="preserve"> </w:t>
        </w:r>
        <w:proofErr w:type="spellStart"/>
        <w:r w:rsidR="00B61A6D">
          <w:t>decay</w:t>
        </w:r>
        <w:proofErr w:type="spellEnd"/>
        <w:r w:rsidR="00B61A6D">
          <w:t xml:space="preserve"> </w:t>
        </w:r>
      </w:ins>
      <w:ins w:id="1792" w:author="Ingr Jiri [2]" w:date="2025-05-01T16:34:00Z">
        <w:r>
          <w:t xml:space="preserve">slouží jako </w:t>
        </w:r>
        <w:proofErr w:type="spellStart"/>
        <w:r>
          <w:t>hyperparametr</w:t>
        </w:r>
        <w:proofErr w:type="spellEnd"/>
        <w:r>
          <w:t xml:space="preserve"> při použití optimalizátoru </w:t>
        </w:r>
        <w:proofErr w:type="spellStart"/>
        <w:r>
          <w:t>AdamW</w:t>
        </w:r>
        <w:proofErr w:type="spellEnd"/>
        <w:r>
          <w:t>.</w:t>
        </w:r>
      </w:ins>
      <w:ins w:id="1793" w:author="Ingr Jiri [2]" w:date="2025-05-01T16:35:00Z">
        <w:r>
          <w:t xml:space="preserve"> </w:t>
        </w:r>
      </w:ins>
      <w:ins w:id="1794" w:author="Ingr Jiri [2]" w:date="2025-05-01T16:37:00Z">
        <w:r>
          <w:t>Vyskytuje se v posledním členu rovnice 3.5 pro optimalizaci nově vypočítaných vah</w:t>
        </w:r>
      </w:ins>
      <w:ins w:id="1795" w:author="Ingr Jiri [2]" w:date="2025-05-01T16:38:00Z">
        <w:r>
          <w:t xml:space="preserve"> jako parametr </w:t>
        </w:r>
        <m:oMath>
          <m:r>
            <w:rPr>
              <w:rFonts w:ascii="Cambria Math" w:hAnsi="Cambria Math"/>
            </w:rPr>
            <m:t>λ</m:t>
          </m:r>
        </m:oMath>
        <w:r>
          <w:t xml:space="preserve">. </w:t>
        </w:r>
      </w:ins>
      <w:ins w:id="1796" w:author="Ingr Jiri [2]" w:date="2025-05-01T16:35:00Z">
        <w:r>
          <w:t xml:space="preserve">Jeho úlohou je </w:t>
        </w:r>
      </w:ins>
      <w:ins w:id="1797" w:author="Ingr Jiri [2]" w:date="2025-04-30T09:32:00Z">
        <w:r w:rsidR="00B61A6D">
          <w:t>penaliz</w:t>
        </w:r>
      </w:ins>
      <w:ins w:id="1798" w:author="Ingr Jiri [2]" w:date="2025-05-01T16:36:00Z">
        <w:r>
          <w:t>ace</w:t>
        </w:r>
      </w:ins>
      <w:ins w:id="1799" w:author="Ingr Jiri [2]" w:date="2025-04-30T09:32:00Z">
        <w:r w:rsidR="00B61A6D">
          <w:t xml:space="preserve"> </w:t>
        </w:r>
      </w:ins>
      <w:ins w:id="1800" w:author="Ingr Jiri [2]" w:date="2025-04-30T09:33:00Z">
        <w:r w:rsidR="00B61A6D">
          <w:t>příliš vysok</w:t>
        </w:r>
      </w:ins>
      <w:ins w:id="1801" w:author="Ingr Jiri [2]" w:date="2025-05-01T16:35:00Z">
        <w:r>
          <w:t>ých</w:t>
        </w:r>
      </w:ins>
      <w:ins w:id="1802" w:author="Ingr Jiri [2]" w:date="2025-04-30T09:33:00Z">
        <w:r w:rsidR="00B61A6D">
          <w:t xml:space="preserve"> v</w:t>
        </w:r>
      </w:ins>
      <w:ins w:id="1803" w:author="Ingr Jiri [2]" w:date="2025-05-01T16:35:00Z">
        <w:r>
          <w:t>a</w:t>
        </w:r>
      </w:ins>
      <w:ins w:id="1804" w:author="Ingr Jiri [2]" w:date="2025-04-30T09:33:00Z">
        <w:r w:rsidR="00B61A6D">
          <w:t>h modelu, čímž se předchází přeučení.</w:t>
        </w:r>
      </w:ins>
      <w:ins w:id="1805" w:author="Ingr Jiri [2]" w:date="2025-05-01T16:36:00Z">
        <w:r>
          <w:t xml:space="preserve"> </w:t>
        </w:r>
      </w:ins>
      <w:ins w:id="1806" w:author="Ingr Jiri [2]" w:date="2025-04-30T09:34:00Z">
        <w:r w:rsidR="00563E42">
          <w:t xml:space="preserve">Výchozí hodnota tohoto </w:t>
        </w:r>
        <w:proofErr w:type="spellStart"/>
        <w:r w:rsidR="00563E42">
          <w:t>hyperparametru</w:t>
        </w:r>
        <w:proofErr w:type="spellEnd"/>
        <w:r w:rsidR="00563E42">
          <w:t xml:space="preserve"> je rovna 0,0005</w:t>
        </w:r>
      </w:ins>
      <w:ins w:id="1807" w:author="Ingr Jiri [2]" w:date="2025-04-30T09:35:00Z">
        <w:r w:rsidR="00563E42">
          <w:t xml:space="preserve">. </w:t>
        </w:r>
      </w:ins>
      <w:ins w:id="1808" w:author="Ingr Jiri [2]" w:date="2025-05-01T16:40:00Z">
        <w:r>
          <w:t xml:space="preserve">V podobných velikostech se pohybovaly také testované hodnoty (od (číslo) do (číslo)). </w:t>
        </w:r>
      </w:ins>
      <w:ins w:id="1809" w:author="Ingr Jiri [2]" w:date="2025-05-01T16:41:00Z">
        <w:r>
          <w:t xml:space="preserve">Podle výsledků modelů </w:t>
        </w:r>
      </w:ins>
      <w:ins w:id="1810" w:author="Ingr Jiri [2]" w:date="2025-05-01T16:42:00Z">
        <w:r>
          <w:t xml:space="preserve">(obrázek) </w:t>
        </w:r>
      </w:ins>
      <w:ins w:id="1811" w:author="Ingr Jiri [2]" w:date="2025-05-01T16:41:00Z">
        <w:r>
          <w:t xml:space="preserve">ani několikanásobné změny parametru </w:t>
        </w:r>
        <w:proofErr w:type="spellStart"/>
        <w:r>
          <w:t>weight</w:t>
        </w:r>
        <w:proofErr w:type="spellEnd"/>
        <w:r>
          <w:t xml:space="preserve"> </w:t>
        </w:r>
        <w:proofErr w:type="spellStart"/>
        <w:r>
          <w:t>decay</w:t>
        </w:r>
        <w:proofErr w:type="spellEnd"/>
        <w:r>
          <w:t xml:space="preserve"> nem</w:t>
        </w:r>
      </w:ins>
      <w:ins w:id="1812" w:author="Ingr Jiri [2]" w:date="2025-05-01T16:42:00Z">
        <w:r>
          <w:t>ají</w:t>
        </w:r>
      </w:ins>
      <w:ins w:id="1813" w:author="Ingr Jiri [2]" w:date="2025-05-01T16:41:00Z">
        <w:r>
          <w:t xml:space="preserve"> výrazný vliv na </w:t>
        </w:r>
      </w:ins>
      <w:ins w:id="1814" w:author="Ingr Jiri [2]" w:date="2025-05-01T16:42:00Z">
        <w:r>
          <w:t>přesnosti detekce</w:t>
        </w:r>
      </w:ins>
      <w:ins w:id="1815" w:author="Ingr Jiri [2]" w:date="2025-05-01T16:43:00Z">
        <w:r w:rsidR="00115C61">
          <w:t xml:space="preserve">. Za nejvhodnější hodnotu </w:t>
        </w:r>
      </w:ins>
      <w:ins w:id="1816" w:author="Ingr Jiri [2]" w:date="2025-05-01T16:44:00Z">
        <w:r w:rsidR="00115C61">
          <w:t xml:space="preserve">tohoto </w:t>
        </w:r>
      </w:ins>
      <w:proofErr w:type="spellStart"/>
      <w:ins w:id="1817" w:author="Ingr Jiri [2]" w:date="2025-05-01T16:43:00Z">
        <w:r w:rsidR="00115C61">
          <w:t>hyperparametru</w:t>
        </w:r>
        <w:proofErr w:type="spellEnd"/>
        <w:r w:rsidR="00115C61">
          <w:t xml:space="preserve"> </w:t>
        </w:r>
      </w:ins>
      <w:ins w:id="1818" w:author="Ingr Jiri [2]" w:date="2025-05-01T16:44:00Z">
        <w:r w:rsidR="00115C61">
          <w:t xml:space="preserve">pro použitý dataset se zdá být (hodnota), která dosáhla nejlepší metriky </w:t>
        </w:r>
        <m:oMath>
          <m:r>
            <w:rPr>
              <w:rFonts w:ascii="Cambria Math" w:hAnsi="Cambria Math"/>
            </w:rPr>
            <m:t>m</m:t>
          </m:r>
        </m:oMath>
      </w:ins>
      <m:oMath>
        <m:r>
          <w:ins w:id="1819" w:author="Ingr Jiri [2]" w:date="2025-05-01T16:45:00Z">
            <w:rPr>
              <w:rFonts w:ascii="Cambria Math" w:hAnsi="Cambria Math"/>
            </w:rPr>
            <m:t>AP@[50:95]</m:t>
          </w:ins>
        </m:r>
      </m:oMath>
      <w:ins w:id="1820" w:author="Ingr Jiri [2]" w:date="2025-05-01T16:45:00Z">
        <w:r w:rsidR="00115C61">
          <w:t xml:space="preserve"> a nevedla si špatně ani v případě </w:t>
        </w:r>
        <m:oMath>
          <m:r>
            <w:rPr>
              <w:rFonts w:ascii="Cambria Math" w:hAnsi="Cambria Math"/>
            </w:rPr>
            <m:t>mAP@50</m:t>
          </m:r>
        </m:oMath>
        <w:r w:rsidR="00115C61">
          <w:t>.</w:t>
        </w:r>
      </w:ins>
    </w:p>
    <w:p w14:paraId="316ABD9B" w14:textId="64468178" w:rsidR="002C5E64" w:rsidRPr="002C5E64" w:rsidDel="00D3595E" w:rsidRDefault="002C5E64">
      <w:pPr>
        <w:rPr>
          <w:del w:id="1821" w:author="Ingr Jiri [2]" w:date="2025-04-30T08:47:00Z"/>
        </w:rPr>
        <w:sectPr w:rsidR="002C5E64" w:rsidRPr="002C5E64" w:rsidDel="00D3595E">
          <w:headerReference w:type="default" r:id="rId27"/>
          <w:footerReference w:type="default" r:id="rId28"/>
          <w:pgSz w:w="11906" w:h="16838"/>
          <w:pgMar w:top="1418" w:right="1418" w:bottom="1418" w:left="1418" w:header="709" w:footer="709" w:gutter="0"/>
          <w:cols w:space="708"/>
          <w:formProt w:val="0"/>
          <w:docGrid w:linePitch="360"/>
        </w:sectPr>
        <w:pPrChange w:id="1822" w:author="Ingr Jiri [2]" w:date="2025-04-29T21:31:00Z">
          <w:pPr>
            <w:keepNext/>
          </w:pPr>
        </w:pPrChange>
      </w:pPr>
    </w:p>
    <w:p w14:paraId="6FDFED4F" w14:textId="46687E0D" w:rsidR="00793678" w:rsidDel="00D6689B" w:rsidRDefault="001431A9" w:rsidP="001431A9">
      <w:pPr>
        <w:keepNext/>
        <w:rPr>
          <w:del w:id="1823" w:author="Ingr Jiri [2]" w:date="2025-04-29T21:26:00Z"/>
        </w:rPr>
      </w:pPr>
      <w:r>
        <w:rPr>
          <w:noProof/>
          <w:lang w:eastAsia="cs-CZ"/>
        </w:rPr>
        <w:drawing>
          <wp:inline distT="0" distB="0" distL="0" distR="0" wp14:anchorId="1DBE4261" wp14:editId="0D4ADC3B">
            <wp:extent cx="2844000" cy="2167414"/>
            <wp:effectExtent l="0" t="0" r="0" b="4445"/>
            <wp:docPr id="360803075" name="Obrázek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588" r="-1"/>
                    <a:stretch/>
                  </pic:blipFill>
                  <pic:spPr bwMode="auto">
                    <a:xfrm>
                      <a:off x="0" y="0"/>
                      <a:ext cx="2844000" cy="216741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793678">
        <w:t xml:space="preserve"> </w:t>
      </w:r>
      <w:ins w:id="1824" w:author="Ingr Jiri [2]" w:date="2025-04-30T13:41:00Z">
        <w:r w:rsidR="002731F6">
          <w:rPr>
            <w:noProof/>
            <w:lang w:eastAsia="cs-CZ"/>
          </w:rPr>
          <w:drawing>
            <wp:inline distT="0" distB="0" distL="0" distR="0" wp14:anchorId="473BC1CB" wp14:editId="0DEEB035">
              <wp:extent cx="2880000" cy="2160000"/>
              <wp:effectExtent l="0" t="0" r="0" b="0"/>
              <wp:docPr id="1061915978" name="Obrázek 7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1"/>
                      <pic:cNvPicPr>
                        <a:picLocks noChangeAspect="1" noChangeArrowheads="1"/>
                      </pic:cNvPicPr>
                    </pic:nvPicPr>
                    <pic:blipFill>
                      <a:blip r:embed="rId30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2880000" cy="2160000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pic:spPr>
                  </pic:pic>
                </a:graphicData>
              </a:graphic>
            </wp:inline>
          </w:drawing>
        </w:r>
      </w:ins>
      <w:del w:id="1825" w:author="Ingr Jiri [2]" w:date="2025-04-29T21:31:00Z">
        <w:r w:rsidR="007172E6" w:rsidDel="002C5E64">
          <w:rPr>
            <w:noProof/>
            <w:lang w:eastAsia="cs-CZ"/>
          </w:rPr>
          <w:drawing>
            <wp:inline distT="0" distB="0" distL="0" distR="0" wp14:anchorId="5DF9CB52" wp14:editId="7337564F">
              <wp:extent cx="2844000" cy="2245924"/>
              <wp:effectExtent l="0" t="0" r="0" b="2540"/>
              <wp:docPr id="142356818" name="Obrázek 9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3"/>
                      <pic:cNvPicPr>
                        <a:picLocks noChangeAspect="1" noChangeArrowheads="1"/>
                      </pic:cNvPicPr>
                    </pic:nvPicPr>
                    <pic:blipFill rotWithShape="1">
                      <a:blip r:embed="rId31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 l="5028"/>
                      <a:stretch/>
                    </pic:blipFill>
                    <pic:spPr bwMode="auto">
                      <a:xfrm>
                        <a:off x="0" y="0"/>
                        <a:ext cx="2844000" cy="2245924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  <a:extLst>
                        <a:ext uri="{53640926-AAD7-44D8-BBD7-CCE9431645EC}">
                          <a14:shadowObscured xmlns:a14="http://schemas.microsoft.com/office/drawing/2010/main"/>
                        </a:ext>
                      </a:extLst>
                    </pic:spPr>
                  </pic:pic>
                </a:graphicData>
              </a:graphic>
            </wp:inline>
          </w:drawing>
        </w:r>
      </w:del>
    </w:p>
    <w:p w14:paraId="1D16F603" w14:textId="514F899B" w:rsidR="00793678" w:rsidDel="00D6689B" w:rsidRDefault="007172E6" w:rsidP="001431A9">
      <w:pPr>
        <w:keepNext/>
        <w:rPr>
          <w:del w:id="1826" w:author="Ingr Jiri [2]" w:date="2025-04-29T21:26:00Z"/>
        </w:rPr>
      </w:pPr>
      <w:del w:id="1827" w:author="Ingr Jiri [2]" w:date="2025-04-30T13:41:00Z">
        <w:r w:rsidDel="002731F6">
          <w:rPr>
            <w:noProof/>
            <w:lang w:eastAsia="cs-CZ"/>
          </w:rPr>
          <w:drawing>
            <wp:inline distT="0" distB="0" distL="0" distR="0" wp14:anchorId="32B8C55A" wp14:editId="1DF4D881">
              <wp:extent cx="2844000" cy="2252199"/>
              <wp:effectExtent l="0" t="0" r="0" b="0"/>
              <wp:docPr id="81564434" name="Obrázek 12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6"/>
                      <pic:cNvPicPr>
                        <a:picLocks noChangeAspect="1" noChangeArrowheads="1"/>
                      </pic:cNvPicPr>
                    </pic:nvPicPr>
                    <pic:blipFill rotWithShape="1">
                      <a:blip r:embed="rId32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 l="5292"/>
                      <a:stretch/>
                    </pic:blipFill>
                    <pic:spPr bwMode="auto">
                      <a:xfrm>
                        <a:off x="0" y="0"/>
                        <a:ext cx="2844000" cy="2252199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  <a:extLst>
                        <a:ext uri="{53640926-AAD7-44D8-BBD7-CCE9431645EC}">
                          <a14:shadowObscured xmlns:a14="http://schemas.microsoft.com/office/drawing/2010/main"/>
                        </a:ext>
                      </a:extLst>
                    </pic:spPr>
                  </pic:pic>
                </a:graphicData>
              </a:graphic>
            </wp:inline>
          </w:drawing>
        </w:r>
      </w:del>
      <w:r w:rsidR="00793678">
        <w:t xml:space="preserve"> </w:t>
      </w:r>
      <w:ins w:id="1828" w:author="Ingr Jiri [2]" w:date="2025-04-30T13:42:00Z">
        <w:r w:rsidR="002731F6">
          <w:rPr>
            <w:noProof/>
            <w:lang w:eastAsia="cs-CZ"/>
          </w:rPr>
          <w:drawing>
            <wp:inline distT="0" distB="0" distL="0" distR="0" wp14:anchorId="3FC04006" wp14:editId="15DD8A89">
              <wp:extent cx="2880000" cy="2160000"/>
              <wp:effectExtent l="0" t="0" r="0" b="0"/>
              <wp:docPr id="1335114154" name="Obrázek 8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2"/>
                      <pic:cNvPicPr>
                        <a:picLocks noChangeAspect="1" noChangeArrowheads="1"/>
                      </pic:cNvPicPr>
                    </pic:nvPicPr>
                    <pic:blipFill>
                      <a:blip r:embed="rId33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2880000" cy="2160000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pic:spPr>
                  </pic:pic>
                </a:graphicData>
              </a:graphic>
            </wp:inline>
          </w:drawing>
        </w:r>
        <w:r w:rsidR="002731F6">
          <w:rPr>
            <w:noProof/>
            <w:lang w:eastAsia="cs-CZ"/>
          </w:rPr>
          <w:drawing>
            <wp:inline distT="0" distB="0" distL="0" distR="0" wp14:anchorId="6D3DADA6" wp14:editId="60626B64">
              <wp:extent cx="2880000" cy="2160000"/>
              <wp:effectExtent l="0" t="0" r="0" b="0"/>
              <wp:docPr id="243831938" name="Obrázek 9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3"/>
                      <pic:cNvPicPr>
                        <a:picLocks noChangeAspect="1" noChangeArrowheads="1"/>
                      </pic:cNvPicPr>
                    </pic:nvPicPr>
                    <pic:blipFill>
                      <a:blip r:embed="rId34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2880000" cy="2160000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pic:spPr>
                  </pic:pic>
                </a:graphicData>
              </a:graphic>
            </wp:inline>
          </w:drawing>
        </w:r>
        <w:r w:rsidR="002731F6">
          <w:rPr>
            <w:noProof/>
            <w:lang w:eastAsia="cs-CZ"/>
          </w:rPr>
          <w:drawing>
            <wp:inline distT="0" distB="0" distL="0" distR="0" wp14:anchorId="5F7E703D" wp14:editId="74D03950">
              <wp:extent cx="2880000" cy="2160000"/>
              <wp:effectExtent l="0" t="0" r="0" b="0"/>
              <wp:docPr id="1143470584" name="Obrázek 10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4"/>
                      <pic:cNvPicPr>
                        <a:picLocks noChangeAspect="1" noChangeArrowheads="1"/>
                      </pic:cNvPicPr>
                    </pic:nvPicPr>
                    <pic:blipFill>
                      <a:blip r:embed="rId35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2880000" cy="2160000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pic:spPr>
                  </pic:pic>
                </a:graphicData>
              </a:graphic>
            </wp:inline>
          </w:drawing>
        </w:r>
      </w:ins>
      <w:ins w:id="1829" w:author="Ingr Jiri [2]" w:date="2025-04-30T13:43:00Z">
        <w:r w:rsidR="002731F6">
          <w:rPr>
            <w:noProof/>
            <w:lang w:eastAsia="cs-CZ"/>
          </w:rPr>
          <w:drawing>
            <wp:inline distT="0" distB="0" distL="0" distR="0" wp14:anchorId="34A2DB35" wp14:editId="0E5ECFDF">
              <wp:extent cx="2880000" cy="2160000"/>
              <wp:effectExtent l="0" t="0" r="0" b="0"/>
              <wp:docPr id="764390784" name="Obrázek 11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5"/>
                      <pic:cNvPicPr>
                        <a:picLocks noChangeAspect="1" noChangeArrowheads="1"/>
                      </pic:cNvPicPr>
                    </pic:nvPicPr>
                    <pic:blipFill>
                      <a:blip r:embed="rId36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2880000" cy="2160000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pic:spPr>
                  </pic:pic>
                </a:graphicData>
              </a:graphic>
            </wp:inline>
          </w:drawing>
        </w:r>
      </w:ins>
      <w:del w:id="1830" w:author="Ingr Jiri [2]" w:date="2025-04-29T21:26:00Z">
        <w:r w:rsidDel="00D6689B">
          <w:rPr>
            <w:noProof/>
            <w:lang w:eastAsia="cs-CZ"/>
          </w:rPr>
          <w:drawing>
            <wp:inline distT="0" distB="0" distL="0" distR="0" wp14:anchorId="2D83D13D" wp14:editId="51289B44">
              <wp:extent cx="2844000" cy="2239684"/>
              <wp:effectExtent l="0" t="0" r="0" b="8255"/>
              <wp:docPr id="1059073224" name="Obrázek 8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2"/>
                      <pic:cNvPicPr>
                        <a:picLocks noChangeAspect="1" noChangeArrowheads="1"/>
                      </pic:cNvPicPr>
                    </pic:nvPicPr>
                    <pic:blipFill rotWithShape="1">
                      <a:blip r:embed="rId37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 l="4764"/>
                      <a:stretch/>
                    </pic:blipFill>
                    <pic:spPr bwMode="auto">
                      <a:xfrm>
                        <a:off x="0" y="0"/>
                        <a:ext cx="2844000" cy="2239684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  <a:extLst>
                        <a:ext uri="{53640926-AAD7-44D8-BBD7-CCE9431645EC}">
                          <a14:shadowObscured xmlns:a14="http://schemas.microsoft.com/office/drawing/2010/main"/>
                        </a:ext>
                      </a:extLst>
                    </pic:spPr>
                  </pic:pic>
                </a:graphicData>
              </a:graphic>
            </wp:inline>
          </w:drawing>
        </w:r>
      </w:del>
    </w:p>
    <w:p w14:paraId="17AEBE01" w14:textId="0F0F75F4" w:rsidR="001431A9" w:rsidDel="002731F6" w:rsidRDefault="00793678" w:rsidP="001431A9">
      <w:pPr>
        <w:keepNext/>
        <w:rPr>
          <w:del w:id="1831" w:author="Ingr Jiri [2]" w:date="2025-04-30T13:41:00Z"/>
        </w:rPr>
      </w:pPr>
      <w:del w:id="1832" w:author="Ingr Jiri [2]" w:date="2025-04-30T13:41:00Z">
        <w:r w:rsidDel="002731F6">
          <w:delText xml:space="preserve"> </w:delText>
        </w:r>
      </w:del>
      <w:del w:id="1833" w:author="Ingr Jiri [2]" w:date="2025-04-29T21:27:00Z">
        <w:r w:rsidDel="00D6689B">
          <w:rPr>
            <w:noProof/>
            <w:lang w:eastAsia="cs-CZ"/>
          </w:rPr>
          <w:drawing>
            <wp:inline distT="0" distB="0" distL="0" distR="0" wp14:anchorId="48A97781" wp14:editId="395AD7FE">
              <wp:extent cx="2844000" cy="2173258"/>
              <wp:effectExtent l="0" t="0" r="0" b="0"/>
              <wp:docPr id="1145621670" name="Obrázek 10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4"/>
                      <pic:cNvPicPr>
                        <a:picLocks noChangeAspect="1" noChangeArrowheads="1"/>
                      </pic:cNvPicPr>
                    </pic:nvPicPr>
                    <pic:blipFill rotWithShape="1">
                      <a:blip r:embed="rId38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 l="1853"/>
                      <a:stretch/>
                    </pic:blipFill>
                    <pic:spPr bwMode="auto">
                      <a:xfrm>
                        <a:off x="0" y="0"/>
                        <a:ext cx="2844000" cy="2173258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  <a:extLst>
                        <a:ext uri="{53640926-AAD7-44D8-BBD7-CCE9431645EC}">
                          <a14:shadowObscured xmlns:a14="http://schemas.microsoft.com/office/drawing/2010/main"/>
                        </a:ext>
                      </a:extLst>
                    </pic:spPr>
                  </pic:pic>
                </a:graphicData>
              </a:graphic>
            </wp:inline>
          </w:drawing>
        </w:r>
      </w:del>
      <w:del w:id="1834" w:author="Ingr Jiri [2]" w:date="2025-04-30T13:41:00Z">
        <w:r w:rsidR="001431A9" w:rsidDel="002731F6">
          <w:rPr>
            <w:noProof/>
            <w:lang w:eastAsia="cs-CZ"/>
          </w:rPr>
          <w:drawing>
            <wp:inline distT="0" distB="0" distL="0" distR="0" wp14:anchorId="23338BB8" wp14:editId="4FC28626">
              <wp:extent cx="2844000" cy="2133000"/>
              <wp:effectExtent l="0" t="0" r="0" b="635"/>
              <wp:docPr id="1383206273" name="Obrázek 11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5"/>
                      <pic:cNvPicPr>
                        <a:picLocks noChangeAspect="1" noChangeArrowheads="1"/>
                      </pic:cNvPicPr>
                    </pic:nvPicPr>
                    <pic:blipFill>
                      <a:blip r:embed="rId39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2844000" cy="2133000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pic:spPr>
                  </pic:pic>
                </a:graphicData>
              </a:graphic>
            </wp:inline>
          </w:drawing>
        </w:r>
      </w:del>
    </w:p>
    <w:p w14:paraId="66F8B2CE" w14:textId="77777777" w:rsidR="007172E6" w:rsidRDefault="007172E6" w:rsidP="001431A9">
      <w:pPr>
        <w:keepNext/>
        <w:sectPr w:rsidR="007172E6" w:rsidSect="00793678">
          <w:type w:val="continuous"/>
          <w:pgSz w:w="11906" w:h="16838"/>
          <w:pgMar w:top="1418" w:right="1418" w:bottom="1418" w:left="1418" w:header="709" w:footer="709" w:gutter="0"/>
          <w:cols w:space="708"/>
          <w:formProt w:val="0"/>
          <w:docGrid w:linePitch="360"/>
        </w:sectPr>
      </w:pPr>
    </w:p>
    <w:p w14:paraId="53BA1D21" w14:textId="5AC58911" w:rsidR="00793678" w:rsidDel="00244604" w:rsidRDefault="00793678" w:rsidP="001431A9">
      <w:pPr>
        <w:keepNext/>
        <w:rPr>
          <w:del w:id="1835" w:author="Ingr Jiri [2]" w:date="2025-04-30T14:12:00Z"/>
        </w:rPr>
        <w:sectPr w:rsidR="00793678" w:rsidDel="00244604" w:rsidSect="007172E6">
          <w:type w:val="continuous"/>
          <w:pgSz w:w="11906" w:h="16838"/>
          <w:pgMar w:top="1418" w:right="1418" w:bottom="1418" w:left="1418" w:header="709" w:footer="709" w:gutter="0"/>
          <w:cols w:space="708"/>
          <w:formProt w:val="0"/>
          <w:docGrid w:linePitch="360"/>
        </w:sectPr>
      </w:pPr>
    </w:p>
    <w:p w14:paraId="1F3121B1" w14:textId="0456F983" w:rsidR="00136BAF" w:rsidRPr="00B61EB1" w:rsidRDefault="00913827" w:rsidP="001431A9">
      <w:pPr>
        <w:keepNext/>
      </w:pPr>
      <w:r>
        <w:br w:type="page"/>
      </w:r>
    </w:p>
    <w:p w14:paraId="23FA9EB3" w14:textId="77777777" w:rsidR="00136BAF" w:rsidDel="007B691D" w:rsidRDefault="00566F26">
      <w:pPr>
        <w:pStyle w:val="Nadpis1"/>
        <w:rPr>
          <w:del w:id="1836" w:author="Ingr Jiri [2]" w:date="2025-04-29T21:10:00Z"/>
        </w:rPr>
        <w:pPrChange w:id="1837" w:author="Kateřina Rulfová" w:date="2025-04-30T22:12:00Z">
          <w:pPr>
            <w:pStyle w:val="Nadpis1"/>
            <w:tabs>
              <w:tab w:val="left" w:pos="432"/>
            </w:tabs>
            <w:jc w:val="left"/>
          </w:pPr>
        </w:pPrChange>
      </w:pPr>
      <w:bookmarkStart w:id="1838" w:name="__RefHeading__38_1490133149"/>
      <w:bookmarkStart w:id="1839" w:name="_Toc151549804"/>
      <w:bookmarkStart w:id="1840" w:name="_Toc198115599"/>
      <w:bookmarkEnd w:id="1838"/>
      <w:r>
        <w:lastRenderedPageBreak/>
        <w:t>VÝSLEDKY A DISKUSE</w:t>
      </w:r>
      <w:bookmarkEnd w:id="1839"/>
      <w:bookmarkEnd w:id="1840"/>
    </w:p>
    <w:p w14:paraId="5A0C2A6F" w14:textId="77777777" w:rsidR="007B691D" w:rsidRPr="007B691D" w:rsidRDefault="007B691D">
      <w:pPr>
        <w:pStyle w:val="Nadpis1"/>
        <w:rPr>
          <w:ins w:id="1841" w:author="Kateřina Rulfová" w:date="2025-04-30T22:12:00Z"/>
        </w:rPr>
        <w:pPrChange w:id="1842" w:author="Kateřina Rulfová" w:date="2025-04-30T22:12:00Z">
          <w:pPr>
            <w:pStyle w:val="Nadpis1"/>
            <w:tabs>
              <w:tab w:val="left" w:pos="432"/>
            </w:tabs>
          </w:pPr>
        </w:pPrChange>
      </w:pPr>
      <w:bookmarkStart w:id="1843" w:name="_Toc198115600"/>
      <w:bookmarkEnd w:id="1843"/>
    </w:p>
    <w:p w14:paraId="59F7D2C6" w14:textId="2C966418" w:rsidR="0017627C" w:rsidRDefault="0017627C" w:rsidP="00B033A3">
      <w:pPr>
        <w:rPr>
          <w:ins w:id="1844" w:author="Ingr Jiri [2]" w:date="2025-05-14T11:32:00Z"/>
        </w:rPr>
      </w:pPr>
      <w:ins w:id="1845" w:author="Ingr Jiri [2]" w:date="2025-05-14T11:31:00Z">
        <w:r>
          <w:t>Ex</w:t>
        </w:r>
      </w:ins>
      <w:ins w:id="1846" w:author="Ingr Jiri [2]" w:date="2025-05-14T11:32:00Z">
        <w:r>
          <w:t xml:space="preserve">perimentální část této práce se skládá ze </w:t>
        </w:r>
      </w:ins>
      <w:ins w:id="1847" w:author="Ingr Jiri [2]" w:date="2025-05-14T12:26:00Z">
        <w:r w:rsidR="00EA0B0D">
          <w:t>2 hlavních</w:t>
        </w:r>
      </w:ins>
      <w:ins w:id="1848" w:author="Ingr Jiri [2]" w:date="2025-05-14T11:32:00Z">
        <w:r>
          <w:t xml:space="preserve"> částí.</w:t>
        </w:r>
      </w:ins>
    </w:p>
    <w:p w14:paraId="79400970" w14:textId="6399E53D" w:rsidR="0017627C" w:rsidRPr="0017627C" w:rsidRDefault="0017627C" w:rsidP="0017627C">
      <w:pPr>
        <w:pStyle w:val="Nadpis2"/>
        <w:rPr>
          <w:ins w:id="1849" w:author="Ingr Jiri [2]" w:date="2025-05-14T11:32:00Z"/>
        </w:rPr>
      </w:pPr>
      <w:bookmarkStart w:id="1850" w:name="_Toc198115601"/>
      <w:ins w:id="1851" w:author="Ingr Jiri [2]" w:date="2025-05-14T11:32:00Z">
        <w:r>
          <w:t>Příprava datasetu</w:t>
        </w:r>
        <w:bookmarkEnd w:id="1850"/>
      </w:ins>
    </w:p>
    <w:p w14:paraId="6FE2A01E" w14:textId="6C2B64F5" w:rsidR="0017627C" w:rsidRDefault="0017627C" w:rsidP="0017627C">
      <w:pPr>
        <w:rPr>
          <w:ins w:id="1852" w:author="Ingr Jiri [2]" w:date="2025-05-14T11:33:00Z"/>
        </w:rPr>
      </w:pPr>
      <w:ins w:id="1853" w:author="Ingr Jiri [2]" w:date="2025-05-14T11:32:00Z">
        <w:r>
          <w:t>Pro účel</w:t>
        </w:r>
      </w:ins>
      <w:ins w:id="1854" w:author="Ingr Jiri" w:date="2025-05-16T09:29:00Z">
        <w:r w:rsidR="00FF4849">
          <w:t>y</w:t>
        </w:r>
      </w:ins>
      <w:ins w:id="1855" w:author="Ingr Jiri [2]" w:date="2025-05-14T11:32:00Z">
        <w:r>
          <w:t xml:space="preserve"> této práce, ale </w:t>
        </w:r>
      </w:ins>
      <w:ins w:id="1856" w:author="Ingr Jiri" w:date="2025-05-16T09:29:00Z">
        <w:r w:rsidR="00FF4849">
          <w:t>také pro</w:t>
        </w:r>
      </w:ins>
      <w:ins w:id="1857" w:author="Ingr Jiri [2]" w:date="2025-05-14T11:32:00Z">
        <w:del w:id="1858" w:author="Ingr Jiri" w:date="2025-05-16T09:29:00Z">
          <w:r w:rsidDel="00FF4849">
            <w:delText xml:space="preserve">i dalších </w:delText>
          </w:r>
        </w:del>
      </w:ins>
      <w:ins w:id="1859" w:author="Ingr Jiri" w:date="2025-05-16T09:29:00Z">
        <w:r w:rsidR="00FF4849">
          <w:t xml:space="preserve"> budoucí </w:t>
        </w:r>
      </w:ins>
      <w:ins w:id="1860" w:author="Ingr Jiri [2]" w:date="2025-05-14T11:32:00Z">
        <w:r>
          <w:t>výzkumn</w:t>
        </w:r>
      </w:ins>
      <w:ins w:id="1861" w:author="Ingr Jiri" w:date="2025-05-16T09:29:00Z">
        <w:r w:rsidR="00FF4849">
          <w:t>é</w:t>
        </w:r>
      </w:ins>
      <w:ins w:id="1862" w:author="Ingr Jiri [2]" w:date="2025-05-14T11:32:00Z">
        <w:del w:id="1863" w:author="Ingr Jiri" w:date="2025-05-16T09:29:00Z">
          <w:r w:rsidDel="00FF4849">
            <w:delText>ých</w:delText>
          </w:r>
        </w:del>
        <w:r>
          <w:t xml:space="preserve"> projekt</w:t>
        </w:r>
      </w:ins>
      <w:ins w:id="1864" w:author="Ingr Jiri" w:date="2025-05-16T09:29:00Z">
        <w:r w:rsidR="00FF4849">
          <w:t>y</w:t>
        </w:r>
      </w:ins>
      <w:ins w:id="1865" w:author="Ingr Jiri [2]" w:date="2025-05-14T11:32:00Z">
        <w:del w:id="1866" w:author="Ingr Jiri" w:date="2025-05-16T09:29:00Z">
          <w:r w:rsidDel="00FF4849">
            <w:delText>ů</w:delText>
          </w:r>
        </w:del>
      </w:ins>
      <w:ins w:id="1867" w:author="Ingr Jiri" w:date="2025-05-16T09:24:00Z">
        <w:r w:rsidR="00A62792">
          <w:t>,</w:t>
        </w:r>
      </w:ins>
      <w:ins w:id="1868" w:author="Ingr Jiri [2]" w:date="2025-05-14T11:32:00Z">
        <w:r>
          <w:t xml:space="preserve"> byl připraven dataset </w:t>
        </w:r>
        <w:del w:id="1869" w:author="Ingr Jiri" w:date="2025-05-16T09:30:00Z">
          <w:r w:rsidDel="00FF4849">
            <w:delText>složený</w:delText>
          </w:r>
        </w:del>
      </w:ins>
      <w:ins w:id="1870" w:author="Ingr Jiri" w:date="2025-05-16T09:30:00Z">
        <w:r w:rsidR="00FF4849">
          <w:t>sestavený</w:t>
        </w:r>
      </w:ins>
      <w:ins w:id="1871" w:author="Ingr Jiri [2]" w:date="2025-05-14T11:32:00Z">
        <w:r>
          <w:t xml:space="preserve"> ze snímků hlasivek pacientů</w:t>
        </w:r>
      </w:ins>
      <w:ins w:id="1872" w:author="Ingr Jiri" w:date="2025-05-16T09:30:00Z">
        <w:r w:rsidR="00FF4849">
          <w:t>, kteří</w:t>
        </w:r>
      </w:ins>
      <w:ins w:id="1873" w:author="Ingr Jiri [2]" w:date="2025-05-14T11:32:00Z">
        <w:r>
          <w:t xml:space="preserve"> </w:t>
        </w:r>
        <w:del w:id="1874" w:author="Ingr Jiri" w:date="2025-05-16T09:30:00Z">
          <w:r w:rsidDel="00FF4849">
            <w:delText>podstupujících</w:delText>
          </w:r>
        </w:del>
      </w:ins>
      <w:ins w:id="1875" w:author="Ingr Jiri" w:date="2025-05-16T09:30:00Z">
        <w:r w:rsidR="00FF4849">
          <w:t>podstoupili</w:t>
        </w:r>
      </w:ins>
      <w:ins w:id="1876" w:author="Ingr Jiri [2]" w:date="2025-05-14T11:32:00Z">
        <w:r>
          <w:t xml:space="preserve"> laryngoskopické vyšetření</w:t>
        </w:r>
        <w:del w:id="1877" w:author="Ingr Jiri" w:date="2025-05-16T09:30:00Z">
          <w:r w:rsidDel="00FF4849">
            <w:delText>.</w:delText>
          </w:r>
        </w:del>
      </w:ins>
      <w:ins w:id="1878" w:author="Ingr Jiri [2]" w:date="2025-05-14T11:33:00Z">
        <w:del w:id="1879" w:author="Ingr Jiri" w:date="2025-05-16T09:30:00Z">
          <w:r w:rsidDel="00FF4849">
            <w:delText xml:space="preserve"> Tato vyšetření byla provedena</w:delText>
          </w:r>
        </w:del>
        <w:r>
          <w:t xml:space="preserve"> v</w:t>
        </w:r>
      </w:ins>
      <w:ins w:id="1880" w:author="Ingr Jiri [2]" w:date="2025-05-14T11:34:00Z">
        <w:r>
          <w:t>e</w:t>
        </w:r>
      </w:ins>
      <w:ins w:id="1881" w:author="Ingr Jiri [2]" w:date="2025-05-14T11:33:00Z">
        <w:r>
          <w:t> Fakultní nemocnici královské Vinohrady</w:t>
        </w:r>
      </w:ins>
      <w:ins w:id="1882" w:author="Ingr Jiri [2]" w:date="2025-05-14T11:34:00Z">
        <w:r>
          <w:t>.</w:t>
        </w:r>
      </w:ins>
    </w:p>
    <w:p w14:paraId="363ED7A7" w14:textId="1ABF63E6" w:rsidR="00512920" w:rsidRDefault="0017627C" w:rsidP="0017627C">
      <w:pPr>
        <w:rPr>
          <w:ins w:id="1883" w:author="Ingr Jiri [2]" w:date="2025-05-14T11:48:00Z"/>
        </w:rPr>
      </w:pPr>
      <w:ins w:id="1884" w:author="Ingr Jiri [2]" w:date="2025-05-14T11:32:00Z">
        <w:r>
          <w:t xml:space="preserve"> D</w:t>
        </w:r>
        <w:del w:id="1885" w:author="Ingr Jiri" w:date="2025-05-16T09:33:00Z">
          <w:r w:rsidDel="00FF4849">
            <w:delText xml:space="preserve">o </w:delText>
          </w:r>
        </w:del>
      </w:ins>
      <w:ins w:id="1886" w:author="Ingr Jiri [2]" w:date="2025-05-14T11:34:00Z">
        <w:del w:id="1887" w:author="Ingr Jiri" w:date="2025-05-16T09:33:00Z">
          <w:r w:rsidDel="00FF4849">
            <w:delText>d</w:delText>
          </w:r>
        </w:del>
        <w:r>
          <w:t>ataset</w:t>
        </w:r>
        <w:del w:id="1888" w:author="Ingr Jiri" w:date="2025-05-16T09:33:00Z">
          <w:r w:rsidDel="00FF4849">
            <w:delText>u</w:delText>
          </w:r>
        </w:del>
      </w:ins>
      <w:ins w:id="1889" w:author="Ingr Jiri [2]" w:date="2025-05-14T11:32:00Z">
        <w:r>
          <w:t xml:space="preserve"> </w:t>
        </w:r>
        <w:del w:id="1890" w:author="Ingr Jiri" w:date="2025-05-16T09:31:00Z">
          <w:r w:rsidDel="00FF4849">
            <w:delText xml:space="preserve">byly zahrnuty </w:delText>
          </w:r>
        </w:del>
      </w:ins>
      <w:ins w:id="1891" w:author="Ingr Jiri" w:date="2025-05-16T09:31:00Z">
        <w:r w:rsidR="00FF4849">
          <w:t xml:space="preserve">zahrnuje </w:t>
        </w:r>
      </w:ins>
      <w:ins w:id="1892" w:author="Ingr Jiri [2]" w:date="2025-05-14T11:32:00Z">
        <w:r>
          <w:t xml:space="preserve">záznamy </w:t>
        </w:r>
      </w:ins>
      <w:ins w:id="1893" w:author="Ingr Jiri" w:date="2025-05-16T09:31:00Z">
        <w:r w:rsidR="00FF4849">
          <w:t xml:space="preserve">od </w:t>
        </w:r>
      </w:ins>
      <w:ins w:id="1894" w:author="Ingr Jiri [2]" w:date="2025-05-14T11:32:00Z">
        <w:r>
          <w:t xml:space="preserve">20 různých pacientů, </w:t>
        </w:r>
      </w:ins>
      <w:ins w:id="1895" w:author="Ingr Jiri" w:date="2025-05-16T09:33:00Z">
        <w:r w:rsidR="00FF4849">
          <w:t xml:space="preserve">a to </w:t>
        </w:r>
      </w:ins>
      <w:ins w:id="1896" w:author="Ingr Jiri [2]" w:date="2025-05-14T11:32:00Z">
        <w:r>
          <w:t xml:space="preserve">jak zdravých, tak pacientů </w:t>
        </w:r>
      </w:ins>
      <w:ins w:id="1897" w:author="Ingr Jiri" w:date="2025-05-16T09:33:00Z">
        <w:r w:rsidR="00FF4849">
          <w:t xml:space="preserve">s </w:t>
        </w:r>
      </w:ins>
      <w:ins w:id="1898" w:author="Ingr Jiri [2]" w:date="2025-05-14T11:32:00Z">
        <w:del w:id="1899" w:author="Ingr Jiri" w:date="2025-05-16T09:33:00Z">
          <w:r w:rsidDel="00FF4849">
            <w:delText xml:space="preserve">trpících </w:delText>
          </w:r>
        </w:del>
      </w:ins>
      <w:ins w:id="1900" w:author="Ingr Jiri [2]" w:date="2025-05-14T11:34:00Z">
        <w:r>
          <w:t>blíže nespecifikovaným</w:t>
        </w:r>
      </w:ins>
      <w:ins w:id="1901" w:author="Ingr Jiri [2]" w:date="2025-05-14T11:32:00Z">
        <w:r>
          <w:t xml:space="preserve"> postižením v oblasti hlasivkového ústrojí. Délky použitých záznamů se značně liší, po rozdělení videí na jednotlivé obrazy obsahovaly</w:t>
        </w:r>
      </w:ins>
      <w:ins w:id="1902" w:author="Ingr Jiri [2]" w:date="2025-05-14T11:43:00Z">
        <w:r w:rsidR="00512920">
          <w:t xml:space="preserve"> skupiny snímků</w:t>
        </w:r>
      </w:ins>
      <w:ins w:id="1903" w:author="Ingr Jiri [2]" w:date="2025-05-14T11:32:00Z">
        <w:r>
          <w:t xml:space="preserve"> </w:t>
        </w:r>
      </w:ins>
      <w:ins w:id="1904" w:author="Ingr Jiri [2]" w:date="2025-05-14T11:36:00Z">
        <w:r>
          <w:t>jednotliv</w:t>
        </w:r>
      </w:ins>
      <w:ins w:id="1905" w:author="Ingr Jiri [2]" w:date="2025-05-14T11:43:00Z">
        <w:r w:rsidR="00512920">
          <w:t>ých</w:t>
        </w:r>
      </w:ins>
      <w:ins w:id="1906" w:author="Ingr Jiri [2]" w:date="2025-05-14T11:36:00Z">
        <w:r>
          <w:t xml:space="preserve"> pacientů od nižších stovek do 2000</w:t>
        </w:r>
        <w:del w:id="1907" w:author="Ingr Jiri" w:date="2025-05-16T09:35:00Z">
          <w:r w:rsidDel="00125182">
            <w:delText xml:space="preserve"> snímků</w:delText>
          </w:r>
        </w:del>
        <w:r>
          <w:t xml:space="preserve">. Tyto </w:t>
        </w:r>
        <w:del w:id="1908" w:author="Ingr Jiri" w:date="2025-05-16T09:35:00Z">
          <w:r w:rsidDel="00125182">
            <w:delText xml:space="preserve">obrazy </w:delText>
          </w:r>
        </w:del>
      </w:ins>
      <w:ins w:id="1909" w:author="Ingr Jiri" w:date="2025-05-16T09:35:00Z">
        <w:r w:rsidR="00125182">
          <w:t xml:space="preserve">snímky </w:t>
        </w:r>
      </w:ins>
      <w:ins w:id="1910" w:author="Ingr Jiri [2]" w:date="2025-05-14T11:36:00Z">
        <w:r>
          <w:t xml:space="preserve">byly anotovány </w:t>
        </w:r>
      </w:ins>
      <w:ins w:id="1911" w:author="Ingr Jiri [2]" w:date="2025-05-14T11:37:00Z">
        <w:r w:rsidR="00512920">
          <w:t xml:space="preserve">nejprve </w:t>
        </w:r>
        <w:del w:id="1912" w:author="Ingr Jiri" w:date="2025-05-16T09:36:00Z">
          <w:r w:rsidR="00512920" w:rsidDel="00125182">
            <w:delText xml:space="preserve">manuálním způsobem, kdy byly v každém snímku </w:delText>
          </w:r>
        </w:del>
        <w:r w:rsidR="00512920">
          <w:t xml:space="preserve">pomocí </w:t>
        </w:r>
        <w:del w:id="1913" w:author="Ingr Jiri" w:date="2025-05-16T09:36:00Z">
          <w:r w:rsidR="00512920" w:rsidDel="00125182">
            <w:delText>webové aplikace</w:delText>
          </w:r>
        </w:del>
      </w:ins>
      <w:ins w:id="1914" w:author="Ingr Jiri" w:date="2025-05-16T09:36:00Z">
        <w:r w:rsidR="00125182">
          <w:t>nástroje</w:t>
        </w:r>
      </w:ins>
      <w:ins w:id="1915" w:author="Ingr Jiri [2]" w:date="2025-05-14T11:37:00Z">
        <w:r w:rsidR="00512920">
          <w:t xml:space="preserve"> </w:t>
        </w:r>
        <w:proofErr w:type="spellStart"/>
        <w:r w:rsidR="00512920">
          <w:t>LabelStudio</w:t>
        </w:r>
      </w:ins>
      <w:proofErr w:type="spellEnd"/>
      <w:ins w:id="1916" w:author="Ingr Jiri" w:date="2025-05-16T09:36:00Z">
        <w:r w:rsidR="00125182">
          <w:t xml:space="preserve">, přičemž </w:t>
        </w:r>
      </w:ins>
      <w:ins w:id="1917" w:author="Ingr Jiri" w:date="2025-05-16T09:37:00Z">
        <w:r w:rsidR="00125182">
          <w:t>byly ve snímcích vyznačeny</w:t>
        </w:r>
      </w:ins>
      <w:ins w:id="1918" w:author="Ingr Jiri [2]" w:date="2025-05-14T11:38:00Z">
        <w:del w:id="1919" w:author="Ingr Jiri" w:date="2025-05-16T09:37:00Z">
          <w:r w:rsidR="00512920" w:rsidDel="00125182">
            <w:delText xml:space="preserve"> vyznačeny</w:delText>
          </w:r>
        </w:del>
        <w:r w:rsidR="00512920">
          <w:t xml:space="preserve"> pravá hlasivka, </w:t>
        </w:r>
        <w:proofErr w:type="spellStart"/>
        <w:r w:rsidR="00512920">
          <w:t>glotická</w:t>
        </w:r>
        <w:proofErr w:type="spellEnd"/>
        <w:r w:rsidR="00512920">
          <w:t xml:space="preserve"> štěrbina a levá hlasivka</w:t>
        </w:r>
      </w:ins>
      <w:ins w:id="1920" w:author="Ingr Jiri [2]" w:date="2025-05-14T11:43:00Z">
        <w:r w:rsidR="00512920">
          <w:t xml:space="preserve"> (</w:t>
        </w:r>
      </w:ins>
      <w:ins w:id="1921" w:author="Ingr Jiri [2]" w:date="2025-05-14T11:47:00Z">
        <w:r w:rsidR="00350B37">
          <w:t>odkaz na obr. 3.1</w:t>
        </w:r>
      </w:ins>
      <w:ins w:id="1922" w:author="Ingr Jiri [2]" w:date="2025-05-14T11:43:00Z">
        <w:r w:rsidR="00512920">
          <w:t>)</w:t>
        </w:r>
      </w:ins>
      <w:ins w:id="1923" w:author="Ingr Jiri [2]" w:date="2025-05-14T11:39:00Z">
        <w:r w:rsidR="00512920">
          <w:t xml:space="preserve">. Po </w:t>
        </w:r>
        <w:del w:id="1924" w:author="Ingr Jiri" w:date="2025-05-16T09:42:00Z">
          <w:r w:rsidR="00512920" w:rsidDel="002B564E">
            <w:delText>vytvoření</w:delText>
          </w:r>
        </w:del>
      </w:ins>
      <w:ins w:id="1925" w:author="Ingr Jiri" w:date="2025-05-16T09:42:00Z">
        <w:r w:rsidR="002B564E">
          <w:t>dosažení</w:t>
        </w:r>
      </w:ins>
      <w:ins w:id="1926" w:author="Ingr Jiri [2]" w:date="2025-05-14T11:39:00Z">
        <w:r w:rsidR="00512920">
          <w:t xml:space="preserve"> datasetu o přibližně 3500 </w:t>
        </w:r>
      </w:ins>
      <w:ins w:id="1927" w:author="Ingr Jiri" w:date="2025-05-16T09:42:00Z">
        <w:r w:rsidR="002B564E">
          <w:t xml:space="preserve">ručně anotovaných </w:t>
        </w:r>
      </w:ins>
      <w:ins w:id="1928" w:author="Ingr Jiri [2]" w:date="2025-05-14T11:39:00Z">
        <w:r w:rsidR="00512920">
          <w:t xml:space="preserve">snímcích bylo použito </w:t>
        </w:r>
        <w:proofErr w:type="spellStart"/>
        <w:r w:rsidR="00512920">
          <w:t>semi</w:t>
        </w:r>
        <w:proofErr w:type="spellEnd"/>
        <w:r w:rsidR="00512920">
          <w:t>-automatických anotací. Pro tento účel by</w:t>
        </w:r>
      </w:ins>
      <w:ins w:id="1929" w:author="Ingr Jiri" w:date="2025-05-16T09:43:00Z">
        <w:r w:rsidR="002B564E">
          <w:t>l</w:t>
        </w:r>
      </w:ins>
      <w:ins w:id="1930" w:author="Ingr Jiri [2]" w:date="2025-05-14T11:39:00Z">
        <w:r w:rsidR="00512920">
          <w:t xml:space="preserve"> na dosavadním datasetu natrénován model</w:t>
        </w:r>
      </w:ins>
      <w:ins w:id="1931" w:author="Ingr Jiri [2]" w:date="2025-05-14T11:40:00Z">
        <w:r w:rsidR="00512920">
          <w:t xml:space="preserve">, </w:t>
        </w:r>
        <w:del w:id="1932" w:author="Ingr Jiri" w:date="2025-05-16T09:44:00Z">
          <w:r w:rsidR="00512920" w:rsidDel="002B564E">
            <w:delText>pomocí něhož byly anotovány nové snímky</w:delText>
          </w:r>
        </w:del>
      </w:ins>
      <w:ins w:id="1933" w:author="Ingr Jiri" w:date="2025-05-16T09:44:00Z">
        <w:r w:rsidR="002B564E">
          <w:t>který byl použit pro anotování dalších snímků</w:t>
        </w:r>
      </w:ins>
      <w:ins w:id="1934" w:author="Ingr Jiri [2]" w:date="2025-05-14T11:40:00Z">
        <w:r w:rsidR="00512920">
          <w:t xml:space="preserve">. </w:t>
        </w:r>
        <w:del w:id="1935" w:author="Ingr Jiri" w:date="2025-05-16T09:47:00Z">
          <w:r w:rsidR="00512920" w:rsidDel="00BB4237">
            <w:delText xml:space="preserve">Následně </w:delText>
          </w:r>
        </w:del>
      </w:ins>
      <w:ins w:id="1936" w:author="Ingr Jiri" w:date="2025-05-16T09:47:00Z">
        <w:r w:rsidR="00BB4237">
          <w:t xml:space="preserve">Ty </w:t>
        </w:r>
      </w:ins>
      <w:ins w:id="1937" w:author="Ingr Jiri [2]" w:date="2025-05-14T11:40:00Z">
        <w:r w:rsidR="00512920">
          <w:t xml:space="preserve">byly manuálně kontrolovány a rozřazovány na </w:t>
        </w:r>
      </w:ins>
      <w:ins w:id="1938" w:author="Ingr Jiri [2]" w:date="2025-05-14T11:41:00Z">
        <w:r w:rsidR="00512920">
          <w:t>úspěšné</w:t>
        </w:r>
      </w:ins>
      <w:ins w:id="1939" w:author="Ingr Jiri [2]" w:date="2025-05-14T11:40:00Z">
        <w:r w:rsidR="00512920">
          <w:t xml:space="preserve"> a neúspěšné anotace</w:t>
        </w:r>
      </w:ins>
      <w:ins w:id="1940" w:author="Ingr Jiri [2]" w:date="2025-05-14T11:41:00Z">
        <w:r w:rsidR="00512920">
          <w:t>. Neúspěšné anotace byly</w:t>
        </w:r>
      </w:ins>
      <w:ins w:id="1941" w:author="Ingr Jiri" w:date="2025-05-16T09:47:00Z">
        <w:r w:rsidR="00BB4237">
          <w:t xml:space="preserve"> ručně</w:t>
        </w:r>
      </w:ins>
      <w:ins w:id="1942" w:author="Ingr Jiri [2]" w:date="2025-05-14T11:41:00Z">
        <w:r w:rsidR="00512920">
          <w:t xml:space="preserve"> opraveny </w:t>
        </w:r>
        <w:del w:id="1943" w:author="Ingr Jiri" w:date="2025-05-16T09:48:00Z">
          <w:r w:rsidR="00512920" w:rsidDel="00BB4237">
            <w:delText xml:space="preserve">manuálně </w:delText>
          </w:r>
        </w:del>
        <w:r w:rsidR="00512920">
          <w:t xml:space="preserve">a </w:t>
        </w:r>
        <w:del w:id="1944" w:author="Ingr Jiri" w:date="2025-05-16T09:48:00Z">
          <w:r w:rsidR="00512920" w:rsidDel="00BB4237">
            <w:delText xml:space="preserve">spolu </w:delText>
          </w:r>
        </w:del>
      </w:ins>
      <w:ins w:id="1945" w:author="Ingr Jiri" w:date="2025-05-16T09:48:00Z">
        <w:r w:rsidR="00BB4237">
          <w:t xml:space="preserve">společně </w:t>
        </w:r>
      </w:ins>
      <w:ins w:id="1946" w:author="Ingr Jiri [2]" w:date="2025-05-14T11:41:00Z">
        <w:r w:rsidR="00512920">
          <w:t>s</w:t>
        </w:r>
      </w:ins>
      <w:ins w:id="1947" w:author="Ingr Jiri [2]" w:date="2025-05-14T11:42:00Z">
        <w:r w:rsidR="00512920">
          <w:t xml:space="preserve"> ostatními </w:t>
        </w:r>
      </w:ins>
      <w:ins w:id="1948" w:author="Ingr Jiri" w:date="2025-05-16T09:48:00Z">
        <w:r w:rsidR="00BB4237">
          <w:t xml:space="preserve">správně </w:t>
        </w:r>
      </w:ins>
      <w:ins w:id="1949" w:author="Ingr Jiri [2]" w:date="2025-05-14T11:42:00Z">
        <w:del w:id="1950" w:author="Ingr Jiri" w:date="2025-05-16T09:48:00Z">
          <w:r w:rsidR="00512920" w:rsidDel="00BB4237">
            <w:delText>o</w:delText>
          </w:r>
        </w:del>
        <w:r w:rsidR="00512920">
          <w:t xml:space="preserve">anotovanými snímky byly </w:t>
        </w:r>
        <w:del w:id="1951" w:author="Ingr Jiri" w:date="2025-05-16T09:48:00Z">
          <w:r w:rsidR="00512920" w:rsidDel="00BB4237">
            <w:delText>přidány</w:delText>
          </w:r>
        </w:del>
      </w:ins>
      <w:ins w:id="1952" w:author="Ingr Jiri" w:date="2025-05-16T09:48:00Z">
        <w:r w:rsidR="00BB4237">
          <w:t>zařazeny</w:t>
        </w:r>
      </w:ins>
      <w:ins w:id="1953" w:author="Ingr Jiri [2]" w:date="2025-05-14T11:42:00Z">
        <w:r w:rsidR="00512920">
          <w:t xml:space="preserve"> do datasetu. Výsledný dataset obsahuje 12991 snímků.</w:t>
        </w:r>
      </w:ins>
    </w:p>
    <w:p w14:paraId="161C4709" w14:textId="3DB7A41A" w:rsidR="00350B37" w:rsidRDefault="00350B37" w:rsidP="0017627C">
      <w:pPr>
        <w:rPr>
          <w:ins w:id="1954" w:author="Ingr Jiri [2]" w:date="2025-05-14T12:25:00Z"/>
        </w:rPr>
      </w:pPr>
      <w:ins w:id="1955" w:author="Ingr Jiri [2]" w:date="2025-05-14T11:48:00Z">
        <w:r>
          <w:t>P</w:t>
        </w:r>
      </w:ins>
      <w:ins w:id="1956" w:author="Ingr Jiri" w:date="2025-05-16T09:48:00Z">
        <w:r w:rsidR="00BB4237">
          <w:t>o</w:t>
        </w:r>
      </w:ins>
      <w:ins w:id="1957" w:author="Ingr Jiri [2]" w:date="2025-05-14T11:48:00Z">
        <w:del w:id="1958" w:author="Ingr Jiri" w:date="2025-05-16T09:48:00Z">
          <w:r w:rsidDel="00BB4237">
            <w:delText>ři</w:delText>
          </w:r>
        </w:del>
        <w:r>
          <w:t xml:space="preserve"> rozdělení datasetu na </w:t>
        </w:r>
        <w:del w:id="1959" w:author="Ingr Jiri" w:date="2025-05-16T09:48:00Z">
          <w:r w:rsidDel="00BB4237">
            <w:delText xml:space="preserve">skupiny </w:delText>
          </w:r>
        </w:del>
        <w:proofErr w:type="spellStart"/>
        <w:r>
          <w:t>trénovací</w:t>
        </w:r>
        <w:proofErr w:type="spellEnd"/>
        <w:del w:id="1960" w:author="Ingr Jiri" w:date="2025-05-16T09:48:00Z">
          <w:r w:rsidDel="00BB4237">
            <w:delText>ch</w:delText>
          </w:r>
        </w:del>
        <w:r>
          <w:t>, validační</w:t>
        </w:r>
        <w:del w:id="1961" w:author="Ingr Jiri" w:date="2025-05-16T09:49:00Z">
          <w:r w:rsidDel="00BB4237">
            <w:delText>ch</w:delText>
          </w:r>
        </w:del>
        <w:r>
          <w:t xml:space="preserve"> a testovací</w:t>
        </w:r>
        <w:del w:id="1962" w:author="Ingr Jiri" w:date="2025-05-16T09:49:00Z">
          <w:r w:rsidDel="00BB4237">
            <w:delText>ch</w:delText>
          </w:r>
        </w:del>
      </w:ins>
      <w:ins w:id="1963" w:author="Ingr Jiri [2]" w:date="2025-05-14T11:49:00Z">
        <w:r>
          <w:t xml:space="preserve"> dat</w:t>
        </w:r>
      </w:ins>
      <w:ins w:id="1964" w:author="Ingr Jiri" w:date="2025-05-16T09:49:00Z">
        <w:r w:rsidR="00BB4237">
          <w:t>a sadu</w:t>
        </w:r>
      </w:ins>
      <w:ins w:id="1965" w:author="Ingr Jiri [2]" w:date="2025-05-14T11:49:00Z">
        <w:r>
          <w:t xml:space="preserve"> byla </w:t>
        </w:r>
        <w:del w:id="1966" w:author="Ingr Jiri" w:date="2025-05-16T09:49:00Z">
          <w:r w:rsidDel="00BB4237">
            <w:delText xml:space="preserve">ponechána </w:delText>
          </w:r>
        </w:del>
      </w:ins>
      <w:ins w:id="1967" w:author="Ingr Jiri" w:date="2025-05-16T09:49:00Z">
        <w:r w:rsidR="00BB4237">
          <w:t xml:space="preserve">zachována </w:t>
        </w:r>
      </w:ins>
      <w:ins w:id="1968" w:author="Ingr Jiri [2]" w:date="2025-05-14T11:49:00Z">
        <w:r>
          <w:t xml:space="preserve">příslušnost </w:t>
        </w:r>
        <w:del w:id="1969" w:author="Ingr Jiri" w:date="2025-05-16T09:49:00Z">
          <w:r w:rsidDel="00BB4237">
            <w:delText xml:space="preserve">obrázků </w:delText>
          </w:r>
        </w:del>
      </w:ins>
      <w:ins w:id="1970" w:author="Ingr Jiri" w:date="2025-05-16T09:49:00Z">
        <w:r w:rsidR="00BB4237">
          <w:t xml:space="preserve">snímků </w:t>
        </w:r>
      </w:ins>
      <w:ins w:id="1971" w:author="Ingr Jiri [2]" w:date="2025-05-14T11:49:00Z">
        <w:del w:id="1972" w:author="Ingr Jiri" w:date="2025-05-16T09:49:00Z">
          <w:r w:rsidDel="00BB4237">
            <w:delText xml:space="preserve">k jednotlivým </w:delText>
          </w:r>
        </w:del>
      </w:ins>
      <w:ins w:id="1973" w:author="Ingr Jiri" w:date="2025-05-16T09:49:00Z">
        <w:r w:rsidR="00BB4237">
          <w:t xml:space="preserve">ke konkrétním </w:t>
        </w:r>
      </w:ins>
      <w:ins w:id="1974" w:author="Ingr Jiri [2]" w:date="2025-05-14T11:49:00Z">
        <w:r>
          <w:t xml:space="preserve">pacientům. V případě této úlohy je </w:t>
        </w:r>
      </w:ins>
      <w:ins w:id="1975" w:author="Ingr Jiri [2]" w:date="2025-05-14T11:50:00Z">
        <w:r>
          <w:t>rozdělení</w:t>
        </w:r>
      </w:ins>
      <w:ins w:id="1976" w:author="Ingr Jiri [2]" w:date="2025-05-14T11:49:00Z">
        <w:r>
          <w:t xml:space="preserve"> po pacientech </w:t>
        </w:r>
      </w:ins>
      <w:ins w:id="1977" w:author="Ingr Jiri [2]" w:date="2025-05-14T11:50:00Z">
        <w:r>
          <w:t xml:space="preserve">variantou, která nejlépe </w:t>
        </w:r>
        <w:del w:id="1978" w:author="Ingr Jiri" w:date="2025-05-16T09:50:00Z">
          <w:r w:rsidDel="00BB4237">
            <w:delText>simuluje</w:delText>
          </w:r>
        </w:del>
      </w:ins>
      <w:ins w:id="1979" w:author="Ingr Jiri" w:date="2025-05-16T09:50:00Z">
        <w:r w:rsidR="00BB4237">
          <w:t>odpovídá reálnému</w:t>
        </w:r>
      </w:ins>
      <w:ins w:id="1980" w:author="Ingr Jiri [2]" w:date="2025-05-14T11:50:00Z">
        <w:r>
          <w:t xml:space="preserve"> využití datasetu v</w:t>
        </w:r>
      </w:ins>
      <w:ins w:id="1981" w:author="Ingr Jiri [2]" w:date="2025-05-14T12:24:00Z">
        <w:r w:rsidR="00EA0B0D">
          <w:t> </w:t>
        </w:r>
      </w:ins>
      <w:ins w:id="1982" w:author="Ingr Jiri [2]" w:date="2025-05-14T11:50:00Z">
        <w:r>
          <w:t>praxi</w:t>
        </w:r>
      </w:ins>
      <w:ins w:id="1983" w:author="Ingr Jiri [2]" w:date="2025-05-14T12:24:00Z">
        <w:r w:rsidR="00EA0B0D">
          <w:t xml:space="preserve">. </w:t>
        </w:r>
        <w:del w:id="1984" w:author="Ingr Jiri" w:date="2025-05-16T09:51:00Z">
          <w:r w:rsidR="00EA0B0D" w:rsidDel="00BB4237">
            <w:delText xml:space="preserve">Toto rozdělení </w:delText>
          </w:r>
        </w:del>
      </w:ins>
      <w:ins w:id="1985" w:author="Ingr Jiri" w:date="2025-05-16T09:51:00Z">
        <w:r w:rsidR="00BB4237">
          <w:t xml:space="preserve">Zároveň </w:t>
        </w:r>
      </w:ins>
      <w:ins w:id="1986" w:author="Ingr Jiri [2]" w:date="2025-05-14T12:24:00Z">
        <w:del w:id="1987" w:author="Ingr Jiri" w:date="2025-05-16T09:51:00Z">
          <w:r w:rsidR="00EA0B0D" w:rsidDel="00BB4237">
            <w:delText xml:space="preserve">zamezuje </w:delText>
          </w:r>
        </w:del>
      </w:ins>
      <w:ins w:id="1988" w:author="Ingr Jiri" w:date="2025-05-16T09:51:00Z">
        <w:r w:rsidR="00BB4237">
          <w:t xml:space="preserve">zabraňuje riziku </w:t>
        </w:r>
      </w:ins>
      <w:ins w:id="1989" w:author="Ingr Jiri [2]" w:date="2025-05-14T12:24:00Z">
        <w:del w:id="1990" w:author="Ingr Jiri" w:date="2025-05-16T09:51:00Z">
          <w:r w:rsidR="00EA0B0D" w:rsidDel="00BB4237">
            <w:delText xml:space="preserve">přetrénování </w:delText>
          </w:r>
        </w:del>
      </w:ins>
      <w:ins w:id="1991" w:author="Ingr Jiri" w:date="2025-05-16T09:51:00Z">
        <w:r w:rsidR="00BB4237">
          <w:t xml:space="preserve">přeučení </w:t>
        </w:r>
      </w:ins>
      <w:ins w:id="1992" w:author="Ingr Jiri [2]" w:date="2025-05-14T12:24:00Z">
        <w:r w:rsidR="00EA0B0D">
          <w:t xml:space="preserve">modelu, způsobené přidáním snímků stejných hlasivek </w:t>
        </w:r>
      </w:ins>
      <w:ins w:id="1993" w:author="Ingr Jiri" w:date="2025-05-16T09:51:00Z">
        <w:r w:rsidR="00BB4237">
          <w:t xml:space="preserve">jednoho pacienta </w:t>
        </w:r>
      </w:ins>
      <w:ins w:id="1994" w:author="Ingr Jiri [2]" w:date="2025-05-14T12:24:00Z">
        <w:r w:rsidR="00EA0B0D">
          <w:t xml:space="preserve">do </w:t>
        </w:r>
        <w:proofErr w:type="spellStart"/>
        <w:r w:rsidR="00EA0B0D">
          <w:t>trénovací</w:t>
        </w:r>
        <w:proofErr w:type="spellEnd"/>
        <w:del w:id="1995" w:author="Ingr Jiri" w:date="2025-05-16T09:52:00Z">
          <w:r w:rsidR="00EA0B0D" w:rsidDel="00BB4237">
            <w:delText>ch</w:delText>
          </w:r>
        </w:del>
        <w:r w:rsidR="00EA0B0D">
          <w:t xml:space="preserve"> i validační</w:t>
        </w:r>
        <w:del w:id="1996" w:author="Ingr Jiri" w:date="2025-05-16T09:52:00Z">
          <w:r w:rsidR="00EA0B0D" w:rsidDel="00BB4237">
            <w:delText>ch</w:delText>
          </w:r>
        </w:del>
        <w:r w:rsidR="00EA0B0D">
          <w:t xml:space="preserve"> </w:t>
        </w:r>
      </w:ins>
      <w:ins w:id="1997" w:author="Ingr Jiri" w:date="2025-05-16T09:52:00Z">
        <w:r w:rsidR="00BB4237">
          <w:t xml:space="preserve">části datasetu, k čemuž by mohlo dojít </w:t>
        </w:r>
      </w:ins>
      <w:ins w:id="1998" w:author="Ingr Jiri [2]" w:date="2025-05-14T12:24:00Z">
        <w:del w:id="1999" w:author="Ingr Jiri" w:date="2025-05-16T09:52:00Z">
          <w:r w:rsidR="00EA0B0D" w:rsidDel="00BB4237">
            <w:delText>dat</w:delText>
          </w:r>
        </w:del>
      </w:ins>
      <w:ins w:id="2000" w:author="Ingr Jiri [2]" w:date="2025-05-14T12:25:00Z">
        <w:del w:id="2001" w:author="Ingr Jiri" w:date="2025-05-16T09:52:00Z">
          <w:r w:rsidR="00EA0B0D" w:rsidDel="00BB4237">
            <w:delText xml:space="preserve"> </w:delText>
          </w:r>
        </w:del>
        <w:r w:rsidR="00EA0B0D">
          <w:t xml:space="preserve">například při </w:t>
        </w:r>
        <w:del w:id="2002" w:author="Ingr Jiri" w:date="2025-05-16T09:52:00Z">
          <w:r w:rsidR="00EA0B0D" w:rsidDel="00BB4237">
            <w:delText xml:space="preserve">použití </w:delText>
          </w:r>
        </w:del>
        <w:r w:rsidR="00EA0B0D">
          <w:t>náhodné</w:t>
        </w:r>
      </w:ins>
      <w:ins w:id="2003" w:author="Ingr Jiri" w:date="2025-05-16T09:52:00Z">
        <w:r w:rsidR="00BB4237">
          <w:t>m</w:t>
        </w:r>
      </w:ins>
      <w:ins w:id="2004" w:author="Ingr Jiri [2]" w:date="2025-05-14T12:25:00Z">
        <w:del w:id="2005" w:author="Ingr Jiri" w:date="2025-05-16T09:52:00Z">
          <w:r w:rsidR="00EA0B0D" w:rsidDel="00BB4237">
            <w:delText>ho</w:delText>
          </w:r>
        </w:del>
        <w:r w:rsidR="00EA0B0D">
          <w:t xml:space="preserve"> </w:t>
        </w:r>
        <w:del w:id="2006" w:author="Ingr Jiri" w:date="2025-05-16T09:52:00Z">
          <w:r w:rsidR="00EA0B0D" w:rsidDel="00BB4237">
            <w:delText xml:space="preserve">rozřazení </w:delText>
          </w:r>
        </w:del>
      </w:ins>
      <w:ins w:id="2007" w:author="Ingr Jiri" w:date="2025-05-16T09:52:00Z">
        <w:r w:rsidR="00BB4237">
          <w:t xml:space="preserve">rozdělení </w:t>
        </w:r>
      </w:ins>
      <w:ins w:id="2008" w:author="Ingr Jiri [2]" w:date="2025-05-14T12:25:00Z">
        <w:r w:rsidR="00EA0B0D">
          <w:t>snímků mezi skupiny datasetu.</w:t>
        </w:r>
      </w:ins>
    </w:p>
    <w:p w14:paraId="0DB16277" w14:textId="50755E5D" w:rsidR="00EA0B0D" w:rsidRDefault="00EA0B0D" w:rsidP="00EA0B0D">
      <w:pPr>
        <w:pStyle w:val="Nadpis2"/>
        <w:rPr>
          <w:ins w:id="2009" w:author="Ingr Jiri [2]" w:date="2025-05-14T12:26:00Z"/>
        </w:rPr>
      </w:pPr>
      <w:ins w:id="2010" w:author="Ingr Jiri [2]" w:date="2025-05-14T12:26:00Z">
        <w:r>
          <w:t>Trénink modelu</w:t>
        </w:r>
      </w:ins>
    </w:p>
    <w:p w14:paraId="5184F4CF" w14:textId="68144D0A" w:rsidR="00EA0B0D" w:rsidRDefault="00EA0B0D" w:rsidP="00EA0B0D">
      <w:pPr>
        <w:rPr>
          <w:ins w:id="2011" w:author="Ingr Jiri [2]" w:date="2025-05-14T12:35:00Z"/>
        </w:rPr>
      </w:pPr>
      <w:ins w:id="2012" w:author="Ingr Jiri [2]" w:date="2025-05-14T12:28:00Z">
        <w:r>
          <w:t>Jako nejvhodnější algoritmus pro detekci hlasivek byl</w:t>
        </w:r>
      </w:ins>
      <w:ins w:id="2013" w:author="Ingr Jiri [2]" w:date="2025-05-14T12:30:00Z">
        <w:r>
          <w:t xml:space="preserve"> </w:t>
        </w:r>
      </w:ins>
      <w:ins w:id="2014" w:author="Ingr Jiri [2]" w:date="2025-05-14T12:28:00Z">
        <w:del w:id="2015" w:author="Ingr Jiri" w:date="2025-05-16T09:57:00Z">
          <w:r w:rsidDel="00610CDD">
            <w:delText>vybrán</w:delText>
          </w:r>
        </w:del>
      </w:ins>
      <w:ins w:id="2016" w:author="Ingr Jiri" w:date="2025-05-16T09:57:00Z">
        <w:r w:rsidR="00610CDD">
          <w:t>zvolen</w:t>
        </w:r>
      </w:ins>
      <w:ins w:id="2017" w:author="Ingr Jiri [2]" w:date="2025-05-14T12:28:00Z">
        <w:r>
          <w:t xml:space="preserve"> </w:t>
        </w:r>
      </w:ins>
      <w:proofErr w:type="spellStart"/>
      <w:ins w:id="2018" w:author="Ingr Jiri [2]" w:date="2025-05-14T12:30:00Z">
        <w:r>
          <w:t>one-stage</w:t>
        </w:r>
        <w:proofErr w:type="spellEnd"/>
        <w:r>
          <w:t xml:space="preserve"> </w:t>
        </w:r>
      </w:ins>
      <w:ins w:id="2019" w:author="Ingr Jiri [2]" w:date="2025-05-14T12:29:00Z">
        <w:del w:id="2020" w:author="Ingr Jiri" w:date="2025-05-16T09:57:00Z">
          <w:r w:rsidDel="00610CDD">
            <w:delText>model</w:delText>
          </w:r>
        </w:del>
      </w:ins>
      <w:ins w:id="2021" w:author="Ingr Jiri [2]" w:date="2025-05-14T12:28:00Z">
        <w:del w:id="2022" w:author="Ingr Jiri" w:date="2025-05-16T09:57:00Z">
          <w:r w:rsidDel="00610CDD">
            <w:delText xml:space="preserve"> </w:delText>
          </w:r>
        </w:del>
      </w:ins>
      <w:ins w:id="2023" w:author="Ingr Jiri" w:date="2025-05-16T09:57:00Z">
        <w:r w:rsidR="00610CDD">
          <w:t xml:space="preserve">algoritmus </w:t>
        </w:r>
      </w:ins>
      <w:ins w:id="2024" w:author="Ingr Jiri [2]" w:date="2025-05-14T12:29:00Z">
        <w:r>
          <w:t>YOLOv11</w:t>
        </w:r>
      </w:ins>
      <w:ins w:id="2025" w:author="Ingr Jiri" w:date="2025-05-16T10:00:00Z">
        <w:r w:rsidR="00610CDD">
          <w:t>.</w:t>
        </w:r>
      </w:ins>
      <w:ins w:id="2026" w:author="Ingr Jiri [2]" w:date="2025-05-14T12:29:00Z">
        <w:del w:id="2027" w:author="Ingr Jiri" w:date="2025-05-16T10:00:00Z">
          <w:r w:rsidDel="00610CDD">
            <w:delText>,</w:delText>
          </w:r>
        </w:del>
        <w:r>
          <w:t xml:space="preserve"> </w:t>
        </w:r>
        <w:del w:id="2028" w:author="Ingr Jiri" w:date="2025-05-16T09:57:00Z">
          <w:r w:rsidDel="00610CDD">
            <w:delText>což je nejnovější aktuálně dostupná verze toho modelu.</w:delText>
          </w:r>
        </w:del>
      </w:ins>
      <w:ins w:id="2029" w:author="Ingr Jiri [2]" w:date="2025-05-14T12:30:00Z">
        <w:del w:id="2030" w:author="Ingr Jiri" w:date="2025-05-16T09:57:00Z">
          <w:r w:rsidDel="00610CDD">
            <w:delText xml:space="preserve"> </w:delText>
          </w:r>
        </w:del>
        <w:del w:id="2031" w:author="Ingr Jiri" w:date="2025-05-16T09:58:00Z">
          <w:r w:rsidDel="00610CDD">
            <w:delText xml:space="preserve">Jedná se o </w:delText>
          </w:r>
        </w:del>
      </w:ins>
      <w:ins w:id="2032" w:author="Ingr Jiri" w:date="2025-05-16T09:59:00Z">
        <w:r w:rsidR="00610CDD">
          <w:t>Tato</w:t>
        </w:r>
      </w:ins>
      <w:ins w:id="2033" w:author="Ingr Jiri" w:date="2025-05-16T09:58:00Z">
        <w:r w:rsidR="00610CDD">
          <w:t xml:space="preserve"> aktuálně nejnovější verze modelu YOLO vyniká zejména </w:t>
        </w:r>
      </w:ins>
      <w:ins w:id="2034" w:author="Ingr Jiri" w:date="2025-05-16T09:59:00Z">
        <w:r w:rsidR="00610CDD">
          <w:t>schopností provádět detekci objektů v</w:t>
        </w:r>
      </w:ins>
      <w:ins w:id="2035" w:author="Ingr Jiri" w:date="2025-05-16T10:00:00Z">
        <w:r w:rsidR="00610CDD">
          <w:t> </w:t>
        </w:r>
      </w:ins>
      <w:ins w:id="2036" w:author="Ingr Jiri" w:date="2025-05-16T09:59:00Z">
        <w:r w:rsidR="00610CDD">
          <w:t>reálném</w:t>
        </w:r>
      </w:ins>
      <w:ins w:id="2037" w:author="Ingr Jiri" w:date="2025-05-16T10:01:00Z">
        <w:r w:rsidR="00610CDD" w:rsidRPr="00610CDD">
          <w:t xml:space="preserve"> </w:t>
        </w:r>
        <w:r w:rsidR="00610CDD">
          <w:t>čase</w:t>
        </w:r>
      </w:ins>
      <w:ins w:id="2038" w:author="Ingr Jiri" w:date="2025-05-16T09:59:00Z">
        <w:r w:rsidR="00610CDD">
          <w:t>,</w:t>
        </w:r>
      </w:ins>
      <w:ins w:id="2039" w:author="Ingr Jiri" w:date="2025-05-16T10:00:00Z">
        <w:r w:rsidR="00610CDD">
          <w:t xml:space="preserve"> </w:t>
        </w:r>
      </w:ins>
      <w:ins w:id="2040" w:author="Ingr Jiri" w:date="2025-05-16T10:01:00Z">
        <w:r w:rsidR="00610CDD">
          <w:t>přičemž</w:t>
        </w:r>
      </w:ins>
      <w:ins w:id="2041" w:author="Ingr Jiri" w:date="2025-05-16T10:00:00Z">
        <w:r w:rsidR="00610CDD">
          <w:t xml:space="preserve"> si zachovává vysokou přesnost. </w:t>
        </w:r>
      </w:ins>
      <w:ins w:id="2042" w:author="Ingr Jiri" w:date="2025-05-16T10:02:00Z">
        <w:r w:rsidR="00610CDD">
          <w:t xml:space="preserve">Díky těmto vlastnostem patří </w:t>
        </w:r>
      </w:ins>
      <w:ins w:id="2043" w:author="Ingr Jiri" w:date="2025-05-16T10:03:00Z">
        <w:r w:rsidR="00610CDD">
          <w:t>YOLO mezi nejpoužívanější algoritmy ve zpracování obrazu.</w:t>
        </w:r>
      </w:ins>
      <w:ins w:id="2044" w:author="Ingr Jiri [2]" w:date="2025-05-14T12:30:00Z">
        <w:del w:id="2045" w:author="Ingr Jiri" w:date="2025-05-16T10:02:00Z">
          <w:r w:rsidDel="00610CDD">
            <w:delText>jeden z nejrozšířenějších modelů</w:delText>
          </w:r>
        </w:del>
      </w:ins>
      <w:ins w:id="2046" w:author="Ingr Jiri [2]" w:date="2025-05-14T12:32:00Z">
        <w:del w:id="2047" w:author="Ingr Jiri" w:date="2025-05-16T10:02:00Z">
          <w:r w:rsidDel="00610CDD">
            <w:delText xml:space="preserve"> používaných pro účely zpracování obrazu</w:delText>
          </w:r>
        </w:del>
      </w:ins>
      <w:ins w:id="2048" w:author="Ingr Jiri [2]" w:date="2025-05-14T12:31:00Z">
        <w:del w:id="2049" w:author="Ingr Jiri" w:date="2025-05-16T10:02:00Z">
          <w:r w:rsidDel="00610CDD">
            <w:delText xml:space="preserve">, jehož hlavní výhodou je schopnost detekovat </w:delText>
          </w:r>
        </w:del>
      </w:ins>
      <w:ins w:id="2050" w:author="Ingr Jiri [2]" w:date="2025-05-14T12:32:00Z">
        <w:del w:id="2051" w:author="Ingr Jiri" w:date="2025-05-16T10:02:00Z">
          <w:r w:rsidDel="00610CDD">
            <w:delText>objekty v reálném čase. Zároveň poskytuje vysokou přesnost detekce.</w:delText>
          </w:r>
        </w:del>
      </w:ins>
    </w:p>
    <w:p w14:paraId="2DC3DA02" w14:textId="57E717CA" w:rsidR="00725082" w:rsidDel="00725082" w:rsidRDefault="00610CDD" w:rsidP="00725082">
      <w:pPr>
        <w:rPr>
          <w:del w:id="2052" w:author="Ingr Jiri" w:date="2025-05-16T10:16:00Z"/>
          <w:moveTo w:id="2053" w:author="Ingr Jiri" w:date="2025-05-16T10:16:00Z"/>
        </w:rPr>
      </w:pPr>
      <w:ins w:id="2054" w:author="Ingr Jiri" w:date="2025-05-16T10:04:00Z">
        <w:r>
          <w:t>Na stejném datasetu byly otestovány</w:t>
        </w:r>
        <w:r>
          <w:t xml:space="preserve"> různé velikosti modelu YOLOv11, </w:t>
        </w:r>
        <w:r>
          <w:t>přičemž všechny dosáhly srovnatelných výsledků</w:t>
        </w:r>
        <w:r>
          <w:t xml:space="preserve"> </w:t>
        </w:r>
        <w:r>
          <w:t>(odkaz na obr 3.5).</w:t>
        </w:r>
      </w:ins>
      <w:ins w:id="2055" w:author="Ingr Jiri [2]" w:date="2025-05-14T12:35:00Z">
        <w:del w:id="2056" w:author="Ingr Jiri" w:date="2025-05-16T10:04:00Z">
          <w:r w:rsidR="0000035B" w:rsidDel="00610CDD">
            <w:delText>Při porovnání různých velikostí modelu bylo dosaženo na stejném dataset</w:delText>
          </w:r>
        </w:del>
      </w:ins>
      <w:ins w:id="2057" w:author="Ingr Jiri [2]" w:date="2025-05-14T12:36:00Z">
        <w:del w:id="2058" w:author="Ingr Jiri" w:date="2025-05-16T10:04:00Z">
          <w:r w:rsidR="0000035B" w:rsidDel="00610CDD">
            <w:delText>u velmi podobných výsledků.</w:delText>
          </w:r>
        </w:del>
        <w:r w:rsidR="0000035B">
          <w:t xml:space="preserve"> </w:t>
        </w:r>
        <w:del w:id="2059" w:author="Ingr Jiri" w:date="2025-05-16T10:05:00Z">
          <w:r w:rsidR="0000035B" w:rsidDel="00610CDD">
            <w:delText>Nejl</w:delText>
          </w:r>
        </w:del>
      </w:ins>
      <w:ins w:id="2060" w:author="Ingr Jiri [2]" w:date="2025-05-14T12:37:00Z">
        <w:del w:id="2061" w:author="Ingr Jiri" w:date="2025-05-16T10:05:00Z">
          <w:r w:rsidR="0000035B" w:rsidDel="00610CDD">
            <w:delText>epších</w:delText>
          </w:r>
        </w:del>
      </w:ins>
      <w:ins w:id="2062" w:author="Ingr Jiri" w:date="2025-05-16T10:05:00Z">
        <w:r>
          <w:t>Nejvyšších</w:t>
        </w:r>
      </w:ins>
      <w:ins w:id="2063" w:author="Ingr Jiri [2]" w:date="2025-05-14T12:37:00Z">
        <w:r w:rsidR="0000035B">
          <w:t xml:space="preserve"> hodnot metrik dosáhl velmi </w:t>
        </w:r>
        <w:r w:rsidR="0000035B">
          <w:lastRenderedPageBreak/>
          <w:t>těsně model YOLO11m</w:t>
        </w:r>
        <w:del w:id="2064" w:author="Ingr Jiri" w:date="2025-05-16T10:04:00Z">
          <w:r w:rsidR="0000035B" w:rsidDel="00610CDD">
            <w:delText xml:space="preserve"> (odkaz na obr 3.5)</w:delText>
          </w:r>
        </w:del>
        <w:r w:rsidR="0000035B">
          <w:t xml:space="preserve">. Při výběru velikosti modelu je třeba </w:t>
        </w:r>
        <w:del w:id="2065" w:author="Ingr Jiri" w:date="2025-05-16T10:07:00Z">
          <w:r w:rsidR="0000035B" w:rsidDel="00725082">
            <w:delText>brát v</w:delText>
          </w:r>
        </w:del>
      </w:ins>
      <w:ins w:id="2066" w:author="Ingr Jiri [2]" w:date="2025-05-14T12:38:00Z">
        <w:del w:id="2067" w:author="Ingr Jiri" w:date="2025-05-16T10:07:00Z">
          <w:r w:rsidR="0000035B" w:rsidDel="00725082">
            <w:delText> </w:delText>
          </w:r>
        </w:del>
      </w:ins>
      <w:ins w:id="2068" w:author="Ingr Jiri [2]" w:date="2025-05-14T12:37:00Z">
        <w:del w:id="2069" w:author="Ingr Jiri" w:date="2025-05-16T10:07:00Z">
          <w:r w:rsidR="0000035B" w:rsidDel="00725082">
            <w:delText>ú</w:delText>
          </w:r>
        </w:del>
      </w:ins>
      <w:ins w:id="2070" w:author="Ingr Jiri [2]" w:date="2025-05-14T12:38:00Z">
        <w:del w:id="2071" w:author="Ingr Jiri" w:date="2025-05-16T10:07:00Z">
          <w:r w:rsidR="0000035B" w:rsidDel="00725082">
            <w:delText>vahu</w:delText>
          </w:r>
        </w:del>
      </w:ins>
      <w:ins w:id="2072" w:author="Ingr Jiri" w:date="2025-05-16T10:07:00Z">
        <w:r w:rsidR="00725082">
          <w:t>zohlednit</w:t>
        </w:r>
      </w:ins>
      <w:ins w:id="2073" w:author="Ingr Jiri [2]" w:date="2025-05-14T12:38:00Z">
        <w:r w:rsidR="0000035B">
          <w:t xml:space="preserve"> i </w:t>
        </w:r>
        <w:del w:id="2074" w:author="Ingr Jiri" w:date="2025-05-16T10:07:00Z">
          <w:r w:rsidR="0000035B" w:rsidDel="00725082">
            <w:delText>jiné aspekty</w:delText>
          </w:r>
        </w:del>
      </w:ins>
      <w:ins w:id="2075" w:author="Ingr Jiri" w:date="2025-05-16T10:07:00Z">
        <w:r w:rsidR="00725082">
          <w:t>další faktory</w:t>
        </w:r>
      </w:ins>
      <w:ins w:id="2076" w:author="Ingr Jiri [2]" w:date="2025-05-14T12:38:00Z">
        <w:del w:id="2077" w:author="Ingr Jiri" w:date="2025-05-16T10:07:00Z">
          <w:r w:rsidR="0000035B" w:rsidDel="00725082">
            <w:delText xml:space="preserve"> </w:delText>
          </w:r>
        </w:del>
      </w:ins>
      <w:ins w:id="2078" w:author="Ingr Jiri [2]" w:date="2025-05-14T12:39:00Z">
        <w:del w:id="2079" w:author="Ingr Jiri" w:date="2025-05-16T10:07:00Z">
          <w:r w:rsidR="0000035B" w:rsidDel="00725082">
            <w:delText>modelu</w:delText>
          </w:r>
        </w:del>
        <w:r w:rsidR="0000035B">
          <w:t xml:space="preserve">, </w:t>
        </w:r>
        <w:del w:id="2080" w:author="Ingr Jiri" w:date="2025-05-16T10:07:00Z">
          <w:r w:rsidR="0000035B" w:rsidDel="00725082">
            <w:delText>zejména</w:delText>
          </w:r>
        </w:del>
      </w:ins>
      <w:ins w:id="2081" w:author="Ingr Jiri" w:date="2025-05-16T10:07:00Z">
        <w:r w:rsidR="00725082">
          <w:t>například</w:t>
        </w:r>
      </w:ins>
      <w:ins w:id="2082" w:author="Ingr Jiri [2]" w:date="2025-05-14T12:39:00Z">
        <w:r w:rsidR="0000035B">
          <w:t xml:space="preserve"> </w:t>
        </w:r>
        <w:del w:id="2083" w:author="Ingr Jiri" w:date="2025-05-16T10:07:00Z">
          <w:r w:rsidR="0000035B" w:rsidDel="00725082">
            <w:delText xml:space="preserve">časovou náročnost </w:delText>
          </w:r>
        </w:del>
      </w:ins>
      <w:ins w:id="2084" w:author="Ingr Jiri" w:date="2025-05-16T10:07:00Z">
        <w:r w:rsidR="00725082">
          <w:t xml:space="preserve">rychlost </w:t>
        </w:r>
      </w:ins>
      <w:ins w:id="2085" w:author="Ingr Jiri [2]" w:date="2025-05-14T12:39:00Z">
        <w:r w:rsidR="0000035B">
          <w:t xml:space="preserve">vyhodnocení neznámých snímků nebo množství </w:t>
        </w:r>
        <w:del w:id="2086" w:author="Ingr Jiri" w:date="2025-05-16T10:08:00Z">
          <w:r w:rsidR="0000035B" w:rsidDel="00725082">
            <w:delText xml:space="preserve">měnitelných </w:delText>
          </w:r>
        </w:del>
        <w:r w:rsidR="0000035B">
          <w:t xml:space="preserve">parametrů </w:t>
        </w:r>
      </w:ins>
      <w:ins w:id="2087" w:author="Ingr Jiri [2]" w:date="2025-05-14T12:40:00Z">
        <w:r w:rsidR="0000035B">
          <w:t>modelu</w:t>
        </w:r>
      </w:ins>
      <w:ins w:id="2088" w:author="Ingr Jiri [2]" w:date="2025-05-14T12:39:00Z">
        <w:r w:rsidR="0000035B">
          <w:t xml:space="preserve">. </w:t>
        </w:r>
      </w:ins>
      <w:ins w:id="2089" w:author="Ingr Jiri [2]" w:date="2025-05-14T12:42:00Z">
        <w:del w:id="2090" w:author="Ingr Jiri" w:date="2025-05-16T10:08:00Z">
          <w:r w:rsidR="0000035B" w:rsidDel="00725082">
            <w:delText>Použití m</w:delText>
          </w:r>
        </w:del>
      </w:ins>
      <w:ins w:id="2091" w:author="Ingr Jiri" w:date="2025-05-16T10:08:00Z">
        <w:r w:rsidR="00725082">
          <w:t>M</w:t>
        </w:r>
      </w:ins>
      <w:ins w:id="2092" w:author="Ingr Jiri [2]" w:date="2025-05-14T12:42:00Z">
        <w:r w:rsidR="0000035B">
          <w:t>odel</w:t>
        </w:r>
      </w:ins>
      <w:ins w:id="2093" w:author="Ingr Jiri" w:date="2025-05-16T10:08:00Z">
        <w:r w:rsidR="00725082">
          <w:t>y</w:t>
        </w:r>
      </w:ins>
      <w:ins w:id="2094" w:author="Ingr Jiri [2]" w:date="2025-05-14T12:42:00Z">
        <w:del w:id="2095" w:author="Ingr Jiri" w:date="2025-05-16T10:08:00Z">
          <w:r w:rsidR="0000035B" w:rsidDel="00725082">
            <w:delText>u</w:delText>
          </w:r>
        </w:del>
        <w:r w:rsidR="0000035B">
          <w:t xml:space="preserve"> YOLO11x či YOLO11l by </w:t>
        </w:r>
      </w:ins>
      <w:ins w:id="2096" w:author="Ingr Jiri" w:date="2025-05-16T10:08:00Z">
        <w:r w:rsidR="00725082">
          <w:t xml:space="preserve">také </w:t>
        </w:r>
      </w:ins>
      <w:ins w:id="2097" w:author="Ingr Jiri [2]" w:date="2025-05-14T12:42:00Z">
        <w:del w:id="2098" w:author="Ingr Jiri" w:date="2025-05-16T10:08:00Z">
          <w:r w:rsidR="0000035B" w:rsidDel="00725082">
            <w:delText xml:space="preserve">nepochybně </w:delText>
          </w:r>
        </w:del>
        <w:r w:rsidR="0000035B">
          <w:t>mohl</w:t>
        </w:r>
      </w:ins>
      <w:ins w:id="2099" w:author="Ingr Jiri" w:date="2025-05-16T10:08:00Z">
        <w:r w:rsidR="00725082">
          <w:t>y</w:t>
        </w:r>
      </w:ins>
      <w:ins w:id="2100" w:author="Ingr Jiri [2]" w:date="2025-05-14T12:42:00Z">
        <w:del w:id="2101" w:author="Ingr Jiri" w:date="2025-05-16T10:08:00Z">
          <w:r w:rsidR="0000035B" w:rsidDel="00725082">
            <w:delText>o</w:delText>
          </w:r>
        </w:del>
        <w:r w:rsidR="0000035B">
          <w:t xml:space="preserve"> </w:t>
        </w:r>
        <w:del w:id="2102" w:author="Ingr Jiri" w:date="2025-05-16T10:08:00Z">
          <w:r w:rsidR="0000035B" w:rsidDel="00725082">
            <w:delText>poskytovat</w:delText>
          </w:r>
        </w:del>
      </w:ins>
      <w:ins w:id="2103" w:author="Ingr Jiri" w:date="2025-05-16T10:08:00Z">
        <w:r w:rsidR="00725082">
          <w:t>nabídnout</w:t>
        </w:r>
      </w:ins>
      <w:ins w:id="2104" w:author="Ingr Jiri [2]" w:date="2025-05-14T12:42:00Z">
        <w:r w:rsidR="0000035B">
          <w:t xml:space="preserve"> </w:t>
        </w:r>
        <w:del w:id="2105" w:author="Ingr Jiri" w:date="2025-05-16T10:08:00Z">
          <w:r w:rsidR="0000035B" w:rsidDel="00725082">
            <w:delText xml:space="preserve">také </w:delText>
          </w:r>
        </w:del>
        <w:r w:rsidR="0000035B">
          <w:t>uspokojivou přesnost detekce</w:t>
        </w:r>
      </w:ins>
      <w:ins w:id="2106" w:author="Ingr Jiri [2]" w:date="2025-05-14T12:43:00Z">
        <w:r w:rsidR="0000035B">
          <w:t>, při použití běžně dostupného hardwaru by ovšem model nedosahoval rychlosti použitelné pro vyhodnocování v reálném čase.</w:t>
        </w:r>
      </w:ins>
      <w:ins w:id="2107" w:author="Ingr Jiri [2]" w:date="2025-05-14T12:44:00Z">
        <w:r w:rsidR="00EB557F">
          <w:t xml:space="preserve"> </w:t>
        </w:r>
      </w:ins>
      <w:ins w:id="2108" w:author="Ingr Jiri" w:date="2025-05-16T10:11:00Z">
        <w:r w:rsidR="00725082">
          <w:t xml:space="preserve">Nejmenší </w:t>
        </w:r>
      </w:ins>
      <w:ins w:id="2109" w:author="Ingr Jiri" w:date="2025-05-16T10:12:00Z">
        <w:r w:rsidR="00725082">
          <w:t>velikost</w:t>
        </w:r>
      </w:ins>
      <w:ins w:id="2110" w:author="Ingr Jiri" w:date="2025-05-16T10:11:00Z">
        <w:r w:rsidR="00725082">
          <w:t xml:space="preserve"> YOLO11n dosahovala zdaleka nejvyšší detekční rychlosti</w:t>
        </w:r>
      </w:ins>
      <w:ins w:id="2111" w:author="Ingr Jiri" w:date="2025-05-16T10:12:00Z">
        <w:r w:rsidR="00725082">
          <w:t>, ale její nižší počet parametrů se projevil horšími výsledky</w:t>
        </w:r>
      </w:ins>
      <w:ins w:id="2112" w:author="Ingr Jiri" w:date="2025-05-16T10:13:00Z">
        <w:r w:rsidR="00725082">
          <w:t>.</w:t>
        </w:r>
      </w:ins>
      <w:ins w:id="2113" w:author="Ingr Jiri" w:date="2025-05-16T10:14:00Z">
        <w:r w:rsidR="00725082">
          <w:t xml:space="preserve"> Tato velikost je vhodnější pro jednodušší úlohy s menším </w:t>
        </w:r>
        <w:r w:rsidR="008F4F33">
          <w:t>počtem dat. Dataset o přibližně</w:t>
        </w:r>
        <w:r w:rsidR="00725082">
          <w:t xml:space="preserve"> 13</w:t>
        </w:r>
      </w:ins>
      <w:ins w:id="2114" w:author="Ingr Jiri" w:date="2025-05-16T10:15:00Z">
        <w:r w:rsidR="00725082">
          <w:t> </w:t>
        </w:r>
      </w:ins>
      <w:ins w:id="2115" w:author="Ingr Jiri" w:date="2025-05-16T10:14:00Z">
        <w:r w:rsidR="00725082">
          <w:t xml:space="preserve">000 </w:t>
        </w:r>
      </w:ins>
      <w:ins w:id="2116" w:author="Ingr Jiri" w:date="2025-05-16T10:15:00Z">
        <w:r w:rsidR="00725082">
          <w:t xml:space="preserve">vzorcích </w:t>
        </w:r>
      </w:ins>
      <w:ins w:id="2117" w:author="Ingr Jiri" w:date="2025-05-16T10:18:00Z">
        <w:r w:rsidR="008F4F33">
          <w:t xml:space="preserve">již </w:t>
        </w:r>
      </w:ins>
      <w:ins w:id="2118" w:author="Ingr Jiri" w:date="2025-05-16T10:15:00Z">
        <w:r w:rsidR="00725082">
          <w:t xml:space="preserve">tento model </w:t>
        </w:r>
      </w:ins>
      <w:ins w:id="2119" w:author="Ingr Jiri" w:date="2025-05-16T10:18:00Z">
        <w:r w:rsidR="008F4F33">
          <w:t xml:space="preserve">nedokázal adekvátně </w:t>
        </w:r>
      </w:ins>
      <w:ins w:id="2120" w:author="Ingr Jiri" w:date="2025-05-16T10:15:00Z">
        <w:r w:rsidR="00725082">
          <w:t>popsat.</w:t>
        </w:r>
      </w:ins>
      <w:ins w:id="2121" w:author="Ingr Jiri" w:date="2025-05-16T10:16:00Z">
        <w:r w:rsidR="00725082">
          <w:t xml:space="preserve"> </w:t>
        </w:r>
      </w:ins>
      <w:moveToRangeStart w:id="2122" w:author="Ingr Jiri" w:date="2025-05-16T10:16:00Z" w:name="move198283014"/>
      <w:moveTo w:id="2123" w:author="Ingr Jiri" w:date="2025-05-16T10:16:00Z">
        <w:r w:rsidR="00725082">
          <w:t>Pro výsledný model tedy byl vybrán nejlepší YOLO11m a menší a rychlejší YOLO11s.</w:t>
        </w:r>
      </w:moveTo>
    </w:p>
    <w:moveToRangeEnd w:id="2122"/>
    <w:p w14:paraId="42C500DD" w14:textId="036C3219" w:rsidR="00725082" w:rsidRDefault="00725082" w:rsidP="00EA0B0D">
      <w:pPr>
        <w:rPr>
          <w:ins w:id="2124" w:author="Ingr Jiri" w:date="2025-05-16T10:11:00Z"/>
        </w:rPr>
      </w:pPr>
    </w:p>
    <w:p w14:paraId="2BD1DBE9" w14:textId="23F23165" w:rsidR="0000035B" w:rsidDel="00725082" w:rsidRDefault="00EB557F" w:rsidP="00EA0B0D">
      <w:pPr>
        <w:rPr>
          <w:ins w:id="2125" w:author="Ingr Jiri [2]" w:date="2025-05-14T12:33:00Z"/>
          <w:del w:id="2126" w:author="Ingr Jiri" w:date="2025-05-16T10:16:00Z"/>
        </w:rPr>
      </w:pPr>
      <w:ins w:id="2127" w:author="Ingr Jiri [2]" w:date="2025-05-14T12:44:00Z">
        <w:del w:id="2128" w:author="Ingr Jiri" w:date="2025-05-16T10:16:00Z">
          <w:r w:rsidDel="00725082">
            <w:delText xml:space="preserve">Nejmenší YOLO11n </w:delText>
          </w:r>
        </w:del>
      </w:ins>
      <w:ins w:id="2129" w:author="Ingr Jiri [2]" w:date="2025-05-14T12:45:00Z">
        <w:del w:id="2130" w:author="Ingr Jiri" w:date="2025-05-16T10:16:00Z">
          <w:r w:rsidDel="00725082">
            <w:delText>dosáhlo oproti ostatním velikost</w:delText>
          </w:r>
        </w:del>
      </w:ins>
      <w:ins w:id="2131" w:author="Kateřina Rulfová" w:date="2025-05-15T14:02:00Z">
        <w:del w:id="2132" w:author="Ingr Jiri" w:date="2025-05-16T10:16:00Z">
          <w:r w:rsidR="00CD1490" w:rsidDel="00725082">
            <w:delText>em</w:delText>
          </w:r>
        </w:del>
      </w:ins>
      <w:ins w:id="2133" w:author="Ingr Jiri [2]" w:date="2025-05-14T12:45:00Z">
        <w:del w:id="2134" w:author="Ingr Jiri" w:date="2025-05-16T10:16:00Z">
          <w:r w:rsidDel="00725082">
            <w:delText xml:space="preserve"> horších výsledků. I přesto, že </w:delText>
          </w:r>
        </w:del>
      </w:ins>
      <w:ins w:id="2135" w:author="Ingr Jiri [2]" w:date="2025-05-14T12:46:00Z">
        <w:del w:id="2136" w:author="Ingr Jiri" w:date="2025-05-16T10:16:00Z">
          <w:r w:rsidDel="00725082">
            <w:delText xml:space="preserve">detekční rychlost </w:delText>
          </w:r>
        </w:del>
      </w:ins>
      <w:ins w:id="2137" w:author="Ingr Jiri [2]" w:date="2025-05-14T12:47:00Z">
        <w:del w:id="2138" w:author="Ingr Jiri" w:date="2025-05-16T10:16:00Z">
          <w:r w:rsidDel="00725082">
            <w:delText xml:space="preserve">tohoto </w:delText>
          </w:r>
        </w:del>
      </w:ins>
      <w:ins w:id="2139" w:author="Ingr Jiri [2]" w:date="2025-05-14T12:46:00Z">
        <w:del w:id="2140" w:author="Ingr Jiri" w:date="2025-05-16T10:16:00Z">
          <w:r w:rsidDel="00725082">
            <w:delText xml:space="preserve">nejmenšího modelu je zdaleka nejvyšší, </w:delText>
          </w:r>
        </w:del>
      </w:ins>
      <w:ins w:id="2141" w:author="Ingr Jiri [2]" w:date="2025-05-14T12:47:00Z">
        <w:del w:id="2142" w:author="Ingr Jiri" w:date="2025-05-16T10:16:00Z">
          <w:r w:rsidDel="00725082">
            <w:delText>jeho využití je vhodnější pro menší datasety, které je model schopen popsat sv</w:delText>
          </w:r>
        </w:del>
      </w:ins>
      <w:ins w:id="2143" w:author="Ingr Jiri [2]" w:date="2025-05-14T12:48:00Z">
        <w:del w:id="2144" w:author="Ingr Jiri" w:date="2025-05-16T10:16:00Z">
          <w:r w:rsidDel="00725082">
            <w:delText xml:space="preserve">ým nižším počtem parametrů. </w:delText>
          </w:r>
        </w:del>
      </w:ins>
      <w:moveFromRangeStart w:id="2145" w:author="Ingr Jiri" w:date="2025-05-16T10:16:00Z" w:name="move198283014"/>
      <w:moveFrom w:id="2146" w:author="Ingr Jiri" w:date="2025-05-16T10:16:00Z">
        <w:ins w:id="2147" w:author="Ingr Jiri [2]" w:date="2025-05-14T12:48:00Z">
          <w:del w:id="2148" w:author="Ingr Jiri" w:date="2025-05-16T10:16:00Z">
            <w:r w:rsidDel="00725082">
              <w:delText xml:space="preserve">Pro výsledný model tedy byl </w:delText>
            </w:r>
          </w:del>
        </w:ins>
        <w:ins w:id="2149" w:author="Ingr Jiri [2]" w:date="2025-05-14T12:49:00Z">
          <w:del w:id="2150" w:author="Ingr Jiri" w:date="2025-05-16T10:16:00Z">
            <w:r w:rsidDel="00725082">
              <w:delText>vybrán</w:delText>
            </w:r>
          </w:del>
        </w:ins>
        <w:ins w:id="2151" w:author="Ingr Jiri [2]" w:date="2025-05-14T12:48:00Z">
          <w:del w:id="2152" w:author="Ingr Jiri" w:date="2025-05-16T10:16:00Z">
            <w:r w:rsidDel="00725082">
              <w:delText xml:space="preserve"> nejlepší YOLO11m a </w:delText>
            </w:r>
          </w:del>
        </w:ins>
        <w:ins w:id="2153" w:author="Ingr Jiri [2]" w:date="2025-05-14T12:49:00Z">
          <w:del w:id="2154" w:author="Ingr Jiri" w:date="2025-05-16T10:16:00Z">
            <w:r w:rsidDel="00725082">
              <w:delText>menší a rychlejší YOLO11s.</w:delText>
            </w:r>
          </w:del>
        </w:ins>
      </w:moveFrom>
      <w:moveFromRangeEnd w:id="2145"/>
    </w:p>
    <w:p w14:paraId="23263371" w14:textId="46736CAC" w:rsidR="00EA0B0D" w:rsidDel="008F4F33" w:rsidRDefault="0000035B" w:rsidP="00EA0B0D">
      <w:pPr>
        <w:rPr>
          <w:del w:id="2155" w:author="Ingr Jiri" w:date="2025-05-16T10:20:00Z"/>
        </w:rPr>
      </w:pPr>
      <w:ins w:id="2156" w:author="Ingr Jiri [2]" w:date="2025-05-14T12:33:00Z">
        <w:del w:id="2157" w:author="Kateřina Rulfová" w:date="2025-05-15T14:03:00Z">
          <w:r w:rsidDel="00CD1490">
            <w:delText>Pro optimá</w:delText>
          </w:r>
        </w:del>
      </w:ins>
      <w:ins w:id="2158" w:author="Ingr Jiri [2]" w:date="2025-05-14T12:34:00Z">
        <w:del w:id="2159" w:author="Kateřina Rulfová" w:date="2025-05-15T14:03:00Z">
          <w:r w:rsidDel="00CD1490">
            <w:delText>lní funkci modelu</w:delText>
          </w:r>
        </w:del>
      </w:ins>
      <w:ins w:id="2160" w:author="Kateřina Rulfová" w:date="2025-05-15T14:03:00Z">
        <w:r w:rsidR="00CD1490">
          <w:t>Dále</w:t>
        </w:r>
      </w:ins>
      <w:ins w:id="2161" w:author="Ingr Jiri [2]" w:date="2025-05-14T12:34:00Z">
        <w:r>
          <w:t xml:space="preserve"> byly testovány nejrůznější </w:t>
        </w:r>
        <w:proofErr w:type="spellStart"/>
        <w:r>
          <w:t>hyperparametry</w:t>
        </w:r>
        <w:proofErr w:type="spellEnd"/>
        <w:r>
          <w:t xml:space="preserve"> ovlivňující</w:t>
        </w:r>
      </w:ins>
      <w:ins w:id="2162" w:author="Ingr Jiri" w:date="2025-05-16T10:39:00Z">
        <w:r w:rsidR="009F0CA1">
          <w:t xml:space="preserve"> jak</w:t>
        </w:r>
      </w:ins>
      <w:ins w:id="2163" w:author="Ingr Jiri [2]" w:date="2025-05-14T12:34:00Z">
        <w:r>
          <w:t xml:space="preserve"> průběh tréninku</w:t>
        </w:r>
      </w:ins>
      <w:ins w:id="2164" w:author="Ingr Jiri" w:date="2025-05-16T11:41:00Z">
        <w:r w:rsidR="00BD2542">
          <w:t>,</w:t>
        </w:r>
      </w:ins>
      <w:ins w:id="2165" w:author="Ingr Jiri [2]" w:date="2025-05-14T12:34:00Z">
        <w:r>
          <w:t xml:space="preserve"> </w:t>
        </w:r>
      </w:ins>
      <w:ins w:id="2166" w:author="Ingr Jiri" w:date="2025-05-16T10:39:00Z">
        <w:r w:rsidR="009F0CA1">
          <w:t xml:space="preserve">tak </w:t>
        </w:r>
      </w:ins>
      <w:ins w:id="2167" w:author="Ingr Jiri [2]" w:date="2025-05-14T12:34:00Z">
        <w:del w:id="2168" w:author="Ingr Jiri" w:date="2025-05-16T10:39:00Z">
          <w:r w:rsidDel="009F0CA1">
            <w:delText xml:space="preserve">a </w:delText>
          </w:r>
        </w:del>
        <w:r>
          <w:t xml:space="preserve">výslednou přesnost detekce modelu. </w:t>
        </w:r>
      </w:ins>
      <w:ins w:id="2169" w:author="Kateřina Rulfová" w:date="2025-05-15T14:05:00Z">
        <w:r w:rsidR="00CD1490">
          <w:t xml:space="preserve">Podle testování </w:t>
        </w:r>
        <w:proofErr w:type="gramStart"/>
        <w:r w:rsidR="00CD1490">
          <w:t>popsaného</w:t>
        </w:r>
      </w:ins>
      <w:ins w:id="2170" w:author="Ingr Jiri" w:date="2025-05-16T11:41:00Z">
        <w:r w:rsidR="00BD2542">
          <w:t xml:space="preserve"> </w:t>
        </w:r>
      </w:ins>
      <w:ins w:id="2171" w:author="Kateřina Rulfová" w:date="2025-05-15T14:05:00Z">
        <w:del w:id="2172" w:author="Ingr Jiri" w:date="2025-05-16T11:41:00Z">
          <w:r w:rsidR="00CD1490" w:rsidDel="00BD2542">
            <w:delText xml:space="preserve"> </w:delText>
          </w:r>
        </w:del>
        <w:r w:rsidR="00CD1490">
          <w:t xml:space="preserve">v </w:t>
        </w:r>
      </w:ins>
      <w:ins w:id="2173" w:author="Kateřina Rulfová" w:date="2025-05-15T14:06:00Z">
        <w:r w:rsidR="00CD1490">
          <w:fldChar w:fldCharType="begin"/>
        </w:r>
        <w:r w:rsidR="00CD1490">
          <w:instrText xml:space="preserve"> REF _Ref198210389 \r \h </w:instrText>
        </w:r>
      </w:ins>
      <w:ins w:id="2174" w:author="Kateřina Rulfová" w:date="2025-05-15T14:06:00Z">
        <w:r w:rsidR="00CD1490">
          <w:fldChar w:fldCharType="separate"/>
        </w:r>
        <w:r w:rsidR="00CD1490">
          <w:t>3.2.9</w:t>
        </w:r>
        <w:proofErr w:type="gramEnd"/>
        <w:r w:rsidR="00CD1490">
          <w:fldChar w:fldCharType="end"/>
        </w:r>
        <w:r w:rsidR="00CD1490">
          <w:t xml:space="preserve"> byly jako nejvhodnější </w:t>
        </w:r>
        <w:del w:id="2175" w:author="Ingr Jiri" w:date="2025-05-16T10:39:00Z">
          <w:r w:rsidR="00CD1490" w:rsidDel="009F0CA1">
            <w:delText>vybr</w:delText>
          </w:r>
        </w:del>
      </w:ins>
      <w:ins w:id="2176" w:author="Kateřina Rulfová" w:date="2025-05-15T14:07:00Z">
        <w:del w:id="2177" w:author="Ingr Jiri" w:date="2025-05-16T10:39:00Z">
          <w:r w:rsidR="00CD1490" w:rsidDel="009F0CA1">
            <w:delText xml:space="preserve">ány </w:delText>
          </w:r>
        </w:del>
      </w:ins>
      <w:ins w:id="2178" w:author="Ingr Jiri" w:date="2025-05-16T10:39:00Z">
        <w:r w:rsidR="009F0CA1">
          <w:t xml:space="preserve">zvoleny </w:t>
        </w:r>
      </w:ins>
      <w:ins w:id="2179" w:author="Kateřina Rulfová" w:date="2025-05-15T14:08:00Z">
        <w:r w:rsidR="00CD1490">
          <w:t xml:space="preserve">hodnoty </w:t>
        </w:r>
        <w:del w:id="2180" w:author="Ingr Jiri" w:date="2025-05-16T10:39:00Z">
          <w:r w:rsidR="00CD1490" w:rsidDel="009F0CA1">
            <w:delText xml:space="preserve">parametrů </w:delText>
          </w:r>
        </w:del>
        <w:r w:rsidR="00CD1490">
          <w:t xml:space="preserve">uvedené v </w:t>
        </w:r>
        <w:del w:id="2181" w:author="Ingr Jiri" w:date="2025-05-16T10:39:00Z">
          <w:r w:rsidR="00CD1490" w:rsidDel="009F0CA1">
            <w:delText>(</w:delText>
          </w:r>
        </w:del>
      </w:ins>
      <w:ins w:id="2182" w:author="Ingr Jiri" w:date="2025-05-16T10:34:00Z">
        <w:r w:rsidR="00A54541">
          <w:fldChar w:fldCharType="begin"/>
        </w:r>
        <w:r w:rsidR="00A54541">
          <w:instrText xml:space="preserve"> REF _Ref198284114 \h </w:instrText>
        </w:r>
      </w:ins>
      <w:r w:rsidR="00A54541">
        <w:fldChar w:fldCharType="separate"/>
      </w:r>
      <w:ins w:id="2183" w:author="Ingr Jiri" w:date="2025-05-16T10:34:00Z">
        <w:r w:rsidR="00A54541" w:rsidRPr="00A54541">
          <w:rPr>
            <w:b/>
            <w:rPrChange w:id="2184" w:author="Ingr Jiri" w:date="2025-05-16T10:34:00Z">
              <w:rPr/>
            </w:rPrChange>
          </w:rPr>
          <w:t xml:space="preserve">Tabulka </w:t>
        </w:r>
        <w:r w:rsidR="00A54541" w:rsidRPr="00A54541">
          <w:rPr>
            <w:b/>
            <w:noProof/>
            <w:rPrChange w:id="2185" w:author="Ingr Jiri" w:date="2025-05-16T10:34:00Z">
              <w:rPr>
                <w:noProof/>
              </w:rPr>
            </w:rPrChange>
          </w:rPr>
          <w:t>4</w:t>
        </w:r>
        <w:r w:rsidR="00A54541">
          <w:fldChar w:fldCharType="end"/>
        </w:r>
      </w:ins>
      <w:ins w:id="2186" w:author="Kateřina Rulfová" w:date="2025-05-15T14:08:00Z">
        <w:del w:id="2187" w:author="Ingr Jiri" w:date="2025-05-16T10:34:00Z">
          <w:r w:rsidR="00CD1490" w:rsidDel="00A54541">
            <w:delText>odkaz na tabulku</w:delText>
          </w:r>
        </w:del>
        <w:del w:id="2188" w:author="Ingr Jiri" w:date="2025-05-16T10:39:00Z">
          <w:r w:rsidR="00CD1490" w:rsidDel="009F0CA1">
            <w:delText>)</w:delText>
          </w:r>
        </w:del>
      </w:ins>
      <w:ins w:id="2189" w:author="Kateřina Rulfová" w:date="2025-05-15T14:10:00Z">
        <w:r w:rsidR="00333BDC">
          <w:t xml:space="preserve">. </w:t>
        </w:r>
        <w:del w:id="2190" w:author="Ingr Jiri" w:date="2025-05-16T10:40:00Z">
          <w:r w:rsidR="00333BDC" w:rsidDel="009F0CA1">
            <w:delText>V</w:delText>
          </w:r>
        </w:del>
      </w:ins>
      <w:ins w:id="2191" w:author="Kateřina Rulfová" w:date="2025-05-15T14:09:00Z">
        <w:del w:id="2192" w:author="Ingr Jiri" w:date="2025-05-16T10:40:00Z">
          <w:r w:rsidR="00CD1490" w:rsidDel="009F0CA1">
            <w:delText> t</w:delText>
          </w:r>
        </w:del>
      </w:ins>
      <w:ins w:id="2193" w:author="Ingr Jiri" w:date="2025-05-16T10:40:00Z">
        <w:r w:rsidR="009F0CA1">
          <w:t>T</w:t>
        </w:r>
      </w:ins>
      <w:ins w:id="2194" w:author="Kateřina Rulfová" w:date="2025-05-15T14:09:00Z">
        <w:r w:rsidR="00CD1490">
          <w:t>abul</w:t>
        </w:r>
        <w:del w:id="2195" w:author="Ingr Jiri" w:date="2025-05-16T10:40:00Z">
          <w:r w:rsidR="00CD1490" w:rsidDel="009F0CA1">
            <w:delText>ce</w:delText>
          </w:r>
        </w:del>
      </w:ins>
      <w:ins w:id="2196" w:author="Ingr Jiri" w:date="2025-05-16T10:40:00Z">
        <w:r w:rsidR="009F0CA1">
          <w:t>ka</w:t>
        </w:r>
      </w:ins>
      <w:ins w:id="2197" w:author="Kateřina Rulfová" w:date="2025-05-15T14:09:00Z">
        <w:r w:rsidR="00CD1490">
          <w:t xml:space="preserve"> </w:t>
        </w:r>
        <w:del w:id="2198" w:author="Ingr Jiri" w:date="2025-05-16T10:40:00Z">
          <w:r w:rsidR="00CD1490" w:rsidDel="009F0CA1">
            <w:delText xml:space="preserve">jsou </w:delText>
          </w:r>
        </w:del>
        <w:r w:rsidR="00CD1490">
          <w:t xml:space="preserve">zároveň </w:t>
        </w:r>
      </w:ins>
      <w:ins w:id="2199" w:author="Kateřina Rulfová" w:date="2025-05-15T14:10:00Z">
        <w:del w:id="2200" w:author="Ingr Jiri" w:date="2025-05-16T10:41:00Z">
          <w:r w:rsidR="00333BDC" w:rsidDel="009F0CA1">
            <w:delText>uvedeny</w:delText>
          </w:r>
        </w:del>
      </w:ins>
      <w:ins w:id="2201" w:author="Kateřina Rulfová" w:date="2025-05-15T14:09:00Z">
        <w:del w:id="2202" w:author="Ingr Jiri" w:date="2025-05-16T10:41:00Z">
          <w:r w:rsidR="00CD1490" w:rsidDel="009F0CA1">
            <w:delText xml:space="preserve"> </w:delText>
          </w:r>
        </w:del>
      </w:ins>
      <w:ins w:id="2203" w:author="Ingr Jiri" w:date="2025-05-16T10:41:00Z">
        <w:r w:rsidR="009F0CA1">
          <w:t xml:space="preserve">obsahuje </w:t>
        </w:r>
      </w:ins>
      <w:ins w:id="2204" w:author="Kateřina Rulfová" w:date="2025-05-15T14:09:00Z">
        <w:r w:rsidR="00CD1490">
          <w:t xml:space="preserve">i další </w:t>
        </w:r>
      </w:ins>
      <w:ins w:id="2205" w:author="Kateřina Rulfová" w:date="2025-05-15T14:11:00Z">
        <w:r w:rsidR="00333BDC">
          <w:t xml:space="preserve">testované či použité </w:t>
        </w:r>
      </w:ins>
      <w:ins w:id="2206" w:author="Kateřina Rulfová" w:date="2025-05-15T14:09:00Z">
        <w:r w:rsidR="00CD1490">
          <w:t xml:space="preserve">hodnoty </w:t>
        </w:r>
        <w:proofErr w:type="spellStart"/>
        <w:r w:rsidR="00CD1490">
          <w:t>hyperparametrů</w:t>
        </w:r>
        <w:proofErr w:type="spellEnd"/>
        <w:r w:rsidR="00CD1490">
          <w:t>, které v</w:t>
        </w:r>
        <w:r w:rsidR="00333BDC">
          <w:t> </w:t>
        </w:r>
        <w:proofErr w:type="gramStart"/>
        <w:r w:rsidR="00333BDC">
          <w:t xml:space="preserve">kapitole </w:t>
        </w:r>
      </w:ins>
      <w:ins w:id="2207" w:author="Kateřina Rulfová" w:date="2025-05-15T14:10:00Z">
        <w:r w:rsidR="00333BDC">
          <w:fldChar w:fldCharType="begin"/>
        </w:r>
        <w:r w:rsidR="00333BDC">
          <w:instrText xml:space="preserve"> REF _Ref198210617 \r \h </w:instrText>
        </w:r>
      </w:ins>
      <w:ins w:id="2208" w:author="Kateřina Rulfová" w:date="2025-05-15T14:10:00Z">
        <w:r w:rsidR="00333BDC">
          <w:fldChar w:fldCharType="separate"/>
        </w:r>
        <w:r w:rsidR="00333BDC">
          <w:t>3.2.9</w:t>
        </w:r>
        <w:proofErr w:type="gramEnd"/>
        <w:r w:rsidR="00333BDC">
          <w:fldChar w:fldCharType="end"/>
        </w:r>
        <w:r w:rsidR="00333BDC">
          <w:t xml:space="preserve"> </w:t>
        </w:r>
      </w:ins>
      <w:ins w:id="2209" w:author="Kateřina Rulfová" w:date="2025-05-15T14:11:00Z">
        <w:r w:rsidR="00333BDC">
          <w:t>nebyly uvedeny.</w:t>
        </w:r>
      </w:ins>
      <w:ins w:id="2210" w:author="Ingr Jiri [2]" w:date="2025-05-14T12:34:00Z">
        <w:del w:id="2211" w:author="Kateřina Rulfová" w:date="2025-05-15T14:05:00Z">
          <w:r w:rsidDel="00CD1490">
            <w:delText>Tyto</w:delText>
          </w:r>
        </w:del>
      </w:ins>
      <w:ins w:id="2212" w:author="Ingr Jiri [2]" w:date="2025-05-15T14:00:00Z">
        <w:del w:id="2213" w:author="Kateřina Rulfová" w:date="2025-05-15T14:04:00Z">
          <w:r w:rsidR="00CD1490" w:rsidDel="00CD1490">
            <w:delText xml:space="preserve"> </w:delText>
          </w:r>
        </w:del>
      </w:ins>
    </w:p>
    <w:p w14:paraId="3145AF05" w14:textId="77777777" w:rsidR="008F4F33" w:rsidRDefault="008F4F33" w:rsidP="00EA0B0D">
      <w:pPr>
        <w:rPr>
          <w:ins w:id="2214" w:author="Ingr Jiri" w:date="2025-05-16T10:20:00Z"/>
        </w:rPr>
      </w:pPr>
    </w:p>
    <w:p w14:paraId="0F6A87EE" w14:textId="2F7E4D22" w:rsidR="00A54541" w:rsidRDefault="00A54541" w:rsidP="00A54541">
      <w:pPr>
        <w:pStyle w:val="Titulek"/>
        <w:keepNext/>
        <w:rPr>
          <w:ins w:id="2215" w:author="Ingr Jiri" w:date="2025-05-16T10:34:00Z"/>
        </w:rPr>
        <w:pPrChange w:id="2216" w:author="Ingr Jiri" w:date="2025-05-16T10:34:00Z">
          <w:pPr/>
        </w:pPrChange>
      </w:pPr>
      <w:bookmarkStart w:id="2217" w:name="_Ref198284114"/>
      <w:ins w:id="2218" w:author="Ingr Jiri" w:date="2025-05-16T10:34:00Z">
        <w:r w:rsidRPr="00A54541">
          <w:rPr>
            <w:b/>
            <w:rPrChange w:id="2219" w:author="Ingr Jiri" w:date="2025-05-16T10:34:00Z">
              <w:rPr/>
            </w:rPrChange>
          </w:rPr>
          <w:t xml:space="preserve">Tabulka </w:t>
        </w:r>
        <w:r w:rsidRPr="00A54541">
          <w:rPr>
            <w:b/>
            <w:rPrChange w:id="2220" w:author="Ingr Jiri" w:date="2025-05-16T10:34:00Z">
              <w:rPr/>
            </w:rPrChange>
          </w:rPr>
          <w:fldChar w:fldCharType="begin"/>
        </w:r>
        <w:r w:rsidRPr="00A54541">
          <w:rPr>
            <w:b/>
            <w:rPrChange w:id="2221" w:author="Ingr Jiri" w:date="2025-05-16T10:34:00Z">
              <w:rPr/>
            </w:rPrChange>
          </w:rPr>
          <w:instrText xml:space="preserve"> SEQ Tabulka \* ARABIC </w:instrText>
        </w:r>
      </w:ins>
      <w:r w:rsidRPr="00A54541">
        <w:rPr>
          <w:b/>
          <w:rPrChange w:id="2222" w:author="Ingr Jiri" w:date="2025-05-16T10:34:00Z">
            <w:rPr/>
          </w:rPrChange>
        </w:rPr>
        <w:fldChar w:fldCharType="separate"/>
      </w:r>
      <w:ins w:id="2223" w:author="Ingr Jiri" w:date="2025-05-16T10:34:00Z">
        <w:r w:rsidRPr="00A54541">
          <w:rPr>
            <w:b/>
            <w:noProof/>
            <w:rPrChange w:id="2224" w:author="Ingr Jiri" w:date="2025-05-16T10:34:00Z">
              <w:rPr>
                <w:noProof/>
              </w:rPr>
            </w:rPrChange>
          </w:rPr>
          <w:t>4</w:t>
        </w:r>
        <w:r w:rsidRPr="00A54541">
          <w:rPr>
            <w:b/>
            <w:rPrChange w:id="2225" w:author="Ingr Jiri" w:date="2025-05-16T10:34:00Z">
              <w:rPr/>
            </w:rPrChange>
          </w:rPr>
          <w:fldChar w:fldCharType="end"/>
        </w:r>
        <w:bookmarkEnd w:id="2217"/>
        <w:r>
          <w:t xml:space="preserve">: Hodnoty </w:t>
        </w:r>
        <w:proofErr w:type="spellStart"/>
        <w:r>
          <w:t>hyperparametrů</w:t>
        </w:r>
        <w:proofErr w:type="spellEnd"/>
        <w:r>
          <w:t xml:space="preserve"> výsledného modelu</w:t>
        </w:r>
      </w:ins>
    </w:p>
    <w:tbl>
      <w:tblPr>
        <w:tblStyle w:val="Mkatabulky"/>
        <w:tblW w:w="0" w:type="auto"/>
        <w:jc w:val="center"/>
        <w:tblBorders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  <w:tblPrChange w:id="2226" w:author="Ingr Jiri" w:date="2025-05-16T10:36:00Z">
          <w:tblPr>
            <w:tblStyle w:val="Mkatabulky"/>
            <w:tblW w:w="0" w:type="auto"/>
            <w:tblLook w:val="04A0" w:firstRow="1" w:lastRow="0" w:firstColumn="1" w:lastColumn="0" w:noHBand="0" w:noVBand="1"/>
          </w:tblPr>
        </w:tblPrChange>
      </w:tblPr>
      <w:tblGrid>
        <w:gridCol w:w="2551"/>
        <w:gridCol w:w="1417"/>
        <w:gridCol w:w="2551"/>
        <w:gridCol w:w="1417"/>
        <w:tblGridChange w:id="2227">
          <w:tblGrid>
            <w:gridCol w:w="2265"/>
            <w:gridCol w:w="286"/>
            <w:gridCol w:w="279"/>
            <w:gridCol w:w="1421"/>
            <w:gridCol w:w="279"/>
            <w:gridCol w:w="2265"/>
            <w:gridCol w:w="7"/>
            <w:gridCol w:w="279"/>
            <w:gridCol w:w="1556"/>
            <w:gridCol w:w="279"/>
            <w:gridCol w:w="144"/>
          </w:tblGrid>
        </w:tblGridChange>
      </w:tblGrid>
      <w:tr w:rsidR="008F4F33" w14:paraId="246A5B39" w14:textId="77777777" w:rsidTr="00A54541">
        <w:trPr>
          <w:trHeight w:val="448"/>
          <w:jc w:val="center"/>
          <w:ins w:id="2228" w:author="Ingr Jiri" w:date="2025-05-16T10:23:00Z"/>
          <w:trPrChange w:id="2229" w:author="Ingr Jiri" w:date="2025-05-16T10:36:00Z">
            <w:trPr>
              <w:trHeight w:val="340"/>
            </w:trPr>
          </w:trPrChange>
        </w:trPr>
        <w:tc>
          <w:tcPr>
            <w:tcW w:w="2551" w:type="dxa"/>
            <w:tcBorders>
              <w:top w:val="single" w:sz="4" w:space="0" w:color="auto"/>
              <w:bottom w:val="single" w:sz="4" w:space="0" w:color="auto"/>
            </w:tcBorders>
            <w:vAlign w:val="center"/>
            <w:tcPrChange w:id="2230" w:author="Ingr Jiri" w:date="2025-05-16T10:36:00Z">
              <w:tcPr>
                <w:tcW w:w="2265" w:type="dxa"/>
              </w:tcPr>
            </w:tcPrChange>
          </w:tcPr>
          <w:p w14:paraId="1D3C3CB9" w14:textId="24793C62" w:rsidR="008F4F33" w:rsidRPr="00A40946" w:rsidRDefault="008F4F33" w:rsidP="004973B5">
            <w:pPr>
              <w:pStyle w:val="Textvtabulce"/>
              <w:rPr>
                <w:ins w:id="2231" w:author="Ingr Jiri" w:date="2025-05-16T10:23:00Z"/>
                <w:b/>
                <w:rPrChange w:id="2232" w:author="Ingr Jiri" w:date="2025-05-16T10:31:00Z">
                  <w:rPr>
                    <w:ins w:id="2233" w:author="Ingr Jiri" w:date="2025-05-16T10:23:00Z"/>
                  </w:rPr>
                </w:rPrChange>
              </w:rPr>
              <w:pPrChange w:id="2234" w:author="Ingr Jiri" w:date="2025-05-16T12:06:00Z">
                <w:pPr/>
              </w:pPrChange>
            </w:pPr>
            <w:proofErr w:type="spellStart"/>
            <w:ins w:id="2235" w:author="Ingr Jiri" w:date="2025-05-16T10:25:00Z">
              <w:r w:rsidRPr="00A40946">
                <w:rPr>
                  <w:b/>
                  <w:rPrChange w:id="2236" w:author="Ingr Jiri" w:date="2025-05-16T10:31:00Z">
                    <w:rPr/>
                  </w:rPrChange>
                </w:rPr>
                <w:t>hyperparametr</w:t>
              </w:r>
            </w:ins>
            <w:proofErr w:type="spellEnd"/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  <w:right w:val="double" w:sz="4" w:space="0" w:color="auto"/>
            </w:tcBorders>
            <w:vAlign w:val="center"/>
            <w:tcPrChange w:id="2237" w:author="Ingr Jiri" w:date="2025-05-16T10:36:00Z">
              <w:tcPr>
                <w:tcW w:w="2265" w:type="dxa"/>
                <w:gridSpan w:val="4"/>
                <w:tcBorders>
                  <w:right w:val="double" w:sz="4" w:space="0" w:color="auto"/>
                </w:tcBorders>
              </w:tcPr>
            </w:tcPrChange>
          </w:tcPr>
          <w:p w14:paraId="2AF24905" w14:textId="0DAD264B" w:rsidR="008F4F33" w:rsidRPr="00A40946" w:rsidRDefault="008F4F33" w:rsidP="00A54541">
            <w:pPr>
              <w:pStyle w:val="Textvtabulce"/>
              <w:jc w:val="center"/>
              <w:rPr>
                <w:ins w:id="2238" w:author="Ingr Jiri" w:date="2025-05-16T10:23:00Z"/>
                <w:b/>
                <w:rPrChange w:id="2239" w:author="Ingr Jiri" w:date="2025-05-16T10:31:00Z">
                  <w:rPr>
                    <w:ins w:id="2240" w:author="Ingr Jiri" w:date="2025-05-16T10:23:00Z"/>
                  </w:rPr>
                </w:rPrChange>
              </w:rPr>
              <w:pPrChange w:id="2241" w:author="Ingr Jiri" w:date="2025-05-16T10:36:00Z">
                <w:pPr/>
              </w:pPrChange>
            </w:pPr>
            <w:ins w:id="2242" w:author="Ingr Jiri" w:date="2025-05-16T10:25:00Z">
              <w:r w:rsidRPr="00A40946">
                <w:rPr>
                  <w:b/>
                  <w:rPrChange w:id="2243" w:author="Ingr Jiri" w:date="2025-05-16T10:31:00Z">
                    <w:rPr/>
                  </w:rPrChange>
                </w:rPr>
                <w:t>hodnota</w:t>
              </w:r>
            </w:ins>
          </w:p>
        </w:tc>
        <w:tc>
          <w:tcPr>
            <w:tcW w:w="2551" w:type="dxa"/>
            <w:tcBorders>
              <w:top w:val="single" w:sz="4" w:space="0" w:color="auto"/>
              <w:left w:val="double" w:sz="4" w:space="0" w:color="auto"/>
              <w:bottom w:val="single" w:sz="4" w:space="0" w:color="auto"/>
            </w:tcBorders>
            <w:vAlign w:val="center"/>
            <w:tcPrChange w:id="2244" w:author="Ingr Jiri" w:date="2025-05-16T10:36:00Z">
              <w:tcPr>
                <w:tcW w:w="2265" w:type="dxa"/>
                <w:tcBorders>
                  <w:left w:val="double" w:sz="4" w:space="0" w:color="auto"/>
                </w:tcBorders>
              </w:tcPr>
            </w:tcPrChange>
          </w:tcPr>
          <w:p w14:paraId="2BE8070E" w14:textId="2A288317" w:rsidR="008F4F33" w:rsidRPr="00A40946" w:rsidRDefault="008F4F33" w:rsidP="004973B5">
            <w:pPr>
              <w:pStyle w:val="Textvtabulce"/>
              <w:rPr>
                <w:ins w:id="2245" w:author="Ingr Jiri" w:date="2025-05-16T10:23:00Z"/>
                <w:b/>
                <w:rPrChange w:id="2246" w:author="Ingr Jiri" w:date="2025-05-16T10:31:00Z">
                  <w:rPr>
                    <w:ins w:id="2247" w:author="Ingr Jiri" w:date="2025-05-16T10:23:00Z"/>
                  </w:rPr>
                </w:rPrChange>
              </w:rPr>
              <w:pPrChange w:id="2248" w:author="Ingr Jiri" w:date="2025-05-16T12:06:00Z">
                <w:pPr/>
              </w:pPrChange>
            </w:pPr>
            <w:proofErr w:type="spellStart"/>
            <w:ins w:id="2249" w:author="Ingr Jiri" w:date="2025-05-16T10:25:00Z">
              <w:r w:rsidRPr="00A40946">
                <w:rPr>
                  <w:b/>
                  <w:rPrChange w:id="2250" w:author="Ingr Jiri" w:date="2025-05-16T10:31:00Z">
                    <w:rPr/>
                  </w:rPrChange>
                </w:rPr>
                <w:t>hyperparametr</w:t>
              </w:r>
            </w:ins>
            <w:proofErr w:type="spellEnd"/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vAlign w:val="center"/>
            <w:tcPrChange w:id="2251" w:author="Ingr Jiri" w:date="2025-05-16T10:36:00Z">
              <w:tcPr>
                <w:tcW w:w="2265" w:type="dxa"/>
                <w:gridSpan w:val="5"/>
              </w:tcPr>
            </w:tcPrChange>
          </w:tcPr>
          <w:p w14:paraId="7F636D70" w14:textId="7162CCD6" w:rsidR="008F4F33" w:rsidRPr="00A40946" w:rsidRDefault="008F4F33" w:rsidP="00A54541">
            <w:pPr>
              <w:pStyle w:val="Textvtabulce"/>
              <w:jc w:val="center"/>
              <w:rPr>
                <w:ins w:id="2252" w:author="Ingr Jiri" w:date="2025-05-16T10:23:00Z"/>
                <w:b/>
                <w:rPrChange w:id="2253" w:author="Ingr Jiri" w:date="2025-05-16T10:31:00Z">
                  <w:rPr>
                    <w:ins w:id="2254" w:author="Ingr Jiri" w:date="2025-05-16T10:23:00Z"/>
                  </w:rPr>
                </w:rPrChange>
              </w:rPr>
              <w:pPrChange w:id="2255" w:author="Ingr Jiri" w:date="2025-05-16T10:36:00Z">
                <w:pPr/>
              </w:pPrChange>
            </w:pPr>
            <w:ins w:id="2256" w:author="Ingr Jiri" w:date="2025-05-16T10:26:00Z">
              <w:r w:rsidRPr="00A40946">
                <w:rPr>
                  <w:b/>
                  <w:rPrChange w:id="2257" w:author="Ingr Jiri" w:date="2025-05-16T10:31:00Z">
                    <w:rPr/>
                  </w:rPrChange>
                </w:rPr>
                <w:t>hodnota</w:t>
              </w:r>
            </w:ins>
          </w:p>
        </w:tc>
      </w:tr>
      <w:tr w:rsidR="00A54541" w14:paraId="66D04A93" w14:textId="77777777" w:rsidTr="00A54541">
        <w:tblPrEx>
          <w:tblPrExChange w:id="2258" w:author="Ingr Jiri" w:date="2025-05-16T10:36:00Z">
            <w:tblPrEx>
              <w:jc w:val="center"/>
              <w:tblBorders>
                <w:insideH w:val="none" w:sz="0" w:space="0" w:color="auto"/>
                <w:insideV w:val="none" w:sz="0" w:space="0" w:color="auto"/>
              </w:tblBorders>
            </w:tblPrEx>
          </w:tblPrExChange>
        </w:tblPrEx>
        <w:trPr>
          <w:trHeight w:val="340"/>
          <w:jc w:val="center"/>
          <w:ins w:id="2259" w:author="Ingr Jiri" w:date="2025-05-16T10:22:00Z"/>
          <w:trPrChange w:id="2260" w:author="Ingr Jiri" w:date="2025-05-16T10:36:00Z">
            <w:trPr>
              <w:gridAfter w:val="0"/>
              <w:trHeight w:val="340"/>
              <w:jc w:val="center"/>
            </w:trPr>
          </w:trPrChange>
        </w:trPr>
        <w:tc>
          <w:tcPr>
            <w:tcW w:w="2551" w:type="dxa"/>
            <w:tcBorders>
              <w:top w:val="single" w:sz="4" w:space="0" w:color="auto"/>
            </w:tcBorders>
            <w:vAlign w:val="center"/>
            <w:tcPrChange w:id="2261" w:author="Ingr Jiri" w:date="2025-05-16T10:36:00Z">
              <w:tcPr>
                <w:tcW w:w="2830" w:type="dxa"/>
                <w:gridSpan w:val="3"/>
                <w:tcBorders>
                  <w:top w:val="single" w:sz="4" w:space="0" w:color="auto"/>
                </w:tcBorders>
                <w:vAlign w:val="center"/>
              </w:tcPr>
            </w:tcPrChange>
          </w:tcPr>
          <w:p w14:paraId="2D97DC53" w14:textId="0478B7F7" w:rsidR="008F4F33" w:rsidRDefault="00A40946" w:rsidP="00A54541">
            <w:pPr>
              <w:pStyle w:val="Textvtabulce"/>
              <w:rPr>
                <w:ins w:id="2262" w:author="Ingr Jiri" w:date="2025-05-16T10:22:00Z"/>
              </w:rPr>
              <w:pPrChange w:id="2263" w:author="Ingr Jiri" w:date="2025-05-16T10:35:00Z">
                <w:pPr/>
              </w:pPrChange>
            </w:pPr>
            <w:ins w:id="2264" w:author="Ingr Jiri" w:date="2025-05-16T10:27:00Z">
              <w:r>
                <w:t>počet epoch</w:t>
              </w:r>
            </w:ins>
          </w:p>
        </w:tc>
        <w:tc>
          <w:tcPr>
            <w:tcW w:w="1417" w:type="dxa"/>
            <w:tcBorders>
              <w:top w:val="single" w:sz="4" w:space="0" w:color="auto"/>
              <w:right w:val="double" w:sz="4" w:space="0" w:color="auto"/>
            </w:tcBorders>
            <w:vAlign w:val="center"/>
            <w:tcPrChange w:id="2265" w:author="Ingr Jiri" w:date="2025-05-16T10:36:00Z">
              <w:tcPr>
                <w:tcW w:w="1700" w:type="dxa"/>
                <w:gridSpan w:val="2"/>
                <w:tcBorders>
                  <w:top w:val="single" w:sz="4" w:space="0" w:color="auto"/>
                  <w:right w:val="double" w:sz="4" w:space="0" w:color="auto"/>
                </w:tcBorders>
                <w:vAlign w:val="center"/>
              </w:tcPr>
            </w:tcPrChange>
          </w:tcPr>
          <w:p w14:paraId="35EC365E" w14:textId="59B6D194" w:rsidR="008F4F33" w:rsidRDefault="00A40946" w:rsidP="00A40946">
            <w:pPr>
              <w:pStyle w:val="Textvtabulce"/>
              <w:jc w:val="center"/>
              <w:rPr>
                <w:ins w:id="2266" w:author="Ingr Jiri" w:date="2025-05-16T10:22:00Z"/>
              </w:rPr>
              <w:pPrChange w:id="2267" w:author="Ingr Jiri" w:date="2025-05-16T10:31:00Z">
                <w:pPr/>
              </w:pPrChange>
            </w:pPr>
            <w:ins w:id="2268" w:author="Ingr Jiri" w:date="2025-05-16T10:31:00Z">
              <w:r>
                <w:t>300</w:t>
              </w:r>
            </w:ins>
          </w:p>
        </w:tc>
        <w:tc>
          <w:tcPr>
            <w:tcW w:w="2551" w:type="dxa"/>
            <w:tcBorders>
              <w:top w:val="single" w:sz="4" w:space="0" w:color="auto"/>
              <w:left w:val="double" w:sz="4" w:space="0" w:color="auto"/>
            </w:tcBorders>
            <w:vAlign w:val="center"/>
            <w:tcPrChange w:id="2269" w:author="Ingr Jiri" w:date="2025-05-16T10:36:00Z">
              <w:tcPr>
                <w:tcW w:w="2551" w:type="dxa"/>
                <w:gridSpan w:val="3"/>
                <w:tcBorders>
                  <w:top w:val="single" w:sz="4" w:space="0" w:color="auto"/>
                  <w:left w:val="double" w:sz="4" w:space="0" w:color="auto"/>
                </w:tcBorders>
                <w:vAlign w:val="center"/>
              </w:tcPr>
            </w:tcPrChange>
          </w:tcPr>
          <w:p w14:paraId="41EE824D" w14:textId="4806D2EF" w:rsidR="008F4F33" w:rsidRDefault="00A40946" w:rsidP="00A54541">
            <w:pPr>
              <w:pStyle w:val="Textvtabulce"/>
              <w:rPr>
                <w:ins w:id="2270" w:author="Ingr Jiri" w:date="2025-05-16T10:22:00Z"/>
              </w:rPr>
              <w:pPrChange w:id="2271" w:author="Ingr Jiri" w:date="2025-05-16T10:35:00Z">
                <w:pPr/>
              </w:pPrChange>
            </w:pPr>
            <w:ins w:id="2272" w:author="Ingr Jiri" w:date="2025-05-16T10:29:00Z">
              <w:r>
                <w:t>optimalizátor</w:t>
              </w:r>
            </w:ins>
          </w:p>
        </w:tc>
        <w:tc>
          <w:tcPr>
            <w:tcW w:w="1417" w:type="dxa"/>
            <w:tcBorders>
              <w:top w:val="single" w:sz="4" w:space="0" w:color="auto"/>
            </w:tcBorders>
            <w:vAlign w:val="center"/>
            <w:tcPrChange w:id="2273" w:author="Ingr Jiri" w:date="2025-05-16T10:36:00Z">
              <w:tcPr>
                <w:tcW w:w="1835" w:type="dxa"/>
                <w:gridSpan w:val="2"/>
                <w:tcBorders>
                  <w:top w:val="single" w:sz="4" w:space="0" w:color="auto"/>
                </w:tcBorders>
                <w:vAlign w:val="center"/>
              </w:tcPr>
            </w:tcPrChange>
          </w:tcPr>
          <w:p w14:paraId="760988C1" w14:textId="32C5D6F4" w:rsidR="008F4F33" w:rsidRDefault="00A40946" w:rsidP="00A40946">
            <w:pPr>
              <w:pStyle w:val="Textvtabulce"/>
              <w:jc w:val="center"/>
              <w:rPr>
                <w:ins w:id="2274" w:author="Ingr Jiri" w:date="2025-05-16T10:22:00Z"/>
              </w:rPr>
              <w:pPrChange w:id="2275" w:author="Ingr Jiri" w:date="2025-05-16T10:31:00Z">
                <w:pPr/>
              </w:pPrChange>
            </w:pPr>
            <w:proofErr w:type="spellStart"/>
            <w:ins w:id="2276" w:author="Ingr Jiri" w:date="2025-05-16T10:32:00Z">
              <w:r>
                <w:t>AdamW</w:t>
              </w:r>
            </w:ins>
            <w:proofErr w:type="spellEnd"/>
          </w:p>
        </w:tc>
      </w:tr>
      <w:tr w:rsidR="00A54541" w14:paraId="2CE65D87" w14:textId="77777777" w:rsidTr="00A54541">
        <w:tblPrEx>
          <w:tblPrExChange w:id="2277" w:author="Ingr Jiri" w:date="2025-05-16T10:36:00Z">
            <w:tblPrEx>
              <w:jc w:val="center"/>
              <w:tblBorders>
                <w:insideH w:val="none" w:sz="0" w:space="0" w:color="auto"/>
                <w:insideV w:val="none" w:sz="0" w:space="0" w:color="auto"/>
              </w:tblBorders>
            </w:tblPrEx>
          </w:tblPrExChange>
        </w:tblPrEx>
        <w:trPr>
          <w:trHeight w:val="340"/>
          <w:jc w:val="center"/>
          <w:ins w:id="2278" w:author="Ingr Jiri" w:date="2025-05-16T10:22:00Z"/>
          <w:trPrChange w:id="2279" w:author="Ingr Jiri" w:date="2025-05-16T10:36:00Z">
            <w:trPr>
              <w:gridAfter w:val="0"/>
              <w:trHeight w:val="340"/>
              <w:jc w:val="center"/>
            </w:trPr>
          </w:trPrChange>
        </w:trPr>
        <w:tc>
          <w:tcPr>
            <w:tcW w:w="2551" w:type="dxa"/>
            <w:vAlign w:val="center"/>
            <w:tcPrChange w:id="2280" w:author="Ingr Jiri" w:date="2025-05-16T10:36:00Z">
              <w:tcPr>
                <w:tcW w:w="2551" w:type="dxa"/>
                <w:gridSpan w:val="2"/>
                <w:vAlign w:val="center"/>
              </w:tcPr>
            </w:tcPrChange>
          </w:tcPr>
          <w:p w14:paraId="5FC9C9FC" w14:textId="62B7DE29" w:rsidR="008F4F33" w:rsidRDefault="00A40946" w:rsidP="00A54541">
            <w:pPr>
              <w:pStyle w:val="Textvtabulce"/>
              <w:rPr>
                <w:ins w:id="2281" w:author="Ingr Jiri" w:date="2025-05-16T10:22:00Z"/>
              </w:rPr>
              <w:pPrChange w:id="2282" w:author="Ingr Jiri" w:date="2025-05-16T10:35:00Z">
                <w:pPr/>
              </w:pPrChange>
            </w:pPr>
            <w:proofErr w:type="spellStart"/>
            <w:ins w:id="2283" w:author="Ingr Jiri" w:date="2025-05-16T10:31:00Z">
              <w:r>
                <w:t>p</w:t>
              </w:r>
            </w:ins>
            <w:ins w:id="2284" w:author="Ingr Jiri" w:date="2025-05-16T10:27:00Z">
              <w:r>
                <w:t>atience</w:t>
              </w:r>
            </w:ins>
            <w:proofErr w:type="spellEnd"/>
          </w:p>
        </w:tc>
        <w:tc>
          <w:tcPr>
            <w:tcW w:w="1417" w:type="dxa"/>
            <w:tcBorders>
              <w:right w:val="double" w:sz="4" w:space="0" w:color="auto"/>
            </w:tcBorders>
            <w:vAlign w:val="center"/>
            <w:tcPrChange w:id="2285" w:author="Ingr Jiri" w:date="2025-05-16T10:36:00Z">
              <w:tcPr>
                <w:tcW w:w="1700" w:type="dxa"/>
                <w:gridSpan w:val="2"/>
                <w:tcBorders>
                  <w:right w:val="double" w:sz="4" w:space="0" w:color="auto"/>
                </w:tcBorders>
                <w:vAlign w:val="center"/>
              </w:tcPr>
            </w:tcPrChange>
          </w:tcPr>
          <w:p w14:paraId="5B56A78E" w14:textId="775234A8" w:rsidR="008F4F33" w:rsidRDefault="00A40946" w:rsidP="00A40946">
            <w:pPr>
              <w:pStyle w:val="Textvtabulce"/>
              <w:jc w:val="center"/>
              <w:rPr>
                <w:ins w:id="2286" w:author="Ingr Jiri" w:date="2025-05-16T10:22:00Z"/>
              </w:rPr>
              <w:pPrChange w:id="2287" w:author="Ingr Jiri" w:date="2025-05-16T10:31:00Z">
                <w:pPr/>
              </w:pPrChange>
            </w:pPr>
            <w:ins w:id="2288" w:author="Ingr Jiri" w:date="2025-05-16T10:31:00Z">
              <w:r>
                <w:t>50</w:t>
              </w:r>
            </w:ins>
          </w:p>
        </w:tc>
        <w:tc>
          <w:tcPr>
            <w:tcW w:w="2551" w:type="dxa"/>
            <w:tcBorders>
              <w:left w:val="double" w:sz="4" w:space="0" w:color="auto"/>
            </w:tcBorders>
            <w:vAlign w:val="center"/>
            <w:tcPrChange w:id="2289" w:author="Ingr Jiri" w:date="2025-05-16T10:36:00Z">
              <w:tcPr>
                <w:tcW w:w="2551" w:type="dxa"/>
                <w:gridSpan w:val="3"/>
                <w:tcBorders>
                  <w:left w:val="double" w:sz="4" w:space="0" w:color="auto"/>
                </w:tcBorders>
                <w:vAlign w:val="center"/>
              </w:tcPr>
            </w:tcPrChange>
          </w:tcPr>
          <w:p w14:paraId="2666D8B7" w14:textId="453CE318" w:rsidR="008F4F33" w:rsidRDefault="00A40946" w:rsidP="00A54541">
            <w:pPr>
              <w:pStyle w:val="Textvtabulce"/>
              <w:rPr>
                <w:ins w:id="2290" w:author="Ingr Jiri" w:date="2025-05-16T10:22:00Z"/>
              </w:rPr>
              <w:pPrChange w:id="2291" w:author="Ingr Jiri" w:date="2025-05-16T10:35:00Z">
                <w:pPr/>
              </w:pPrChange>
            </w:pPr>
            <w:proofErr w:type="spellStart"/>
            <w:ins w:id="2292" w:author="Ingr Jiri" w:date="2025-05-16T10:29:00Z">
              <w:r>
                <w:t>momentum</w:t>
              </w:r>
            </w:ins>
            <w:proofErr w:type="spellEnd"/>
          </w:p>
        </w:tc>
        <w:tc>
          <w:tcPr>
            <w:tcW w:w="1417" w:type="dxa"/>
            <w:vAlign w:val="center"/>
            <w:tcPrChange w:id="2293" w:author="Ingr Jiri" w:date="2025-05-16T10:36:00Z">
              <w:tcPr>
                <w:tcW w:w="1835" w:type="dxa"/>
                <w:gridSpan w:val="2"/>
                <w:vAlign w:val="center"/>
              </w:tcPr>
            </w:tcPrChange>
          </w:tcPr>
          <w:p w14:paraId="5294AE0F" w14:textId="40C2D9B2" w:rsidR="008F4F33" w:rsidRDefault="00A40946" w:rsidP="00A40946">
            <w:pPr>
              <w:pStyle w:val="Textvtabulce"/>
              <w:jc w:val="center"/>
              <w:rPr>
                <w:ins w:id="2294" w:author="Ingr Jiri" w:date="2025-05-16T10:22:00Z"/>
              </w:rPr>
              <w:pPrChange w:id="2295" w:author="Ingr Jiri" w:date="2025-05-16T10:31:00Z">
                <w:pPr/>
              </w:pPrChange>
            </w:pPr>
            <w:ins w:id="2296" w:author="Ingr Jiri" w:date="2025-05-16T10:32:00Z">
              <w:r>
                <w:t>0,99</w:t>
              </w:r>
            </w:ins>
          </w:p>
        </w:tc>
      </w:tr>
      <w:tr w:rsidR="00A54541" w14:paraId="7AFF5CBC" w14:textId="77777777" w:rsidTr="00A54541">
        <w:tblPrEx>
          <w:tblPrExChange w:id="2297" w:author="Ingr Jiri" w:date="2025-05-16T10:36:00Z">
            <w:tblPrEx>
              <w:jc w:val="center"/>
              <w:tblBorders>
                <w:insideH w:val="none" w:sz="0" w:space="0" w:color="auto"/>
                <w:insideV w:val="none" w:sz="0" w:space="0" w:color="auto"/>
              </w:tblBorders>
            </w:tblPrEx>
          </w:tblPrExChange>
        </w:tblPrEx>
        <w:trPr>
          <w:trHeight w:val="340"/>
          <w:jc w:val="center"/>
          <w:ins w:id="2298" w:author="Ingr Jiri" w:date="2025-05-16T10:22:00Z"/>
          <w:trPrChange w:id="2299" w:author="Ingr Jiri" w:date="2025-05-16T10:36:00Z">
            <w:trPr>
              <w:gridAfter w:val="0"/>
              <w:trHeight w:val="340"/>
              <w:jc w:val="center"/>
            </w:trPr>
          </w:trPrChange>
        </w:trPr>
        <w:tc>
          <w:tcPr>
            <w:tcW w:w="2551" w:type="dxa"/>
            <w:vAlign w:val="center"/>
            <w:tcPrChange w:id="2300" w:author="Ingr Jiri" w:date="2025-05-16T10:36:00Z">
              <w:tcPr>
                <w:tcW w:w="2551" w:type="dxa"/>
                <w:gridSpan w:val="2"/>
                <w:vAlign w:val="center"/>
              </w:tcPr>
            </w:tcPrChange>
          </w:tcPr>
          <w:p w14:paraId="1C9EC2FC" w14:textId="4EB02445" w:rsidR="008F4F33" w:rsidRDefault="00A40946" w:rsidP="00A54541">
            <w:pPr>
              <w:pStyle w:val="Textvtabulce"/>
              <w:rPr>
                <w:ins w:id="2301" w:author="Ingr Jiri" w:date="2025-05-16T10:22:00Z"/>
              </w:rPr>
              <w:pPrChange w:id="2302" w:author="Ingr Jiri" w:date="2025-05-16T10:35:00Z">
                <w:pPr/>
              </w:pPrChange>
            </w:pPr>
            <w:proofErr w:type="spellStart"/>
            <w:ins w:id="2303" w:author="Ingr Jiri" w:date="2025-05-16T10:28:00Z">
              <w:r>
                <w:t>batch</w:t>
              </w:r>
              <w:proofErr w:type="spellEnd"/>
              <w:r>
                <w:t xml:space="preserve"> </w:t>
              </w:r>
              <w:proofErr w:type="spellStart"/>
              <w:r>
                <w:t>size</w:t>
              </w:r>
            </w:ins>
            <w:proofErr w:type="spellEnd"/>
          </w:p>
        </w:tc>
        <w:tc>
          <w:tcPr>
            <w:tcW w:w="1417" w:type="dxa"/>
            <w:tcBorders>
              <w:right w:val="double" w:sz="4" w:space="0" w:color="auto"/>
            </w:tcBorders>
            <w:vAlign w:val="center"/>
            <w:tcPrChange w:id="2304" w:author="Ingr Jiri" w:date="2025-05-16T10:36:00Z">
              <w:tcPr>
                <w:tcW w:w="1700" w:type="dxa"/>
                <w:gridSpan w:val="2"/>
                <w:tcBorders>
                  <w:right w:val="double" w:sz="4" w:space="0" w:color="auto"/>
                </w:tcBorders>
                <w:vAlign w:val="center"/>
              </w:tcPr>
            </w:tcPrChange>
          </w:tcPr>
          <w:p w14:paraId="11AB0734" w14:textId="32F9A534" w:rsidR="008F4F33" w:rsidRDefault="00A40946" w:rsidP="00A40946">
            <w:pPr>
              <w:pStyle w:val="Textvtabulce"/>
              <w:jc w:val="center"/>
              <w:rPr>
                <w:ins w:id="2305" w:author="Ingr Jiri" w:date="2025-05-16T10:22:00Z"/>
              </w:rPr>
              <w:pPrChange w:id="2306" w:author="Ingr Jiri" w:date="2025-05-16T10:31:00Z">
                <w:pPr/>
              </w:pPrChange>
            </w:pPr>
            <w:ins w:id="2307" w:author="Ingr Jiri" w:date="2025-05-16T10:31:00Z">
              <w:r>
                <w:t>16</w:t>
              </w:r>
            </w:ins>
          </w:p>
        </w:tc>
        <w:tc>
          <w:tcPr>
            <w:tcW w:w="2551" w:type="dxa"/>
            <w:tcBorders>
              <w:left w:val="double" w:sz="4" w:space="0" w:color="auto"/>
            </w:tcBorders>
            <w:vAlign w:val="center"/>
            <w:tcPrChange w:id="2308" w:author="Ingr Jiri" w:date="2025-05-16T10:36:00Z">
              <w:tcPr>
                <w:tcW w:w="2551" w:type="dxa"/>
                <w:gridSpan w:val="3"/>
                <w:tcBorders>
                  <w:left w:val="double" w:sz="4" w:space="0" w:color="auto"/>
                </w:tcBorders>
                <w:vAlign w:val="center"/>
              </w:tcPr>
            </w:tcPrChange>
          </w:tcPr>
          <w:p w14:paraId="69401E92" w14:textId="04DF42B0" w:rsidR="008F4F33" w:rsidRDefault="00A40946" w:rsidP="00A54541">
            <w:pPr>
              <w:pStyle w:val="Textvtabulce"/>
              <w:rPr>
                <w:ins w:id="2309" w:author="Ingr Jiri" w:date="2025-05-16T10:22:00Z"/>
              </w:rPr>
              <w:pPrChange w:id="2310" w:author="Ingr Jiri" w:date="2025-05-16T10:35:00Z">
                <w:pPr/>
              </w:pPrChange>
            </w:pPr>
            <w:proofErr w:type="spellStart"/>
            <w:ins w:id="2311" w:author="Ingr Jiri" w:date="2025-05-16T10:29:00Z">
              <w:r>
                <w:t>weight</w:t>
              </w:r>
              <w:proofErr w:type="spellEnd"/>
              <w:r>
                <w:t xml:space="preserve"> </w:t>
              </w:r>
              <w:proofErr w:type="spellStart"/>
              <w:r>
                <w:t>decay</w:t>
              </w:r>
            </w:ins>
            <w:proofErr w:type="spellEnd"/>
          </w:p>
        </w:tc>
        <w:tc>
          <w:tcPr>
            <w:tcW w:w="1417" w:type="dxa"/>
            <w:vAlign w:val="center"/>
            <w:tcPrChange w:id="2312" w:author="Ingr Jiri" w:date="2025-05-16T10:36:00Z">
              <w:tcPr>
                <w:tcW w:w="1835" w:type="dxa"/>
                <w:gridSpan w:val="2"/>
                <w:vAlign w:val="center"/>
              </w:tcPr>
            </w:tcPrChange>
          </w:tcPr>
          <w:p w14:paraId="5BE1A838" w14:textId="08F2237F" w:rsidR="008F4F33" w:rsidRDefault="00A40946" w:rsidP="00A40946">
            <w:pPr>
              <w:pStyle w:val="Textvtabulce"/>
              <w:jc w:val="center"/>
              <w:rPr>
                <w:ins w:id="2313" w:author="Ingr Jiri" w:date="2025-05-16T10:22:00Z"/>
              </w:rPr>
              <w:pPrChange w:id="2314" w:author="Ingr Jiri" w:date="2025-05-16T10:31:00Z">
                <w:pPr/>
              </w:pPrChange>
            </w:pPr>
            <w:ins w:id="2315" w:author="Ingr Jiri" w:date="2025-05-16T10:32:00Z">
              <w:r>
                <w:t>0,0003</w:t>
              </w:r>
            </w:ins>
          </w:p>
        </w:tc>
      </w:tr>
      <w:tr w:rsidR="00A54541" w14:paraId="79B56D8E" w14:textId="77777777" w:rsidTr="00A54541">
        <w:tblPrEx>
          <w:tblPrExChange w:id="2316" w:author="Ingr Jiri" w:date="2025-05-16T10:36:00Z">
            <w:tblPrEx>
              <w:jc w:val="center"/>
              <w:tblBorders>
                <w:insideH w:val="none" w:sz="0" w:space="0" w:color="auto"/>
                <w:insideV w:val="none" w:sz="0" w:space="0" w:color="auto"/>
              </w:tblBorders>
            </w:tblPrEx>
          </w:tblPrExChange>
        </w:tblPrEx>
        <w:trPr>
          <w:trHeight w:val="340"/>
          <w:jc w:val="center"/>
          <w:ins w:id="2317" w:author="Ingr Jiri" w:date="2025-05-16T10:22:00Z"/>
          <w:trPrChange w:id="2318" w:author="Ingr Jiri" w:date="2025-05-16T10:36:00Z">
            <w:trPr>
              <w:gridAfter w:val="0"/>
              <w:trHeight w:val="340"/>
              <w:jc w:val="center"/>
            </w:trPr>
          </w:trPrChange>
        </w:trPr>
        <w:tc>
          <w:tcPr>
            <w:tcW w:w="2551" w:type="dxa"/>
            <w:vAlign w:val="center"/>
            <w:tcPrChange w:id="2319" w:author="Ingr Jiri" w:date="2025-05-16T10:36:00Z">
              <w:tcPr>
                <w:tcW w:w="2551" w:type="dxa"/>
                <w:gridSpan w:val="2"/>
                <w:vAlign w:val="center"/>
              </w:tcPr>
            </w:tcPrChange>
          </w:tcPr>
          <w:p w14:paraId="319583D2" w14:textId="68B8019F" w:rsidR="008F4F33" w:rsidRDefault="00A40946" w:rsidP="00A54541">
            <w:pPr>
              <w:pStyle w:val="Textvtabulce"/>
              <w:rPr>
                <w:ins w:id="2320" w:author="Ingr Jiri" w:date="2025-05-16T10:22:00Z"/>
              </w:rPr>
              <w:pPrChange w:id="2321" w:author="Ingr Jiri" w:date="2025-05-16T10:35:00Z">
                <w:pPr/>
              </w:pPrChange>
            </w:pPr>
            <w:ins w:id="2322" w:author="Ingr Jiri" w:date="2025-05-16T10:28:00Z">
              <w:r>
                <w:t>velikost obrazu</w:t>
              </w:r>
            </w:ins>
          </w:p>
        </w:tc>
        <w:tc>
          <w:tcPr>
            <w:tcW w:w="1417" w:type="dxa"/>
            <w:tcBorders>
              <w:right w:val="double" w:sz="4" w:space="0" w:color="auto"/>
            </w:tcBorders>
            <w:vAlign w:val="center"/>
            <w:tcPrChange w:id="2323" w:author="Ingr Jiri" w:date="2025-05-16T10:36:00Z">
              <w:tcPr>
                <w:tcW w:w="1700" w:type="dxa"/>
                <w:gridSpan w:val="2"/>
                <w:tcBorders>
                  <w:right w:val="double" w:sz="4" w:space="0" w:color="auto"/>
                </w:tcBorders>
                <w:vAlign w:val="center"/>
              </w:tcPr>
            </w:tcPrChange>
          </w:tcPr>
          <w:p w14:paraId="4FEEDBF1" w14:textId="4A6F1D14" w:rsidR="008F4F33" w:rsidRDefault="00A40946" w:rsidP="00A40946">
            <w:pPr>
              <w:pStyle w:val="Textvtabulce"/>
              <w:jc w:val="center"/>
              <w:rPr>
                <w:ins w:id="2324" w:author="Ingr Jiri" w:date="2025-05-16T10:22:00Z"/>
              </w:rPr>
              <w:pPrChange w:id="2325" w:author="Ingr Jiri" w:date="2025-05-16T10:31:00Z">
                <w:pPr/>
              </w:pPrChange>
            </w:pPr>
            <w:ins w:id="2326" w:author="Ingr Jiri" w:date="2025-05-16T10:32:00Z">
              <w:r>
                <w:t>640</w:t>
              </w:r>
            </w:ins>
          </w:p>
        </w:tc>
        <w:tc>
          <w:tcPr>
            <w:tcW w:w="2551" w:type="dxa"/>
            <w:tcBorders>
              <w:left w:val="double" w:sz="4" w:space="0" w:color="auto"/>
            </w:tcBorders>
            <w:vAlign w:val="center"/>
            <w:tcPrChange w:id="2327" w:author="Ingr Jiri" w:date="2025-05-16T10:36:00Z">
              <w:tcPr>
                <w:tcW w:w="2551" w:type="dxa"/>
                <w:gridSpan w:val="3"/>
                <w:tcBorders>
                  <w:left w:val="double" w:sz="4" w:space="0" w:color="auto"/>
                </w:tcBorders>
                <w:vAlign w:val="center"/>
              </w:tcPr>
            </w:tcPrChange>
          </w:tcPr>
          <w:p w14:paraId="19787F6D" w14:textId="289F0E26" w:rsidR="008F4F33" w:rsidRDefault="00A40946" w:rsidP="00A54541">
            <w:pPr>
              <w:pStyle w:val="Textvtabulce"/>
              <w:rPr>
                <w:ins w:id="2328" w:author="Ingr Jiri" w:date="2025-05-16T10:22:00Z"/>
              </w:rPr>
              <w:pPrChange w:id="2329" w:author="Ingr Jiri" w:date="2025-05-16T10:35:00Z">
                <w:pPr/>
              </w:pPrChange>
            </w:pPr>
            <w:ins w:id="2330" w:author="Ingr Jiri" w:date="2025-05-16T10:29:00Z">
              <w:r>
                <w:t>mozaiková augmentace</w:t>
              </w:r>
            </w:ins>
          </w:p>
        </w:tc>
        <w:tc>
          <w:tcPr>
            <w:tcW w:w="1417" w:type="dxa"/>
            <w:vAlign w:val="center"/>
            <w:tcPrChange w:id="2331" w:author="Ingr Jiri" w:date="2025-05-16T10:36:00Z">
              <w:tcPr>
                <w:tcW w:w="1835" w:type="dxa"/>
                <w:gridSpan w:val="2"/>
                <w:vAlign w:val="center"/>
              </w:tcPr>
            </w:tcPrChange>
          </w:tcPr>
          <w:p w14:paraId="3EBD2807" w14:textId="2EE091C2" w:rsidR="008F4F33" w:rsidRDefault="00A40946" w:rsidP="00A40946">
            <w:pPr>
              <w:pStyle w:val="Textvtabulce"/>
              <w:jc w:val="center"/>
              <w:rPr>
                <w:ins w:id="2332" w:author="Ingr Jiri" w:date="2025-05-16T10:22:00Z"/>
              </w:rPr>
              <w:pPrChange w:id="2333" w:author="Ingr Jiri" w:date="2025-05-16T10:31:00Z">
                <w:pPr/>
              </w:pPrChange>
            </w:pPr>
            <w:ins w:id="2334" w:author="Ingr Jiri" w:date="2025-05-16T10:32:00Z">
              <w:r>
                <w:t>1,0</w:t>
              </w:r>
            </w:ins>
          </w:p>
        </w:tc>
      </w:tr>
      <w:tr w:rsidR="00A54541" w14:paraId="16E68DF7" w14:textId="77777777" w:rsidTr="00A54541">
        <w:tblPrEx>
          <w:tblPrExChange w:id="2335" w:author="Ingr Jiri" w:date="2025-05-16T10:36:00Z">
            <w:tblPrEx>
              <w:jc w:val="center"/>
              <w:tblBorders>
                <w:insideH w:val="none" w:sz="0" w:space="0" w:color="auto"/>
                <w:insideV w:val="none" w:sz="0" w:space="0" w:color="auto"/>
              </w:tblBorders>
            </w:tblPrEx>
          </w:tblPrExChange>
        </w:tblPrEx>
        <w:trPr>
          <w:trHeight w:val="340"/>
          <w:jc w:val="center"/>
          <w:ins w:id="2336" w:author="Ingr Jiri" w:date="2025-05-16T10:22:00Z"/>
          <w:trPrChange w:id="2337" w:author="Ingr Jiri" w:date="2025-05-16T10:36:00Z">
            <w:trPr>
              <w:gridAfter w:val="0"/>
              <w:trHeight w:val="340"/>
              <w:jc w:val="center"/>
            </w:trPr>
          </w:trPrChange>
        </w:trPr>
        <w:tc>
          <w:tcPr>
            <w:tcW w:w="2551" w:type="dxa"/>
            <w:vAlign w:val="center"/>
            <w:tcPrChange w:id="2338" w:author="Ingr Jiri" w:date="2025-05-16T10:36:00Z">
              <w:tcPr>
                <w:tcW w:w="2551" w:type="dxa"/>
                <w:gridSpan w:val="2"/>
                <w:vAlign w:val="center"/>
              </w:tcPr>
            </w:tcPrChange>
          </w:tcPr>
          <w:p w14:paraId="4038D8B2" w14:textId="10BC1C7B" w:rsidR="008F4F33" w:rsidRDefault="00A40946" w:rsidP="00A54541">
            <w:pPr>
              <w:pStyle w:val="Textvtabulce"/>
              <w:rPr>
                <w:ins w:id="2339" w:author="Ingr Jiri" w:date="2025-05-16T10:22:00Z"/>
              </w:rPr>
              <w:pPrChange w:id="2340" w:author="Ingr Jiri" w:date="2025-05-16T10:35:00Z">
                <w:pPr/>
              </w:pPrChange>
            </w:pPr>
            <w:ins w:id="2341" w:author="Ingr Jiri" w:date="2025-05-16T10:28:00Z">
              <w:r>
                <w:t>rychlost učení</w:t>
              </w:r>
            </w:ins>
          </w:p>
        </w:tc>
        <w:tc>
          <w:tcPr>
            <w:tcW w:w="1417" w:type="dxa"/>
            <w:tcBorders>
              <w:right w:val="double" w:sz="4" w:space="0" w:color="auto"/>
            </w:tcBorders>
            <w:vAlign w:val="center"/>
            <w:tcPrChange w:id="2342" w:author="Ingr Jiri" w:date="2025-05-16T10:36:00Z">
              <w:tcPr>
                <w:tcW w:w="1700" w:type="dxa"/>
                <w:gridSpan w:val="2"/>
                <w:tcBorders>
                  <w:right w:val="double" w:sz="4" w:space="0" w:color="auto"/>
                </w:tcBorders>
                <w:vAlign w:val="center"/>
              </w:tcPr>
            </w:tcPrChange>
          </w:tcPr>
          <w:p w14:paraId="5FDE0518" w14:textId="0DAA30EA" w:rsidR="008F4F33" w:rsidRDefault="00A40946" w:rsidP="00A40946">
            <w:pPr>
              <w:pStyle w:val="Textvtabulce"/>
              <w:jc w:val="center"/>
              <w:rPr>
                <w:ins w:id="2343" w:author="Ingr Jiri" w:date="2025-05-16T10:22:00Z"/>
              </w:rPr>
              <w:pPrChange w:id="2344" w:author="Ingr Jiri" w:date="2025-05-16T10:31:00Z">
                <w:pPr/>
              </w:pPrChange>
            </w:pPr>
            <w:ins w:id="2345" w:author="Ingr Jiri" w:date="2025-05-16T10:32:00Z">
              <w:r>
                <w:t>0,006</w:t>
              </w:r>
            </w:ins>
          </w:p>
        </w:tc>
        <w:tc>
          <w:tcPr>
            <w:tcW w:w="2551" w:type="dxa"/>
            <w:tcBorders>
              <w:left w:val="double" w:sz="4" w:space="0" w:color="auto"/>
            </w:tcBorders>
            <w:vAlign w:val="center"/>
            <w:tcPrChange w:id="2346" w:author="Ingr Jiri" w:date="2025-05-16T10:36:00Z">
              <w:tcPr>
                <w:tcW w:w="2551" w:type="dxa"/>
                <w:gridSpan w:val="3"/>
                <w:tcBorders>
                  <w:left w:val="double" w:sz="4" w:space="0" w:color="auto"/>
                </w:tcBorders>
                <w:vAlign w:val="center"/>
              </w:tcPr>
            </w:tcPrChange>
          </w:tcPr>
          <w:p w14:paraId="63766127" w14:textId="7B271425" w:rsidR="008F4F33" w:rsidRDefault="00A40946" w:rsidP="00A54541">
            <w:pPr>
              <w:pStyle w:val="Textvtabulce"/>
              <w:rPr>
                <w:ins w:id="2347" w:author="Ingr Jiri" w:date="2025-05-16T10:22:00Z"/>
              </w:rPr>
              <w:pPrChange w:id="2348" w:author="Ingr Jiri" w:date="2025-05-16T10:35:00Z">
                <w:pPr/>
              </w:pPrChange>
            </w:pPr>
            <w:ins w:id="2349" w:author="Ingr Jiri" w:date="2025-05-16T10:30:00Z">
              <w:r>
                <w:t>horizontální převrácení</w:t>
              </w:r>
            </w:ins>
          </w:p>
        </w:tc>
        <w:tc>
          <w:tcPr>
            <w:tcW w:w="1417" w:type="dxa"/>
            <w:vAlign w:val="center"/>
            <w:tcPrChange w:id="2350" w:author="Ingr Jiri" w:date="2025-05-16T10:36:00Z">
              <w:tcPr>
                <w:tcW w:w="1835" w:type="dxa"/>
                <w:gridSpan w:val="2"/>
                <w:vAlign w:val="center"/>
              </w:tcPr>
            </w:tcPrChange>
          </w:tcPr>
          <w:p w14:paraId="4F7A0389" w14:textId="175BB795" w:rsidR="008F4F33" w:rsidRDefault="00A40946" w:rsidP="00A40946">
            <w:pPr>
              <w:pStyle w:val="Textvtabulce"/>
              <w:jc w:val="center"/>
              <w:rPr>
                <w:ins w:id="2351" w:author="Ingr Jiri" w:date="2025-05-16T10:22:00Z"/>
              </w:rPr>
              <w:pPrChange w:id="2352" w:author="Ingr Jiri" w:date="2025-05-16T10:31:00Z">
                <w:pPr/>
              </w:pPrChange>
            </w:pPr>
            <w:ins w:id="2353" w:author="Ingr Jiri" w:date="2025-05-16T10:33:00Z">
              <w:r>
                <w:t>0,25</w:t>
              </w:r>
            </w:ins>
          </w:p>
        </w:tc>
      </w:tr>
      <w:tr w:rsidR="00A54541" w14:paraId="012CA9C4" w14:textId="77777777" w:rsidTr="00A54541">
        <w:tblPrEx>
          <w:tblPrExChange w:id="2354" w:author="Ingr Jiri" w:date="2025-05-16T10:36:00Z">
            <w:tblPrEx>
              <w:jc w:val="center"/>
              <w:tblBorders>
                <w:insideH w:val="none" w:sz="0" w:space="0" w:color="auto"/>
                <w:insideV w:val="none" w:sz="0" w:space="0" w:color="auto"/>
              </w:tblBorders>
            </w:tblPrEx>
          </w:tblPrExChange>
        </w:tblPrEx>
        <w:trPr>
          <w:trHeight w:val="340"/>
          <w:jc w:val="center"/>
          <w:ins w:id="2355" w:author="Ingr Jiri" w:date="2025-05-16T10:22:00Z"/>
          <w:trPrChange w:id="2356" w:author="Ingr Jiri" w:date="2025-05-16T10:36:00Z">
            <w:trPr>
              <w:gridAfter w:val="0"/>
              <w:trHeight w:val="340"/>
              <w:jc w:val="center"/>
            </w:trPr>
          </w:trPrChange>
        </w:trPr>
        <w:tc>
          <w:tcPr>
            <w:tcW w:w="2551" w:type="dxa"/>
            <w:vAlign w:val="center"/>
            <w:tcPrChange w:id="2357" w:author="Ingr Jiri" w:date="2025-05-16T10:36:00Z">
              <w:tcPr>
                <w:tcW w:w="2830" w:type="dxa"/>
                <w:gridSpan w:val="3"/>
                <w:vAlign w:val="center"/>
              </w:tcPr>
            </w:tcPrChange>
          </w:tcPr>
          <w:p w14:paraId="25E1057D" w14:textId="78B191FD" w:rsidR="008F4F33" w:rsidRDefault="00A40946" w:rsidP="00A54541">
            <w:pPr>
              <w:pStyle w:val="Textvtabulce"/>
              <w:rPr>
                <w:ins w:id="2358" w:author="Ingr Jiri" w:date="2025-05-16T10:22:00Z"/>
              </w:rPr>
              <w:pPrChange w:id="2359" w:author="Ingr Jiri" w:date="2025-05-16T10:35:00Z">
                <w:pPr/>
              </w:pPrChange>
            </w:pPr>
            <w:proofErr w:type="spellStart"/>
            <w:ins w:id="2360" w:author="Ingr Jiri" w:date="2025-05-16T10:28:00Z">
              <w:r>
                <w:t>scale</w:t>
              </w:r>
            </w:ins>
            <w:proofErr w:type="spellEnd"/>
          </w:p>
        </w:tc>
        <w:tc>
          <w:tcPr>
            <w:tcW w:w="1417" w:type="dxa"/>
            <w:tcBorders>
              <w:right w:val="double" w:sz="4" w:space="0" w:color="auto"/>
            </w:tcBorders>
            <w:vAlign w:val="center"/>
            <w:tcPrChange w:id="2361" w:author="Ingr Jiri" w:date="2025-05-16T10:36:00Z">
              <w:tcPr>
                <w:tcW w:w="1700" w:type="dxa"/>
                <w:gridSpan w:val="2"/>
                <w:tcBorders>
                  <w:right w:val="double" w:sz="4" w:space="0" w:color="auto"/>
                </w:tcBorders>
                <w:vAlign w:val="center"/>
              </w:tcPr>
            </w:tcPrChange>
          </w:tcPr>
          <w:p w14:paraId="449C4E32" w14:textId="5B4DE56D" w:rsidR="008F4F33" w:rsidRDefault="00A40946" w:rsidP="00A40946">
            <w:pPr>
              <w:pStyle w:val="Textvtabulce"/>
              <w:jc w:val="center"/>
              <w:rPr>
                <w:ins w:id="2362" w:author="Ingr Jiri" w:date="2025-05-16T10:22:00Z"/>
              </w:rPr>
              <w:pPrChange w:id="2363" w:author="Ingr Jiri" w:date="2025-05-16T10:31:00Z">
                <w:pPr/>
              </w:pPrChange>
            </w:pPr>
            <w:ins w:id="2364" w:author="Ingr Jiri" w:date="2025-05-16T10:32:00Z">
              <w:r>
                <w:t>0,75</w:t>
              </w:r>
            </w:ins>
          </w:p>
        </w:tc>
        <w:tc>
          <w:tcPr>
            <w:tcW w:w="2551" w:type="dxa"/>
            <w:tcBorders>
              <w:left w:val="double" w:sz="4" w:space="0" w:color="auto"/>
              <w:bottom w:val="single" w:sz="4" w:space="0" w:color="auto"/>
            </w:tcBorders>
            <w:vAlign w:val="center"/>
            <w:tcPrChange w:id="2365" w:author="Ingr Jiri" w:date="2025-05-16T10:36:00Z">
              <w:tcPr>
                <w:tcW w:w="2551" w:type="dxa"/>
                <w:gridSpan w:val="3"/>
                <w:tcBorders>
                  <w:left w:val="double" w:sz="4" w:space="0" w:color="auto"/>
                  <w:bottom w:val="single" w:sz="4" w:space="0" w:color="auto"/>
                </w:tcBorders>
                <w:vAlign w:val="center"/>
              </w:tcPr>
            </w:tcPrChange>
          </w:tcPr>
          <w:p w14:paraId="3B70C070" w14:textId="3547B534" w:rsidR="008F4F33" w:rsidRDefault="00A40946" w:rsidP="00A54541">
            <w:pPr>
              <w:pStyle w:val="Textvtabulce"/>
              <w:rPr>
                <w:ins w:id="2366" w:author="Ingr Jiri" w:date="2025-05-16T10:22:00Z"/>
              </w:rPr>
              <w:pPrChange w:id="2367" w:author="Ingr Jiri" w:date="2025-05-16T10:35:00Z">
                <w:pPr/>
              </w:pPrChange>
            </w:pPr>
            <w:ins w:id="2368" w:author="Ingr Jiri" w:date="2025-05-16T10:33:00Z">
              <w:r>
                <w:t>v</w:t>
              </w:r>
            </w:ins>
            <w:ins w:id="2369" w:author="Ingr Jiri" w:date="2025-05-16T10:30:00Z">
              <w:r>
                <w:t>ertikální převrácení</w:t>
              </w:r>
            </w:ins>
          </w:p>
        </w:tc>
        <w:tc>
          <w:tcPr>
            <w:tcW w:w="1417" w:type="dxa"/>
            <w:vAlign w:val="center"/>
            <w:tcPrChange w:id="2370" w:author="Ingr Jiri" w:date="2025-05-16T10:36:00Z">
              <w:tcPr>
                <w:tcW w:w="1835" w:type="dxa"/>
                <w:gridSpan w:val="2"/>
                <w:vAlign w:val="center"/>
              </w:tcPr>
            </w:tcPrChange>
          </w:tcPr>
          <w:p w14:paraId="6F934E38" w14:textId="5F83C8CC" w:rsidR="008F4F33" w:rsidRDefault="00A40946" w:rsidP="00A40946">
            <w:pPr>
              <w:pStyle w:val="Textvtabulce"/>
              <w:jc w:val="center"/>
              <w:rPr>
                <w:ins w:id="2371" w:author="Ingr Jiri" w:date="2025-05-16T10:22:00Z"/>
              </w:rPr>
              <w:pPrChange w:id="2372" w:author="Ingr Jiri" w:date="2025-05-16T10:31:00Z">
                <w:pPr/>
              </w:pPrChange>
            </w:pPr>
            <w:ins w:id="2373" w:author="Ingr Jiri" w:date="2025-05-16T10:33:00Z">
              <w:r>
                <w:t>0,00</w:t>
              </w:r>
            </w:ins>
          </w:p>
        </w:tc>
      </w:tr>
    </w:tbl>
    <w:p w14:paraId="2E0F9903" w14:textId="55DE6A5F" w:rsidR="00CD1490" w:rsidDel="00A54541" w:rsidRDefault="00CD1490" w:rsidP="00A54541">
      <w:pPr>
        <w:spacing w:before="160"/>
        <w:rPr>
          <w:ins w:id="2374" w:author="Kateřina Rulfová" w:date="2025-05-15T14:07:00Z"/>
          <w:del w:id="2375" w:author="Ingr Jiri" w:date="2025-05-16T10:36:00Z"/>
        </w:rPr>
        <w:pPrChange w:id="2376" w:author="Ingr Jiri" w:date="2025-05-16T10:36:00Z">
          <w:pPr/>
        </w:pPrChange>
      </w:pPr>
      <w:ins w:id="2377" w:author="Kateřina Rulfová" w:date="2025-05-15T14:07:00Z">
        <w:del w:id="2378" w:author="Ingr Jiri" w:date="2025-05-16T10:20:00Z">
          <w:r w:rsidDel="008F4F33">
            <w:delText>…Tabulka parametrů…</w:delText>
          </w:r>
        </w:del>
      </w:ins>
    </w:p>
    <w:p w14:paraId="7BC2CB42" w14:textId="103B985D" w:rsidR="00CD1490" w:rsidRDefault="00333BDC" w:rsidP="00A54541">
      <w:pPr>
        <w:spacing w:before="160"/>
        <w:rPr>
          <w:ins w:id="2379" w:author="Kateřina Rulfová" w:date="2025-05-15T14:17:00Z"/>
        </w:rPr>
        <w:pPrChange w:id="2380" w:author="Ingr Jiri" w:date="2025-05-16T10:36:00Z">
          <w:pPr/>
        </w:pPrChange>
      </w:pPr>
      <w:ins w:id="2381" w:author="Kateřina Rulfová" w:date="2025-05-15T14:12:00Z">
        <w:r>
          <w:t>Testování bylo provedeno na velikosti modelu YOLO11s</w:t>
        </w:r>
      </w:ins>
      <w:ins w:id="2382" w:author="Kateřina Rulfová" w:date="2025-05-15T14:13:00Z">
        <w:r>
          <w:t xml:space="preserve">. </w:t>
        </w:r>
      </w:ins>
      <w:ins w:id="2383" w:author="Ingr Jiri" w:date="2025-05-16T11:38:00Z">
        <w:r w:rsidR="002E2779">
          <w:t>Z</w:t>
        </w:r>
      </w:ins>
      <w:ins w:id="2384" w:author="Kateřina Rulfová" w:date="2025-05-15T14:13:00Z">
        <w:del w:id="2385" w:author="Ingr Jiri" w:date="2025-05-16T11:38:00Z">
          <w:r w:rsidDel="002E2779">
            <w:delText>z</w:delText>
          </w:r>
        </w:del>
        <w:r>
          <w:t xml:space="preserve"> časových a výpočetních důvodů probíhal trénink modelu </w:t>
        </w:r>
      </w:ins>
      <w:ins w:id="2386" w:author="Kateřina Rulfová" w:date="2025-05-15T14:12:00Z">
        <w:r>
          <w:t xml:space="preserve">na </w:t>
        </w:r>
      </w:ins>
      <w:ins w:id="2387" w:author="Kateřina Rulfová" w:date="2025-05-15T14:13:00Z">
        <w:r>
          <w:t>konkrétním rozložení datasetu bez využití metody křížové validace.</w:t>
        </w:r>
      </w:ins>
      <w:ins w:id="2388" w:author="Kateřina Rulfová" w:date="2025-05-15T14:14:00Z">
        <w:r>
          <w:t xml:space="preserve"> Optimalizované hodnoty </w:t>
        </w:r>
        <w:proofErr w:type="spellStart"/>
        <w:r>
          <w:t>hyperparametrů</w:t>
        </w:r>
        <w:proofErr w:type="spellEnd"/>
        <w:r>
          <w:t xml:space="preserve"> byly použity </w:t>
        </w:r>
        <w:del w:id="2389" w:author="Ingr Jiri" w:date="2025-05-16T11:38:00Z">
          <w:r w:rsidDel="002E2779">
            <w:delText xml:space="preserve">pro </w:delText>
          </w:r>
        </w:del>
      </w:ins>
      <w:ins w:id="2390" w:author="Ingr Jiri" w:date="2025-05-16T11:38:00Z">
        <w:r w:rsidR="002E2779">
          <w:t xml:space="preserve">při </w:t>
        </w:r>
      </w:ins>
      <w:ins w:id="2391" w:author="Kateřina Rulfová" w:date="2025-05-15T14:14:00Z">
        <w:r>
          <w:t>finální</w:t>
        </w:r>
      </w:ins>
      <w:ins w:id="2392" w:author="Ingr Jiri" w:date="2025-05-16T11:39:00Z">
        <w:r w:rsidR="002E2779">
          <w:t>m</w:t>
        </w:r>
      </w:ins>
      <w:ins w:id="2393" w:author="Kateřina Rulfová" w:date="2025-05-15T14:14:00Z">
        <w:r>
          <w:t xml:space="preserve"> trénování modelu jako pro velikost YOLO</w:t>
        </w:r>
      </w:ins>
      <w:ins w:id="2394" w:author="Kateřina Rulfová" w:date="2025-05-15T14:15:00Z">
        <w:r>
          <w:t>11</w:t>
        </w:r>
      </w:ins>
      <w:ins w:id="2395" w:author="Kateřina Rulfová" w:date="2025-05-15T14:14:00Z">
        <w:r>
          <w:t>s, tak pro YOLO</w:t>
        </w:r>
      </w:ins>
      <w:ins w:id="2396" w:author="Kateřina Rulfová" w:date="2025-05-15T14:15:00Z">
        <w:r>
          <w:t>11</w:t>
        </w:r>
      </w:ins>
      <w:ins w:id="2397" w:author="Kateřina Rulfová" w:date="2025-05-15T14:14:00Z">
        <w:r>
          <w:t>m.</w:t>
        </w:r>
      </w:ins>
    </w:p>
    <w:p w14:paraId="4DD0915A" w14:textId="72B0DF06" w:rsidR="00333BDC" w:rsidRDefault="00333BDC" w:rsidP="00333BDC">
      <w:pPr>
        <w:pStyle w:val="Nadpis2"/>
        <w:rPr>
          <w:ins w:id="2398" w:author="Ingr Jiri" w:date="2025-05-16T12:12:00Z"/>
        </w:rPr>
      </w:pPr>
      <w:ins w:id="2399" w:author="Kateřina Rulfová" w:date="2025-05-15T14:17:00Z">
        <w:r>
          <w:t>Výsledný model</w:t>
        </w:r>
      </w:ins>
    </w:p>
    <w:p w14:paraId="0668D7A1" w14:textId="2FD9298F" w:rsidR="002545B8" w:rsidRPr="002545B8" w:rsidRDefault="002545B8" w:rsidP="002545B8">
      <w:pPr>
        <w:rPr>
          <w:ins w:id="2400" w:author="Ingr Jiri" w:date="2025-05-16T10:19:00Z"/>
          <w:rPrChange w:id="2401" w:author="Ingr Jiri" w:date="2025-05-16T12:12:00Z">
            <w:rPr>
              <w:ins w:id="2402" w:author="Ingr Jiri" w:date="2025-05-16T10:19:00Z"/>
            </w:rPr>
          </w:rPrChange>
        </w:rPr>
        <w:pPrChange w:id="2403" w:author="Ingr Jiri" w:date="2025-05-16T12:12:00Z">
          <w:pPr>
            <w:pStyle w:val="Nadpis2"/>
          </w:pPr>
        </w:pPrChange>
      </w:pPr>
      <w:ins w:id="2404" w:author="Ingr Jiri" w:date="2025-05-16T12:12:00Z">
        <w:r>
          <w:t>K vytvoření výsledného modelu pro detekci hlasivek a jeho vyhodnocení bylo využito metody křížové validace</w:t>
        </w:r>
      </w:ins>
      <w:ins w:id="2405" w:author="Ingr Jiri" w:date="2025-05-16T12:13:00Z">
        <w:r>
          <w:t>, která je popsána v</w:t>
        </w:r>
      </w:ins>
      <w:ins w:id="2406" w:author="Ingr Jiri" w:date="2025-05-16T12:14:00Z">
        <w:r>
          <w:t> </w:t>
        </w:r>
      </w:ins>
      <w:proofErr w:type="gramStart"/>
      <w:ins w:id="2407" w:author="Ingr Jiri" w:date="2025-05-16T12:13:00Z">
        <w:r>
          <w:t xml:space="preserve">kapitole </w:t>
        </w:r>
      </w:ins>
      <w:ins w:id="2408" w:author="Ingr Jiri" w:date="2025-05-16T12:15:00Z">
        <w:r>
          <w:fldChar w:fldCharType="begin"/>
        </w:r>
        <w:r>
          <w:instrText xml:space="preserve"> REF _Ref198290123 \r \h </w:instrText>
        </w:r>
      </w:ins>
      <w:r>
        <w:fldChar w:fldCharType="separate"/>
      </w:r>
      <w:ins w:id="2409" w:author="Ingr Jiri" w:date="2025-05-16T12:15:00Z">
        <w:r>
          <w:t>3.1.4</w:t>
        </w:r>
        <w:proofErr w:type="gramEnd"/>
        <w:r>
          <w:fldChar w:fldCharType="end"/>
        </w:r>
      </w:ins>
      <w:ins w:id="2410" w:author="Ingr Jiri" w:date="2025-05-16T12:12:00Z">
        <w:r>
          <w:t xml:space="preserve">. </w:t>
        </w:r>
      </w:ins>
      <w:ins w:id="2411" w:author="Ingr Jiri" w:date="2025-05-16T12:15:00Z">
        <w:r>
          <w:t>Dataset byl rozdělen na 10 podobně objemných skupin. Bylo tedy provedeno 9 tréninků</w:t>
        </w:r>
      </w:ins>
      <w:ins w:id="2412" w:author="Ingr Jiri" w:date="2025-05-16T12:17:00Z">
        <w:r>
          <w:t>…</w:t>
        </w:r>
      </w:ins>
      <w:bookmarkStart w:id="2413" w:name="_GoBack"/>
      <w:bookmarkEnd w:id="2413"/>
    </w:p>
    <w:p w14:paraId="127A4812" w14:textId="6B11871E" w:rsidR="00BD2542" w:rsidRDefault="00FF4849" w:rsidP="00FF4849">
      <w:pPr>
        <w:rPr>
          <w:ins w:id="2414" w:author="Ingr Jiri" w:date="2025-05-16T11:42:00Z"/>
        </w:rPr>
        <w:pPrChange w:id="2415" w:author="Ingr Jiri" w:date="2025-05-16T09:25:00Z">
          <w:pPr>
            <w:pStyle w:val="Nadpis2"/>
          </w:pPr>
        </w:pPrChange>
      </w:pPr>
      <w:ins w:id="2416" w:author="Ingr Jiri" w:date="2025-05-16T09:25:00Z">
        <w:r w:rsidRPr="00FF4849">
          <w:rPr>
            <w:noProof/>
            <w:lang w:eastAsia="cs-CZ"/>
          </w:rPr>
          <w:lastRenderedPageBreak/>
          <w:drawing>
            <wp:inline distT="0" distB="0" distL="0" distR="0" wp14:anchorId="6E487E6E" wp14:editId="5CA0189B">
              <wp:extent cx="5759450" cy="1919817"/>
              <wp:effectExtent l="0" t="0" r="0" b="4445"/>
              <wp:docPr id="1" name="Obrázek 1" descr="C:\bakalarka\runs\final_m_optimized\overview_plot.png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1" descr="C:\bakalarka\runs\final_m_optimized\overview_plot.png"/>
                      <pic:cNvPicPr>
                        <a:picLocks noChangeAspect="1" noChangeArrowheads="1"/>
                      </pic:cNvPicPr>
                    </pic:nvPicPr>
                    <pic:blipFill>
                      <a:blip r:embed="rId40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5759450" cy="1919817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pic:spPr>
                  </pic:pic>
                </a:graphicData>
              </a:graphic>
            </wp:inline>
          </w:drawing>
        </w:r>
      </w:ins>
    </w:p>
    <w:p w14:paraId="22F8287C" w14:textId="517A6989" w:rsidR="00CB6F21" w:rsidRDefault="00BD2542" w:rsidP="00FF4849">
      <w:pPr>
        <w:rPr>
          <w:ins w:id="2417" w:author="Ingr Jiri" w:date="2025-05-16T11:42:00Z"/>
        </w:rPr>
        <w:pPrChange w:id="2418" w:author="Ingr Jiri" w:date="2025-05-16T09:25:00Z">
          <w:pPr>
            <w:pStyle w:val="Nadpis2"/>
          </w:pPr>
        </w:pPrChange>
      </w:pPr>
      <w:ins w:id="2419" w:author="Ingr Jiri" w:date="2025-05-16T11:44:00Z">
        <w:r>
          <w:t xml:space="preserve">Průměr: </w:t>
        </w:r>
      </w:ins>
      <w:ins w:id="2420" w:author="Ingr Jiri" w:date="2025-05-16T11:48:00Z">
        <w:r w:rsidR="00CB6F21">
          <w:t xml:space="preserve">mAP50 - </w:t>
        </w:r>
        <w:r w:rsidR="00CB6F21" w:rsidRPr="00CB6F21">
          <w:t>0.8294</w:t>
        </w:r>
        <w:r w:rsidR="00CB6F21">
          <w:t xml:space="preserve">, mAP50:95 - </w:t>
        </w:r>
      </w:ins>
      <w:ins w:id="2421" w:author="Ingr Jiri" w:date="2025-05-16T11:49:00Z">
        <w:r w:rsidR="00CB6F21">
          <w:t>0.6098</w:t>
        </w:r>
      </w:ins>
    </w:p>
    <w:p w14:paraId="210C8D9B" w14:textId="6CBC2CDB" w:rsidR="00FF4849" w:rsidRDefault="00FF4849" w:rsidP="00FF4849">
      <w:pPr>
        <w:rPr>
          <w:ins w:id="2422" w:author="Ingr Jiri" w:date="2025-05-16T11:44:00Z"/>
        </w:rPr>
        <w:pPrChange w:id="2423" w:author="Ingr Jiri" w:date="2025-05-16T09:25:00Z">
          <w:pPr>
            <w:pStyle w:val="Nadpis2"/>
          </w:pPr>
        </w:pPrChange>
      </w:pPr>
      <w:ins w:id="2424" w:author="Ingr Jiri" w:date="2025-05-16T09:25:00Z">
        <w:r w:rsidRPr="00FF4849">
          <w:rPr>
            <w:noProof/>
            <w:lang w:eastAsia="cs-CZ"/>
          </w:rPr>
          <w:drawing>
            <wp:inline distT="0" distB="0" distL="0" distR="0" wp14:anchorId="105E685A" wp14:editId="190F1A11">
              <wp:extent cx="5759450" cy="1919817"/>
              <wp:effectExtent l="0" t="0" r="0" b="4445"/>
              <wp:docPr id="2" name="Obrázek 2" descr="C:\bakalarka\runs\final_s_optimized\overview_plot.png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2" descr="C:\bakalarka\runs\final_s_optimized\overview_plot.png"/>
                      <pic:cNvPicPr>
                        <a:picLocks noChangeAspect="1" noChangeArrowheads="1"/>
                      </pic:cNvPicPr>
                    </pic:nvPicPr>
                    <pic:blipFill>
                      <a:blip r:embed="rId41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5759450" cy="1919817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pic:spPr>
                  </pic:pic>
                </a:graphicData>
              </a:graphic>
            </wp:inline>
          </w:drawing>
        </w:r>
      </w:ins>
    </w:p>
    <w:p w14:paraId="0A11C24D" w14:textId="68306806" w:rsidR="00BD2542" w:rsidRPr="00FF4849" w:rsidRDefault="00BD2542" w:rsidP="00FF4849">
      <w:pPr>
        <w:rPr>
          <w:ins w:id="2425" w:author="Kateřina Rulfová" w:date="2025-05-15T14:17:00Z"/>
          <w:rPrChange w:id="2426" w:author="Ingr Jiri" w:date="2025-05-16T09:25:00Z">
            <w:rPr>
              <w:ins w:id="2427" w:author="Kateřina Rulfová" w:date="2025-05-15T14:17:00Z"/>
            </w:rPr>
          </w:rPrChange>
        </w:rPr>
        <w:pPrChange w:id="2428" w:author="Ingr Jiri" w:date="2025-05-16T09:25:00Z">
          <w:pPr>
            <w:pStyle w:val="Nadpis2"/>
          </w:pPr>
        </w:pPrChange>
      </w:pPr>
      <w:ins w:id="2429" w:author="Ingr Jiri" w:date="2025-05-16T11:44:00Z">
        <w:r>
          <w:t xml:space="preserve">Průměr: </w:t>
        </w:r>
      </w:ins>
      <w:ins w:id="2430" w:author="Ingr Jiri" w:date="2025-05-16T11:49:00Z">
        <w:r w:rsidR="00CB6F21">
          <w:t>mAP50 -</w:t>
        </w:r>
      </w:ins>
      <w:ins w:id="2431" w:author="Ingr Jiri" w:date="2025-05-16T11:50:00Z">
        <w:r w:rsidR="00CB6F21">
          <w:t xml:space="preserve"> 0.8131, mAP50:95 - </w:t>
        </w:r>
      </w:ins>
      <w:ins w:id="2432" w:author="Ingr Jiri" w:date="2025-05-16T11:54:00Z">
        <w:r w:rsidR="00CB6F21">
          <w:t>0.5884</w:t>
        </w:r>
      </w:ins>
    </w:p>
    <w:p w14:paraId="5449B4B9" w14:textId="1D14F82B" w:rsidR="00333BDC" w:rsidDel="00BD2542" w:rsidRDefault="00333BDC" w:rsidP="0017627C">
      <w:pPr>
        <w:rPr>
          <w:del w:id="2433" w:author="Kateřina Rulfová" w:date="2025-05-15T14:20:00Z"/>
        </w:rPr>
      </w:pPr>
    </w:p>
    <w:p w14:paraId="4881390D" w14:textId="77777777" w:rsidR="00BD2542" w:rsidRPr="00333BDC" w:rsidRDefault="00BD2542" w:rsidP="00333BDC">
      <w:pPr>
        <w:rPr>
          <w:ins w:id="2434" w:author="Ingr Jiri" w:date="2025-05-16T11:44:00Z"/>
        </w:rPr>
      </w:pPr>
    </w:p>
    <w:p w14:paraId="7F2296DF" w14:textId="5156DD35" w:rsidR="00136BAF" w:rsidRDefault="00566F26" w:rsidP="0017627C">
      <w:r>
        <w:br w:type="page"/>
      </w:r>
    </w:p>
    <w:p w14:paraId="6D02F367" w14:textId="77777777" w:rsidR="00136BAF" w:rsidRDefault="00566F26">
      <w:pPr>
        <w:pStyle w:val="Nadpis1"/>
        <w:tabs>
          <w:tab w:val="left" w:pos="432"/>
        </w:tabs>
        <w:rPr>
          <w:ins w:id="2435" w:author="Ingr Jiri [2]" w:date="2025-05-14T11:22:00Z"/>
        </w:rPr>
      </w:pPr>
      <w:bookmarkStart w:id="2436" w:name="__RefHeading__50_1490133149"/>
      <w:bookmarkStart w:id="2437" w:name="_Toc151549805"/>
      <w:bookmarkStart w:id="2438" w:name="_Toc198115602"/>
      <w:bookmarkEnd w:id="2436"/>
      <w:r>
        <w:lastRenderedPageBreak/>
        <w:t>ZÁVĚR</w:t>
      </w:r>
      <w:bookmarkEnd w:id="2437"/>
      <w:bookmarkEnd w:id="2438"/>
    </w:p>
    <w:p w14:paraId="25CF0D58" w14:textId="3333BE58" w:rsidR="00B033A3" w:rsidRDefault="00B033A3" w:rsidP="00B033A3">
      <w:pPr>
        <w:rPr>
          <w:ins w:id="2439" w:author="Ingr Jiri [2]" w:date="2025-05-14T11:25:00Z"/>
        </w:rPr>
      </w:pPr>
      <w:ins w:id="2440" w:author="Ingr Jiri [2]" w:date="2025-05-14T11:22:00Z">
        <w:r>
          <w:t>Cílem práce byl</w:t>
        </w:r>
      </w:ins>
      <w:ins w:id="2441" w:author="Ingr Jiri [2]" w:date="2025-05-14T11:23:00Z">
        <w:r>
          <w:t>o vytvoření modelu AI schopného rozpoznávat části hlasivek v laryngoskopických záznamech a přesně detekovat je</w:t>
        </w:r>
      </w:ins>
      <w:ins w:id="2442" w:author="Ingr Jiri [2]" w:date="2025-05-14T11:24:00Z">
        <w:r>
          <w:t>jich polohu pomocí algoritmů využívající CNN.</w:t>
        </w:r>
      </w:ins>
    </w:p>
    <w:p w14:paraId="10B8CA37" w14:textId="129790EE" w:rsidR="00B033A3" w:rsidRPr="00B033A3" w:rsidRDefault="00B033A3">
      <w:pPr>
        <w:pPrChange w:id="2443" w:author="Ingr Jiri [2]" w:date="2025-05-14T11:22:00Z">
          <w:pPr>
            <w:pStyle w:val="Nadpis1"/>
            <w:tabs>
              <w:tab w:val="left" w:pos="432"/>
            </w:tabs>
          </w:pPr>
        </w:pPrChange>
      </w:pPr>
      <w:ins w:id="2444" w:author="Ingr Jiri [2]" w:date="2025-05-14T11:25:00Z">
        <w:r>
          <w:t xml:space="preserve">Pro účel této práce, ale i dalších </w:t>
        </w:r>
      </w:ins>
      <w:ins w:id="2445" w:author="Ingr Jiri [2]" w:date="2025-05-14T11:26:00Z">
        <w:r>
          <w:t>výzkumných projektů byl připraven dataset slo</w:t>
        </w:r>
      </w:ins>
      <w:ins w:id="2446" w:author="Ingr Jiri [2]" w:date="2025-05-14T11:27:00Z">
        <w:r>
          <w:t xml:space="preserve">žený ze </w:t>
        </w:r>
      </w:ins>
      <w:ins w:id="2447" w:author="Ingr Jiri [2]" w:date="2025-05-14T11:26:00Z">
        <w:r>
          <w:t xml:space="preserve">snímků hlasivek pacientů podstupujících laryngoskopické vyšetření. </w:t>
        </w:r>
      </w:ins>
      <w:ins w:id="2448" w:author="Ingr Jiri [2]" w:date="2025-05-14T11:27:00Z">
        <w:r w:rsidR="0017627C">
          <w:t xml:space="preserve">Do tohoto byly zahrnuty záznamy 20 </w:t>
        </w:r>
      </w:ins>
      <w:ins w:id="2449" w:author="Ingr Jiri [2]" w:date="2025-05-14T11:28:00Z">
        <w:r w:rsidR="0017627C">
          <w:t xml:space="preserve">různých </w:t>
        </w:r>
      </w:ins>
      <w:ins w:id="2450" w:author="Ingr Jiri [2]" w:date="2025-05-14T11:27:00Z">
        <w:r w:rsidR="0017627C">
          <w:t>pacientů</w:t>
        </w:r>
      </w:ins>
      <w:ins w:id="2451" w:author="Ingr Jiri [2]" w:date="2025-05-14T11:28:00Z">
        <w:r w:rsidR="0017627C">
          <w:t xml:space="preserve">, jak zdravých, tak pacientů trpících určitým postižením v oblasti hlasivkového ústrojí. </w:t>
        </w:r>
      </w:ins>
      <w:ins w:id="2452" w:author="Ingr Jiri [2]" w:date="2025-05-14T11:29:00Z">
        <w:r w:rsidR="0017627C">
          <w:t>Délky použitých záznamů se značně liší</w:t>
        </w:r>
      </w:ins>
      <w:ins w:id="2453" w:author="Ingr Jiri [2]" w:date="2025-05-14T11:30:00Z">
        <w:r w:rsidR="0017627C">
          <w:t xml:space="preserve">, </w:t>
        </w:r>
      </w:ins>
      <w:ins w:id="2454" w:author="Ingr Jiri [2]" w:date="2025-05-14T11:31:00Z">
        <w:r w:rsidR="0017627C">
          <w:t xml:space="preserve">po rozdělení videí na jednotlivé obrazy obsahovaly </w:t>
        </w:r>
      </w:ins>
    </w:p>
    <w:p w14:paraId="4C476AB3" w14:textId="5B02E5B3" w:rsidR="00D053C4" w:rsidRDefault="00566F26" w:rsidP="00D053C4">
      <w:pPr>
        <w:pStyle w:val="Nadpis1neslovan"/>
        <w:ind w:left="0" w:firstLine="0"/>
      </w:pPr>
      <w:bookmarkStart w:id="2455" w:name="__RefHeading__52_1490133149"/>
      <w:bookmarkStart w:id="2456" w:name="_Toc151549806"/>
      <w:bookmarkStart w:id="2457" w:name="_Toc198115603"/>
      <w:bookmarkEnd w:id="2455"/>
      <w:r>
        <w:lastRenderedPageBreak/>
        <w:t>LITERATURA</w:t>
      </w:r>
      <w:bookmarkEnd w:id="2456"/>
      <w:bookmarkEnd w:id="2457"/>
    </w:p>
    <w:p w14:paraId="467F9A65" w14:textId="77777777" w:rsidR="00483ED1" w:rsidRPr="00483ED1" w:rsidRDefault="00D053C4" w:rsidP="00483ED1">
      <w:pPr>
        <w:pStyle w:val="EndNoteBibliography"/>
        <w:spacing w:after="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483ED1" w:rsidRPr="00483ED1">
        <w:rPr>
          <w:noProof/>
        </w:rPr>
        <w:t xml:space="preserve">(1) Cong, X.; Li, S.; Chen, F.; Liu, C.; Meng, Y. A Review of YOLO Object Detection Algorithms based on Deep Learning. </w:t>
      </w:r>
      <w:r w:rsidR="00483ED1" w:rsidRPr="00483ED1">
        <w:rPr>
          <w:i/>
          <w:noProof/>
        </w:rPr>
        <w:t xml:space="preserve">Frontiers in Computing and Intelligent Systems </w:t>
      </w:r>
      <w:r w:rsidR="00483ED1" w:rsidRPr="00483ED1">
        <w:rPr>
          <w:b/>
          <w:noProof/>
        </w:rPr>
        <w:t>2023</w:t>
      </w:r>
      <w:r w:rsidR="00483ED1" w:rsidRPr="00483ED1">
        <w:rPr>
          <w:noProof/>
        </w:rPr>
        <w:t xml:space="preserve">, </w:t>
      </w:r>
      <w:r w:rsidR="00483ED1" w:rsidRPr="00483ED1">
        <w:rPr>
          <w:i/>
          <w:noProof/>
        </w:rPr>
        <w:t>4</w:t>
      </w:r>
      <w:r w:rsidR="00483ED1" w:rsidRPr="00483ED1">
        <w:rPr>
          <w:noProof/>
        </w:rPr>
        <w:t xml:space="preserve"> (2), 17-20. DOI: 10.54097/fcis.v4i2.9730.</w:t>
      </w:r>
    </w:p>
    <w:p w14:paraId="24E10812" w14:textId="77777777" w:rsidR="00483ED1" w:rsidRPr="00483ED1" w:rsidRDefault="00483ED1" w:rsidP="00483ED1">
      <w:pPr>
        <w:pStyle w:val="EndNoteBibliography"/>
        <w:spacing w:after="0"/>
        <w:rPr>
          <w:noProof/>
        </w:rPr>
      </w:pPr>
      <w:r w:rsidRPr="00483ED1">
        <w:rPr>
          <w:noProof/>
        </w:rPr>
        <w:t xml:space="preserve">(2) Ravpreet, K.; Sarbjeet, S. A comprehensive review of object detection with deep learning. </w:t>
      </w:r>
      <w:r w:rsidRPr="00483ED1">
        <w:rPr>
          <w:i/>
          <w:noProof/>
        </w:rPr>
        <w:t xml:space="preserve">Digital Signal Processing </w:t>
      </w:r>
      <w:r w:rsidRPr="00483ED1">
        <w:rPr>
          <w:b/>
          <w:noProof/>
        </w:rPr>
        <w:t>2023</w:t>
      </w:r>
      <w:r w:rsidRPr="00483ED1">
        <w:rPr>
          <w:noProof/>
        </w:rPr>
        <w:t xml:space="preserve">, </w:t>
      </w:r>
      <w:r w:rsidRPr="00483ED1">
        <w:rPr>
          <w:i/>
          <w:noProof/>
        </w:rPr>
        <w:t>132</w:t>
      </w:r>
      <w:r w:rsidRPr="00483ED1">
        <w:rPr>
          <w:noProof/>
        </w:rPr>
        <w:t>.</w:t>
      </w:r>
    </w:p>
    <w:p w14:paraId="4E06A013" w14:textId="77777777" w:rsidR="00483ED1" w:rsidRPr="00483ED1" w:rsidRDefault="00483ED1" w:rsidP="00483ED1">
      <w:pPr>
        <w:pStyle w:val="EndNoteBibliography"/>
        <w:spacing w:after="0"/>
        <w:rPr>
          <w:noProof/>
        </w:rPr>
      </w:pPr>
      <w:r w:rsidRPr="00483ED1">
        <w:rPr>
          <w:noProof/>
        </w:rPr>
        <w:t xml:space="preserve">(3) Tesema, S. N. </w:t>
      </w:r>
      <w:r w:rsidRPr="00483ED1">
        <w:rPr>
          <w:i/>
          <w:noProof/>
        </w:rPr>
        <w:t>Deep Convolutional Neural Network Based Object Detection Inference Acceleration Using FPGA</w:t>
      </w:r>
      <w:r w:rsidRPr="00483ED1">
        <w:rPr>
          <w:noProof/>
        </w:rPr>
        <w:t>; Université Bourgogne Franche-Comté, 2022.</w:t>
      </w:r>
    </w:p>
    <w:p w14:paraId="68ADC6A4" w14:textId="3E97CF05" w:rsidR="00483ED1" w:rsidRPr="00483ED1" w:rsidRDefault="00483ED1" w:rsidP="00483ED1">
      <w:pPr>
        <w:pStyle w:val="EndNoteBibliography"/>
        <w:spacing w:after="0"/>
        <w:rPr>
          <w:noProof/>
        </w:rPr>
      </w:pPr>
      <w:r w:rsidRPr="00483ED1">
        <w:rPr>
          <w:noProof/>
        </w:rPr>
        <w:t xml:space="preserve">(4) Buettgenbach, M. H. </w:t>
      </w:r>
      <w:r w:rsidRPr="00483ED1">
        <w:rPr>
          <w:i/>
          <w:noProof/>
        </w:rPr>
        <w:t>Explain like I’m five: Artificial neurons</w:t>
      </w:r>
      <w:r w:rsidRPr="00483ED1">
        <w:rPr>
          <w:noProof/>
        </w:rPr>
        <w:t xml:space="preserve">. 2021. </w:t>
      </w:r>
      <w:hyperlink r:id="rId42" w:history="1">
        <w:r w:rsidRPr="00483ED1">
          <w:rPr>
            <w:rStyle w:val="Hypertextovodkaz"/>
            <w:noProof/>
          </w:rPr>
          <w:t>https://towardsdatascience.com/explain-like-im-five-artificial-neurons-b7c475b56189</w:t>
        </w:r>
      </w:hyperlink>
      <w:r w:rsidRPr="00483ED1">
        <w:rPr>
          <w:noProof/>
        </w:rPr>
        <w:t xml:space="preserve"> (accessed 2025 25. 1.).</w:t>
      </w:r>
    </w:p>
    <w:p w14:paraId="500DE455" w14:textId="465DF907" w:rsidR="00483ED1" w:rsidRPr="00483ED1" w:rsidRDefault="00483ED1" w:rsidP="00483ED1">
      <w:pPr>
        <w:pStyle w:val="EndNoteBibliography"/>
        <w:spacing w:after="0"/>
        <w:rPr>
          <w:noProof/>
        </w:rPr>
      </w:pPr>
      <w:r w:rsidRPr="00483ED1">
        <w:rPr>
          <w:noProof/>
        </w:rPr>
        <w:t xml:space="preserve">(5) vdumoulin. </w:t>
      </w:r>
      <w:r w:rsidRPr="00483ED1">
        <w:rPr>
          <w:i/>
          <w:noProof/>
        </w:rPr>
        <w:t>conv_arithmetic</w:t>
      </w:r>
      <w:r w:rsidRPr="00483ED1">
        <w:rPr>
          <w:noProof/>
        </w:rPr>
        <w:t xml:space="preserve">. 2016. </w:t>
      </w:r>
      <w:hyperlink r:id="rId43" w:history="1">
        <w:r w:rsidRPr="00483ED1">
          <w:rPr>
            <w:rStyle w:val="Hypertextovodkaz"/>
            <w:noProof/>
          </w:rPr>
          <w:t>https://github.com/vdumoulin/conv_arithmetic?tab=readme-ov-file</w:t>
        </w:r>
      </w:hyperlink>
      <w:r w:rsidRPr="00483ED1">
        <w:rPr>
          <w:noProof/>
        </w:rPr>
        <w:t xml:space="preserve"> (accessed 2025 27.1.).</w:t>
      </w:r>
    </w:p>
    <w:p w14:paraId="78D13C8E" w14:textId="77777777" w:rsidR="00483ED1" w:rsidRPr="00483ED1" w:rsidRDefault="00483ED1" w:rsidP="00483ED1">
      <w:pPr>
        <w:pStyle w:val="EndNoteBibliography"/>
        <w:rPr>
          <w:i/>
          <w:noProof/>
        </w:rPr>
      </w:pPr>
      <w:r w:rsidRPr="00483ED1">
        <w:rPr>
          <w:noProof/>
        </w:rPr>
        <w:t xml:space="preserve">(6) Brownlee, J. </w:t>
      </w:r>
      <w:r w:rsidRPr="00483ED1">
        <w:rPr>
          <w:i/>
          <w:noProof/>
        </w:rPr>
        <w:t>Deep Learning for Computer Vision</w:t>
      </w:r>
    </w:p>
    <w:p w14:paraId="251C30F5" w14:textId="77777777" w:rsidR="00483ED1" w:rsidRPr="00483ED1" w:rsidRDefault="00483ED1" w:rsidP="00483ED1">
      <w:pPr>
        <w:pStyle w:val="EndNoteBibliography"/>
        <w:spacing w:after="0"/>
        <w:rPr>
          <w:noProof/>
        </w:rPr>
      </w:pPr>
      <w:r w:rsidRPr="00483ED1">
        <w:rPr>
          <w:i/>
          <w:noProof/>
        </w:rPr>
        <w:t>Image Classification, Object Detection, and Face Recognition in Python</w:t>
      </w:r>
      <w:r w:rsidRPr="00483ED1">
        <w:rPr>
          <w:noProof/>
        </w:rPr>
        <w:t>; Machine Learning Mastery, 2019.</w:t>
      </w:r>
    </w:p>
    <w:p w14:paraId="6FB66083" w14:textId="1B54AC84" w:rsidR="00483ED1" w:rsidRPr="00483ED1" w:rsidRDefault="00483ED1" w:rsidP="00483ED1">
      <w:pPr>
        <w:pStyle w:val="EndNoteBibliography"/>
        <w:spacing w:after="0"/>
        <w:rPr>
          <w:noProof/>
        </w:rPr>
      </w:pPr>
      <w:r w:rsidRPr="00483ED1">
        <w:rPr>
          <w:noProof/>
        </w:rPr>
        <w:t xml:space="preserve">(7) Le, K. </w:t>
      </w:r>
      <w:r w:rsidRPr="00483ED1">
        <w:rPr>
          <w:i/>
          <w:noProof/>
        </w:rPr>
        <w:t>An overview of VGG16 and NiN models</w:t>
      </w:r>
      <w:r w:rsidRPr="00483ED1">
        <w:rPr>
          <w:noProof/>
        </w:rPr>
        <w:t xml:space="preserve">. 2021. </w:t>
      </w:r>
      <w:hyperlink r:id="rId44" w:history="1">
        <w:r w:rsidRPr="00483ED1">
          <w:rPr>
            <w:rStyle w:val="Hypertextovodkaz"/>
            <w:noProof/>
          </w:rPr>
          <w:t>https://lekhuyen.medium.com/an-overview-of-vgg16-and-nin-models-96e4bf398484</w:t>
        </w:r>
      </w:hyperlink>
      <w:r w:rsidRPr="00483ED1">
        <w:rPr>
          <w:noProof/>
        </w:rPr>
        <w:t xml:space="preserve"> (accessed.</w:t>
      </w:r>
    </w:p>
    <w:p w14:paraId="3B69914E" w14:textId="77777777" w:rsidR="00483ED1" w:rsidRPr="00483ED1" w:rsidRDefault="00483ED1" w:rsidP="00483ED1">
      <w:pPr>
        <w:pStyle w:val="EndNoteBibliography"/>
        <w:spacing w:after="0"/>
        <w:rPr>
          <w:noProof/>
        </w:rPr>
      </w:pPr>
      <w:r w:rsidRPr="00483ED1">
        <w:rPr>
          <w:noProof/>
        </w:rPr>
        <w:t xml:space="preserve">(8) Adams, J.; Qiu, Y.; Posadas, L.; Eskridge, K.; Graef, G. Phenotypic trait extraction of soybean plants using deep convolutional neural networks with transfer learning. </w:t>
      </w:r>
      <w:r w:rsidRPr="00483ED1">
        <w:rPr>
          <w:i/>
          <w:noProof/>
        </w:rPr>
        <w:t xml:space="preserve">Big Data and Information Analytics </w:t>
      </w:r>
      <w:r w:rsidRPr="00483ED1">
        <w:rPr>
          <w:b/>
          <w:noProof/>
        </w:rPr>
        <w:t>2021</w:t>
      </w:r>
      <w:r w:rsidRPr="00483ED1">
        <w:rPr>
          <w:noProof/>
        </w:rPr>
        <w:t xml:space="preserve">, </w:t>
      </w:r>
      <w:r w:rsidRPr="00483ED1">
        <w:rPr>
          <w:i/>
          <w:noProof/>
        </w:rPr>
        <w:t>6</w:t>
      </w:r>
      <w:r w:rsidRPr="00483ED1">
        <w:rPr>
          <w:noProof/>
        </w:rPr>
        <w:t>, 26-40. DOI: 10.3934/bdia.2021003.</w:t>
      </w:r>
    </w:p>
    <w:p w14:paraId="49FC2D1E" w14:textId="77777777" w:rsidR="00483ED1" w:rsidRPr="00483ED1" w:rsidRDefault="00483ED1" w:rsidP="00483ED1">
      <w:pPr>
        <w:pStyle w:val="EndNoteBibliography"/>
        <w:spacing w:after="0"/>
        <w:rPr>
          <w:noProof/>
        </w:rPr>
      </w:pPr>
      <w:r w:rsidRPr="00483ED1">
        <w:rPr>
          <w:noProof/>
        </w:rPr>
        <w:t xml:space="preserve">(9) Yu, J.; Li, J.; Sun, B.; Chen, J.; Li, C. Multiclass Radio Frequency Interference Detection and Suppression for SAR Based on the Single Shot MultiBox Detector. </w:t>
      </w:r>
      <w:r w:rsidRPr="00483ED1">
        <w:rPr>
          <w:i/>
          <w:noProof/>
        </w:rPr>
        <w:t xml:space="preserve">Sensors </w:t>
      </w:r>
      <w:r w:rsidRPr="00483ED1">
        <w:rPr>
          <w:b/>
          <w:noProof/>
        </w:rPr>
        <w:t>2018</w:t>
      </w:r>
      <w:r w:rsidRPr="00483ED1">
        <w:rPr>
          <w:noProof/>
        </w:rPr>
        <w:t xml:space="preserve">, </w:t>
      </w:r>
      <w:r w:rsidRPr="00483ED1">
        <w:rPr>
          <w:i/>
          <w:noProof/>
        </w:rPr>
        <w:t>18</w:t>
      </w:r>
      <w:r w:rsidRPr="00483ED1">
        <w:rPr>
          <w:noProof/>
        </w:rPr>
        <w:t xml:space="preserve"> (11). DOI: 10.3390/s18114034.</w:t>
      </w:r>
    </w:p>
    <w:p w14:paraId="5B008E5B" w14:textId="77777777" w:rsidR="00483ED1" w:rsidRPr="00483ED1" w:rsidRDefault="00483ED1" w:rsidP="00483ED1">
      <w:pPr>
        <w:pStyle w:val="EndNoteBibliography"/>
        <w:spacing w:after="0"/>
        <w:rPr>
          <w:noProof/>
        </w:rPr>
      </w:pPr>
      <w:r w:rsidRPr="00483ED1">
        <w:rPr>
          <w:noProof/>
        </w:rPr>
        <w:t xml:space="preserve">(10) Carranza-García, M.; Torres-Mateo, J.; Lara-Benítez, P.; García-Gutiérrez, J. On the Performance of One-Stage and Two-Stage Object Detectors in Autonomous Vehicles Using Camera Data. </w:t>
      </w:r>
      <w:r w:rsidRPr="00483ED1">
        <w:rPr>
          <w:i/>
          <w:noProof/>
        </w:rPr>
        <w:t xml:space="preserve">Remote Sensing </w:t>
      </w:r>
      <w:r w:rsidRPr="00483ED1">
        <w:rPr>
          <w:b/>
          <w:noProof/>
        </w:rPr>
        <w:t>2021</w:t>
      </w:r>
      <w:r w:rsidRPr="00483ED1">
        <w:rPr>
          <w:noProof/>
        </w:rPr>
        <w:t xml:space="preserve">, </w:t>
      </w:r>
      <w:r w:rsidRPr="00483ED1">
        <w:rPr>
          <w:i/>
          <w:noProof/>
        </w:rPr>
        <w:t>13</w:t>
      </w:r>
      <w:r w:rsidRPr="00483ED1">
        <w:rPr>
          <w:noProof/>
        </w:rPr>
        <w:t xml:space="preserve"> (1), 89.</w:t>
      </w:r>
    </w:p>
    <w:p w14:paraId="4046CE7C" w14:textId="77777777" w:rsidR="00483ED1" w:rsidRPr="00483ED1" w:rsidRDefault="00483ED1" w:rsidP="00483ED1">
      <w:pPr>
        <w:pStyle w:val="EndNoteBibliography"/>
        <w:spacing w:after="0"/>
        <w:rPr>
          <w:noProof/>
        </w:rPr>
      </w:pPr>
      <w:r w:rsidRPr="00483ED1">
        <w:rPr>
          <w:noProof/>
        </w:rPr>
        <w:t>(11) Deng, J.; Dong, W.; Socher, R.; Li, L.-J.; Li, K.; Fei-Fei, L. Imagenet: A large-scale hierarchical image database. 2009 IEEE Conference on Computer Vision and Pattern Recognition: 2009.</w:t>
      </w:r>
    </w:p>
    <w:p w14:paraId="41379E24" w14:textId="77777777" w:rsidR="00483ED1" w:rsidRPr="00483ED1" w:rsidRDefault="00483ED1" w:rsidP="00483ED1">
      <w:pPr>
        <w:pStyle w:val="EndNoteBibliography"/>
        <w:spacing w:after="0"/>
        <w:rPr>
          <w:noProof/>
        </w:rPr>
      </w:pPr>
      <w:r w:rsidRPr="00483ED1">
        <w:rPr>
          <w:noProof/>
        </w:rPr>
        <w:t xml:space="preserve">(12) Yao, J.; Huang, X.; Wei, M.; Han, W.; Xu, X.; Wang, R.; Chen, J.; Sun, L. High-Efficiency Classification of White Blood Cells Based on Object Detection. </w:t>
      </w:r>
      <w:r w:rsidRPr="00483ED1">
        <w:rPr>
          <w:i/>
          <w:noProof/>
        </w:rPr>
        <w:t xml:space="preserve">Journal of Healthcare Engineering </w:t>
      </w:r>
      <w:r w:rsidRPr="00483ED1">
        <w:rPr>
          <w:b/>
          <w:noProof/>
        </w:rPr>
        <w:t>2021</w:t>
      </w:r>
      <w:r w:rsidRPr="00483ED1">
        <w:rPr>
          <w:noProof/>
        </w:rPr>
        <w:t>,  (23), 1-11. DOI: 10.1155/2021/1615192.</w:t>
      </w:r>
    </w:p>
    <w:p w14:paraId="2ECA9780" w14:textId="77777777" w:rsidR="00483ED1" w:rsidRPr="00483ED1" w:rsidRDefault="00483ED1" w:rsidP="00483ED1">
      <w:pPr>
        <w:pStyle w:val="EndNoteBibliography"/>
        <w:spacing w:after="0"/>
        <w:rPr>
          <w:noProof/>
        </w:rPr>
      </w:pPr>
      <w:r w:rsidRPr="00483ED1">
        <w:rPr>
          <w:noProof/>
        </w:rPr>
        <w:t>(13) Girshick, R.; Donahue, J.; Darrell, T.; Malik, J. Rich feature hierarchies for accurate object detection and semantic segmentation. In IEEE CONFERENCE ON COMPUTER VISION AND PATTERN RECOGNITION, Columbus, OH, USA; 2014.</w:t>
      </w:r>
    </w:p>
    <w:p w14:paraId="3827ADAB" w14:textId="77777777" w:rsidR="00483ED1" w:rsidRPr="00483ED1" w:rsidRDefault="00483ED1" w:rsidP="00483ED1">
      <w:pPr>
        <w:pStyle w:val="EndNoteBibliography"/>
        <w:spacing w:after="0"/>
        <w:rPr>
          <w:noProof/>
        </w:rPr>
      </w:pPr>
      <w:r w:rsidRPr="00483ED1">
        <w:rPr>
          <w:noProof/>
        </w:rPr>
        <w:t xml:space="preserve">(14) Uijlings, J. R. R.; van de Sande, K. E. A.; Gevers, T.; Smeulders, A. W. M. Selective Search for Object Recognition. </w:t>
      </w:r>
      <w:r w:rsidRPr="00483ED1">
        <w:rPr>
          <w:i/>
          <w:noProof/>
        </w:rPr>
        <w:t xml:space="preserve">INTERNATIONAL JOURNAL OF COMPUTER VISION </w:t>
      </w:r>
      <w:r w:rsidRPr="00483ED1">
        <w:rPr>
          <w:b/>
          <w:noProof/>
        </w:rPr>
        <w:t>2012</w:t>
      </w:r>
      <w:r w:rsidRPr="00483ED1">
        <w:rPr>
          <w:noProof/>
        </w:rPr>
        <w:t xml:space="preserve">, </w:t>
      </w:r>
      <w:r w:rsidRPr="00483ED1">
        <w:rPr>
          <w:i/>
          <w:noProof/>
        </w:rPr>
        <w:t>104</w:t>
      </w:r>
      <w:r w:rsidRPr="00483ED1">
        <w:rPr>
          <w:noProof/>
        </w:rPr>
        <w:t>, 154-171. DOI: 10.1007/s11263-013-0620-5.</w:t>
      </w:r>
    </w:p>
    <w:p w14:paraId="5522517B" w14:textId="77777777" w:rsidR="00483ED1" w:rsidRPr="00483ED1" w:rsidRDefault="00483ED1" w:rsidP="00483ED1">
      <w:pPr>
        <w:pStyle w:val="EndNoteBibliography"/>
        <w:spacing w:after="0"/>
        <w:rPr>
          <w:noProof/>
        </w:rPr>
      </w:pPr>
      <w:r w:rsidRPr="00483ED1">
        <w:rPr>
          <w:noProof/>
        </w:rPr>
        <w:t xml:space="preserve">(15) Ahmed, K.; Ghareh Mohammadi, F.; Matus, M.; Shenavarmasouleh, F.; Pereira, L.; Ioannis, Z.; Amini, M. H. Towards Real-time House Detection in Aerial Imagery Using Faster Region-based Convolutional Neural Network. </w:t>
      </w:r>
      <w:r w:rsidRPr="00483ED1">
        <w:rPr>
          <w:i/>
          <w:noProof/>
        </w:rPr>
        <w:t xml:space="preserve">IPSI Transactions on Internet Research </w:t>
      </w:r>
      <w:r w:rsidRPr="00483ED1">
        <w:rPr>
          <w:b/>
          <w:noProof/>
        </w:rPr>
        <w:t>2023</w:t>
      </w:r>
      <w:r w:rsidRPr="00483ED1">
        <w:rPr>
          <w:noProof/>
        </w:rPr>
        <w:t xml:space="preserve">, </w:t>
      </w:r>
      <w:r w:rsidRPr="00483ED1">
        <w:rPr>
          <w:i/>
          <w:noProof/>
        </w:rPr>
        <w:t>19</w:t>
      </w:r>
      <w:r w:rsidRPr="00483ED1">
        <w:rPr>
          <w:noProof/>
        </w:rPr>
        <w:t xml:space="preserve"> (2), 46-54. DOI: 10.58245/ipsi.tir.2302.06.</w:t>
      </w:r>
    </w:p>
    <w:p w14:paraId="53502D4D" w14:textId="77777777" w:rsidR="00483ED1" w:rsidRPr="00483ED1" w:rsidRDefault="00483ED1" w:rsidP="00483ED1">
      <w:pPr>
        <w:pStyle w:val="EndNoteBibliography"/>
        <w:spacing w:after="0"/>
        <w:rPr>
          <w:noProof/>
        </w:rPr>
      </w:pPr>
      <w:r w:rsidRPr="00483ED1">
        <w:rPr>
          <w:noProof/>
        </w:rPr>
        <w:t>(16) Kaur, S.; Kaur, L.; Lal, M. A Review: YOLO and Its Advancements. In 6th International Conference on Recent Innovations in Computing, ICRIC 2023, Jammu, Indie; 2024.</w:t>
      </w:r>
    </w:p>
    <w:p w14:paraId="7A05E43E" w14:textId="77777777" w:rsidR="00483ED1" w:rsidRPr="00483ED1" w:rsidRDefault="00483ED1" w:rsidP="00483ED1">
      <w:pPr>
        <w:pStyle w:val="EndNoteBibliography"/>
        <w:spacing w:after="0"/>
        <w:rPr>
          <w:noProof/>
        </w:rPr>
      </w:pPr>
      <w:r w:rsidRPr="00483ED1">
        <w:rPr>
          <w:noProof/>
        </w:rPr>
        <w:t xml:space="preserve">(17) Aziz, L.; Haji Salam, M. S. B.; Sheikh, U. U.; Ayub, S. Exploring Deep Learning-Based Architecture, Strategies, Applications and Current Trends in Generic Object Detection: A </w:t>
      </w:r>
      <w:r w:rsidRPr="00483ED1">
        <w:rPr>
          <w:noProof/>
        </w:rPr>
        <w:lastRenderedPageBreak/>
        <w:t xml:space="preserve">Comprehensive Review. </w:t>
      </w:r>
      <w:r w:rsidRPr="00483ED1">
        <w:rPr>
          <w:i/>
          <w:noProof/>
        </w:rPr>
        <w:t xml:space="preserve">IEEE Access </w:t>
      </w:r>
      <w:r w:rsidRPr="00483ED1">
        <w:rPr>
          <w:b/>
          <w:noProof/>
        </w:rPr>
        <w:t>2020</w:t>
      </w:r>
      <w:r w:rsidRPr="00483ED1">
        <w:rPr>
          <w:noProof/>
        </w:rPr>
        <w:t xml:space="preserve">, </w:t>
      </w:r>
      <w:r w:rsidRPr="00483ED1">
        <w:rPr>
          <w:i/>
          <w:noProof/>
        </w:rPr>
        <w:t>8</w:t>
      </w:r>
      <w:r w:rsidRPr="00483ED1">
        <w:rPr>
          <w:noProof/>
        </w:rPr>
        <w:t>, 170461-170495. DOI: 10.1109/ACCESS.2020.3021508.</w:t>
      </w:r>
    </w:p>
    <w:p w14:paraId="4EA111F9" w14:textId="77777777" w:rsidR="00483ED1" w:rsidRPr="00483ED1" w:rsidRDefault="00483ED1" w:rsidP="00483ED1">
      <w:pPr>
        <w:pStyle w:val="EndNoteBibliography"/>
        <w:spacing w:after="0"/>
        <w:rPr>
          <w:noProof/>
        </w:rPr>
      </w:pPr>
      <w:r w:rsidRPr="00483ED1">
        <w:rPr>
          <w:noProof/>
        </w:rPr>
        <w:t xml:space="preserve">(18) Liu, Y.; Sun, P.; Wergeles, N.; Shang, Y. A survey and performance evaluation of deep learning methods for small object detection. </w:t>
      </w:r>
      <w:r w:rsidRPr="00483ED1">
        <w:rPr>
          <w:i/>
          <w:noProof/>
        </w:rPr>
        <w:t xml:space="preserve">Expert Systems with Applications </w:t>
      </w:r>
      <w:r w:rsidRPr="00483ED1">
        <w:rPr>
          <w:b/>
          <w:noProof/>
        </w:rPr>
        <w:t>2021</w:t>
      </w:r>
      <w:r w:rsidRPr="00483ED1">
        <w:rPr>
          <w:noProof/>
        </w:rPr>
        <w:t xml:space="preserve">, </w:t>
      </w:r>
      <w:r w:rsidRPr="00483ED1">
        <w:rPr>
          <w:i/>
          <w:noProof/>
        </w:rPr>
        <w:t>172</w:t>
      </w:r>
      <w:r w:rsidRPr="00483ED1">
        <w:rPr>
          <w:noProof/>
        </w:rPr>
        <w:t>. DOI: //doi.org/10.1016/j.eswa.2021.114602.</w:t>
      </w:r>
    </w:p>
    <w:p w14:paraId="43AD8EFD" w14:textId="77777777" w:rsidR="00483ED1" w:rsidRPr="00483ED1" w:rsidRDefault="00483ED1" w:rsidP="00483ED1">
      <w:pPr>
        <w:pStyle w:val="EndNoteBibliography"/>
        <w:spacing w:after="0"/>
        <w:rPr>
          <w:noProof/>
        </w:rPr>
      </w:pPr>
      <w:r w:rsidRPr="00483ED1">
        <w:rPr>
          <w:noProof/>
        </w:rPr>
        <w:t xml:space="preserve">(19) Lavanya, G.; Pande, S. Enhancing Real-time Object Detection with YOLO Algorithm. </w:t>
      </w:r>
      <w:r w:rsidRPr="00483ED1">
        <w:rPr>
          <w:i/>
          <w:noProof/>
        </w:rPr>
        <w:t xml:space="preserve">EAI Endorsed Transactions on Internet of Things </w:t>
      </w:r>
      <w:r w:rsidRPr="00483ED1">
        <w:rPr>
          <w:b/>
          <w:noProof/>
        </w:rPr>
        <w:t>2023</w:t>
      </w:r>
      <w:r w:rsidRPr="00483ED1">
        <w:rPr>
          <w:noProof/>
        </w:rPr>
        <w:t xml:space="preserve">, </w:t>
      </w:r>
      <w:r w:rsidRPr="00483ED1">
        <w:rPr>
          <w:i/>
          <w:noProof/>
        </w:rPr>
        <w:t>10</w:t>
      </w:r>
      <w:r w:rsidRPr="00483ED1">
        <w:rPr>
          <w:noProof/>
        </w:rPr>
        <w:t>. DOI: 10.4108/eetiot.4541.</w:t>
      </w:r>
    </w:p>
    <w:p w14:paraId="76AE9195" w14:textId="628DF23E" w:rsidR="00483ED1" w:rsidRPr="00483ED1" w:rsidRDefault="00483ED1" w:rsidP="00483ED1">
      <w:pPr>
        <w:pStyle w:val="EndNoteBibliography"/>
        <w:spacing w:after="0"/>
        <w:rPr>
          <w:noProof/>
        </w:rPr>
      </w:pPr>
      <w:r w:rsidRPr="00483ED1">
        <w:rPr>
          <w:noProof/>
        </w:rPr>
        <w:t xml:space="preserve">(20) Badgujar, C. M.; Poulose, A.; Gan, H. Agricultural object detection with You Only Look Once (YOLO) Algorithm: A bibliometric and systematic literature review. </w:t>
      </w:r>
      <w:r w:rsidRPr="00483ED1">
        <w:rPr>
          <w:i/>
          <w:noProof/>
        </w:rPr>
        <w:t xml:space="preserve">Computers and Electronics in Agriculture </w:t>
      </w:r>
      <w:r w:rsidRPr="00483ED1">
        <w:rPr>
          <w:b/>
          <w:noProof/>
        </w:rPr>
        <w:t>2024</w:t>
      </w:r>
      <w:r w:rsidRPr="00483ED1">
        <w:rPr>
          <w:noProof/>
        </w:rPr>
        <w:t xml:space="preserve">, </w:t>
      </w:r>
      <w:r w:rsidRPr="00483ED1">
        <w:rPr>
          <w:i/>
          <w:noProof/>
        </w:rPr>
        <w:t>223</w:t>
      </w:r>
      <w:r w:rsidRPr="00483ED1">
        <w:rPr>
          <w:noProof/>
        </w:rPr>
        <w:t xml:space="preserve">. DOI: </w:t>
      </w:r>
      <w:hyperlink r:id="rId45" w:history="1">
        <w:r w:rsidRPr="00483ED1">
          <w:rPr>
            <w:rStyle w:val="Hypertextovodkaz"/>
            <w:noProof/>
          </w:rPr>
          <w:t>https://doi.org/10.1016/j.compag.2024.109090</w:t>
        </w:r>
      </w:hyperlink>
      <w:r w:rsidRPr="00483ED1">
        <w:rPr>
          <w:noProof/>
        </w:rPr>
        <w:t>.</w:t>
      </w:r>
    </w:p>
    <w:p w14:paraId="6E31F77F" w14:textId="77777777" w:rsidR="00483ED1" w:rsidRPr="00483ED1" w:rsidRDefault="00483ED1" w:rsidP="00483ED1">
      <w:pPr>
        <w:pStyle w:val="EndNoteBibliography"/>
        <w:spacing w:after="0"/>
        <w:rPr>
          <w:noProof/>
        </w:rPr>
      </w:pPr>
      <w:r w:rsidRPr="00483ED1">
        <w:rPr>
          <w:noProof/>
        </w:rPr>
        <w:t xml:space="preserve">(21) Yanyun, S.; Liu </w:t>
      </w:r>
      <w:r w:rsidRPr="00483ED1">
        <w:rPr>
          <w:rFonts w:ascii="Yu Gothic" w:eastAsia="Yu Gothic" w:hAnsi="Yu Gothic" w:cs="Yu Gothic" w:hint="eastAsia"/>
          <w:noProof/>
        </w:rPr>
        <w:t>刘迪</w:t>
      </w:r>
      <w:r w:rsidRPr="00483ED1">
        <w:rPr>
          <w:noProof/>
        </w:rPr>
        <w:t xml:space="preserve">, D.; Chen, J.; Wang, Z.; Wang, Z.; Zhang, Q. On-Board Multi-Class Geospatial Object Detection Based on Convolutional Neural Network for High Resolution Remote Sensing Images. </w:t>
      </w:r>
      <w:r w:rsidRPr="00483ED1">
        <w:rPr>
          <w:i/>
          <w:noProof/>
        </w:rPr>
        <w:t xml:space="preserve">Remote Sensing </w:t>
      </w:r>
      <w:r w:rsidRPr="00483ED1">
        <w:rPr>
          <w:b/>
          <w:noProof/>
        </w:rPr>
        <w:t>2023</w:t>
      </w:r>
      <w:r w:rsidRPr="00483ED1">
        <w:rPr>
          <w:noProof/>
        </w:rPr>
        <w:t xml:space="preserve">, </w:t>
      </w:r>
      <w:r w:rsidRPr="00483ED1">
        <w:rPr>
          <w:i/>
          <w:noProof/>
        </w:rPr>
        <w:t>15</w:t>
      </w:r>
      <w:r w:rsidRPr="00483ED1">
        <w:rPr>
          <w:noProof/>
        </w:rPr>
        <w:t xml:space="preserve"> (16). DOI: 10.3390/rs15163963.</w:t>
      </w:r>
    </w:p>
    <w:p w14:paraId="3258E8D5" w14:textId="77777777" w:rsidR="00483ED1" w:rsidRPr="00483ED1" w:rsidRDefault="00483ED1" w:rsidP="00483ED1">
      <w:pPr>
        <w:pStyle w:val="EndNoteBibliography"/>
        <w:spacing w:after="0"/>
        <w:rPr>
          <w:noProof/>
        </w:rPr>
      </w:pPr>
      <w:r w:rsidRPr="00483ED1">
        <w:rPr>
          <w:noProof/>
        </w:rPr>
        <w:t>(22) Redmon, J.; Divvala, S.; Girshick, R.; Farhadi, A. You Only Look Once: Unified, Real-Time Object Detection. In 2016 IEEE Conference on Computer Vision and Pattern Recognition (CVPR), Las Vegas, NV, USA; 2016.</w:t>
      </w:r>
    </w:p>
    <w:p w14:paraId="552299B4" w14:textId="77777777" w:rsidR="00483ED1" w:rsidRPr="00483ED1" w:rsidRDefault="00483ED1" w:rsidP="00483ED1">
      <w:pPr>
        <w:pStyle w:val="EndNoteBibliography"/>
        <w:spacing w:after="0"/>
        <w:rPr>
          <w:noProof/>
        </w:rPr>
      </w:pPr>
      <w:r w:rsidRPr="00483ED1">
        <w:rPr>
          <w:noProof/>
        </w:rPr>
        <w:t xml:space="preserve">(23) Zhao, Z.-Q.; Zheng, P.; Xu, S.-t.; Wu, X. Object Detection with Deep Learning: A Review. </w:t>
      </w:r>
      <w:r w:rsidRPr="00483ED1">
        <w:rPr>
          <w:i/>
          <w:noProof/>
        </w:rPr>
        <w:t xml:space="preserve">IEEE Transactions on Neural Networks and Learning Systems </w:t>
      </w:r>
      <w:r w:rsidRPr="00483ED1">
        <w:rPr>
          <w:b/>
          <w:noProof/>
        </w:rPr>
        <w:t>2019</w:t>
      </w:r>
      <w:r w:rsidRPr="00483ED1">
        <w:rPr>
          <w:noProof/>
        </w:rPr>
        <w:t>, 1-21.</w:t>
      </w:r>
    </w:p>
    <w:p w14:paraId="16DC988A" w14:textId="77777777" w:rsidR="00483ED1" w:rsidRPr="00483ED1" w:rsidRDefault="00483ED1" w:rsidP="00483ED1">
      <w:pPr>
        <w:pStyle w:val="EndNoteBibliography"/>
        <w:spacing w:after="0"/>
        <w:rPr>
          <w:noProof/>
        </w:rPr>
      </w:pPr>
      <w:r w:rsidRPr="00483ED1">
        <w:rPr>
          <w:noProof/>
        </w:rPr>
        <w:t xml:space="preserve">(24) Tai, W.; Wang, Z.; Li, W.; Cheng, J.; Hong, X. DAAM-YOLOV5: A Helmet Detection Algorithm Combined with Dynamic Anchor Box and Attention Mechanism. </w:t>
      </w:r>
      <w:r w:rsidRPr="00483ED1">
        <w:rPr>
          <w:i/>
          <w:noProof/>
        </w:rPr>
        <w:t xml:space="preserve">Electronics </w:t>
      </w:r>
      <w:r w:rsidRPr="00483ED1">
        <w:rPr>
          <w:b/>
          <w:noProof/>
        </w:rPr>
        <w:t>2023</w:t>
      </w:r>
      <w:r w:rsidRPr="00483ED1">
        <w:rPr>
          <w:noProof/>
        </w:rPr>
        <w:t xml:space="preserve">, </w:t>
      </w:r>
      <w:r w:rsidRPr="00483ED1">
        <w:rPr>
          <w:i/>
          <w:noProof/>
        </w:rPr>
        <w:t>12</w:t>
      </w:r>
      <w:r w:rsidRPr="00483ED1">
        <w:rPr>
          <w:noProof/>
        </w:rPr>
        <w:t xml:space="preserve"> (9). DOI: 10.3390/electronics12092094.</w:t>
      </w:r>
    </w:p>
    <w:p w14:paraId="20C1BABD" w14:textId="77777777" w:rsidR="00483ED1" w:rsidRPr="00483ED1" w:rsidRDefault="00483ED1" w:rsidP="00483ED1">
      <w:pPr>
        <w:pStyle w:val="EndNoteBibliography"/>
        <w:spacing w:after="0"/>
        <w:rPr>
          <w:noProof/>
        </w:rPr>
      </w:pPr>
      <w:r w:rsidRPr="00483ED1">
        <w:rPr>
          <w:noProof/>
        </w:rPr>
        <w:t>(25) Lin, T.-Y.; Ramanauskaitė, S.; Girshick, R.; He, K.; Hariharan, B.; Belongie, S. Feature Pyramid Networks for Object Detection. In 30TH IEEE CONFERENCE ON COMPUTER VISION AND PATTERN RECOGNITION (CVPR 2017), Honolulu, HI, USA; 2017.</w:t>
      </w:r>
    </w:p>
    <w:p w14:paraId="177D8388" w14:textId="77777777" w:rsidR="00483ED1" w:rsidRPr="00483ED1" w:rsidRDefault="00483ED1" w:rsidP="00483ED1">
      <w:pPr>
        <w:pStyle w:val="EndNoteBibliography"/>
        <w:spacing w:after="0"/>
        <w:rPr>
          <w:noProof/>
        </w:rPr>
      </w:pPr>
      <w:r w:rsidRPr="00483ED1">
        <w:rPr>
          <w:noProof/>
        </w:rPr>
        <w:t xml:space="preserve">(26) Dlužnevskij, D.; Stefanovič, P.; Ramanauskaitė, S. Investigation of YOLOv5 Efficiency in iPhone Supported Systems. </w:t>
      </w:r>
      <w:r w:rsidRPr="00483ED1">
        <w:rPr>
          <w:i/>
          <w:noProof/>
        </w:rPr>
        <w:t xml:space="preserve">Baltic Journal of Modern Computing </w:t>
      </w:r>
      <w:r w:rsidRPr="00483ED1">
        <w:rPr>
          <w:b/>
          <w:noProof/>
        </w:rPr>
        <w:t>2021</w:t>
      </w:r>
      <w:r w:rsidRPr="00483ED1">
        <w:rPr>
          <w:noProof/>
        </w:rPr>
        <w:t xml:space="preserve">, </w:t>
      </w:r>
      <w:r w:rsidRPr="00483ED1">
        <w:rPr>
          <w:i/>
          <w:noProof/>
        </w:rPr>
        <w:t>9</w:t>
      </w:r>
      <w:r w:rsidRPr="00483ED1">
        <w:rPr>
          <w:noProof/>
        </w:rPr>
        <w:t xml:space="preserve"> (3). DOI: 10.22364/bjmc.2021.9.3.07.</w:t>
      </w:r>
    </w:p>
    <w:p w14:paraId="512B5C6F" w14:textId="77777777" w:rsidR="00483ED1" w:rsidRPr="00483ED1" w:rsidRDefault="00483ED1" w:rsidP="00483ED1">
      <w:pPr>
        <w:pStyle w:val="EndNoteBibliography"/>
        <w:spacing w:after="0"/>
        <w:rPr>
          <w:noProof/>
        </w:rPr>
      </w:pPr>
      <w:r w:rsidRPr="00483ED1">
        <w:rPr>
          <w:noProof/>
        </w:rPr>
        <w:t xml:space="preserve">(27) Lin, T.-Y.; Maire, M.; Belongie, S. J.; Bourdev, L. D.; Girshick, R. B.; Hays, J.; Perona, P.; Ramanan, D.; Dollar, P.; Zitnick, C. L. Microsoft COCO: Common Objects in Context. </w:t>
      </w:r>
      <w:r w:rsidRPr="00483ED1">
        <w:rPr>
          <w:i/>
          <w:noProof/>
        </w:rPr>
        <w:t xml:space="preserve">CoRR </w:t>
      </w:r>
      <w:r w:rsidRPr="00483ED1">
        <w:rPr>
          <w:b/>
          <w:noProof/>
        </w:rPr>
        <w:t>2014</w:t>
      </w:r>
      <w:r w:rsidRPr="00483ED1">
        <w:rPr>
          <w:noProof/>
        </w:rPr>
        <w:t xml:space="preserve">, </w:t>
      </w:r>
      <w:r w:rsidRPr="00483ED1">
        <w:rPr>
          <w:i/>
          <w:noProof/>
        </w:rPr>
        <w:t>abs/1405.0312</w:t>
      </w:r>
      <w:r w:rsidRPr="00483ED1">
        <w:rPr>
          <w:noProof/>
        </w:rPr>
        <w:t>.</w:t>
      </w:r>
    </w:p>
    <w:p w14:paraId="32EBF85D" w14:textId="77777777" w:rsidR="00483ED1" w:rsidRPr="00483ED1" w:rsidRDefault="00483ED1" w:rsidP="00483ED1">
      <w:pPr>
        <w:pStyle w:val="EndNoteBibliography"/>
        <w:spacing w:after="0"/>
        <w:rPr>
          <w:noProof/>
        </w:rPr>
      </w:pPr>
      <w:r w:rsidRPr="00483ED1">
        <w:rPr>
          <w:noProof/>
        </w:rPr>
        <w:t>(28) Shetty, A. K.; Saha, I.; Sanghvi, R. M.; Save, S. A.; Patel, Y. J. A Review: Object Detection Models. In 2021 6th International Conference for Convergence in Technology (I2CT), Maharashtra, India; 2021.</w:t>
      </w:r>
    </w:p>
    <w:p w14:paraId="146A00F2" w14:textId="77777777" w:rsidR="00483ED1" w:rsidRPr="00483ED1" w:rsidRDefault="00483ED1" w:rsidP="00483ED1">
      <w:pPr>
        <w:pStyle w:val="EndNoteBibliography"/>
        <w:spacing w:after="0"/>
        <w:rPr>
          <w:noProof/>
        </w:rPr>
      </w:pPr>
      <w:r w:rsidRPr="00483ED1">
        <w:rPr>
          <w:noProof/>
        </w:rPr>
        <w:t>(29) Rezatofighi, H.; Tsoi, N.; Gwak, J.; Sadeghian, A.; Reid, I.; Savarese, S. Generalized intersection over union: A metric and a loss for bounding box regression. In 32nd IEEE/CVF Conference on Computer Vision and Pattern Recognition, Long Beach, CA, USA; Paper 8953982, 2019.</w:t>
      </w:r>
    </w:p>
    <w:p w14:paraId="5A41BC9D" w14:textId="77777777" w:rsidR="00483ED1" w:rsidRPr="00483ED1" w:rsidRDefault="00483ED1" w:rsidP="00483ED1">
      <w:pPr>
        <w:pStyle w:val="EndNoteBibliography"/>
        <w:spacing w:after="0"/>
        <w:rPr>
          <w:noProof/>
        </w:rPr>
      </w:pPr>
      <w:r w:rsidRPr="00483ED1">
        <w:rPr>
          <w:noProof/>
        </w:rPr>
        <w:t>(30) Padilla, R.; Netto, S. L.; Silva, E. A. B. d. A Survey on Performance Metrics forObject-Detection Algorithms. In 27th International Conference on Systems, Signals and Image Processing (IWSSIP), ELECTR NETWORK; 2020.</w:t>
      </w:r>
    </w:p>
    <w:p w14:paraId="4A055ACB" w14:textId="77777777" w:rsidR="00483ED1" w:rsidRPr="00483ED1" w:rsidRDefault="00483ED1" w:rsidP="00483ED1">
      <w:pPr>
        <w:pStyle w:val="EndNoteBibliography"/>
        <w:spacing w:after="0"/>
        <w:rPr>
          <w:noProof/>
        </w:rPr>
      </w:pPr>
      <w:r w:rsidRPr="00483ED1">
        <w:rPr>
          <w:noProof/>
        </w:rPr>
        <w:t xml:space="preserve">(31) Paris, G.; Robilliard, D.; Fonlupt, C. Exploring Overfitting in Genetic Programming. In </w:t>
      </w:r>
      <w:r w:rsidRPr="00483ED1">
        <w:rPr>
          <w:i/>
          <w:noProof/>
        </w:rPr>
        <w:t>Artificial Evolution</w:t>
      </w:r>
      <w:r w:rsidRPr="00483ED1">
        <w:rPr>
          <w:noProof/>
        </w:rPr>
        <w:t>, Liardet, P., Collet, P., Fonlupt, C., Lutton, E., Schoenauer, M. Eds.; Springer Berlin Heidelberg, 2004; pp 267--277.</w:t>
      </w:r>
    </w:p>
    <w:p w14:paraId="5BD1D4D7" w14:textId="77777777" w:rsidR="00483ED1" w:rsidRPr="00483ED1" w:rsidRDefault="00483ED1" w:rsidP="00483ED1">
      <w:pPr>
        <w:pStyle w:val="EndNoteBibliography"/>
        <w:spacing w:after="0"/>
        <w:rPr>
          <w:noProof/>
        </w:rPr>
      </w:pPr>
      <w:r w:rsidRPr="00483ED1">
        <w:rPr>
          <w:noProof/>
        </w:rPr>
        <w:t xml:space="preserve">(32) Tian, Y.; Zhang, Y.; Zhang, H. Recent Advances in Stochastic Gradient Descent in Deep Learning. </w:t>
      </w:r>
      <w:r w:rsidRPr="00483ED1">
        <w:rPr>
          <w:i/>
          <w:noProof/>
        </w:rPr>
        <w:t xml:space="preserve">Mathematics </w:t>
      </w:r>
      <w:r w:rsidRPr="00483ED1">
        <w:rPr>
          <w:b/>
          <w:noProof/>
        </w:rPr>
        <w:t>2023</w:t>
      </w:r>
      <w:r w:rsidRPr="00483ED1">
        <w:rPr>
          <w:noProof/>
        </w:rPr>
        <w:t xml:space="preserve">, </w:t>
      </w:r>
      <w:r w:rsidRPr="00483ED1">
        <w:rPr>
          <w:i/>
          <w:noProof/>
        </w:rPr>
        <w:t>11</w:t>
      </w:r>
      <w:r w:rsidRPr="00483ED1">
        <w:rPr>
          <w:noProof/>
        </w:rPr>
        <w:t>. DOI: 10.3390/math11030682.</w:t>
      </w:r>
    </w:p>
    <w:p w14:paraId="5A847DA0" w14:textId="77777777" w:rsidR="00483ED1" w:rsidRPr="00483ED1" w:rsidRDefault="00483ED1" w:rsidP="00483ED1">
      <w:pPr>
        <w:pStyle w:val="EndNoteBibliography"/>
        <w:rPr>
          <w:noProof/>
        </w:rPr>
      </w:pPr>
      <w:r w:rsidRPr="00483ED1">
        <w:rPr>
          <w:noProof/>
        </w:rPr>
        <w:t>(33) Loshchilov, I.; Hutter, F. DECOUPLED WEIGHT DECAY REGULARIZATION. In 7th International Conference on Learning Representations, New Orleans; 2019.</w:t>
      </w:r>
    </w:p>
    <w:p w14:paraId="2CEEF9E1" w14:textId="1BDF2468" w:rsidR="00136BAF" w:rsidRDefault="00D053C4" w:rsidP="00D053C4">
      <w:r>
        <w:fldChar w:fldCharType="end"/>
      </w:r>
    </w:p>
    <w:sectPr w:rsidR="00136BAF" w:rsidSect="007172E6">
      <w:type w:val="continuous"/>
      <w:pgSz w:w="11906" w:h="16838"/>
      <w:pgMar w:top="1418" w:right="1418" w:bottom="1418" w:left="1418" w:header="709" w:footer="709" w:gutter="0"/>
      <w:cols w:space="708"/>
      <w:formProt w:val="0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comment w:id="1" w:author="Ingr Jiri" w:date="2025-04-25T18:43:00Z" w:initials="IJ">
    <w:p w14:paraId="3C1B3964" w14:textId="6EDE04CB" w:rsidR="00FF4849" w:rsidRDefault="00FF4849">
      <w:pPr>
        <w:pStyle w:val="Textkomente"/>
      </w:pPr>
      <w:r>
        <w:rPr>
          <w:rStyle w:val="Odkaznakoment"/>
        </w:rPr>
        <w:annotationRef/>
      </w:r>
      <w:r>
        <w:t>Hned na začátek bych potřeboval poradit s tím, jaké anglické pojmy mají mít velké písmena a jaké ne. Děkuji.</w:t>
      </w:r>
    </w:p>
  </w:comment>
  <w:comment w:id="567" w:author="Ingr Jiri" w:date="2025-05-16T09:40:00Z" w:initials="IJ">
    <w:p w14:paraId="37AD79EE" w14:textId="2B191AC1" w:rsidR="002B564E" w:rsidRDefault="002B564E">
      <w:pPr>
        <w:pStyle w:val="Textkomente"/>
      </w:pPr>
      <w:r>
        <w:rPr>
          <w:rStyle w:val="Odkaznakoment"/>
        </w:rPr>
        <w:annotationRef/>
      </w:r>
      <w:r>
        <w:t>Vyhoď sumu, tady už ty vektory jakoby zařídí tu sumaci</w:t>
      </w:r>
    </w:p>
  </w:comment>
  <w:comment w:id="565" w:author="Jirsa Tomas" w:date="2025-04-25T11:40:00Z" w:initials="JT">
    <w:p w14:paraId="39EF014A" w14:textId="77777777" w:rsidR="00FF4849" w:rsidRDefault="00FF4849" w:rsidP="006B4F18">
      <w:pPr>
        <w:pStyle w:val="Textkomente"/>
      </w:pPr>
      <w:r>
        <w:rPr>
          <w:rStyle w:val="Odkaznakoment"/>
        </w:rPr>
        <w:annotationRef/>
      </w:r>
      <w:r>
        <w:t>Opravit – jak se micha zapis pro jeden neuron a pro vrstvu tak jsou v tom chyby – jedno si vyber a drz se toho</w:t>
      </w:r>
    </w:p>
  </w:comment>
  <w:comment w:id="566" w:author="Ingr Jiri [2]" w:date="2025-04-29T13:24:00Z" w:initials="JI">
    <w:p w14:paraId="1878D7DD" w14:textId="77777777" w:rsidR="00FF4849" w:rsidRDefault="00FF4849" w:rsidP="006B4F18">
      <w:pPr>
        <w:pStyle w:val="Textkomente"/>
        <w:jc w:val="left"/>
      </w:pPr>
      <w:r>
        <w:rPr>
          <w:rStyle w:val="Odkaznakoment"/>
        </w:rPr>
        <w:annotationRef/>
      </w:r>
      <w:r>
        <w:t>Takhle lepší?</w:t>
      </w:r>
    </w:p>
  </w:comment>
  <w:comment w:id="580" w:author="Ingr Jiri [2]" w:date="2025-04-29T13:35:00Z" w:initials="JI">
    <w:p w14:paraId="426D5CEB" w14:textId="77777777" w:rsidR="00FF4849" w:rsidRDefault="00FF4849" w:rsidP="00C47D04">
      <w:pPr>
        <w:pStyle w:val="Textkomente"/>
        <w:jc w:val="left"/>
      </w:pPr>
      <w:r>
        <w:rPr>
          <w:rStyle w:val="Odkaznakoment"/>
        </w:rPr>
        <w:annotationRef/>
      </w:r>
      <w:r>
        <w:t>Upraveno</w:t>
      </w:r>
    </w:p>
  </w:comment>
  <w:comment w:id="582" w:author="Ingr Jiri [2]" w:date="2025-04-29T08:28:00Z" w:initials="JI">
    <w:p w14:paraId="5E560C3E" w14:textId="7121A0DD" w:rsidR="00FF4849" w:rsidRDefault="00FF4849" w:rsidP="00313461">
      <w:pPr>
        <w:pStyle w:val="Textkomente"/>
        <w:jc w:val="left"/>
      </w:pPr>
      <w:r>
        <w:rPr>
          <w:rStyle w:val="Odkaznakoment"/>
        </w:rPr>
        <w:annotationRef/>
      </w:r>
      <w:r>
        <w:t>Má se tu dávat citatce?</w:t>
      </w:r>
    </w:p>
  </w:comment>
  <w:comment w:id="589" w:author="Ingr Jiri [2]" w:date="2025-04-29T08:33:00Z" w:initials="JI">
    <w:p w14:paraId="644B4B0C" w14:textId="77777777" w:rsidR="00FF4849" w:rsidRDefault="00FF4849" w:rsidP="00BC6E11">
      <w:pPr>
        <w:pStyle w:val="Textkomente"/>
        <w:jc w:val="left"/>
      </w:pPr>
      <w:r>
        <w:rPr>
          <w:rStyle w:val="Odkaznakoment"/>
        </w:rPr>
        <w:annotationRef/>
      </w:r>
      <w:r>
        <w:t>Tahle citace je naněčí github, je to ok?</w:t>
      </w:r>
    </w:p>
  </w:comment>
  <w:comment w:id="597" w:author="Ingr Jiri [2]" w:date="2025-04-28T10:20:00Z" w:initials="JI">
    <w:p w14:paraId="54186080" w14:textId="77777777" w:rsidR="00FF4849" w:rsidRDefault="00FF4849" w:rsidP="00E04A4A">
      <w:pPr>
        <w:pStyle w:val="Textkomente"/>
        <w:jc w:val="left"/>
      </w:pPr>
      <w:r>
        <w:rPr>
          <w:rStyle w:val="Odkaznakoment"/>
        </w:rPr>
        <w:annotationRef/>
      </w:r>
      <w:r>
        <w:t>Upraveno</w:t>
      </w:r>
    </w:p>
  </w:comment>
  <w:comment w:id="605" w:author="Ingr Jiri" w:date="2025-04-25T12:48:00Z" w:initials="IJ">
    <w:p w14:paraId="2F2900B3" w14:textId="70CAA576" w:rsidR="00FF4849" w:rsidRDefault="00FF4849" w:rsidP="00974CE0">
      <w:pPr>
        <w:pStyle w:val="Comment"/>
      </w:pPr>
      <w:r>
        <w:rPr>
          <w:rStyle w:val="Odkaznakoment"/>
        </w:rPr>
        <w:annotationRef/>
      </w:r>
      <w:r>
        <w:t>Počet konvolučních filtrů.. v prvním řádku bych napsal 224x224x3, v druhý 224x224x64 atd, ať je tam vidět velikost těch tenzorů.. je otázka jestli tam napsat rovnou i velikost kernelu a aktivaci, vejít by se to mělo :)</w:t>
      </w:r>
    </w:p>
    <w:p w14:paraId="716B0779" w14:textId="320A9363" w:rsidR="00FF4849" w:rsidRDefault="00FF4849">
      <w:pPr>
        <w:pStyle w:val="Textkomente"/>
      </w:pPr>
    </w:p>
  </w:comment>
  <w:comment w:id="607" w:author="Ingr Jiri" w:date="2025-04-25T22:01:00Z" w:initials="IJ">
    <w:p w14:paraId="731536DF" w14:textId="6D4B57B2" w:rsidR="00FF4849" w:rsidRDefault="00FF4849">
      <w:pPr>
        <w:pStyle w:val="Textkomente"/>
      </w:pPr>
      <w:r>
        <w:rPr>
          <w:rStyle w:val="Odkaznakoment"/>
        </w:rPr>
        <w:annotationRef/>
      </w:r>
      <w:r>
        <w:t>Přeložit do čj i „region-based“?</w:t>
      </w:r>
    </w:p>
  </w:comment>
  <w:comment w:id="615" w:author="Ingr Jiri [2]" w:date="2025-04-28T10:23:00Z" w:initials="JI">
    <w:p w14:paraId="73C4AFD9" w14:textId="77777777" w:rsidR="00FF4849" w:rsidRDefault="00FF4849" w:rsidP="00E04A4A">
      <w:pPr>
        <w:pStyle w:val="Textkomente"/>
        <w:jc w:val="left"/>
      </w:pPr>
      <w:r>
        <w:rPr>
          <w:rStyle w:val="Odkaznakoment"/>
        </w:rPr>
        <w:annotationRef/>
      </w:r>
      <w:r>
        <w:t>Mám znova přepisovat tu zkratku celým názvem, když jsem to udělal už v nadpisu?</w:t>
      </w:r>
    </w:p>
  </w:comment>
  <w:comment w:id="635" w:author="Jirsa Tomas" w:date="2025-04-25T12:11:00Z" w:initials="JT">
    <w:p w14:paraId="5BDE1F01" w14:textId="77777777" w:rsidR="00FF4849" w:rsidRDefault="00FF4849" w:rsidP="00855D2F">
      <w:pPr>
        <w:pStyle w:val="Textkomente"/>
      </w:pPr>
      <w:r>
        <w:rPr>
          <w:rStyle w:val="Odkaznakoment"/>
        </w:rPr>
        <w:annotationRef/>
      </w:r>
      <w:r>
        <w:t>Asi by se vyplatilo někde krátce vysvětlit</w:t>
      </w:r>
    </w:p>
  </w:comment>
  <w:comment w:id="636" w:author="Ingr Jiri [2]" w:date="2025-04-30T15:36:00Z" w:initials="JI">
    <w:p w14:paraId="707C32F2" w14:textId="77777777" w:rsidR="00FF4849" w:rsidRDefault="00FF4849" w:rsidP="00B707B3">
      <w:pPr>
        <w:pStyle w:val="Textkomente"/>
        <w:jc w:val="left"/>
      </w:pPr>
      <w:r>
        <w:rPr>
          <w:rStyle w:val="Odkaznakoment"/>
        </w:rPr>
        <w:annotationRef/>
      </w:r>
      <w:r>
        <w:t>Mám přidat i obrázek?</w:t>
      </w:r>
    </w:p>
  </w:comment>
  <w:comment w:id="665" w:author="Ingr Jiri [2]" w:date="2025-04-29T10:57:00Z" w:initials="JI">
    <w:p w14:paraId="1A63E503" w14:textId="20A72AF9" w:rsidR="00FF4849" w:rsidRDefault="00FF4849" w:rsidP="00AC5DAE">
      <w:pPr>
        <w:pStyle w:val="Textkomente"/>
        <w:jc w:val="left"/>
      </w:pPr>
      <w:r>
        <w:rPr>
          <w:rStyle w:val="Odkaznakoment"/>
        </w:rPr>
        <w:annotationRef/>
      </w:r>
      <w:r>
        <w:t>Upraveno</w:t>
      </w:r>
    </w:p>
  </w:comment>
  <w:comment w:id="700" w:author="Ingr Jiri" w:date="2025-04-25T13:32:00Z" w:initials="IJ">
    <w:p w14:paraId="3129D5A5" w14:textId="239C2049" w:rsidR="00FF4849" w:rsidRDefault="00FF4849">
      <w:pPr>
        <w:pStyle w:val="Textkomente"/>
      </w:pPr>
      <w:r>
        <w:rPr>
          <w:rStyle w:val="Odkaznakoment"/>
        </w:rPr>
        <w:annotationRef/>
      </w:r>
      <w:r>
        <w:t>Z RoI pooling -&gt; pooling...abych to nemusel vysvětlovat (pooling je uvedený výše), je to ok?</w:t>
      </w:r>
    </w:p>
  </w:comment>
  <w:comment w:id="702" w:author="Ingr Jiri [2]" w:date="2025-04-29T13:59:00Z" w:initials="JI">
    <w:p w14:paraId="1C863385" w14:textId="77777777" w:rsidR="00FF4849" w:rsidRDefault="00FF4849" w:rsidP="00F7231F">
      <w:pPr>
        <w:pStyle w:val="Textkomente"/>
        <w:jc w:val="left"/>
      </w:pPr>
      <w:r>
        <w:rPr>
          <w:rStyle w:val="Odkaznakoment"/>
        </w:rPr>
        <w:annotationRef/>
      </w:r>
      <w:r>
        <w:t>Upraveno</w:t>
      </w:r>
    </w:p>
  </w:comment>
  <w:comment w:id="721" w:author="Ingr Jiri [2]" w:date="2025-04-29T11:06:00Z" w:initials="JI">
    <w:p w14:paraId="6A6D323B" w14:textId="77777777" w:rsidR="00FF4849" w:rsidRDefault="00FF4849" w:rsidP="00597636">
      <w:pPr>
        <w:pStyle w:val="Textkomente"/>
        <w:jc w:val="left"/>
      </w:pPr>
      <w:r>
        <w:rPr>
          <w:rStyle w:val="Odkaznakoment"/>
        </w:rPr>
        <w:annotationRef/>
      </w:r>
      <w:r>
        <w:t>„Ozdrojovat každý zvlášť“ -&gt; ta citace je na review, kde byly zmíněné všechny</w:t>
      </w:r>
    </w:p>
  </w:comment>
  <w:comment w:id="725" w:author="Ingr Jiri [2]" w:date="2025-04-29T13:53:00Z" w:initials="JI">
    <w:p w14:paraId="3ED47EC5" w14:textId="10158EC0" w:rsidR="00FF4849" w:rsidRDefault="00FF4849" w:rsidP="00277CFF">
      <w:pPr>
        <w:pStyle w:val="Textkomente"/>
        <w:jc w:val="left"/>
      </w:pPr>
      <w:r>
        <w:rPr>
          <w:rStyle w:val="Odkaznakoment"/>
        </w:rPr>
        <w:annotationRef/>
      </w:r>
      <w:r>
        <w:t>Mám ta být i to Multibox?</w:t>
      </w:r>
    </w:p>
  </w:comment>
  <w:comment w:id="734" w:author="Jirsa Tomas" w:date="2025-04-25T12:24:00Z" w:initials="JT">
    <w:p w14:paraId="064CC674" w14:textId="77777777" w:rsidR="00FF4849" w:rsidRDefault="00FF4849" w:rsidP="00F7231F">
      <w:pPr>
        <w:pStyle w:val="Textkomente"/>
      </w:pPr>
      <w:r>
        <w:rPr>
          <w:rStyle w:val="Odkaznakoment"/>
        </w:rPr>
        <w:annotationRef/>
      </w:r>
      <w:r>
        <w:t>Pokud jinde tento typ citace nepoužíváš, není ho vhodné použít ani tady</w:t>
      </w:r>
    </w:p>
  </w:comment>
  <w:comment w:id="735" w:author="Ingr Jiri [2]" w:date="2025-04-29T14:03:00Z" w:initials="JI">
    <w:p w14:paraId="61D8B2FE" w14:textId="77777777" w:rsidR="00FF4849" w:rsidRDefault="00FF4849" w:rsidP="00F7231F">
      <w:pPr>
        <w:pStyle w:val="Textkomente"/>
        <w:jc w:val="left"/>
      </w:pPr>
      <w:r>
        <w:rPr>
          <w:rStyle w:val="Odkaznakoment"/>
        </w:rPr>
        <w:annotationRef/>
      </w:r>
      <w:r>
        <w:t>Je lepší to dát na konec, když to cituje celý odstavec?</w:t>
      </w:r>
    </w:p>
  </w:comment>
  <w:comment w:id="744" w:author="Ingr Jiri [2]" w:date="2025-04-29T12:40:00Z" w:initials="JI">
    <w:p w14:paraId="0D4DCABD" w14:textId="77777777" w:rsidR="00FF4849" w:rsidRDefault="00FF4849" w:rsidP="00597636">
      <w:pPr>
        <w:pStyle w:val="Textkomente"/>
        <w:jc w:val="left"/>
      </w:pPr>
      <w:r>
        <w:rPr>
          <w:rStyle w:val="Odkaznakoment"/>
        </w:rPr>
        <w:annotationRef/>
      </w:r>
      <w:r>
        <w:t>Přidal jsem jen autonomní vozidla. O Tesle jsem našel, že mají to YOLO nějak vylepšené, tak už bych tam radši o YOLO nepsal.</w:t>
      </w:r>
    </w:p>
  </w:comment>
  <w:comment w:id="746" w:author="Ingr Jiri [2]" w:date="2025-04-30T14:26:00Z" w:initials="JI">
    <w:p w14:paraId="3586F8FE" w14:textId="75838EEC" w:rsidR="00FF4849" w:rsidRDefault="00FF4849" w:rsidP="000B693F">
      <w:pPr>
        <w:pStyle w:val="Textkomente"/>
        <w:jc w:val="left"/>
      </w:pPr>
      <w:r>
        <w:rPr>
          <w:rStyle w:val="Odkaznakoment"/>
        </w:rPr>
        <w:annotationRef/>
      </w:r>
      <w:r>
        <w:t>Takhle vysvětlení backbone stačí?</w:t>
      </w:r>
    </w:p>
  </w:comment>
  <w:comment w:id="747" w:author="Ingr Jiri" w:date="2025-04-25T18:13:00Z" w:initials="IJ">
    <w:p w14:paraId="0ACF3317" w14:textId="0BE7211C" w:rsidR="00FF4849" w:rsidRDefault="00FF4849" w:rsidP="00F652EA">
      <w:pPr>
        <w:pStyle w:val="Comment"/>
      </w:pPr>
      <w:r>
        <w:rPr>
          <w:rStyle w:val="Odkaznakoment"/>
        </w:rPr>
        <w:annotationRef/>
      </w:r>
      <w:r>
        <w:t>Tady bylo „Přidal bych sem i Loss který YOLO používá,“ ale tohle je o vyhodnocovení obrázků, ne o trénování, loss function je popsaná níž</w:t>
      </w:r>
    </w:p>
    <w:p w14:paraId="5D229B82" w14:textId="13B4A019" w:rsidR="00FF4849" w:rsidRDefault="00FF4849">
      <w:pPr>
        <w:pStyle w:val="Textkomente"/>
      </w:pPr>
    </w:p>
  </w:comment>
  <w:comment w:id="809" w:author="Jirsa Tomas" w:date="2025-04-25T12:46:00Z" w:initials="JT">
    <w:p w14:paraId="34A40DA1" w14:textId="77777777" w:rsidR="00FF4849" w:rsidRDefault="00FF4849" w:rsidP="005C5BC5">
      <w:pPr>
        <w:pStyle w:val="Textkomente"/>
      </w:pPr>
      <w:r>
        <w:rPr>
          <w:rStyle w:val="Odkaznakoment"/>
        </w:rPr>
        <w:annotationRef/>
      </w:r>
      <w:r>
        <w:t>sémantická hodnota je terminus technicus? Jestli ne tak bych to nějak popsal jinak</w:t>
      </w:r>
    </w:p>
  </w:comment>
  <w:comment w:id="810" w:author="Ingr Jiri [2]" w:date="2025-04-29T14:18:00Z" w:initials="JI">
    <w:p w14:paraId="2C4C097E" w14:textId="77777777" w:rsidR="00FF4849" w:rsidRDefault="00FF4849" w:rsidP="005C5BC5">
      <w:pPr>
        <w:pStyle w:val="Textkomente"/>
        <w:jc w:val="left"/>
      </w:pPr>
      <w:r>
        <w:rPr>
          <w:rStyle w:val="Odkaznakoment"/>
        </w:rPr>
        <w:annotationRef/>
      </w:r>
      <w:r>
        <w:t>„semantic value“ by měl být termín</w:t>
      </w:r>
    </w:p>
  </w:comment>
  <w:comment w:id="813" w:author="Ingr Jiri [2]" w:date="2025-05-02T23:43:00Z" w:initials="JI">
    <w:p w14:paraId="5BBBCEE1" w14:textId="77777777" w:rsidR="00FF4849" w:rsidRDefault="00FF4849" w:rsidP="009D5427">
      <w:pPr>
        <w:pStyle w:val="Textkomente"/>
        <w:jc w:val="left"/>
      </w:pPr>
      <w:r>
        <w:rPr>
          <w:rStyle w:val="Odkaznakoment"/>
        </w:rPr>
        <w:annotationRef/>
      </w:r>
      <w:r>
        <w:t>Přeloženo „upsampling“, ale slovník mi nenašel, že by slovo nadvzorkování existovalo</w:t>
      </w:r>
    </w:p>
  </w:comment>
  <w:comment w:id="820" w:author="Jirsa Tomas" w:date="2025-04-25T12:48:00Z" w:initials="JT">
    <w:p w14:paraId="1DD1CF40" w14:textId="66FACFEA" w:rsidR="00FF4849" w:rsidRDefault="00FF4849" w:rsidP="005C5BC5">
      <w:pPr>
        <w:pStyle w:val="Textkomente"/>
      </w:pPr>
      <w:r>
        <w:rPr>
          <w:rStyle w:val="Odkaznakoment"/>
        </w:rPr>
        <w:annotationRef/>
      </w:r>
      <w:r>
        <w:t>, firma vydávající YOLO,</w:t>
      </w:r>
    </w:p>
  </w:comment>
  <w:comment w:id="847" w:author="Ingr Jiri" w:date="2025-04-25T18:05:00Z" w:initials="IJ">
    <w:p w14:paraId="6DB83D13" w14:textId="77777777" w:rsidR="00FF4849" w:rsidRDefault="00FF4849" w:rsidP="00D6143E">
      <w:pPr>
        <w:pStyle w:val="Comment"/>
      </w:pPr>
      <w:r>
        <w:rPr>
          <w:rStyle w:val="Odkaznakoment"/>
        </w:rPr>
        <w:annotationRef/>
      </w:r>
      <w:r>
        <w:t>Tohle je general metrika pro object detection.. asi by stálo mít to jako nějakou kapitolu mimo ty modely aka jaké metriky se používají k vyhodnocení přesnosti detekčních modelů</w:t>
      </w:r>
    </w:p>
    <w:p w14:paraId="500C057A" w14:textId="77777777" w:rsidR="00FF4849" w:rsidRDefault="00FF4849" w:rsidP="00D6143E">
      <w:pPr>
        <w:pStyle w:val="Textkomente"/>
      </w:pPr>
    </w:p>
  </w:comment>
  <w:comment w:id="922" w:author="Ingr Jiri" w:date="2025-04-25T18:34:00Z" w:initials="IJ">
    <w:p w14:paraId="51355D35" w14:textId="77777777" w:rsidR="00FF4849" w:rsidRDefault="00FF4849" w:rsidP="0051395F">
      <w:pPr>
        <w:pStyle w:val="Comment"/>
      </w:pPr>
      <w:r>
        <w:rPr>
          <w:rStyle w:val="Odkaznakoment"/>
        </w:rPr>
        <w:annotationRef/>
      </w:r>
      <w:r>
        <w:t>Rozdělil bych to na mAP50 a mAP50.95… používají se obě</w:t>
      </w:r>
    </w:p>
    <w:p w14:paraId="0745AD6C" w14:textId="77777777" w:rsidR="00FF4849" w:rsidRDefault="00FF4849" w:rsidP="0051395F">
      <w:pPr>
        <w:pStyle w:val="Textkomente"/>
      </w:pPr>
    </w:p>
  </w:comment>
  <w:comment w:id="926" w:author="Ingr Jiri" w:date="2025-04-25T18:28:00Z" w:initials="IJ">
    <w:p w14:paraId="171AC2AE" w14:textId="77777777" w:rsidR="00FF4849" w:rsidRDefault="00FF4849" w:rsidP="0051395F">
      <w:pPr>
        <w:pStyle w:val="Textkomente"/>
      </w:pPr>
      <w:r>
        <w:rPr>
          <w:rStyle w:val="Odkaznakoment"/>
        </w:rPr>
        <w:annotationRef/>
      </w:r>
      <w:r>
        <w:t>Přeložit znamená „precision-recall křivka“ nebo „křivka přesnosti a úplnosti“? Stejně jsou v odstavci i jiné názvy anglicky, tak nevím, jestli to překládat</w:t>
      </w:r>
    </w:p>
  </w:comment>
  <w:comment w:id="933" w:author="Ingr Jiri [2]" w:date="2025-05-01T15:38:00Z" w:initials="JI">
    <w:p w14:paraId="5849EB7F" w14:textId="77777777" w:rsidR="00FF4849" w:rsidRDefault="00FF4849" w:rsidP="00DC15D8">
      <w:pPr>
        <w:pStyle w:val="Textkomente"/>
        <w:jc w:val="left"/>
      </w:pPr>
      <w:r>
        <w:rPr>
          <w:rStyle w:val="Odkaznakoment"/>
        </w:rPr>
        <w:annotationRef/>
      </w:r>
      <w:r>
        <w:t>Tady nevím, zda by v tom obrázku nemělo být spíš napsané mAP</w:t>
      </w:r>
    </w:p>
  </w:comment>
  <w:comment w:id="942" w:author="Ingr Jiri" w:date="2025-04-25T18:35:00Z" w:initials="IJ">
    <w:p w14:paraId="04F7BA31" w14:textId="6B195E55" w:rsidR="00FF4849" w:rsidRDefault="00FF4849" w:rsidP="00D6143E">
      <w:pPr>
        <w:pStyle w:val="Textkomente"/>
      </w:pPr>
      <w:r>
        <w:t>„</w:t>
      </w:r>
      <w:r>
        <w:rPr>
          <w:rStyle w:val="Odkaznakoment"/>
        </w:rPr>
        <w:annotationRef/>
      </w:r>
      <w:r>
        <w:t>Zdůraznit že to už jsou výsledky tvého modelu“ -&gt; to sice jsou moje výsledky, ale je to výsledek nějakého random špatně fungujícího modelu, protože na těch dobrých jsou všechny čáry přes sebe a nic tam nejde vidět. Tenhle je tam jen z ukázkových důvodů.</w:t>
      </w:r>
    </w:p>
  </w:comment>
  <w:comment w:id="1066" w:author="Ingr Jiri" w:date="2025-04-25T20:00:00Z" w:initials="IJ">
    <w:p w14:paraId="2FB66932" w14:textId="4FD08489" w:rsidR="00FF4849" w:rsidRDefault="00FF4849">
      <w:pPr>
        <w:pStyle w:val="Textkomente"/>
      </w:pPr>
      <w:r>
        <w:rPr>
          <w:rStyle w:val="Odkaznakoment"/>
        </w:rPr>
        <w:annotationRef/>
      </w:r>
      <w:r>
        <w:t>Takhle stačí FNKV nebo nějak upřesnit?</w:t>
      </w:r>
    </w:p>
  </w:comment>
  <w:comment w:id="1105" w:author="Ingr Jiri" w:date="2025-04-25T20:22:00Z" w:initials="IJ">
    <w:p w14:paraId="5824FB42" w14:textId="68911A56" w:rsidR="00FF4849" w:rsidRDefault="00FF4849">
      <w:pPr>
        <w:pStyle w:val="Textkomente"/>
      </w:pPr>
      <w:r>
        <w:rPr>
          <w:rStyle w:val="Odkaznakoment"/>
        </w:rPr>
        <w:annotationRef/>
      </w:r>
      <w:r>
        <w:t>Stačí toto vysvětlení, jak byly zkontrolovány?</w:t>
      </w:r>
    </w:p>
  </w:comment>
  <w:comment w:id="1123" w:author="Ingr Jiri" w:date="2025-04-25T20:54:00Z" w:initials="IJ">
    <w:p w14:paraId="5F5F5FB0" w14:textId="20BDDF6E" w:rsidR="00FF4849" w:rsidRDefault="00FF4849">
      <w:pPr>
        <w:pStyle w:val="Textkomente"/>
      </w:pPr>
      <w:r>
        <w:rPr>
          <w:rStyle w:val="Odkaznakoment"/>
        </w:rPr>
        <w:annotationRef/>
      </w:r>
      <w:r>
        <w:t>Přepsáno ze „zvané subject-wise“</w:t>
      </w:r>
    </w:p>
  </w:comment>
  <w:comment w:id="1126" w:author="Ingr Jiri [2]" w:date="2025-04-29T13:05:00Z" w:initials="JI">
    <w:p w14:paraId="26450AAE" w14:textId="77777777" w:rsidR="00FF4849" w:rsidRDefault="00FF4849" w:rsidP="00597EC5">
      <w:pPr>
        <w:pStyle w:val="Textkomente"/>
        <w:jc w:val="left"/>
      </w:pPr>
      <w:r>
        <w:rPr>
          <w:rStyle w:val="Odkaznakoment"/>
        </w:rPr>
        <w:annotationRef/>
      </w:r>
      <w:r>
        <w:t>Upraveno</w:t>
      </w:r>
    </w:p>
  </w:comment>
  <w:comment w:id="1130" w:author="Ingr Jiri" w:date="2025-04-25T20:55:00Z" w:initials="IJ">
    <w:p w14:paraId="3026F8A8" w14:textId="3ACFD4F7" w:rsidR="00FF4849" w:rsidRDefault="00FF4849">
      <w:pPr>
        <w:pStyle w:val="Textkomente"/>
      </w:pPr>
      <w:r>
        <w:rPr>
          <w:rStyle w:val="Odkaznakoment"/>
        </w:rPr>
        <w:annotationRef/>
      </w:r>
      <w:r>
        <w:t>Tady bylo „subject-wise rozložení“</w:t>
      </w:r>
    </w:p>
  </w:comment>
  <w:comment w:id="1229" w:author="Ingr Jiri" w:date="2025-04-25T21:51:00Z" w:initials="IJ">
    <w:p w14:paraId="71E72A40" w14:textId="77777777" w:rsidR="00FF4849" w:rsidRDefault="00FF4849" w:rsidP="00353E89">
      <w:pPr>
        <w:pStyle w:val="Comment"/>
      </w:pPr>
      <w:r>
        <w:rPr>
          <w:rStyle w:val="Odkaznakoment"/>
        </w:rPr>
        <w:annotationRef/>
      </w:r>
      <w:r>
        <w:rPr>
          <w:rStyle w:val="Odkaznakoment"/>
        </w:rPr>
        <w:annotationRef/>
      </w:r>
      <w:r>
        <w:t>Dal bych sem klidně rovnici AdamW a zmínil kde je tam ta rychlost učení.. i když tohle by mělo být spíš v teoretické části</w:t>
      </w:r>
    </w:p>
    <w:p w14:paraId="1C6A42C1" w14:textId="338F9D30" w:rsidR="00FF4849" w:rsidRDefault="00FF4849">
      <w:pPr>
        <w:pStyle w:val="Textkomente"/>
      </w:pPr>
    </w:p>
  </w:comment>
  <w:comment w:id="1323" w:author="Ingr Jiri" w:date="2025-04-25T21:52:00Z" w:initials="IJ">
    <w:p w14:paraId="6DC6D94D" w14:textId="5506D9E8" w:rsidR="00FF4849" w:rsidRDefault="00FF4849" w:rsidP="00353E89">
      <w:pPr>
        <w:pStyle w:val="Comment"/>
      </w:pPr>
      <w:r>
        <w:rPr>
          <w:rStyle w:val="Odkaznakoment"/>
        </w:rPr>
        <w:annotationRef/>
      </w:r>
      <w:r>
        <w:rPr>
          <w:rStyle w:val="Odkaznakoment"/>
        </w:rPr>
        <w:annotationRef/>
      </w:r>
      <w:r>
        <w:t>Dal bych augmentace do teorie</w:t>
      </w:r>
    </w:p>
  </w:comment>
  <w:comment w:id="1390" w:author="Ingr Jiri" w:date="2025-04-25T21:58:00Z" w:initials="IJ">
    <w:p w14:paraId="5D85E730" w14:textId="6F97009A" w:rsidR="00FF4849" w:rsidRDefault="00FF4849">
      <w:pPr>
        <w:pStyle w:val="Textkomente"/>
      </w:pPr>
      <w:r>
        <w:rPr>
          <w:rStyle w:val="Odkaznakoment"/>
        </w:rPr>
        <w:annotationRef/>
      </w:r>
      <w:r>
        <w:t>Nemám tuhle větu vyhodit?</w:t>
      </w:r>
    </w:p>
  </w:comment>
  <w:comment w:id="1620" w:author="Ingr Jiri" w:date="2025-04-25T21:59:00Z" w:initials="IJ">
    <w:p w14:paraId="6C5076C9" w14:textId="4326ECB2" w:rsidR="00FF4849" w:rsidRDefault="00FF4849">
      <w:pPr>
        <w:pStyle w:val="Textkomente"/>
      </w:pPr>
      <w:r>
        <w:rPr>
          <w:rStyle w:val="Odkaznakoment"/>
        </w:rPr>
        <w:annotationRef/>
      </w:r>
      <w:r>
        <w:t>Tady bylo „Výše uvedených“, ale já testoval i výše neuvedené, jen jsem je tam nenapsal aby to nebylo dlouhé.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commentEx w15:paraId="3C1B3964" w15:done="0"/>
  <w15:commentEx w15:paraId="37AD79EE" w15:done="0"/>
  <w15:commentEx w15:paraId="39EF014A" w15:done="0"/>
  <w15:commentEx w15:paraId="1878D7DD" w15:paraIdParent="39EF014A" w15:done="0"/>
  <w15:commentEx w15:paraId="426D5CEB" w15:done="0"/>
  <w15:commentEx w15:paraId="5E560C3E" w15:done="0"/>
  <w15:commentEx w15:paraId="644B4B0C" w15:done="0"/>
  <w15:commentEx w15:paraId="54186080" w15:done="0"/>
  <w15:commentEx w15:paraId="716B0779" w15:done="0"/>
  <w15:commentEx w15:paraId="731536DF" w15:done="0"/>
  <w15:commentEx w15:paraId="73C4AFD9" w15:done="0"/>
  <w15:commentEx w15:paraId="5BDE1F01" w15:done="0"/>
  <w15:commentEx w15:paraId="707C32F2" w15:paraIdParent="5BDE1F01" w15:done="0"/>
  <w15:commentEx w15:paraId="1A63E503" w15:done="0"/>
  <w15:commentEx w15:paraId="3129D5A5" w15:done="0"/>
  <w15:commentEx w15:paraId="1C863385" w15:done="0"/>
  <w15:commentEx w15:paraId="6A6D323B" w15:done="0"/>
  <w15:commentEx w15:paraId="3ED47EC5" w15:done="0"/>
  <w15:commentEx w15:paraId="064CC674" w15:done="0"/>
  <w15:commentEx w15:paraId="61D8B2FE" w15:paraIdParent="064CC674" w15:done="0"/>
  <w15:commentEx w15:paraId="0D4DCABD" w15:done="0"/>
  <w15:commentEx w15:paraId="3586F8FE" w15:done="0"/>
  <w15:commentEx w15:paraId="5D229B82" w15:done="0"/>
  <w15:commentEx w15:paraId="34A40DA1" w15:done="0"/>
  <w15:commentEx w15:paraId="2C4C097E" w15:paraIdParent="34A40DA1" w15:done="0"/>
  <w15:commentEx w15:paraId="5BBBCEE1" w15:done="0"/>
  <w15:commentEx w15:paraId="1DD1CF40" w15:done="0"/>
  <w15:commentEx w15:paraId="500C057A" w15:done="1"/>
  <w15:commentEx w15:paraId="0745AD6C" w15:done="1"/>
  <w15:commentEx w15:paraId="171AC2AE" w15:done="0"/>
  <w15:commentEx w15:paraId="5849EB7F" w15:done="0"/>
  <w15:commentEx w15:paraId="04F7BA31" w15:done="0"/>
  <w15:commentEx w15:paraId="2FB66932" w15:done="0"/>
  <w15:commentEx w15:paraId="5824FB42" w15:done="0"/>
  <w15:commentEx w15:paraId="5F5F5FB0" w15:done="0"/>
  <w15:commentEx w15:paraId="26450AAE" w15:done="0"/>
  <w15:commentEx w15:paraId="3026F8A8" w15:done="0"/>
  <w15:commentEx w15:paraId="1C6A42C1" w15:done="1"/>
  <w15:commentEx w15:paraId="6DC6D94D" w15:done="0"/>
  <w15:commentEx w15:paraId="5D85E730" w15:done="0"/>
  <w15:commentEx w15:paraId="6C5076C9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cr="http://schemas.microsoft.com/office/comments/2020/reactions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cr w16du wp14">
  <w16cex:commentExtensible w16cex:durableId="552513C4" w16cex:dateUtc="2025-04-29T11:24:00Z"/>
  <w16cex:commentExtensible w16cex:durableId="3FA6B279" w16cex:dateUtc="2025-04-29T11:35:00Z"/>
  <w16cex:commentExtensible w16cex:durableId="4AA5412D" w16cex:dateUtc="2025-04-29T06:28:00Z"/>
  <w16cex:commentExtensible w16cex:durableId="2D6CD270" w16cex:dateUtc="2025-04-29T06:33:00Z"/>
  <w16cex:commentExtensible w16cex:durableId="632BDE43" w16cex:dateUtc="2025-04-28T08:20:00Z"/>
  <w16cex:commentExtensible w16cex:durableId="13890A57" w16cex:dateUtc="2025-04-28T08:23:00Z"/>
  <w16cex:commentExtensible w16cex:durableId="675A2455" w16cex:dateUtc="2025-04-30T13:36:00Z"/>
  <w16cex:commentExtensible w16cex:durableId="7449CCF2" w16cex:dateUtc="2025-04-29T08:57:00Z"/>
  <w16cex:commentExtensible w16cex:durableId="08378C80" w16cex:dateUtc="2025-04-29T11:59:00Z"/>
  <w16cex:commentExtensible w16cex:durableId="18878B54" w16cex:dateUtc="2025-04-29T09:06:00Z"/>
  <w16cex:commentExtensible w16cex:durableId="7CBB91CD" w16cex:dateUtc="2025-04-29T11:53:00Z"/>
  <w16cex:commentExtensible w16cex:durableId="31DDF7D4" w16cex:dateUtc="2025-04-29T12:03:00Z"/>
  <w16cex:commentExtensible w16cex:durableId="27E973EE" w16cex:dateUtc="2025-04-29T10:40:00Z"/>
  <w16cex:commentExtensible w16cex:durableId="588D12AA" w16cex:dateUtc="2025-04-30T12:26:00Z"/>
  <w16cex:commentExtensible w16cex:durableId="2B925E4D" w16cex:dateUtc="2025-04-29T12:18:00Z"/>
  <w16cex:commentExtensible w16cex:durableId="5691C868" w16cex:dateUtc="2025-05-02T21:43:00Z"/>
  <w16cex:commentExtensible w16cex:durableId="19EB8BA3" w16cex:dateUtc="2025-05-01T13:38:00Z"/>
  <w16cex:commentExtensible w16cex:durableId="33FBF25E" w16cex:dateUtc="2025-04-29T11:05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16cid:commentId w16cid:paraId="3C1B3964" w16cid:durableId="3C1B3964"/>
  <w16cid:commentId w16cid:paraId="39EF014A" w16cid:durableId="2BB5F32D"/>
  <w16cid:commentId w16cid:paraId="1878D7DD" w16cid:durableId="552513C4"/>
  <w16cid:commentId w16cid:paraId="426D5CEB" w16cid:durableId="3FA6B279"/>
  <w16cid:commentId w16cid:paraId="5E560C3E" w16cid:durableId="4AA5412D"/>
  <w16cid:commentId w16cid:paraId="644B4B0C" w16cid:durableId="2D6CD270"/>
  <w16cid:commentId w16cid:paraId="54186080" w16cid:durableId="632BDE43"/>
  <w16cid:commentId w16cid:paraId="716B0779" w16cid:durableId="716B0779"/>
  <w16cid:commentId w16cid:paraId="731536DF" w16cid:durableId="731536DF"/>
  <w16cid:commentId w16cid:paraId="73C4AFD9" w16cid:durableId="13890A57"/>
  <w16cid:commentId w16cid:paraId="5BDE1F01" w16cid:durableId="2BB5FA74"/>
  <w16cid:commentId w16cid:paraId="707C32F2" w16cid:durableId="675A2455"/>
  <w16cid:commentId w16cid:paraId="1A63E503" w16cid:durableId="7449CCF2"/>
  <w16cid:commentId w16cid:paraId="3129D5A5" w16cid:durableId="3129D5A5"/>
  <w16cid:commentId w16cid:paraId="1C863385" w16cid:durableId="08378C80"/>
  <w16cid:commentId w16cid:paraId="6A6D323B" w16cid:durableId="18878B54"/>
  <w16cid:commentId w16cid:paraId="3ED47EC5" w16cid:durableId="7CBB91CD"/>
  <w16cid:commentId w16cid:paraId="064CC674" w16cid:durableId="2BB5FD70"/>
  <w16cid:commentId w16cid:paraId="61D8B2FE" w16cid:durableId="31DDF7D4"/>
  <w16cid:commentId w16cid:paraId="0D4DCABD" w16cid:durableId="27E973EE"/>
  <w16cid:commentId w16cid:paraId="3586F8FE" w16cid:durableId="588D12AA"/>
  <w16cid:commentId w16cid:paraId="5D229B82" w16cid:durableId="5D229B82"/>
  <w16cid:commentId w16cid:paraId="34A40DA1" w16cid:durableId="2BB602B6"/>
  <w16cid:commentId w16cid:paraId="2C4C097E" w16cid:durableId="2B925E4D"/>
  <w16cid:commentId w16cid:paraId="5BBBCEE1" w16cid:durableId="5691C868"/>
  <w16cid:commentId w16cid:paraId="1DD1CF40" w16cid:durableId="2BB60330"/>
  <w16cid:commentId w16cid:paraId="500C057A" w16cid:durableId="32115D1E"/>
  <w16cid:commentId w16cid:paraId="0745AD6C" w16cid:durableId="5679D3EB"/>
  <w16cid:commentId w16cid:paraId="171AC2AE" w16cid:durableId="5349EB18"/>
  <w16cid:commentId w16cid:paraId="5849EB7F" w16cid:durableId="19EB8BA3"/>
  <w16cid:commentId w16cid:paraId="04F7BA31" w16cid:durableId="34B672B9"/>
  <w16cid:commentId w16cid:paraId="2FB66932" w16cid:durableId="2FB66932"/>
  <w16cid:commentId w16cid:paraId="5824FB42" w16cid:durableId="5824FB42"/>
  <w16cid:commentId w16cid:paraId="5F5F5FB0" w16cid:durableId="5F5F5FB0"/>
  <w16cid:commentId w16cid:paraId="26450AAE" w16cid:durableId="33FBF25E"/>
  <w16cid:commentId w16cid:paraId="3026F8A8" w16cid:durableId="3026F8A8"/>
  <w16cid:commentId w16cid:paraId="1C6A42C1" w16cid:durableId="1C6A42C1"/>
  <w16cid:commentId w16cid:paraId="6DC6D94D" w16cid:durableId="6DC6D94D"/>
  <w16cid:commentId w16cid:paraId="5D85E730" w16cid:durableId="5D85E730"/>
  <w16cid:commentId w16cid:paraId="6C5076C9" w16cid:durableId="6C5076C9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6BE2EBE0" w14:textId="77777777" w:rsidR="00A307E1" w:rsidRDefault="00A307E1">
      <w:pPr>
        <w:spacing w:after="0" w:line="240" w:lineRule="auto"/>
      </w:pPr>
      <w:r>
        <w:separator/>
      </w:r>
    </w:p>
  </w:endnote>
  <w:endnote w:type="continuationSeparator" w:id="0">
    <w:p w14:paraId="71272119" w14:textId="77777777" w:rsidR="00A307E1" w:rsidRDefault="00A307E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EE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EE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EE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EE"/>
    <w:family w:val="swiss"/>
    <w:pitch w:val="variable"/>
    <w:sig w:usb0="E0002EFF" w:usb1="C000247B" w:usb2="00000009" w:usb3="00000000" w:csb0="000001FF" w:csb1="00000000"/>
  </w:font>
  <w:font w:name="Cambria">
    <w:panose1 w:val="02040503050406030204"/>
    <w:charset w:val="EE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EE"/>
    <w:family w:val="swiss"/>
    <w:pitch w:val="variable"/>
    <w:sig w:usb0="E1002EFF" w:usb1="C000605B" w:usb2="00000029" w:usb3="00000000" w:csb0="000101FF" w:csb1="00000000"/>
  </w:font>
  <w:font w:name="Liberation Sans">
    <w:altName w:val="Arial"/>
    <w:charset w:val="EE"/>
    <w:family w:val="swiss"/>
    <w:pitch w:val="variable"/>
    <w:sig w:usb0="E0000AFF" w:usb1="500078FF" w:usb2="00000021" w:usb3="00000000" w:csb0="000001BF" w:csb1="00000000"/>
  </w:font>
  <w:font w:name="Noto Sans CJK SC">
    <w:panose1 w:val="00000000000000000000"/>
    <w:charset w:val="00"/>
    <w:family w:val="roman"/>
    <w:notTrueType/>
    <w:pitch w:val="default"/>
  </w:font>
  <w:font w:name="Lohit Devanagari">
    <w:altName w:val="Cambria"/>
    <w:panose1 w:val="00000000000000000000"/>
    <w:charset w:val="00"/>
    <w:family w:val="roman"/>
    <w:notTrueType/>
    <w:pitch w:val="default"/>
  </w:font>
  <w:font w:name="Lohit Hindi">
    <w:charset w:val="80"/>
    <w:family w:val="auto"/>
    <w:pitch w:val="variable"/>
  </w:font>
  <w:font w:name="Cambria Math">
    <w:panose1 w:val="02040503050406030204"/>
    <w:charset w:val="EE"/>
    <w:family w:val="roman"/>
    <w:pitch w:val="variable"/>
    <w:sig w:usb0="E00006FF" w:usb1="420024FF" w:usb2="02000000" w:usb3="00000000" w:csb0="0000019F" w:csb1="00000000"/>
  </w:font>
  <w:font w:name="Yu Gothic">
    <w:altName w:val="游ゴシック"/>
    <w:panose1 w:val="020B0400000000000000"/>
    <w:charset w:val="80"/>
    <w:family w:val="swiss"/>
    <w:pitch w:val="variable"/>
    <w:sig w:usb0="E00002FF" w:usb1="2AC7FDFF" w:usb2="00000016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20853AFE" w14:textId="19767C9A" w:rsidR="00FF4849" w:rsidRDefault="00FF4849">
    <w:pPr>
      <w:pStyle w:val="Zpat"/>
      <w:ind w:right="360"/>
    </w:pPr>
    <w:r>
      <w:rPr>
        <w:rStyle w:val="slostrnky"/>
      </w:rPr>
      <w:fldChar w:fldCharType="begin"/>
    </w:r>
    <w:r>
      <w:rPr>
        <w:rStyle w:val="slostrnky"/>
      </w:rPr>
      <w:instrText xml:space="preserve"> PAGE </w:instrText>
    </w:r>
    <w:r>
      <w:rPr>
        <w:rStyle w:val="slostrnky"/>
      </w:rPr>
      <w:fldChar w:fldCharType="separate"/>
    </w:r>
    <w:r w:rsidR="002545B8">
      <w:rPr>
        <w:rStyle w:val="slostrnky"/>
        <w:noProof/>
      </w:rPr>
      <w:t>38</w:t>
    </w:r>
    <w:r>
      <w:rPr>
        <w:rStyle w:val="slostrnky"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0509E74F" w14:textId="77777777" w:rsidR="00A307E1" w:rsidRDefault="00A307E1">
      <w:pPr>
        <w:spacing w:after="0" w:line="240" w:lineRule="auto"/>
      </w:pPr>
      <w:r>
        <w:separator/>
      </w:r>
    </w:p>
  </w:footnote>
  <w:footnote w:type="continuationSeparator" w:id="0">
    <w:p w14:paraId="359727D7" w14:textId="77777777" w:rsidR="00A307E1" w:rsidRDefault="00A307E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7992B279" w14:textId="77777777" w:rsidR="00FF4849" w:rsidRDefault="00FF4849"/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BAC0607"/>
    <w:multiLevelType w:val="hybridMultilevel"/>
    <w:tmpl w:val="CEE0F078"/>
    <w:lvl w:ilvl="0" w:tplc="040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F1D5C11"/>
    <w:multiLevelType w:val="multilevel"/>
    <w:tmpl w:val="6A467B80"/>
    <w:lvl w:ilvl="0">
      <w:start w:val="1"/>
      <w:numFmt w:val="bullet"/>
      <w:lvlText w:val=""/>
      <w:lvlJc w:val="left"/>
      <w:pPr>
        <w:tabs>
          <w:tab w:val="num" w:pos="0"/>
        </w:tabs>
        <w:ind w:left="720" w:hanging="360"/>
      </w:pPr>
      <w:rPr>
        <w:rFonts w:ascii="Symbol" w:hAnsi="Symbol" w:cs="Symbol" w:hint="default"/>
      </w:rPr>
    </w:lvl>
    <w:lvl w:ilvl="1">
      <w:start w:val="1"/>
      <w:numFmt w:val="bullet"/>
      <w:lvlText w:val="o"/>
      <w:lvlJc w:val="left"/>
      <w:pPr>
        <w:tabs>
          <w:tab w:val="num" w:pos="0"/>
        </w:tabs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0"/>
        </w:tabs>
        <w:ind w:left="2160" w:hanging="360"/>
      </w:pPr>
      <w:rPr>
        <w:rFonts w:ascii="Wingdings" w:hAnsi="Wingdings" w:cs="Wingdings" w:hint="default"/>
      </w:rPr>
    </w:lvl>
    <w:lvl w:ilvl="3">
      <w:start w:val="1"/>
      <w:numFmt w:val="bullet"/>
      <w:lvlText w:val=""/>
      <w:lvlJc w:val="left"/>
      <w:pPr>
        <w:tabs>
          <w:tab w:val="num" w:pos="0"/>
        </w:tabs>
        <w:ind w:left="2880" w:hanging="360"/>
      </w:pPr>
      <w:rPr>
        <w:rFonts w:ascii="Symbol" w:hAnsi="Symbol" w:cs="Symbol" w:hint="default"/>
      </w:rPr>
    </w:lvl>
    <w:lvl w:ilvl="4">
      <w:start w:val="1"/>
      <w:numFmt w:val="bullet"/>
      <w:lvlText w:val="o"/>
      <w:lvlJc w:val="left"/>
      <w:pPr>
        <w:tabs>
          <w:tab w:val="num" w:pos="0"/>
        </w:tabs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0"/>
        </w:tabs>
        <w:ind w:left="4320" w:hanging="360"/>
      </w:pPr>
      <w:rPr>
        <w:rFonts w:ascii="Wingdings" w:hAnsi="Wingdings" w:cs="Wingdings" w:hint="default"/>
      </w:rPr>
    </w:lvl>
    <w:lvl w:ilvl="6">
      <w:start w:val="1"/>
      <w:numFmt w:val="bullet"/>
      <w:lvlText w:val=""/>
      <w:lvlJc w:val="left"/>
      <w:pPr>
        <w:tabs>
          <w:tab w:val="num" w:pos="0"/>
        </w:tabs>
        <w:ind w:left="5040" w:hanging="360"/>
      </w:pPr>
      <w:rPr>
        <w:rFonts w:ascii="Symbol" w:hAnsi="Symbol" w:cs="Symbol" w:hint="default"/>
      </w:rPr>
    </w:lvl>
    <w:lvl w:ilvl="7">
      <w:start w:val="1"/>
      <w:numFmt w:val="bullet"/>
      <w:lvlText w:val="o"/>
      <w:lvlJc w:val="left"/>
      <w:pPr>
        <w:tabs>
          <w:tab w:val="num" w:pos="0"/>
        </w:tabs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0"/>
        </w:tabs>
        <w:ind w:left="6480" w:hanging="360"/>
      </w:pPr>
      <w:rPr>
        <w:rFonts w:ascii="Wingdings" w:hAnsi="Wingdings" w:cs="Wingdings" w:hint="default"/>
      </w:rPr>
    </w:lvl>
  </w:abstractNum>
  <w:abstractNum w:abstractNumId="2" w15:restartNumberingAfterBreak="0">
    <w:nsid w:val="1FB34D35"/>
    <w:multiLevelType w:val="hybridMultilevel"/>
    <w:tmpl w:val="680AA39C"/>
    <w:lvl w:ilvl="0" w:tplc="040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0C55901"/>
    <w:multiLevelType w:val="multilevel"/>
    <w:tmpl w:val="661A7152"/>
    <w:lvl w:ilvl="0">
      <w:start w:val="1"/>
      <w:numFmt w:val="bullet"/>
      <w:lvlText w:val=""/>
      <w:lvlJc w:val="left"/>
      <w:pPr>
        <w:tabs>
          <w:tab w:val="num" w:pos="0"/>
        </w:tabs>
        <w:ind w:left="720" w:hanging="360"/>
      </w:pPr>
      <w:rPr>
        <w:rFonts w:ascii="Symbol" w:hAnsi="Symbol" w:cs="Symbol" w:hint="default"/>
      </w:rPr>
    </w:lvl>
    <w:lvl w:ilvl="1">
      <w:start w:val="1"/>
      <w:numFmt w:val="bullet"/>
      <w:lvlText w:val="o"/>
      <w:lvlJc w:val="left"/>
      <w:pPr>
        <w:tabs>
          <w:tab w:val="num" w:pos="0"/>
        </w:tabs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0"/>
        </w:tabs>
        <w:ind w:left="2160" w:hanging="360"/>
      </w:pPr>
      <w:rPr>
        <w:rFonts w:ascii="Wingdings" w:hAnsi="Wingdings" w:cs="Wingdings" w:hint="default"/>
      </w:rPr>
    </w:lvl>
    <w:lvl w:ilvl="3">
      <w:start w:val="1"/>
      <w:numFmt w:val="bullet"/>
      <w:lvlText w:val=""/>
      <w:lvlJc w:val="left"/>
      <w:pPr>
        <w:tabs>
          <w:tab w:val="num" w:pos="0"/>
        </w:tabs>
        <w:ind w:left="2880" w:hanging="360"/>
      </w:pPr>
      <w:rPr>
        <w:rFonts w:ascii="Symbol" w:hAnsi="Symbol" w:cs="Symbol" w:hint="default"/>
      </w:rPr>
    </w:lvl>
    <w:lvl w:ilvl="4">
      <w:start w:val="1"/>
      <w:numFmt w:val="bullet"/>
      <w:lvlText w:val="o"/>
      <w:lvlJc w:val="left"/>
      <w:pPr>
        <w:tabs>
          <w:tab w:val="num" w:pos="0"/>
        </w:tabs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0"/>
        </w:tabs>
        <w:ind w:left="4320" w:hanging="360"/>
      </w:pPr>
      <w:rPr>
        <w:rFonts w:ascii="Wingdings" w:hAnsi="Wingdings" w:cs="Wingdings" w:hint="default"/>
      </w:rPr>
    </w:lvl>
    <w:lvl w:ilvl="6">
      <w:start w:val="1"/>
      <w:numFmt w:val="bullet"/>
      <w:lvlText w:val=""/>
      <w:lvlJc w:val="left"/>
      <w:pPr>
        <w:tabs>
          <w:tab w:val="num" w:pos="0"/>
        </w:tabs>
        <w:ind w:left="5040" w:hanging="360"/>
      </w:pPr>
      <w:rPr>
        <w:rFonts w:ascii="Symbol" w:hAnsi="Symbol" w:cs="Symbol" w:hint="default"/>
      </w:rPr>
    </w:lvl>
    <w:lvl w:ilvl="7">
      <w:start w:val="1"/>
      <w:numFmt w:val="bullet"/>
      <w:lvlText w:val="o"/>
      <w:lvlJc w:val="left"/>
      <w:pPr>
        <w:tabs>
          <w:tab w:val="num" w:pos="0"/>
        </w:tabs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0"/>
        </w:tabs>
        <w:ind w:left="6480" w:hanging="360"/>
      </w:pPr>
      <w:rPr>
        <w:rFonts w:ascii="Wingdings" w:hAnsi="Wingdings" w:cs="Wingdings" w:hint="default"/>
      </w:rPr>
    </w:lvl>
  </w:abstractNum>
  <w:abstractNum w:abstractNumId="4" w15:restartNumberingAfterBreak="0">
    <w:nsid w:val="257A7EA9"/>
    <w:multiLevelType w:val="hybridMultilevel"/>
    <w:tmpl w:val="E99A58F4"/>
    <w:lvl w:ilvl="0" w:tplc="45CE7806">
      <w:numFmt w:val="bullet"/>
      <w:lvlText w:val=""/>
      <w:lvlJc w:val="left"/>
      <w:pPr>
        <w:ind w:left="720" w:hanging="360"/>
      </w:pPr>
      <w:rPr>
        <w:rFonts w:ascii="Wingdings" w:eastAsia="Times New Roman" w:hAnsi="Wingdings" w:cs="Times New Roman" w:hint="default"/>
      </w:rPr>
    </w:lvl>
    <w:lvl w:ilvl="1" w:tplc="040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66F2315"/>
    <w:multiLevelType w:val="multilevel"/>
    <w:tmpl w:val="32241EEE"/>
    <w:lvl w:ilvl="0">
      <w:start w:val="1"/>
      <w:numFmt w:val="bullet"/>
      <w:lvlText w:val=""/>
      <w:lvlJc w:val="left"/>
      <w:pPr>
        <w:tabs>
          <w:tab w:val="num" w:pos="0"/>
        </w:tabs>
        <w:ind w:left="720" w:hanging="360"/>
      </w:pPr>
      <w:rPr>
        <w:rFonts w:ascii="Symbol" w:hAnsi="Symbol" w:cs="Symbol" w:hint="default"/>
      </w:rPr>
    </w:lvl>
    <w:lvl w:ilvl="1">
      <w:start w:val="1"/>
      <w:numFmt w:val="bullet"/>
      <w:lvlText w:val="o"/>
      <w:lvlJc w:val="left"/>
      <w:pPr>
        <w:tabs>
          <w:tab w:val="num" w:pos="0"/>
        </w:tabs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0"/>
        </w:tabs>
        <w:ind w:left="2160" w:hanging="360"/>
      </w:pPr>
      <w:rPr>
        <w:rFonts w:ascii="Wingdings" w:hAnsi="Wingdings" w:cs="Wingdings" w:hint="default"/>
      </w:rPr>
    </w:lvl>
    <w:lvl w:ilvl="3">
      <w:start w:val="1"/>
      <w:numFmt w:val="bullet"/>
      <w:lvlText w:val=""/>
      <w:lvlJc w:val="left"/>
      <w:pPr>
        <w:tabs>
          <w:tab w:val="num" w:pos="0"/>
        </w:tabs>
        <w:ind w:left="2880" w:hanging="360"/>
      </w:pPr>
      <w:rPr>
        <w:rFonts w:ascii="Symbol" w:hAnsi="Symbol" w:cs="Symbol" w:hint="default"/>
      </w:rPr>
    </w:lvl>
    <w:lvl w:ilvl="4">
      <w:start w:val="1"/>
      <w:numFmt w:val="bullet"/>
      <w:lvlText w:val="o"/>
      <w:lvlJc w:val="left"/>
      <w:pPr>
        <w:tabs>
          <w:tab w:val="num" w:pos="0"/>
        </w:tabs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0"/>
        </w:tabs>
        <w:ind w:left="4320" w:hanging="360"/>
      </w:pPr>
      <w:rPr>
        <w:rFonts w:ascii="Wingdings" w:hAnsi="Wingdings" w:cs="Wingdings" w:hint="default"/>
      </w:rPr>
    </w:lvl>
    <w:lvl w:ilvl="6">
      <w:start w:val="1"/>
      <w:numFmt w:val="bullet"/>
      <w:lvlText w:val=""/>
      <w:lvlJc w:val="left"/>
      <w:pPr>
        <w:tabs>
          <w:tab w:val="num" w:pos="0"/>
        </w:tabs>
        <w:ind w:left="5040" w:hanging="360"/>
      </w:pPr>
      <w:rPr>
        <w:rFonts w:ascii="Symbol" w:hAnsi="Symbol" w:cs="Symbol" w:hint="default"/>
      </w:rPr>
    </w:lvl>
    <w:lvl w:ilvl="7">
      <w:start w:val="1"/>
      <w:numFmt w:val="bullet"/>
      <w:lvlText w:val="o"/>
      <w:lvlJc w:val="left"/>
      <w:pPr>
        <w:tabs>
          <w:tab w:val="num" w:pos="0"/>
        </w:tabs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0"/>
        </w:tabs>
        <w:ind w:left="6480" w:hanging="360"/>
      </w:pPr>
      <w:rPr>
        <w:rFonts w:ascii="Wingdings" w:hAnsi="Wingdings" w:cs="Wingdings" w:hint="default"/>
      </w:rPr>
    </w:lvl>
  </w:abstractNum>
  <w:abstractNum w:abstractNumId="6" w15:restartNumberingAfterBreak="0">
    <w:nsid w:val="2F2D7CF0"/>
    <w:multiLevelType w:val="hybridMultilevel"/>
    <w:tmpl w:val="CD4A1202"/>
    <w:lvl w:ilvl="0" w:tplc="0405000F">
      <w:start w:val="1"/>
      <w:numFmt w:val="decimal"/>
      <w:lvlText w:val="%1."/>
      <w:lvlJc w:val="left"/>
      <w:pPr>
        <w:ind w:left="720" w:hanging="360"/>
      </w:pPr>
    </w:lvl>
    <w:lvl w:ilvl="1" w:tplc="04050019" w:tentative="1">
      <w:start w:val="1"/>
      <w:numFmt w:val="lowerLetter"/>
      <w:lvlText w:val="%2."/>
      <w:lvlJc w:val="left"/>
      <w:pPr>
        <w:ind w:left="1440" w:hanging="360"/>
      </w:pPr>
    </w:lvl>
    <w:lvl w:ilvl="2" w:tplc="0405001B" w:tentative="1">
      <w:start w:val="1"/>
      <w:numFmt w:val="lowerRoman"/>
      <w:lvlText w:val="%3."/>
      <w:lvlJc w:val="right"/>
      <w:pPr>
        <w:ind w:left="2160" w:hanging="180"/>
      </w:pPr>
    </w:lvl>
    <w:lvl w:ilvl="3" w:tplc="0405000F" w:tentative="1">
      <w:start w:val="1"/>
      <w:numFmt w:val="decimal"/>
      <w:lvlText w:val="%4."/>
      <w:lvlJc w:val="left"/>
      <w:pPr>
        <w:ind w:left="2880" w:hanging="360"/>
      </w:pPr>
    </w:lvl>
    <w:lvl w:ilvl="4" w:tplc="04050019" w:tentative="1">
      <w:start w:val="1"/>
      <w:numFmt w:val="lowerLetter"/>
      <w:lvlText w:val="%5."/>
      <w:lvlJc w:val="left"/>
      <w:pPr>
        <w:ind w:left="3600" w:hanging="360"/>
      </w:pPr>
    </w:lvl>
    <w:lvl w:ilvl="5" w:tplc="0405001B" w:tentative="1">
      <w:start w:val="1"/>
      <w:numFmt w:val="lowerRoman"/>
      <w:lvlText w:val="%6."/>
      <w:lvlJc w:val="right"/>
      <w:pPr>
        <w:ind w:left="4320" w:hanging="180"/>
      </w:pPr>
    </w:lvl>
    <w:lvl w:ilvl="6" w:tplc="0405000F" w:tentative="1">
      <w:start w:val="1"/>
      <w:numFmt w:val="decimal"/>
      <w:lvlText w:val="%7."/>
      <w:lvlJc w:val="left"/>
      <w:pPr>
        <w:ind w:left="5040" w:hanging="360"/>
      </w:pPr>
    </w:lvl>
    <w:lvl w:ilvl="7" w:tplc="04050019" w:tentative="1">
      <w:start w:val="1"/>
      <w:numFmt w:val="lowerLetter"/>
      <w:lvlText w:val="%8."/>
      <w:lvlJc w:val="left"/>
      <w:pPr>
        <w:ind w:left="5760" w:hanging="360"/>
      </w:pPr>
    </w:lvl>
    <w:lvl w:ilvl="8" w:tplc="040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2F4A78C6"/>
    <w:multiLevelType w:val="hybridMultilevel"/>
    <w:tmpl w:val="3BE2B0F2"/>
    <w:lvl w:ilvl="0" w:tplc="040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34AF6338"/>
    <w:multiLevelType w:val="multilevel"/>
    <w:tmpl w:val="37A41550"/>
    <w:lvl w:ilvl="0">
      <w:start w:val="1"/>
      <w:numFmt w:val="bullet"/>
      <w:lvlText w:val=""/>
      <w:lvlJc w:val="left"/>
      <w:pPr>
        <w:tabs>
          <w:tab w:val="num" w:pos="0"/>
        </w:tabs>
        <w:ind w:left="720" w:hanging="360"/>
      </w:pPr>
      <w:rPr>
        <w:rFonts w:ascii="Symbol" w:hAnsi="Symbol" w:cs="Symbol" w:hint="default"/>
      </w:rPr>
    </w:lvl>
    <w:lvl w:ilvl="1">
      <w:start w:val="1"/>
      <w:numFmt w:val="bullet"/>
      <w:lvlText w:val="o"/>
      <w:lvlJc w:val="left"/>
      <w:pPr>
        <w:tabs>
          <w:tab w:val="num" w:pos="0"/>
        </w:tabs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0"/>
        </w:tabs>
        <w:ind w:left="2160" w:hanging="360"/>
      </w:pPr>
      <w:rPr>
        <w:rFonts w:ascii="Wingdings" w:hAnsi="Wingdings" w:cs="Wingdings" w:hint="default"/>
      </w:rPr>
    </w:lvl>
    <w:lvl w:ilvl="3">
      <w:start w:val="1"/>
      <w:numFmt w:val="bullet"/>
      <w:lvlText w:val=""/>
      <w:lvlJc w:val="left"/>
      <w:pPr>
        <w:tabs>
          <w:tab w:val="num" w:pos="0"/>
        </w:tabs>
        <w:ind w:left="2880" w:hanging="360"/>
      </w:pPr>
      <w:rPr>
        <w:rFonts w:ascii="Symbol" w:hAnsi="Symbol" w:cs="Symbol" w:hint="default"/>
      </w:rPr>
    </w:lvl>
    <w:lvl w:ilvl="4">
      <w:start w:val="1"/>
      <w:numFmt w:val="bullet"/>
      <w:lvlText w:val="o"/>
      <w:lvlJc w:val="left"/>
      <w:pPr>
        <w:tabs>
          <w:tab w:val="num" w:pos="0"/>
        </w:tabs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0"/>
        </w:tabs>
        <w:ind w:left="4320" w:hanging="360"/>
      </w:pPr>
      <w:rPr>
        <w:rFonts w:ascii="Wingdings" w:hAnsi="Wingdings" w:cs="Wingdings" w:hint="default"/>
      </w:rPr>
    </w:lvl>
    <w:lvl w:ilvl="6">
      <w:start w:val="1"/>
      <w:numFmt w:val="bullet"/>
      <w:lvlText w:val=""/>
      <w:lvlJc w:val="left"/>
      <w:pPr>
        <w:tabs>
          <w:tab w:val="num" w:pos="0"/>
        </w:tabs>
        <w:ind w:left="5040" w:hanging="360"/>
      </w:pPr>
      <w:rPr>
        <w:rFonts w:ascii="Symbol" w:hAnsi="Symbol" w:cs="Symbol" w:hint="default"/>
      </w:rPr>
    </w:lvl>
    <w:lvl w:ilvl="7">
      <w:start w:val="1"/>
      <w:numFmt w:val="bullet"/>
      <w:lvlText w:val="o"/>
      <w:lvlJc w:val="left"/>
      <w:pPr>
        <w:tabs>
          <w:tab w:val="num" w:pos="0"/>
        </w:tabs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0"/>
        </w:tabs>
        <w:ind w:left="6480" w:hanging="360"/>
      </w:pPr>
      <w:rPr>
        <w:rFonts w:ascii="Wingdings" w:hAnsi="Wingdings" w:cs="Wingdings" w:hint="default"/>
      </w:rPr>
    </w:lvl>
  </w:abstractNum>
  <w:abstractNum w:abstractNumId="9" w15:restartNumberingAfterBreak="0">
    <w:nsid w:val="3A5F1C22"/>
    <w:multiLevelType w:val="multilevel"/>
    <w:tmpl w:val="14BCC87C"/>
    <w:lvl w:ilvl="0">
      <w:start w:val="1"/>
      <w:numFmt w:val="bullet"/>
      <w:lvlText w:val=""/>
      <w:lvlJc w:val="left"/>
      <w:pPr>
        <w:tabs>
          <w:tab w:val="num" w:pos="0"/>
        </w:tabs>
        <w:ind w:left="720" w:hanging="360"/>
      </w:pPr>
      <w:rPr>
        <w:rFonts w:ascii="Symbol" w:hAnsi="Symbol" w:cs="Symbol" w:hint="default"/>
      </w:rPr>
    </w:lvl>
    <w:lvl w:ilvl="1">
      <w:start w:val="1"/>
      <w:numFmt w:val="bullet"/>
      <w:lvlText w:val="o"/>
      <w:lvlJc w:val="left"/>
      <w:pPr>
        <w:tabs>
          <w:tab w:val="num" w:pos="0"/>
        </w:tabs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0"/>
        </w:tabs>
        <w:ind w:left="2160" w:hanging="360"/>
      </w:pPr>
      <w:rPr>
        <w:rFonts w:ascii="Wingdings" w:hAnsi="Wingdings" w:cs="Wingdings" w:hint="default"/>
      </w:rPr>
    </w:lvl>
    <w:lvl w:ilvl="3">
      <w:start w:val="1"/>
      <w:numFmt w:val="bullet"/>
      <w:lvlText w:val=""/>
      <w:lvlJc w:val="left"/>
      <w:pPr>
        <w:tabs>
          <w:tab w:val="num" w:pos="0"/>
        </w:tabs>
        <w:ind w:left="2880" w:hanging="360"/>
      </w:pPr>
      <w:rPr>
        <w:rFonts w:ascii="Symbol" w:hAnsi="Symbol" w:cs="Symbol" w:hint="default"/>
      </w:rPr>
    </w:lvl>
    <w:lvl w:ilvl="4">
      <w:start w:val="1"/>
      <w:numFmt w:val="bullet"/>
      <w:lvlText w:val="o"/>
      <w:lvlJc w:val="left"/>
      <w:pPr>
        <w:tabs>
          <w:tab w:val="num" w:pos="0"/>
        </w:tabs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0"/>
        </w:tabs>
        <w:ind w:left="4320" w:hanging="360"/>
      </w:pPr>
      <w:rPr>
        <w:rFonts w:ascii="Wingdings" w:hAnsi="Wingdings" w:cs="Wingdings" w:hint="default"/>
      </w:rPr>
    </w:lvl>
    <w:lvl w:ilvl="6">
      <w:start w:val="1"/>
      <w:numFmt w:val="bullet"/>
      <w:lvlText w:val=""/>
      <w:lvlJc w:val="left"/>
      <w:pPr>
        <w:tabs>
          <w:tab w:val="num" w:pos="0"/>
        </w:tabs>
        <w:ind w:left="5040" w:hanging="360"/>
      </w:pPr>
      <w:rPr>
        <w:rFonts w:ascii="Symbol" w:hAnsi="Symbol" w:cs="Symbol" w:hint="default"/>
      </w:rPr>
    </w:lvl>
    <w:lvl w:ilvl="7">
      <w:start w:val="1"/>
      <w:numFmt w:val="bullet"/>
      <w:lvlText w:val="o"/>
      <w:lvlJc w:val="left"/>
      <w:pPr>
        <w:tabs>
          <w:tab w:val="num" w:pos="0"/>
        </w:tabs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0"/>
        </w:tabs>
        <w:ind w:left="6480" w:hanging="360"/>
      </w:pPr>
      <w:rPr>
        <w:rFonts w:ascii="Wingdings" w:hAnsi="Wingdings" w:cs="Wingdings" w:hint="default"/>
      </w:rPr>
    </w:lvl>
  </w:abstractNum>
  <w:abstractNum w:abstractNumId="10" w15:restartNumberingAfterBreak="0">
    <w:nsid w:val="3EBB595A"/>
    <w:multiLevelType w:val="hybridMultilevel"/>
    <w:tmpl w:val="28C2EB20"/>
    <w:lvl w:ilvl="0" w:tplc="040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3EE50834"/>
    <w:multiLevelType w:val="multilevel"/>
    <w:tmpl w:val="C6987022"/>
    <w:lvl w:ilvl="0">
      <w:start w:val="1"/>
      <w:numFmt w:val="bullet"/>
      <w:lvlText w:val=""/>
      <w:lvlJc w:val="left"/>
      <w:pPr>
        <w:tabs>
          <w:tab w:val="num" w:pos="0"/>
        </w:tabs>
        <w:ind w:left="720" w:hanging="360"/>
      </w:pPr>
      <w:rPr>
        <w:rFonts w:ascii="Symbol" w:hAnsi="Symbol" w:cs="Symbol" w:hint="default"/>
      </w:rPr>
    </w:lvl>
    <w:lvl w:ilvl="1">
      <w:start w:val="1"/>
      <w:numFmt w:val="bullet"/>
      <w:lvlText w:val="o"/>
      <w:lvlJc w:val="left"/>
      <w:pPr>
        <w:tabs>
          <w:tab w:val="num" w:pos="0"/>
        </w:tabs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0"/>
        </w:tabs>
        <w:ind w:left="2160" w:hanging="360"/>
      </w:pPr>
      <w:rPr>
        <w:rFonts w:ascii="Wingdings" w:hAnsi="Wingdings" w:cs="Wingdings" w:hint="default"/>
      </w:rPr>
    </w:lvl>
    <w:lvl w:ilvl="3">
      <w:start w:val="1"/>
      <w:numFmt w:val="bullet"/>
      <w:lvlText w:val=""/>
      <w:lvlJc w:val="left"/>
      <w:pPr>
        <w:tabs>
          <w:tab w:val="num" w:pos="0"/>
        </w:tabs>
        <w:ind w:left="2880" w:hanging="360"/>
      </w:pPr>
      <w:rPr>
        <w:rFonts w:ascii="Symbol" w:hAnsi="Symbol" w:cs="Symbol" w:hint="default"/>
      </w:rPr>
    </w:lvl>
    <w:lvl w:ilvl="4">
      <w:start w:val="1"/>
      <w:numFmt w:val="bullet"/>
      <w:lvlText w:val="o"/>
      <w:lvlJc w:val="left"/>
      <w:pPr>
        <w:tabs>
          <w:tab w:val="num" w:pos="0"/>
        </w:tabs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0"/>
        </w:tabs>
        <w:ind w:left="4320" w:hanging="360"/>
      </w:pPr>
      <w:rPr>
        <w:rFonts w:ascii="Wingdings" w:hAnsi="Wingdings" w:cs="Wingdings" w:hint="default"/>
      </w:rPr>
    </w:lvl>
    <w:lvl w:ilvl="6">
      <w:start w:val="1"/>
      <w:numFmt w:val="bullet"/>
      <w:lvlText w:val=""/>
      <w:lvlJc w:val="left"/>
      <w:pPr>
        <w:tabs>
          <w:tab w:val="num" w:pos="0"/>
        </w:tabs>
        <w:ind w:left="5040" w:hanging="360"/>
      </w:pPr>
      <w:rPr>
        <w:rFonts w:ascii="Symbol" w:hAnsi="Symbol" w:cs="Symbol" w:hint="default"/>
      </w:rPr>
    </w:lvl>
    <w:lvl w:ilvl="7">
      <w:start w:val="1"/>
      <w:numFmt w:val="bullet"/>
      <w:lvlText w:val="o"/>
      <w:lvlJc w:val="left"/>
      <w:pPr>
        <w:tabs>
          <w:tab w:val="num" w:pos="0"/>
        </w:tabs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0"/>
        </w:tabs>
        <w:ind w:left="6480" w:hanging="360"/>
      </w:pPr>
      <w:rPr>
        <w:rFonts w:ascii="Wingdings" w:hAnsi="Wingdings" w:cs="Wingdings" w:hint="default"/>
      </w:rPr>
    </w:lvl>
  </w:abstractNum>
  <w:abstractNum w:abstractNumId="12" w15:restartNumberingAfterBreak="0">
    <w:nsid w:val="419D76F0"/>
    <w:multiLevelType w:val="multilevel"/>
    <w:tmpl w:val="1E4A71EE"/>
    <w:lvl w:ilvl="0">
      <w:start w:val="1"/>
      <w:numFmt w:val="decimal"/>
      <w:pStyle w:val="Nadpis1"/>
      <w:lvlText w:val="%1"/>
      <w:lvlJc w:val="left"/>
      <w:pPr>
        <w:tabs>
          <w:tab w:val="num" w:pos="0"/>
        </w:tabs>
        <w:ind w:left="360" w:hanging="360"/>
      </w:pPr>
    </w:lvl>
    <w:lvl w:ilvl="1">
      <w:start w:val="1"/>
      <w:numFmt w:val="decimal"/>
      <w:pStyle w:val="Nadpis2"/>
      <w:lvlText w:val="%1.%2"/>
      <w:lvlJc w:val="left"/>
      <w:pPr>
        <w:tabs>
          <w:tab w:val="num" w:pos="576"/>
        </w:tabs>
        <w:ind w:left="576" w:hanging="576"/>
      </w:pPr>
    </w:lvl>
    <w:lvl w:ilvl="2">
      <w:start w:val="1"/>
      <w:numFmt w:val="decimal"/>
      <w:pStyle w:val="Nadpis3"/>
      <w:lvlText w:val="%1.%2.%3"/>
      <w:lvlJc w:val="left"/>
      <w:pPr>
        <w:tabs>
          <w:tab w:val="num" w:pos="720"/>
        </w:tabs>
        <w:ind w:left="720" w:hanging="720"/>
      </w:pPr>
    </w:lvl>
    <w:lvl w:ilvl="3">
      <w:start w:val="1"/>
      <w:numFmt w:val="decimal"/>
      <w:pStyle w:val="Nadpis4"/>
      <w:lvlText w:val="%1.%2.%3.%4"/>
      <w:lvlJc w:val="left"/>
      <w:pPr>
        <w:tabs>
          <w:tab w:val="num" w:pos="864"/>
        </w:tabs>
        <w:ind w:left="864" w:hanging="864"/>
      </w:pPr>
    </w:lvl>
    <w:lvl w:ilvl="4">
      <w:start w:val="1"/>
      <w:numFmt w:val="decimal"/>
      <w:pStyle w:val="Nadpis5"/>
      <w:lvlText w:val="%1.%2.%3.%4.%5"/>
      <w:lvlJc w:val="left"/>
      <w:pPr>
        <w:tabs>
          <w:tab w:val="num" w:pos="1008"/>
        </w:tabs>
        <w:ind w:left="1008" w:hanging="1008"/>
      </w:pPr>
    </w:lvl>
    <w:lvl w:ilvl="5">
      <w:start w:val="1"/>
      <w:numFmt w:val="decimal"/>
      <w:pStyle w:val="Nadpis6"/>
      <w:lvlText w:val="%1.%2.%3.%4.%5.%6"/>
      <w:lvlJc w:val="left"/>
      <w:pPr>
        <w:tabs>
          <w:tab w:val="num" w:pos="1152"/>
        </w:tabs>
        <w:ind w:left="1152" w:hanging="1152"/>
      </w:pPr>
    </w:lvl>
    <w:lvl w:ilvl="6">
      <w:start w:val="1"/>
      <w:numFmt w:val="decimal"/>
      <w:pStyle w:val="Nadpis7"/>
      <w:lvlText w:val="%1.%2.%3.%4.%5.%6.%7"/>
      <w:lvlJc w:val="left"/>
      <w:pPr>
        <w:tabs>
          <w:tab w:val="num" w:pos="1296"/>
        </w:tabs>
        <w:ind w:left="1296" w:hanging="1296"/>
      </w:pPr>
    </w:lvl>
    <w:lvl w:ilvl="7">
      <w:start w:val="1"/>
      <w:numFmt w:val="decimal"/>
      <w:pStyle w:val="Nadpis8"/>
      <w:lvlText w:val="%1.%2.%3.%4.%5.%6.%7.%8"/>
      <w:lvlJc w:val="left"/>
      <w:pPr>
        <w:tabs>
          <w:tab w:val="num" w:pos="1440"/>
        </w:tabs>
        <w:ind w:left="1440" w:hanging="1440"/>
      </w:pPr>
    </w:lvl>
    <w:lvl w:ilvl="8">
      <w:start w:val="1"/>
      <w:numFmt w:val="decimal"/>
      <w:pStyle w:val="Nadpis9"/>
      <w:lvlText w:val="%1.%2.%3.%4.%5.%6.%7.%8.%9"/>
      <w:lvlJc w:val="left"/>
      <w:pPr>
        <w:tabs>
          <w:tab w:val="num" w:pos="1584"/>
        </w:tabs>
        <w:ind w:left="1584" w:hanging="1584"/>
      </w:pPr>
    </w:lvl>
  </w:abstractNum>
  <w:abstractNum w:abstractNumId="13" w15:restartNumberingAfterBreak="0">
    <w:nsid w:val="4346262A"/>
    <w:multiLevelType w:val="hybridMultilevel"/>
    <w:tmpl w:val="B686A460"/>
    <w:lvl w:ilvl="0" w:tplc="04050001">
      <w:start w:val="1"/>
      <w:numFmt w:val="bullet"/>
      <w:lvlText w:val=""/>
      <w:lvlJc w:val="left"/>
      <w:pPr>
        <w:ind w:left="780" w:hanging="360"/>
      </w:pPr>
      <w:rPr>
        <w:rFonts w:ascii="Symbol" w:hAnsi="Symbol" w:hint="default"/>
      </w:rPr>
    </w:lvl>
    <w:lvl w:ilvl="1" w:tplc="04050003" w:tentative="1">
      <w:start w:val="1"/>
      <w:numFmt w:val="bullet"/>
      <w:lvlText w:val="o"/>
      <w:lvlJc w:val="left"/>
      <w:pPr>
        <w:ind w:left="150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22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94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6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8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10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82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540" w:hanging="360"/>
      </w:pPr>
      <w:rPr>
        <w:rFonts w:ascii="Wingdings" w:hAnsi="Wingdings" w:hint="default"/>
      </w:rPr>
    </w:lvl>
  </w:abstractNum>
  <w:abstractNum w:abstractNumId="14" w15:restartNumberingAfterBreak="0">
    <w:nsid w:val="44EA11E3"/>
    <w:multiLevelType w:val="hybridMultilevel"/>
    <w:tmpl w:val="A5E25406"/>
    <w:lvl w:ilvl="0" w:tplc="040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46C711ED"/>
    <w:multiLevelType w:val="hybridMultilevel"/>
    <w:tmpl w:val="BACEFD8A"/>
    <w:lvl w:ilvl="0" w:tplc="040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4873367F"/>
    <w:multiLevelType w:val="hybridMultilevel"/>
    <w:tmpl w:val="A4D85C98"/>
    <w:lvl w:ilvl="0" w:tplc="040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502D046E"/>
    <w:multiLevelType w:val="multilevel"/>
    <w:tmpl w:val="2654C94A"/>
    <w:lvl w:ilvl="0">
      <w:start w:val="1"/>
      <w:numFmt w:val="bullet"/>
      <w:lvlText w:val=""/>
      <w:lvlJc w:val="left"/>
      <w:pPr>
        <w:tabs>
          <w:tab w:val="num" w:pos="0"/>
        </w:tabs>
        <w:ind w:left="720" w:hanging="360"/>
      </w:pPr>
      <w:rPr>
        <w:rFonts w:ascii="Symbol" w:hAnsi="Symbol" w:cs="Symbol" w:hint="default"/>
      </w:rPr>
    </w:lvl>
    <w:lvl w:ilvl="1">
      <w:start w:val="1"/>
      <w:numFmt w:val="bullet"/>
      <w:lvlText w:val="o"/>
      <w:lvlJc w:val="left"/>
      <w:pPr>
        <w:tabs>
          <w:tab w:val="num" w:pos="0"/>
        </w:tabs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0"/>
        </w:tabs>
        <w:ind w:left="2160" w:hanging="360"/>
      </w:pPr>
      <w:rPr>
        <w:rFonts w:ascii="Wingdings" w:hAnsi="Wingdings" w:cs="Wingdings" w:hint="default"/>
      </w:rPr>
    </w:lvl>
    <w:lvl w:ilvl="3">
      <w:start w:val="1"/>
      <w:numFmt w:val="bullet"/>
      <w:lvlText w:val=""/>
      <w:lvlJc w:val="left"/>
      <w:pPr>
        <w:tabs>
          <w:tab w:val="num" w:pos="0"/>
        </w:tabs>
        <w:ind w:left="2880" w:hanging="360"/>
      </w:pPr>
      <w:rPr>
        <w:rFonts w:ascii="Symbol" w:hAnsi="Symbol" w:cs="Symbol" w:hint="default"/>
      </w:rPr>
    </w:lvl>
    <w:lvl w:ilvl="4">
      <w:start w:val="1"/>
      <w:numFmt w:val="bullet"/>
      <w:lvlText w:val="o"/>
      <w:lvlJc w:val="left"/>
      <w:pPr>
        <w:tabs>
          <w:tab w:val="num" w:pos="0"/>
        </w:tabs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0"/>
        </w:tabs>
        <w:ind w:left="4320" w:hanging="360"/>
      </w:pPr>
      <w:rPr>
        <w:rFonts w:ascii="Wingdings" w:hAnsi="Wingdings" w:cs="Wingdings" w:hint="default"/>
      </w:rPr>
    </w:lvl>
    <w:lvl w:ilvl="6">
      <w:start w:val="1"/>
      <w:numFmt w:val="bullet"/>
      <w:lvlText w:val=""/>
      <w:lvlJc w:val="left"/>
      <w:pPr>
        <w:tabs>
          <w:tab w:val="num" w:pos="0"/>
        </w:tabs>
        <w:ind w:left="5040" w:hanging="360"/>
      </w:pPr>
      <w:rPr>
        <w:rFonts w:ascii="Symbol" w:hAnsi="Symbol" w:cs="Symbol" w:hint="default"/>
      </w:rPr>
    </w:lvl>
    <w:lvl w:ilvl="7">
      <w:start w:val="1"/>
      <w:numFmt w:val="bullet"/>
      <w:lvlText w:val="o"/>
      <w:lvlJc w:val="left"/>
      <w:pPr>
        <w:tabs>
          <w:tab w:val="num" w:pos="0"/>
        </w:tabs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0"/>
        </w:tabs>
        <w:ind w:left="6480" w:hanging="360"/>
      </w:pPr>
      <w:rPr>
        <w:rFonts w:ascii="Wingdings" w:hAnsi="Wingdings" w:cs="Wingdings" w:hint="default"/>
      </w:rPr>
    </w:lvl>
  </w:abstractNum>
  <w:abstractNum w:abstractNumId="18" w15:restartNumberingAfterBreak="0">
    <w:nsid w:val="50FE6D96"/>
    <w:multiLevelType w:val="multilevel"/>
    <w:tmpl w:val="B5B2DC5C"/>
    <w:lvl w:ilvl="0">
      <w:start w:val="1"/>
      <w:numFmt w:val="bullet"/>
      <w:lvlText w:val=""/>
      <w:lvlJc w:val="left"/>
      <w:pPr>
        <w:tabs>
          <w:tab w:val="num" w:pos="0"/>
        </w:tabs>
        <w:ind w:left="720" w:hanging="360"/>
      </w:pPr>
      <w:rPr>
        <w:rFonts w:ascii="Symbol" w:hAnsi="Symbol" w:cs="Symbol" w:hint="default"/>
      </w:rPr>
    </w:lvl>
    <w:lvl w:ilvl="1">
      <w:start w:val="1"/>
      <w:numFmt w:val="bullet"/>
      <w:lvlText w:val="o"/>
      <w:lvlJc w:val="left"/>
      <w:pPr>
        <w:tabs>
          <w:tab w:val="num" w:pos="0"/>
        </w:tabs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0"/>
        </w:tabs>
        <w:ind w:left="2160" w:hanging="360"/>
      </w:pPr>
      <w:rPr>
        <w:rFonts w:ascii="Wingdings" w:hAnsi="Wingdings" w:cs="Wingdings" w:hint="default"/>
      </w:rPr>
    </w:lvl>
    <w:lvl w:ilvl="3">
      <w:start w:val="1"/>
      <w:numFmt w:val="bullet"/>
      <w:lvlText w:val=""/>
      <w:lvlJc w:val="left"/>
      <w:pPr>
        <w:tabs>
          <w:tab w:val="num" w:pos="0"/>
        </w:tabs>
        <w:ind w:left="2880" w:hanging="360"/>
      </w:pPr>
      <w:rPr>
        <w:rFonts w:ascii="Symbol" w:hAnsi="Symbol" w:cs="Symbol" w:hint="default"/>
      </w:rPr>
    </w:lvl>
    <w:lvl w:ilvl="4">
      <w:start w:val="1"/>
      <w:numFmt w:val="bullet"/>
      <w:lvlText w:val="o"/>
      <w:lvlJc w:val="left"/>
      <w:pPr>
        <w:tabs>
          <w:tab w:val="num" w:pos="0"/>
        </w:tabs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0"/>
        </w:tabs>
        <w:ind w:left="4320" w:hanging="360"/>
      </w:pPr>
      <w:rPr>
        <w:rFonts w:ascii="Wingdings" w:hAnsi="Wingdings" w:cs="Wingdings" w:hint="default"/>
      </w:rPr>
    </w:lvl>
    <w:lvl w:ilvl="6">
      <w:start w:val="1"/>
      <w:numFmt w:val="bullet"/>
      <w:lvlText w:val=""/>
      <w:lvlJc w:val="left"/>
      <w:pPr>
        <w:tabs>
          <w:tab w:val="num" w:pos="0"/>
        </w:tabs>
        <w:ind w:left="5040" w:hanging="360"/>
      </w:pPr>
      <w:rPr>
        <w:rFonts w:ascii="Symbol" w:hAnsi="Symbol" w:cs="Symbol" w:hint="default"/>
      </w:rPr>
    </w:lvl>
    <w:lvl w:ilvl="7">
      <w:start w:val="1"/>
      <w:numFmt w:val="bullet"/>
      <w:lvlText w:val="o"/>
      <w:lvlJc w:val="left"/>
      <w:pPr>
        <w:tabs>
          <w:tab w:val="num" w:pos="0"/>
        </w:tabs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0"/>
        </w:tabs>
        <w:ind w:left="6480" w:hanging="360"/>
      </w:pPr>
      <w:rPr>
        <w:rFonts w:ascii="Wingdings" w:hAnsi="Wingdings" w:cs="Wingdings" w:hint="default"/>
      </w:rPr>
    </w:lvl>
  </w:abstractNum>
  <w:abstractNum w:abstractNumId="19" w15:restartNumberingAfterBreak="0">
    <w:nsid w:val="5EB63B21"/>
    <w:multiLevelType w:val="multilevel"/>
    <w:tmpl w:val="601C9B58"/>
    <w:lvl w:ilvl="0">
      <w:start w:val="1"/>
      <w:numFmt w:val="bullet"/>
      <w:lvlText w:val=""/>
      <w:lvlJc w:val="left"/>
      <w:pPr>
        <w:tabs>
          <w:tab w:val="num" w:pos="0"/>
        </w:tabs>
        <w:ind w:left="720" w:hanging="360"/>
      </w:pPr>
      <w:rPr>
        <w:rFonts w:ascii="Symbol" w:hAnsi="Symbol" w:cs="Symbol" w:hint="default"/>
      </w:rPr>
    </w:lvl>
    <w:lvl w:ilvl="1">
      <w:start w:val="1"/>
      <w:numFmt w:val="bullet"/>
      <w:lvlText w:val="o"/>
      <w:lvlJc w:val="left"/>
      <w:pPr>
        <w:tabs>
          <w:tab w:val="num" w:pos="0"/>
        </w:tabs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0"/>
        </w:tabs>
        <w:ind w:left="2160" w:hanging="360"/>
      </w:pPr>
      <w:rPr>
        <w:rFonts w:ascii="Wingdings" w:hAnsi="Wingdings" w:cs="Wingdings" w:hint="default"/>
      </w:rPr>
    </w:lvl>
    <w:lvl w:ilvl="3">
      <w:start w:val="1"/>
      <w:numFmt w:val="bullet"/>
      <w:lvlText w:val=""/>
      <w:lvlJc w:val="left"/>
      <w:pPr>
        <w:tabs>
          <w:tab w:val="num" w:pos="0"/>
        </w:tabs>
        <w:ind w:left="2880" w:hanging="360"/>
      </w:pPr>
      <w:rPr>
        <w:rFonts w:ascii="Symbol" w:hAnsi="Symbol" w:cs="Symbol" w:hint="default"/>
      </w:rPr>
    </w:lvl>
    <w:lvl w:ilvl="4">
      <w:start w:val="1"/>
      <w:numFmt w:val="bullet"/>
      <w:lvlText w:val="o"/>
      <w:lvlJc w:val="left"/>
      <w:pPr>
        <w:tabs>
          <w:tab w:val="num" w:pos="0"/>
        </w:tabs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0"/>
        </w:tabs>
        <w:ind w:left="4320" w:hanging="360"/>
      </w:pPr>
      <w:rPr>
        <w:rFonts w:ascii="Wingdings" w:hAnsi="Wingdings" w:cs="Wingdings" w:hint="default"/>
      </w:rPr>
    </w:lvl>
    <w:lvl w:ilvl="6">
      <w:start w:val="1"/>
      <w:numFmt w:val="bullet"/>
      <w:lvlText w:val=""/>
      <w:lvlJc w:val="left"/>
      <w:pPr>
        <w:tabs>
          <w:tab w:val="num" w:pos="0"/>
        </w:tabs>
        <w:ind w:left="5040" w:hanging="360"/>
      </w:pPr>
      <w:rPr>
        <w:rFonts w:ascii="Symbol" w:hAnsi="Symbol" w:cs="Symbol" w:hint="default"/>
      </w:rPr>
    </w:lvl>
    <w:lvl w:ilvl="7">
      <w:start w:val="1"/>
      <w:numFmt w:val="bullet"/>
      <w:lvlText w:val="o"/>
      <w:lvlJc w:val="left"/>
      <w:pPr>
        <w:tabs>
          <w:tab w:val="num" w:pos="0"/>
        </w:tabs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0"/>
        </w:tabs>
        <w:ind w:left="6480" w:hanging="360"/>
      </w:pPr>
      <w:rPr>
        <w:rFonts w:ascii="Wingdings" w:hAnsi="Wingdings" w:cs="Wingdings" w:hint="default"/>
      </w:rPr>
    </w:lvl>
  </w:abstractNum>
  <w:abstractNum w:abstractNumId="20" w15:restartNumberingAfterBreak="0">
    <w:nsid w:val="624544B6"/>
    <w:multiLevelType w:val="hybridMultilevel"/>
    <w:tmpl w:val="76E225A8"/>
    <w:lvl w:ilvl="0" w:tplc="040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62B50554"/>
    <w:multiLevelType w:val="hybridMultilevel"/>
    <w:tmpl w:val="50AC6A8A"/>
    <w:lvl w:ilvl="0" w:tplc="040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71423348"/>
    <w:multiLevelType w:val="hybridMultilevel"/>
    <w:tmpl w:val="32DC9584"/>
    <w:lvl w:ilvl="0" w:tplc="040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2"/>
  </w:num>
  <w:num w:numId="2">
    <w:abstractNumId w:val="18"/>
  </w:num>
  <w:num w:numId="3">
    <w:abstractNumId w:val="17"/>
  </w:num>
  <w:num w:numId="4">
    <w:abstractNumId w:val="9"/>
  </w:num>
  <w:num w:numId="5">
    <w:abstractNumId w:val="19"/>
  </w:num>
  <w:num w:numId="6">
    <w:abstractNumId w:val="5"/>
  </w:num>
  <w:num w:numId="7">
    <w:abstractNumId w:val="8"/>
  </w:num>
  <w:num w:numId="8">
    <w:abstractNumId w:val="11"/>
  </w:num>
  <w:num w:numId="9">
    <w:abstractNumId w:val="1"/>
  </w:num>
  <w:num w:numId="10">
    <w:abstractNumId w:val="3"/>
  </w:num>
  <w:num w:numId="11">
    <w:abstractNumId w:val="7"/>
  </w:num>
  <w:num w:numId="12">
    <w:abstractNumId w:val="6"/>
  </w:num>
  <w:num w:numId="13">
    <w:abstractNumId w:val="21"/>
  </w:num>
  <w:num w:numId="14">
    <w:abstractNumId w:val="0"/>
  </w:num>
  <w:num w:numId="15">
    <w:abstractNumId w:val="22"/>
  </w:num>
  <w:num w:numId="16">
    <w:abstractNumId w:val="14"/>
  </w:num>
  <w:num w:numId="17">
    <w:abstractNumId w:val="16"/>
  </w:num>
  <w:num w:numId="18">
    <w:abstractNumId w:val="10"/>
  </w:num>
  <w:num w:numId="19">
    <w:abstractNumId w:val="12"/>
  </w:num>
  <w:num w:numId="20">
    <w:abstractNumId w:val="20"/>
  </w:num>
  <w:num w:numId="21">
    <w:abstractNumId w:val="13"/>
  </w:num>
  <w:num w:numId="22">
    <w:abstractNumId w:val="15"/>
  </w:num>
  <w:num w:numId="23">
    <w:abstractNumId w:val="4"/>
  </w:num>
  <w:num w:numId="24">
    <w:abstractNumId w:val="2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Ingr Jiri">
    <w15:presenceInfo w15:providerId="AD" w15:userId="S-1-5-21-299502267-1214440339-1801674531-156072"/>
  </w15:person>
  <w15:person w15:author="Ingr Jiri [2]">
    <w15:presenceInfo w15:providerId="AD" w15:userId="S::ingrj@vscht.cz::b50c6268-51ad-482a-8967-cd74669c4da3"/>
  </w15:person>
  <w15:person w15:author="Kateřina Rulfová">
    <w15:presenceInfo w15:providerId="AD" w15:userId="S::rulkat@gyotr.cz::2603a7d0-ffdb-49d1-89b0-84e2d8ec21ea"/>
  </w15:person>
  <w15:person w15:author="Jirsa Tomas">
    <w15:presenceInfo w15:providerId="AD" w15:userId="S-1-5-21-299502267-1214440339-1801674531-125267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isplayBackgroundShape/>
  <w:proofState w:spelling="clean" w:grammar="clean"/>
  <w:trackRevisions/>
  <w:defaultTabStop w:val="680"/>
  <w:autoHyphenation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ACS Cop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pv0etvs2pfr99e5xxpv5027xe05stzr22vd&quot;&gt;citace&lt;record-ids&gt;&lt;item&gt;1&lt;/item&gt;&lt;item&gt;2&lt;/item&gt;&lt;item&gt;3&lt;/item&gt;&lt;item&gt;4&lt;/item&gt;&lt;item&gt;5&lt;/item&gt;&lt;item&gt;6&lt;/item&gt;&lt;item&gt;7&lt;/item&gt;&lt;item&gt;8&lt;/item&gt;&lt;item&gt;9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2&lt;/item&gt;&lt;item&gt;23&lt;/item&gt;&lt;item&gt;24&lt;/item&gt;&lt;item&gt;25&lt;/item&gt;&lt;item&gt;26&lt;/item&gt;&lt;item&gt;28&lt;/item&gt;&lt;item&gt;29&lt;/item&gt;&lt;item&gt;31&lt;/item&gt;&lt;item&gt;32&lt;/item&gt;&lt;item&gt;33&lt;/item&gt;&lt;item&gt;34&lt;/item&gt;&lt;item&gt;35&lt;/item&gt;&lt;item&gt;36&lt;/item&gt;&lt;item&gt;37&lt;/item&gt;&lt;/record-ids&gt;&lt;/item&gt;&lt;/Libraries&gt;"/>
  </w:docVars>
  <w:rsids>
    <w:rsidRoot w:val="00136BAF"/>
    <w:rsid w:val="0000035B"/>
    <w:rsid w:val="00000409"/>
    <w:rsid w:val="000101A5"/>
    <w:rsid w:val="000107EE"/>
    <w:rsid w:val="00011605"/>
    <w:rsid w:val="00012A83"/>
    <w:rsid w:val="00021FB7"/>
    <w:rsid w:val="00025371"/>
    <w:rsid w:val="00026410"/>
    <w:rsid w:val="00027E59"/>
    <w:rsid w:val="00031697"/>
    <w:rsid w:val="000421A9"/>
    <w:rsid w:val="0004226B"/>
    <w:rsid w:val="00043ADF"/>
    <w:rsid w:val="000521D4"/>
    <w:rsid w:val="00053356"/>
    <w:rsid w:val="0005406E"/>
    <w:rsid w:val="000544A0"/>
    <w:rsid w:val="000570E5"/>
    <w:rsid w:val="00066971"/>
    <w:rsid w:val="0007300F"/>
    <w:rsid w:val="000730A1"/>
    <w:rsid w:val="00075C02"/>
    <w:rsid w:val="000778DF"/>
    <w:rsid w:val="000818B2"/>
    <w:rsid w:val="00085884"/>
    <w:rsid w:val="0008619B"/>
    <w:rsid w:val="00086EC5"/>
    <w:rsid w:val="00094834"/>
    <w:rsid w:val="000A01E6"/>
    <w:rsid w:val="000A55BE"/>
    <w:rsid w:val="000A7105"/>
    <w:rsid w:val="000A7962"/>
    <w:rsid w:val="000B693F"/>
    <w:rsid w:val="000C08F0"/>
    <w:rsid w:val="000C286C"/>
    <w:rsid w:val="000C3B52"/>
    <w:rsid w:val="000C3FF0"/>
    <w:rsid w:val="000C6B4B"/>
    <w:rsid w:val="000D504F"/>
    <w:rsid w:val="000D7BB4"/>
    <w:rsid w:val="000D7CC0"/>
    <w:rsid w:val="000E0FC8"/>
    <w:rsid w:val="000E15DB"/>
    <w:rsid w:val="000F00A2"/>
    <w:rsid w:val="001052D6"/>
    <w:rsid w:val="00105845"/>
    <w:rsid w:val="00114A4B"/>
    <w:rsid w:val="00115C61"/>
    <w:rsid w:val="0012018C"/>
    <w:rsid w:val="00124815"/>
    <w:rsid w:val="00125182"/>
    <w:rsid w:val="001256E6"/>
    <w:rsid w:val="00127CF1"/>
    <w:rsid w:val="0013035C"/>
    <w:rsid w:val="001310BE"/>
    <w:rsid w:val="00136BAF"/>
    <w:rsid w:val="00141693"/>
    <w:rsid w:val="001431A9"/>
    <w:rsid w:val="00144946"/>
    <w:rsid w:val="00147FCF"/>
    <w:rsid w:val="00151381"/>
    <w:rsid w:val="00153401"/>
    <w:rsid w:val="00164C0D"/>
    <w:rsid w:val="001676CD"/>
    <w:rsid w:val="0017116A"/>
    <w:rsid w:val="0017598B"/>
    <w:rsid w:val="0017627C"/>
    <w:rsid w:val="0018021C"/>
    <w:rsid w:val="001842B5"/>
    <w:rsid w:val="00193653"/>
    <w:rsid w:val="001975AB"/>
    <w:rsid w:val="001A0CA2"/>
    <w:rsid w:val="001A21A6"/>
    <w:rsid w:val="001A7408"/>
    <w:rsid w:val="001A74CA"/>
    <w:rsid w:val="001B0A85"/>
    <w:rsid w:val="001B2B9C"/>
    <w:rsid w:val="001B432F"/>
    <w:rsid w:val="001B6EEE"/>
    <w:rsid w:val="001C6B84"/>
    <w:rsid w:val="001D4E66"/>
    <w:rsid w:val="001E6B2E"/>
    <w:rsid w:val="001F1393"/>
    <w:rsid w:val="001F6CF5"/>
    <w:rsid w:val="00201DBF"/>
    <w:rsid w:val="00202863"/>
    <w:rsid w:val="00206B81"/>
    <w:rsid w:val="00214FB4"/>
    <w:rsid w:val="0021708F"/>
    <w:rsid w:val="0022316E"/>
    <w:rsid w:val="00230CEA"/>
    <w:rsid w:val="0023139C"/>
    <w:rsid w:val="00237964"/>
    <w:rsid w:val="00240526"/>
    <w:rsid w:val="00244604"/>
    <w:rsid w:val="002517EB"/>
    <w:rsid w:val="002545B8"/>
    <w:rsid w:val="002550EB"/>
    <w:rsid w:val="002557A5"/>
    <w:rsid w:val="00270ECD"/>
    <w:rsid w:val="002720A2"/>
    <w:rsid w:val="002731F6"/>
    <w:rsid w:val="00274472"/>
    <w:rsid w:val="002778C8"/>
    <w:rsid w:val="00277CFF"/>
    <w:rsid w:val="00281220"/>
    <w:rsid w:val="002828DB"/>
    <w:rsid w:val="002854B5"/>
    <w:rsid w:val="002A23B2"/>
    <w:rsid w:val="002A378F"/>
    <w:rsid w:val="002A49A0"/>
    <w:rsid w:val="002A79F7"/>
    <w:rsid w:val="002B564E"/>
    <w:rsid w:val="002C2A97"/>
    <w:rsid w:val="002C5E64"/>
    <w:rsid w:val="002C66FE"/>
    <w:rsid w:val="002D02DA"/>
    <w:rsid w:val="002D2D56"/>
    <w:rsid w:val="002E2779"/>
    <w:rsid w:val="002E41F3"/>
    <w:rsid w:val="002E553D"/>
    <w:rsid w:val="002F3BA4"/>
    <w:rsid w:val="002F7D00"/>
    <w:rsid w:val="00301F6F"/>
    <w:rsid w:val="00303B06"/>
    <w:rsid w:val="003053C6"/>
    <w:rsid w:val="0030626C"/>
    <w:rsid w:val="0031199F"/>
    <w:rsid w:val="00312EE9"/>
    <w:rsid w:val="00313461"/>
    <w:rsid w:val="00316DCE"/>
    <w:rsid w:val="0032025E"/>
    <w:rsid w:val="00320874"/>
    <w:rsid w:val="00330E8A"/>
    <w:rsid w:val="00332E15"/>
    <w:rsid w:val="00333BDC"/>
    <w:rsid w:val="0034021A"/>
    <w:rsid w:val="00350B37"/>
    <w:rsid w:val="00353E89"/>
    <w:rsid w:val="003701D5"/>
    <w:rsid w:val="00370278"/>
    <w:rsid w:val="00370CDC"/>
    <w:rsid w:val="0037336B"/>
    <w:rsid w:val="003801D5"/>
    <w:rsid w:val="00394206"/>
    <w:rsid w:val="00394437"/>
    <w:rsid w:val="00396DE1"/>
    <w:rsid w:val="003A1ADB"/>
    <w:rsid w:val="003A6D96"/>
    <w:rsid w:val="003B1030"/>
    <w:rsid w:val="003B6844"/>
    <w:rsid w:val="003C4056"/>
    <w:rsid w:val="003C4A72"/>
    <w:rsid w:val="003C6363"/>
    <w:rsid w:val="003D4601"/>
    <w:rsid w:val="003D4C56"/>
    <w:rsid w:val="003D5A56"/>
    <w:rsid w:val="003D5EDC"/>
    <w:rsid w:val="003F0076"/>
    <w:rsid w:val="003F61A2"/>
    <w:rsid w:val="003F693F"/>
    <w:rsid w:val="00400DBC"/>
    <w:rsid w:val="00401DE0"/>
    <w:rsid w:val="00405595"/>
    <w:rsid w:val="00420095"/>
    <w:rsid w:val="00423681"/>
    <w:rsid w:val="00434128"/>
    <w:rsid w:val="00437AA9"/>
    <w:rsid w:val="00441F4F"/>
    <w:rsid w:val="00442A20"/>
    <w:rsid w:val="0044480F"/>
    <w:rsid w:val="00446231"/>
    <w:rsid w:val="00454A88"/>
    <w:rsid w:val="00455D08"/>
    <w:rsid w:val="0046012F"/>
    <w:rsid w:val="00461756"/>
    <w:rsid w:val="0046236A"/>
    <w:rsid w:val="004627E2"/>
    <w:rsid w:val="00463219"/>
    <w:rsid w:val="00463DFF"/>
    <w:rsid w:val="004676EA"/>
    <w:rsid w:val="004759CD"/>
    <w:rsid w:val="00475F84"/>
    <w:rsid w:val="00476838"/>
    <w:rsid w:val="00477CF7"/>
    <w:rsid w:val="00481A2D"/>
    <w:rsid w:val="00483E98"/>
    <w:rsid w:val="00483ED1"/>
    <w:rsid w:val="00492698"/>
    <w:rsid w:val="00492B50"/>
    <w:rsid w:val="00492F0C"/>
    <w:rsid w:val="00497316"/>
    <w:rsid w:val="004973B5"/>
    <w:rsid w:val="004A1C40"/>
    <w:rsid w:val="004A6EEC"/>
    <w:rsid w:val="004B0CC7"/>
    <w:rsid w:val="004B3501"/>
    <w:rsid w:val="004D7FED"/>
    <w:rsid w:val="004E4571"/>
    <w:rsid w:val="004E5308"/>
    <w:rsid w:val="004E6A51"/>
    <w:rsid w:val="004E79FD"/>
    <w:rsid w:val="004F4A43"/>
    <w:rsid w:val="004F4B66"/>
    <w:rsid w:val="00504F68"/>
    <w:rsid w:val="00512920"/>
    <w:rsid w:val="0051395F"/>
    <w:rsid w:val="00514412"/>
    <w:rsid w:val="005148CB"/>
    <w:rsid w:val="00517B4E"/>
    <w:rsid w:val="00520A23"/>
    <w:rsid w:val="00523A93"/>
    <w:rsid w:val="005258A7"/>
    <w:rsid w:val="00527A58"/>
    <w:rsid w:val="00531ABF"/>
    <w:rsid w:val="00532D3A"/>
    <w:rsid w:val="00540D34"/>
    <w:rsid w:val="00541A81"/>
    <w:rsid w:val="00546342"/>
    <w:rsid w:val="00552E04"/>
    <w:rsid w:val="00552EF6"/>
    <w:rsid w:val="00555D74"/>
    <w:rsid w:val="0055602D"/>
    <w:rsid w:val="005625D1"/>
    <w:rsid w:val="00563E42"/>
    <w:rsid w:val="00566F26"/>
    <w:rsid w:val="00574E19"/>
    <w:rsid w:val="00577104"/>
    <w:rsid w:val="005829DE"/>
    <w:rsid w:val="00585F71"/>
    <w:rsid w:val="00586F5C"/>
    <w:rsid w:val="00590C19"/>
    <w:rsid w:val="00591949"/>
    <w:rsid w:val="00597636"/>
    <w:rsid w:val="00597EC5"/>
    <w:rsid w:val="005A2D37"/>
    <w:rsid w:val="005B22C5"/>
    <w:rsid w:val="005C380D"/>
    <w:rsid w:val="005C5492"/>
    <w:rsid w:val="005C5681"/>
    <w:rsid w:val="005C5BC5"/>
    <w:rsid w:val="005D02B1"/>
    <w:rsid w:val="005D20B0"/>
    <w:rsid w:val="005D7D37"/>
    <w:rsid w:val="005E19F4"/>
    <w:rsid w:val="005E6D30"/>
    <w:rsid w:val="005E7D6E"/>
    <w:rsid w:val="005F2A68"/>
    <w:rsid w:val="005F558D"/>
    <w:rsid w:val="00606314"/>
    <w:rsid w:val="00606380"/>
    <w:rsid w:val="00610CDD"/>
    <w:rsid w:val="0061393B"/>
    <w:rsid w:val="006233AC"/>
    <w:rsid w:val="00624573"/>
    <w:rsid w:val="00625350"/>
    <w:rsid w:val="00635A94"/>
    <w:rsid w:val="00636825"/>
    <w:rsid w:val="00645BBF"/>
    <w:rsid w:val="00650512"/>
    <w:rsid w:val="00653F6C"/>
    <w:rsid w:val="006567F9"/>
    <w:rsid w:val="00667F5C"/>
    <w:rsid w:val="00682951"/>
    <w:rsid w:val="00683A0C"/>
    <w:rsid w:val="0069183D"/>
    <w:rsid w:val="0069260E"/>
    <w:rsid w:val="006A1113"/>
    <w:rsid w:val="006A539A"/>
    <w:rsid w:val="006A7FA2"/>
    <w:rsid w:val="006B4F18"/>
    <w:rsid w:val="006C0AF5"/>
    <w:rsid w:val="006C0BAC"/>
    <w:rsid w:val="006C3BE2"/>
    <w:rsid w:val="006D19F2"/>
    <w:rsid w:val="006D31C7"/>
    <w:rsid w:val="006D7658"/>
    <w:rsid w:val="006E4755"/>
    <w:rsid w:val="006F06D9"/>
    <w:rsid w:val="006F11E5"/>
    <w:rsid w:val="006F26FB"/>
    <w:rsid w:val="00716640"/>
    <w:rsid w:val="007172E6"/>
    <w:rsid w:val="00725082"/>
    <w:rsid w:val="007251FD"/>
    <w:rsid w:val="0073196C"/>
    <w:rsid w:val="00733445"/>
    <w:rsid w:val="007360AD"/>
    <w:rsid w:val="007363A8"/>
    <w:rsid w:val="007435EC"/>
    <w:rsid w:val="00751EB0"/>
    <w:rsid w:val="007531B7"/>
    <w:rsid w:val="00754186"/>
    <w:rsid w:val="00764FDD"/>
    <w:rsid w:val="00772A41"/>
    <w:rsid w:val="007735B1"/>
    <w:rsid w:val="00773DCB"/>
    <w:rsid w:val="0078407B"/>
    <w:rsid w:val="007933E2"/>
    <w:rsid w:val="00793678"/>
    <w:rsid w:val="007948FB"/>
    <w:rsid w:val="007A4C21"/>
    <w:rsid w:val="007A65D2"/>
    <w:rsid w:val="007A68D5"/>
    <w:rsid w:val="007B2235"/>
    <w:rsid w:val="007B5695"/>
    <w:rsid w:val="007B691D"/>
    <w:rsid w:val="007C433C"/>
    <w:rsid w:val="007C6461"/>
    <w:rsid w:val="007D335E"/>
    <w:rsid w:val="007D6F57"/>
    <w:rsid w:val="007D7567"/>
    <w:rsid w:val="007F10BA"/>
    <w:rsid w:val="007F6B78"/>
    <w:rsid w:val="007F70D0"/>
    <w:rsid w:val="008038FA"/>
    <w:rsid w:val="00805C16"/>
    <w:rsid w:val="0080659A"/>
    <w:rsid w:val="008118D5"/>
    <w:rsid w:val="008119B0"/>
    <w:rsid w:val="00813E9B"/>
    <w:rsid w:val="0081795E"/>
    <w:rsid w:val="008214A7"/>
    <w:rsid w:val="00830309"/>
    <w:rsid w:val="00837F81"/>
    <w:rsid w:val="00844789"/>
    <w:rsid w:val="00847662"/>
    <w:rsid w:val="00855D2F"/>
    <w:rsid w:val="00864A30"/>
    <w:rsid w:val="00873DE6"/>
    <w:rsid w:val="00875D01"/>
    <w:rsid w:val="00875F96"/>
    <w:rsid w:val="00883710"/>
    <w:rsid w:val="008948CF"/>
    <w:rsid w:val="00896467"/>
    <w:rsid w:val="00897263"/>
    <w:rsid w:val="008A027C"/>
    <w:rsid w:val="008C1A12"/>
    <w:rsid w:val="008C31AF"/>
    <w:rsid w:val="008C6973"/>
    <w:rsid w:val="008D106F"/>
    <w:rsid w:val="008D7858"/>
    <w:rsid w:val="008E2801"/>
    <w:rsid w:val="008E62AA"/>
    <w:rsid w:val="008F4F33"/>
    <w:rsid w:val="008F770D"/>
    <w:rsid w:val="009004F2"/>
    <w:rsid w:val="00902F12"/>
    <w:rsid w:val="00905845"/>
    <w:rsid w:val="00913827"/>
    <w:rsid w:val="00916097"/>
    <w:rsid w:val="0092332C"/>
    <w:rsid w:val="0092414E"/>
    <w:rsid w:val="00927158"/>
    <w:rsid w:val="009405AD"/>
    <w:rsid w:val="00946F06"/>
    <w:rsid w:val="00950A65"/>
    <w:rsid w:val="00951167"/>
    <w:rsid w:val="00951389"/>
    <w:rsid w:val="009535E2"/>
    <w:rsid w:val="00955E4B"/>
    <w:rsid w:val="00956EBE"/>
    <w:rsid w:val="00961383"/>
    <w:rsid w:val="0096573A"/>
    <w:rsid w:val="00966354"/>
    <w:rsid w:val="00966DCD"/>
    <w:rsid w:val="009678BD"/>
    <w:rsid w:val="00974CE0"/>
    <w:rsid w:val="00982CF8"/>
    <w:rsid w:val="00985AF9"/>
    <w:rsid w:val="009905BA"/>
    <w:rsid w:val="00997221"/>
    <w:rsid w:val="009A59D3"/>
    <w:rsid w:val="009A6DA1"/>
    <w:rsid w:val="009B0F49"/>
    <w:rsid w:val="009C02D7"/>
    <w:rsid w:val="009C13F5"/>
    <w:rsid w:val="009C390A"/>
    <w:rsid w:val="009D5427"/>
    <w:rsid w:val="009D5574"/>
    <w:rsid w:val="009E0FC7"/>
    <w:rsid w:val="009E1A62"/>
    <w:rsid w:val="009E3D5C"/>
    <w:rsid w:val="009F0CA1"/>
    <w:rsid w:val="00A050A2"/>
    <w:rsid w:val="00A1337A"/>
    <w:rsid w:val="00A179F2"/>
    <w:rsid w:val="00A307E1"/>
    <w:rsid w:val="00A32C01"/>
    <w:rsid w:val="00A3494E"/>
    <w:rsid w:val="00A37CF8"/>
    <w:rsid w:val="00A37FEA"/>
    <w:rsid w:val="00A40946"/>
    <w:rsid w:val="00A439A3"/>
    <w:rsid w:val="00A43FE7"/>
    <w:rsid w:val="00A44CD8"/>
    <w:rsid w:val="00A45450"/>
    <w:rsid w:val="00A54541"/>
    <w:rsid w:val="00A603E3"/>
    <w:rsid w:val="00A62792"/>
    <w:rsid w:val="00A72AC2"/>
    <w:rsid w:val="00A7374C"/>
    <w:rsid w:val="00A7558D"/>
    <w:rsid w:val="00A95F21"/>
    <w:rsid w:val="00AA1405"/>
    <w:rsid w:val="00AA3A26"/>
    <w:rsid w:val="00AA54F1"/>
    <w:rsid w:val="00AA7E23"/>
    <w:rsid w:val="00AB1259"/>
    <w:rsid w:val="00AB1F0B"/>
    <w:rsid w:val="00AB2055"/>
    <w:rsid w:val="00AB2E92"/>
    <w:rsid w:val="00AB58CA"/>
    <w:rsid w:val="00AC0AA4"/>
    <w:rsid w:val="00AC494F"/>
    <w:rsid w:val="00AC5DAE"/>
    <w:rsid w:val="00AD2EC2"/>
    <w:rsid w:val="00AD4FED"/>
    <w:rsid w:val="00AE6DE7"/>
    <w:rsid w:val="00AF2386"/>
    <w:rsid w:val="00AF512C"/>
    <w:rsid w:val="00AF6BB5"/>
    <w:rsid w:val="00B01801"/>
    <w:rsid w:val="00B033A3"/>
    <w:rsid w:val="00B22C79"/>
    <w:rsid w:val="00B27554"/>
    <w:rsid w:val="00B32818"/>
    <w:rsid w:val="00B33EC4"/>
    <w:rsid w:val="00B34D75"/>
    <w:rsid w:val="00B35B2B"/>
    <w:rsid w:val="00B51C1C"/>
    <w:rsid w:val="00B5410C"/>
    <w:rsid w:val="00B61A6D"/>
    <w:rsid w:val="00B61EB1"/>
    <w:rsid w:val="00B62CD9"/>
    <w:rsid w:val="00B67130"/>
    <w:rsid w:val="00B707B3"/>
    <w:rsid w:val="00B7380D"/>
    <w:rsid w:val="00B73EC4"/>
    <w:rsid w:val="00B75BFC"/>
    <w:rsid w:val="00B77125"/>
    <w:rsid w:val="00B82454"/>
    <w:rsid w:val="00B8504E"/>
    <w:rsid w:val="00B85F4C"/>
    <w:rsid w:val="00B91506"/>
    <w:rsid w:val="00BB2E7B"/>
    <w:rsid w:val="00BB4237"/>
    <w:rsid w:val="00BB4856"/>
    <w:rsid w:val="00BC5FA2"/>
    <w:rsid w:val="00BC6E11"/>
    <w:rsid w:val="00BD0CF2"/>
    <w:rsid w:val="00BD2542"/>
    <w:rsid w:val="00BE3285"/>
    <w:rsid w:val="00BE3528"/>
    <w:rsid w:val="00BE4B84"/>
    <w:rsid w:val="00BE583C"/>
    <w:rsid w:val="00BF3D70"/>
    <w:rsid w:val="00BF407C"/>
    <w:rsid w:val="00C057CE"/>
    <w:rsid w:val="00C0792B"/>
    <w:rsid w:val="00C2469B"/>
    <w:rsid w:val="00C254A8"/>
    <w:rsid w:val="00C26F0C"/>
    <w:rsid w:val="00C30930"/>
    <w:rsid w:val="00C3166E"/>
    <w:rsid w:val="00C32020"/>
    <w:rsid w:val="00C35D17"/>
    <w:rsid w:val="00C42FFD"/>
    <w:rsid w:val="00C47D04"/>
    <w:rsid w:val="00C51D7C"/>
    <w:rsid w:val="00C56902"/>
    <w:rsid w:val="00C834D1"/>
    <w:rsid w:val="00C93428"/>
    <w:rsid w:val="00CA01CA"/>
    <w:rsid w:val="00CA5392"/>
    <w:rsid w:val="00CB29C0"/>
    <w:rsid w:val="00CB406F"/>
    <w:rsid w:val="00CB6F21"/>
    <w:rsid w:val="00CC0115"/>
    <w:rsid w:val="00CC0363"/>
    <w:rsid w:val="00CD1490"/>
    <w:rsid w:val="00CE2FD4"/>
    <w:rsid w:val="00CF7D47"/>
    <w:rsid w:val="00D050C7"/>
    <w:rsid w:val="00D053C4"/>
    <w:rsid w:val="00D126B4"/>
    <w:rsid w:val="00D15725"/>
    <w:rsid w:val="00D175ED"/>
    <w:rsid w:val="00D208BD"/>
    <w:rsid w:val="00D3099E"/>
    <w:rsid w:val="00D316D2"/>
    <w:rsid w:val="00D32732"/>
    <w:rsid w:val="00D34480"/>
    <w:rsid w:val="00D3595E"/>
    <w:rsid w:val="00D571B9"/>
    <w:rsid w:val="00D57315"/>
    <w:rsid w:val="00D6143E"/>
    <w:rsid w:val="00D61A53"/>
    <w:rsid w:val="00D63087"/>
    <w:rsid w:val="00D654CE"/>
    <w:rsid w:val="00D6689B"/>
    <w:rsid w:val="00D70067"/>
    <w:rsid w:val="00D765D8"/>
    <w:rsid w:val="00D817BB"/>
    <w:rsid w:val="00D81FB9"/>
    <w:rsid w:val="00D8398C"/>
    <w:rsid w:val="00D93891"/>
    <w:rsid w:val="00DA0F88"/>
    <w:rsid w:val="00DB0213"/>
    <w:rsid w:val="00DB55D0"/>
    <w:rsid w:val="00DC15D8"/>
    <w:rsid w:val="00DC19BF"/>
    <w:rsid w:val="00DC2C74"/>
    <w:rsid w:val="00DC3435"/>
    <w:rsid w:val="00DC53D5"/>
    <w:rsid w:val="00DD01DC"/>
    <w:rsid w:val="00DD05EB"/>
    <w:rsid w:val="00DD3566"/>
    <w:rsid w:val="00DE22DB"/>
    <w:rsid w:val="00DE435B"/>
    <w:rsid w:val="00DE6DFC"/>
    <w:rsid w:val="00DF4DA7"/>
    <w:rsid w:val="00DF4F37"/>
    <w:rsid w:val="00DF6582"/>
    <w:rsid w:val="00E04A4A"/>
    <w:rsid w:val="00E06552"/>
    <w:rsid w:val="00E07BFA"/>
    <w:rsid w:val="00E1450C"/>
    <w:rsid w:val="00E220DE"/>
    <w:rsid w:val="00E24A25"/>
    <w:rsid w:val="00E27821"/>
    <w:rsid w:val="00E32A12"/>
    <w:rsid w:val="00E34B2E"/>
    <w:rsid w:val="00E3669B"/>
    <w:rsid w:val="00E42937"/>
    <w:rsid w:val="00E5330A"/>
    <w:rsid w:val="00E543B9"/>
    <w:rsid w:val="00E60031"/>
    <w:rsid w:val="00E64542"/>
    <w:rsid w:val="00E67942"/>
    <w:rsid w:val="00E72EBD"/>
    <w:rsid w:val="00E7648D"/>
    <w:rsid w:val="00E7794F"/>
    <w:rsid w:val="00E81C02"/>
    <w:rsid w:val="00E844D9"/>
    <w:rsid w:val="00E8659F"/>
    <w:rsid w:val="00E92FDB"/>
    <w:rsid w:val="00E9672D"/>
    <w:rsid w:val="00EA08E6"/>
    <w:rsid w:val="00EA0AEE"/>
    <w:rsid w:val="00EA0B0D"/>
    <w:rsid w:val="00EA0EDF"/>
    <w:rsid w:val="00EA498E"/>
    <w:rsid w:val="00EB060D"/>
    <w:rsid w:val="00EB557F"/>
    <w:rsid w:val="00EB631F"/>
    <w:rsid w:val="00EC3A88"/>
    <w:rsid w:val="00EC5F12"/>
    <w:rsid w:val="00ED2AFB"/>
    <w:rsid w:val="00ED3765"/>
    <w:rsid w:val="00ED3EC8"/>
    <w:rsid w:val="00ED7629"/>
    <w:rsid w:val="00EE3DBB"/>
    <w:rsid w:val="00EE5D3E"/>
    <w:rsid w:val="00EF0784"/>
    <w:rsid w:val="00EF67FB"/>
    <w:rsid w:val="00EF7330"/>
    <w:rsid w:val="00F00B9A"/>
    <w:rsid w:val="00F12B64"/>
    <w:rsid w:val="00F32584"/>
    <w:rsid w:val="00F3586B"/>
    <w:rsid w:val="00F41828"/>
    <w:rsid w:val="00F42849"/>
    <w:rsid w:val="00F436FE"/>
    <w:rsid w:val="00F44EF3"/>
    <w:rsid w:val="00F450EF"/>
    <w:rsid w:val="00F51B46"/>
    <w:rsid w:val="00F52ACA"/>
    <w:rsid w:val="00F55F8F"/>
    <w:rsid w:val="00F626E8"/>
    <w:rsid w:val="00F64F13"/>
    <w:rsid w:val="00F652EA"/>
    <w:rsid w:val="00F70247"/>
    <w:rsid w:val="00F7231F"/>
    <w:rsid w:val="00F74519"/>
    <w:rsid w:val="00F76CBE"/>
    <w:rsid w:val="00F801F5"/>
    <w:rsid w:val="00F864D8"/>
    <w:rsid w:val="00F86E14"/>
    <w:rsid w:val="00F9273E"/>
    <w:rsid w:val="00F96D91"/>
    <w:rsid w:val="00FA20ED"/>
    <w:rsid w:val="00FA4883"/>
    <w:rsid w:val="00FA7744"/>
    <w:rsid w:val="00FB1419"/>
    <w:rsid w:val="00FB248C"/>
    <w:rsid w:val="00FC1A1B"/>
    <w:rsid w:val="00FD00A0"/>
    <w:rsid w:val="00FD0769"/>
    <w:rsid w:val="00FD1B95"/>
    <w:rsid w:val="00FD2AA9"/>
    <w:rsid w:val="00FD4E65"/>
    <w:rsid w:val="00FF0D3F"/>
    <w:rsid w:val="00FF1C6E"/>
    <w:rsid w:val="00FF484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cs-CZ" w:eastAsia="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0CBE4537"/>
  <w15:docId w15:val="{689E50BF-25DD-4653-BC86-317BAEAB043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Times New Roman" w:hAnsi="Times New Roman" w:cs="Times New Roman"/>
        <w:lang w:val="cs-CZ" w:eastAsia="cs-CZ" w:bidi="ar-SA"/>
      </w:rPr>
    </w:rPrDefault>
    <w:pPrDefault>
      <w:pPr>
        <w:suppressAutoHyphens/>
      </w:pPr>
    </w:pPrDefault>
  </w:docDefaults>
  <w:latentStyles w:defLockedState="0" w:defUIPriority="0" w:defSemiHidden="0" w:defUnhideWhenUsed="0" w:defQFormat="0" w:count="371">
    <w:lsdException w:name="Normal" w:qFormat="1"/>
    <w:lsdException w:name="heading 1" w:qFormat="1"/>
    <w:lsdException w:name="heading 2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iPriority="99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nhideWhenUsed="1"/>
    <w:lsdException w:name="Strong" w:uiPriority="22" w:qFormat="1"/>
    <w:lsdException w:name="Emphasis" w:semiHidden="1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/>
    <w:lsdException w:name="TOC Heading" w:semiHidden="1" w:uiPriority="39" w:unhideWhenUsed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ln">
    <w:name w:val="Normal"/>
    <w:unhideWhenUsed/>
    <w:qFormat/>
    <w:rsid w:val="00BF15F7"/>
    <w:pPr>
      <w:spacing w:after="200" w:line="360" w:lineRule="auto"/>
      <w:jc w:val="both"/>
    </w:pPr>
    <w:rPr>
      <w:sz w:val="24"/>
      <w:szCs w:val="24"/>
      <w:lang w:eastAsia="ar-SA"/>
    </w:rPr>
  </w:style>
  <w:style w:type="paragraph" w:styleId="Nadpis1">
    <w:name w:val="heading 1"/>
    <w:basedOn w:val="Normln"/>
    <w:next w:val="Normln"/>
    <w:qFormat/>
    <w:rsid w:val="001159CE"/>
    <w:pPr>
      <w:keepNext/>
      <w:numPr>
        <w:numId w:val="1"/>
      </w:numPr>
      <w:spacing w:before="240" w:after="60"/>
      <w:ind w:left="454" w:hanging="454"/>
      <w:outlineLvl w:val="0"/>
    </w:pPr>
    <w:rPr>
      <w:rFonts w:cs="Arial"/>
      <w:b/>
      <w:bCs/>
      <w:caps/>
      <w:kern w:val="2"/>
      <w:sz w:val="32"/>
      <w:szCs w:val="32"/>
    </w:rPr>
  </w:style>
  <w:style w:type="paragraph" w:styleId="Nadpis2">
    <w:name w:val="heading 2"/>
    <w:basedOn w:val="Normln"/>
    <w:next w:val="Normln"/>
    <w:qFormat/>
    <w:pPr>
      <w:keepNext/>
      <w:numPr>
        <w:ilvl w:val="1"/>
        <w:numId w:val="1"/>
      </w:numPr>
      <w:spacing w:before="240" w:after="60"/>
      <w:outlineLvl w:val="1"/>
    </w:pPr>
    <w:rPr>
      <w:rFonts w:cs="Arial"/>
      <w:b/>
      <w:bCs/>
      <w:iCs/>
      <w:sz w:val="28"/>
      <w:szCs w:val="28"/>
    </w:rPr>
  </w:style>
  <w:style w:type="paragraph" w:styleId="Nadpis3">
    <w:name w:val="heading 3"/>
    <w:basedOn w:val="Normln"/>
    <w:next w:val="Normln"/>
    <w:qFormat/>
    <w:pPr>
      <w:keepNext/>
      <w:numPr>
        <w:ilvl w:val="2"/>
        <w:numId w:val="1"/>
      </w:numPr>
      <w:spacing w:before="240" w:after="60"/>
      <w:outlineLvl w:val="2"/>
    </w:pPr>
    <w:rPr>
      <w:rFonts w:cs="Arial"/>
      <w:b/>
      <w:bCs/>
      <w:szCs w:val="26"/>
    </w:rPr>
  </w:style>
  <w:style w:type="paragraph" w:styleId="Nadpis4">
    <w:name w:val="heading 4"/>
    <w:basedOn w:val="Nadpis3"/>
    <w:next w:val="Normln"/>
    <w:unhideWhenUsed/>
    <w:qFormat/>
    <w:rsid w:val="00916097"/>
    <w:pPr>
      <w:numPr>
        <w:ilvl w:val="3"/>
      </w:numPr>
      <w:outlineLvl w:val="3"/>
    </w:pPr>
  </w:style>
  <w:style w:type="paragraph" w:styleId="Nadpis5">
    <w:name w:val="heading 5"/>
    <w:basedOn w:val="Normln"/>
    <w:next w:val="Normln"/>
    <w:unhideWhenUsed/>
    <w:qFormat/>
    <w:pPr>
      <w:numPr>
        <w:ilvl w:val="4"/>
        <w:numId w:val="1"/>
      </w:numPr>
      <w:spacing w:before="240" w:after="60"/>
      <w:outlineLvl w:val="4"/>
    </w:pPr>
    <w:rPr>
      <w:rFonts w:ascii="Calibri" w:hAnsi="Calibri"/>
      <w:b/>
      <w:bCs/>
      <w:i/>
      <w:iCs/>
      <w:sz w:val="26"/>
      <w:szCs w:val="26"/>
    </w:rPr>
  </w:style>
  <w:style w:type="paragraph" w:styleId="Nadpis6">
    <w:name w:val="heading 6"/>
    <w:basedOn w:val="Normln"/>
    <w:next w:val="Normln"/>
    <w:unhideWhenUsed/>
    <w:qFormat/>
    <w:pPr>
      <w:numPr>
        <w:ilvl w:val="5"/>
        <w:numId w:val="1"/>
      </w:numPr>
      <w:spacing w:before="240" w:after="60"/>
      <w:outlineLvl w:val="5"/>
    </w:pPr>
    <w:rPr>
      <w:rFonts w:ascii="Calibri" w:hAnsi="Calibri"/>
      <w:b/>
      <w:bCs/>
      <w:sz w:val="22"/>
      <w:szCs w:val="22"/>
    </w:rPr>
  </w:style>
  <w:style w:type="paragraph" w:styleId="Nadpis7">
    <w:name w:val="heading 7"/>
    <w:basedOn w:val="Normln"/>
    <w:next w:val="Normln"/>
    <w:unhideWhenUsed/>
    <w:qFormat/>
    <w:pPr>
      <w:numPr>
        <w:ilvl w:val="6"/>
        <w:numId w:val="1"/>
      </w:numPr>
      <w:spacing w:before="240" w:after="60"/>
      <w:outlineLvl w:val="6"/>
    </w:pPr>
    <w:rPr>
      <w:rFonts w:ascii="Calibri" w:hAnsi="Calibri"/>
    </w:rPr>
  </w:style>
  <w:style w:type="paragraph" w:styleId="Nadpis8">
    <w:name w:val="heading 8"/>
    <w:basedOn w:val="Normln"/>
    <w:next w:val="Normln"/>
    <w:unhideWhenUsed/>
    <w:qFormat/>
    <w:pPr>
      <w:numPr>
        <w:ilvl w:val="7"/>
        <w:numId w:val="1"/>
      </w:numPr>
      <w:spacing w:before="240" w:after="60"/>
      <w:outlineLvl w:val="7"/>
    </w:pPr>
    <w:rPr>
      <w:rFonts w:ascii="Calibri" w:hAnsi="Calibri"/>
      <w:i/>
      <w:iCs/>
    </w:rPr>
  </w:style>
  <w:style w:type="paragraph" w:styleId="Nadpis9">
    <w:name w:val="heading 9"/>
    <w:basedOn w:val="Normln"/>
    <w:next w:val="Normln"/>
    <w:unhideWhenUsed/>
    <w:qFormat/>
    <w:pPr>
      <w:numPr>
        <w:ilvl w:val="8"/>
        <w:numId w:val="1"/>
      </w:numPr>
      <w:spacing w:before="240" w:after="60"/>
      <w:outlineLvl w:val="8"/>
    </w:pPr>
    <w:rPr>
      <w:rFonts w:ascii="Cambria" w:hAnsi="Cambria"/>
      <w:sz w:val="22"/>
      <w:szCs w:val="22"/>
    </w:rPr>
  </w:style>
  <w:style w:type="character" w:default="1" w:styleId="Standardnpsmoodstavce">
    <w:name w:val="Default Paragraph Font"/>
    <w:uiPriority w:val="1"/>
    <w:unhideWhenUsed/>
  </w:style>
  <w:style w:type="table" w:default="1" w:styleId="Normlntabulka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seznamu">
    <w:name w:val="No List"/>
    <w:uiPriority w:val="99"/>
    <w:semiHidden/>
    <w:unhideWhenUsed/>
  </w:style>
  <w:style w:type="character" w:customStyle="1" w:styleId="TextbublinyChar">
    <w:name w:val="Text bubliny Char"/>
    <w:basedOn w:val="Standardnpsmoodstavce"/>
    <w:link w:val="Textbubliny"/>
    <w:qFormat/>
    <w:rsid w:val="0037406F"/>
    <w:rPr>
      <w:rFonts w:ascii="Tahoma" w:hAnsi="Tahoma" w:cs="Tahoma"/>
      <w:sz w:val="16"/>
      <w:szCs w:val="16"/>
      <w:lang w:eastAsia="ar-SA"/>
    </w:rPr>
  </w:style>
  <w:style w:type="character" w:customStyle="1" w:styleId="Standardnpsmoodstavce2">
    <w:name w:val="Standardní písmo odstavce2"/>
    <w:unhideWhenUsed/>
    <w:qFormat/>
  </w:style>
  <w:style w:type="character" w:styleId="Zstupntext">
    <w:name w:val="Placeholder Text"/>
    <w:basedOn w:val="Standardnpsmoodstavce"/>
    <w:uiPriority w:val="99"/>
    <w:semiHidden/>
    <w:qFormat/>
    <w:rsid w:val="00397719"/>
    <w:rPr>
      <w:color w:val="808080"/>
    </w:rPr>
  </w:style>
  <w:style w:type="character" w:customStyle="1" w:styleId="Standardnpsmoodstavce1">
    <w:name w:val="Standardní písmo odstavce1"/>
    <w:unhideWhenUsed/>
    <w:qFormat/>
  </w:style>
  <w:style w:type="character" w:styleId="slostrnky">
    <w:name w:val="page number"/>
    <w:basedOn w:val="Standardnpsmoodstavce1"/>
    <w:unhideWhenUsed/>
    <w:qFormat/>
  </w:style>
  <w:style w:type="character" w:styleId="Hypertextovodkaz">
    <w:name w:val="Hyperlink"/>
    <w:uiPriority w:val="99"/>
    <w:unhideWhenUsed/>
    <w:rPr>
      <w:color w:val="0000CC"/>
      <w:u w:val="single"/>
    </w:rPr>
  </w:style>
  <w:style w:type="character" w:styleId="Siln">
    <w:name w:val="Strong"/>
    <w:uiPriority w:val="22"/>
    <w:unhideWhenUsed/>
    <w:qFormat/>
    <w:rPr>
      <w:b/>
      <w:bCs/>
    </w:rPr>
  </w:style>
  <w:style w:type="character" w:customStyle="1" w:styleId="EndnoteCharacters">
    <w:name w:val="Endnote Characters"/>
    <w:semiHidden/>
    <w:qFormat/>
    <w:rPr>
      <w:vertAlign w:val="superscript"/>
    </w:rPr>
  </w:style>
  <w:style w:type="character" w:styleId="Sledovanodkaz">
    <w:name w:val="FollowedHyperlink"/>
    <w:unhideWhenUsed/>
    <w:rPr>
      <w:color w:val="800080"/>
      <w:u w:val="single"/>
    </w:rPr>
  </w:style>
  <w:style w:type="character" w:customStyle="1" w:styleId="NzevChar">
    <w:name w:val="Název Char"/>
    <w:link w:val="Nzev"/>
    <w:qFormat/>
    <w:rsid w:val="00956EBE"/>
    <w:rPr>
      <w:b/>
      <w:bCs/>
      <w:iCs/>
      <w:sz w:val="24"/>
      <w:szCs w:val="24"/>
      <w:lang w:val="en-US" w:eastAsia="ar-SA"/>
    </w:rPr>
  </w:style>
  <w:style w:type="character" w:customStyle="1" w:styleId="EndNoteBibliographyTitleChar">
    <w:name w:val="EndNote Bibliography Title Char"/>
    <w:basedOn w:val="Standardnpsmoodstavce"/>
    <w:link w:val="EndNoteBibliographyTitle"/>
    <w:qFormat/>
    <w:rsid w:val="00B03BF4"/>
    <w:rPr>
      <w:sz w:val="24"/>
      <w:szCs w:val="24"/>
      <w:lang w:eastAsia="ar-SA"/>
    </w:rPr>
  </w:style>
  <w:style w:type="character" w:customStyle="1" w:styleId="EndNoteBibliographyChar">
    <w:name w:val="EndNote Bibliography Char"/>
    <w:basedOn w:val="Standardnpsmoodstavce"/>
    <w:link w:val="EndNoteBibliography"/>
    <w:qFormat/>
    <w:rsid w:val="00B03BF4"/>
    <w:rPr>
      <w:sz w:val="24"/>
      <w:szCs w:val="24"/>
      <w:lang w:eastAsia="ar-SA"/>
    </w:rPr>
  </w:style>
  <w:style w:type="character" w:styleId="Odkaznakoment">
    <w:name w:val="annotation reference"/>
    <w:basedOn w:val="Standardnpsmoodstavce"/>
    <w:unhideWhenUsed/>
    <w:qFormat/>
    <w:rsid w:val="0063607E"/>
    <w:rPr>
      <w:sz w:val="16"/>
      <w:szCs w:val="16"/>
    </w:rPr>
  </w:style>
  <w:style w:type="character" w:customStyle="1" w:styleId="TextkomenteChar">
    <w:name w:val="Text komentáře Char"/>
    <w:basedOn w:val="Standardnpsmoodstavce"/>
    <w:link w:val="Textkomente"/>
    <w:qFormat/>
    <w:rsid w:val="0063607E"/>
    <w:rPr>
      <w:lang w:eastAsia="ar-SA"/>
    </w:rPr>
  </w:style>
  <w:style w:type="character" w:customStyle="1" w:styleId="PedmtkomenteChar">
    <w:name w:val="Předmět komentáře Char"/>
    <w:basedOn w:val="TextkomenteChar"/>
    <w:link w:val="Pedmtkomente"/>
    <w:qFormat/>
    <w:rsid w:val="0063607E"/>
    <w:rPr>
      <w:b/>
      <w:bCs/>
      <w:lang w:eastAsia="ar-SA"/>
    </w:rPr>
  </w:style>
  <w:style w:type="character" w:customStyle="1" w:styleId="IndexLink">
    <w:name w:val="Index Link"/>
    <w:qFormat/>
  </w:style>
  <w:style w:type="character" w:customStyle="1" w:styleId="LineNumbering">
    <w:name w:val="Line Numbering"/>
  </w:style>
  <w:style w:type="paragraph" w:customStyle="1" w:styleId="Heading">
    <w:name w:val="Heading"/>
    <w:basedOn w:val="Normln"/>
    <w:next w:val="Zkladntext"/>
    <w:qFormat/>
    <w:pPr>
      <w:keepNext/>
      <w:spacing w:before="240" w:after="120"/>
    </w:pPr>
    <w:rPr>
      <w:rFonts w:ascii="Liberation Sans" w:eastAsia="Noto Sans CJK SC" w:hAnsi="Liberation Sans" w:cs="Lohit Devanagari"/>
      <w:sz w:val="28"/>
      <w:szCs w:val="28"/>
    </w:rPr>
  </w:style>
  <w:style w:type="paragraph" w:styleId="Zkladntext">
    <w:name w:val="Body Text"/>
    <w:basedOn w:val="Normln"/>
    <w:unhideWhenUsed/>
    <w:rPr>
      <w:sz w:val="22"/>
      <w:szCs w:val="20"/>
    </w:rPr>
  </w:style>
  <w:style w:type="paragraph" w:styleId="Seznam">
    <w:name w:val="List"/>
    <w:basedOn w:val="Zkladntext"/>
    <w:unhideWhenUsed/>
    <w:rPr>
      <w:rFonts w:cs="Lohit Hindi"/>
    </w:rPr>
  </w:style>
  <w:style w:type="paragraph" w:styleId="Titulek">
    <w:name w:val="caption"/>
    <w:basedOn w:val="Normln"/>
    <w:next w:val="Normln"/>
    <w:qFormat/>
    <w:rsid w:val="00CE7FFE"/>
    <w:pPr>
      <w:spacing w:before="240" w:after="120" w:line="240" w:lineRule="auto"/>
    </w:pPr>
    <w:rPr>
      <w:bCs/>
      <w:sz w:val="22"/>
      <w:szCs w:val="18"/>
    </w:rPr>
  </w:style>
  <w:style w:type="paragraph" w:customStyle="1" w:styleId="Index">
    <w:name w:val="Index"/>
    <w:basedOn w:val="Normln"/>
    <w:semiHidden/>
    <w:qFormat/>
    <w:pPr>
      <w:suppressLineNumbers/>
    </w:pPr>
    <w:rPr>
      <w:rFonts w:cs="Lohit Hindi"/>
    </w:rPr>
  </w:style>
  <w:style w:type="paragraph" w:styleId="Textbubliny">
    <w:name w:val="Balloon Text"/>
    <w:basedOn w:val="Normln"/>
    <w:link w:val="TextbublinyChar"/>
    <w:qFormat/>
    <w:rsid w:val="0037406F"/>
    <w:pPr>
      <w:spacing w:after="0" w:line="240" w:lineRule="auto"/>
    </w:pPr>
    <w:rPr>
      <w:rFonts w:ascii="Tahoma" w:hAnsi="Tahoma" w:cs="Tahoma"/>
      <w:sz w:val="16"/>
      <w:szCs w:val="16"/>
    </w:rPr>
  </w:style>
  <w:style w:type="paragraph" w:styleId="Hlavikarejstku">
    <w:name w:val="index heading"/>
    <w:basedOn w:val="Heading"/>
  </w:style>
  <w:style w:type="paragraph" w:styleId="Nadpisobsahu">
    <w:name w:val="TOC Heading"/>
    <w:basedOn w:val="Nadpis1"/>
    <w:next w:val="Normln"/>
    <w:uiPriority w:val="39"/>
    <w:rsid w:val="00BD4134"/>
    <w:pPr>
      <w:keepLines/>
      <w:numPr>
        <w:numId w:val="0"/>
      </w:numPr>
      <w:spacing w:before="480" w:after="0"/>
      <w:ind w:left="454" w:hanging="454"/>
      <w:outlineLvl w:val="9"/>
    </w:pPr>
    <w:rPr>
      <w:rFonts w:asciiTheme="majorHAnsi" w:eastAsiaTheme="majorEastAsia" w:hAnsiTheme="majorHAnsi" w:cstheme="majorBidi"/>
      <w:caps w:val="0"/>
      <w:color w:val="365F91" w:themeColor="accent1" w:themeShade="BF"/>
      <w:kern w:val="0"/>
      <w:sz w:val="28"/>
      <w:szCs w:val="28"/>
    </w:rPr>
  </w:style>
  <w:style w:type="paragraph" w:customStyle="1" w:styleId="HeaderandFooter">
    <w:name w:val="Header and Footer"/>
    <w:basedOn w:val="Normln"/>
    <w:qFormat/>
  </w:style>
  <w:style w:type="paragraph" w:styleId="Zhlav">
    <w:name w:val="header"/>
    <w:basedOn w:val="Normln"/>
    <w:unhideWhenUsed/>
    <w:pPr>
      <w:tabs>
        <w:tab w:val="center" w:pos="4536"/>
        <w:tab w:val="right" w:pos="9072"/>
      </w:tabs>
    </w:pPr>
  </w:style>
  <w:style w:type="paragraph" w:styleId="Zpat">
    <w:name w:val="footer"/>
    <w:basedOn w:val="Normln"/>
    <w:unhideWhenUsed/>
    <w:pPr>
      <w:tabs>
        <w:tab w:val="center" w:pos="4536"/>
        <w:tab w:val="right" w:pos="9072"/>
      </w:tabs>
      <w:jc w:val="center"/>
    </w:pPr>
  </w:style>
  <w:style w:type="paragraph" w:styleId="Zkladntextodsazen">
    <w:name w:val="Body Text Indent"/>
    <w:basedOn w:val="Normln"/>
    <w:unhideWhenUsed/>
    <w:pPr>
      <w:spacing w:before="120"/>
      <w:ind w:firstLine="567"/>
    </w:pPr>
    <w:rPr>
      <w:sz w:val="20"/>
      <w:szCs w:val="20"/>
    </w:rPr>
  </w:style>
  <w:style w:type="paragraph" w:styleId="Nzev">
    <w:name w:val="Title"/>
    <w:basedOn w:val="Normln"/>
    <w:next w:val="Normln"/>
    <w:link w:val="NzevChar"/>
    <w:unhideWhenUsed/>
    <w:qFormat/>
    <w:rsid w:val="00956EBE"/>
    <w:pPr>
      <w:jc w:val="left"/>
    </w:pPr>
    <w:rPr>
      <w:b/>
      <w:bCs/>
      <w:iCs/>
      <w:lang w:val="en-US"/>
    </w:rPr>
  </w:style>
  <w:style w:type="paragraph" w:styleId="Obsah1">
    <w:name w:val="toc 1"/>
    <w:basedOn w:val="Normln"/>
    <w:next w:val="Normln"/>
    <w:autoRedefine/>
    <w:uiPriority w:val="39"/>
    <w:rsid w:val="009A64BF"/>
    <w:pPr>
      <w:tabs>
        <w:tab w:val="left" w:pos="0"/>
        <w:tab w:val="right" w:leader="dot" w:pos="8477"/>
      </w:tabs>
      <w:spacing w:after="0"/>
    </w:pPr>
  </w:style>
  <w:style w:type="paragraph" w:styleId="Obsah2">
    <w:name w:val="toc 2"/>
    <w:basedOn w:val="Normln"/>
    <w:next w:val="Normln"/>
    <w:autoRedefine/>
    <w:uiPriority w:val="39"/>
    <w:rsid w:val="009A64BF"/>
    <w:pPr>
      <w:tabs>
        <w:tab w:val="left" w:pos="1503"/>
        <w:tab w:val="right" w:leader="dot" w:pos="8477"/>
      </w:tabs>
      <w:spacing w:after="0"/>
      <w:ind w:left="510"/>
    </w:pPr>
  </w:style>
  <w:style w:type="paragraph" w:styleId="Obsah3">
    <w:name w:val="toc 3"/>
    <w:basedOn w:val="Normln"/>
    <w:next w:val="Normln"/>
    <w:autoRedefine/>
    <w:uiPriority w:val="39"/>
    <w:rsid w:val="009A64BF"/>
    <w:pPr>
      <w:tabs>
        <w:tab w:val="left" w:pos="1871"/>
        <w:tab w:val="right" w:leader="dot" w:pos="8477"/>
      </w:tabs>
      <w:spacing w:after="0"/>
      <w:ind w:left="1021"/>
    </w:pPr>
  </w:style>
  <w:style w:type="paragraph" w:styleId="Textvysvtlivek">
    <w:name w:val="endnote text"/>
    <w:basedOn w:val="Normln"/>
    <w:semiHidden/>
    <w:rPr>
      <w:sz w:val="20"/>
      <w:szCs w:val="20"/>
    </w:rPr>
  </w:style>
  <w:style w:type="paragraph" w:styleId="Obsah4">
    <w:name w:val="toc 4"/>
    <w:basedOn w:val="Index"/>
    <w:uiPriority w:val="39"/>
    <w:rsid w:val="00F223CF"/>
    <w:pPr>
      <w:tabs>
        <w:tab w:val="right" w:leader="dot" w:pos="9972"/>
      </w:tabs>
      <w:ind w:left="849"/>
    </w:pPr>
  </w:style>
  <w:style w:type="paragraph" w:styleId="Obsah5">
    <w:name w:val="toc 5"/>
    <w:basedOn w:val="Index"/>
    <w:semiHidden/>
    <w:pPr>
      <w:tabs>
        <w:tab w:val="right" w:leader="dot" w:pos="9972"/>
      </w:tabs>
      <w:ind w:left="1132"/>
    </w:pPr>
  </w:style>
  <w:style w:type="paragraph" w:styleId="Obsah6">
    <w:name w:val="toc 6"/>
    <w:basedOn w:val="Index"/>
    <w:semiHidden/>
    <w:pPr>
      <w:tabs>
        <w:tab w:val="right" w:leader="dot" w:pos="9972"/>
      </w:tabs>
      <w:ind w:left="1415"/>
    </w:pPr>
  </w:style>
  <w:style w:type="paragraph" w:styleId="Obsah7">
    <w:name w:val="toc 7"/>
    <w:basedOn w:val="Index"/>
    <w:semiHidden/>
    <w:pPr>
      <w:tabs>
        <w:tab w:val="right" w:leader="dot" w:pos="9972"/>
      </w:tabs>
      <w:ind w:left="1698"/>
    </w:pPr>
  </w:style>
  <w:style w:type="paragraph" w:styleId="Obsah8">
    <w:name w:val="toc 8"/>
    <w:basedOn w:val="Index"/>
    <w:semiHidden/>
    <w:pPr>
      <w:tabs>
        <w:tab w:val="right" w:leader="dot" w:pos="9972"/>
      </w:tabs>
      <w:ind w:left="1981"/>
    </w:pPr>
  </w:style>
  <w:style w:type="paragraph" w:styleId="Obsah9">
    <w:name w:val="toc 9"/>
    <w:basedOn w:val="Index"/>
    <w:semiHidden/>
    <w:pPr>
      <w:tabs>
        <w:tab w:val="right" w:leader="dot" w:pos="9972"/>
      </w:tabs>
      <w:ind w:left="2264"/>
    </w:pPr>
  </w:style>
  <w:style w:type="paragraph" w:customStyle="1" w:styleId="Contents10">
    <w:name w:val="Contents 10"/>
    <w:basedOn w:val="Index"/>
    <w:semiHidden/>
    <w:qFormat/>
    <w:pPr>
      <w:tabs>
        <w:tab w:val="right" w:leader="dot" w:pos="9972"/>
      </w:tabs>
      <w:ind w:left="2547"/>
    </w:pPr>
  </w:style>
  <w:style w:type="paragraph" w:customStyle="1" w:styleId="Zkladntextodsazen21">
    <w:name w:val="Základní text odsazený 21"/>
    <w:basedOn w:val="Normln"/>
    <w:unhideWhenUsed/>
    <w:qFormat/>
    <w:pPr>
      <w:ind w:firstLine="567"/>
    </w:pPr>
    <w:rPr>
      <w:sz w:val="22"/>
    </w:rPr>
  </w:style>
  <w:style w:type="paragraph" w:customStyle="1" w:styleId="Popisobrzkatabulek">
    <w:name w:val="Popis obrázků a tabulek"/>
    <w:basedOn w:val="Normln"/>
    <w:qFormat/>
    <w:rsid w:val="00512F3B"/>
    <w:pPr>
      <w:spacing w:after="120"/>
    </w:pPr>
    <w:rPr>
      <w:sz w:val="22"/>
    </w:rPr>
  </w:style>
  <w:style w:type="paragraph" w:styleId="Odstavecseseznamem">
    <w:name w:val="List Paragraph"/>
    <w:basedOn w:val="Normln"/>
    <w:uiPriority w:val="34"/>
    <w:unhideWhenUsed/>
    <w:qFormat/>
    <w:rsid w:val="00D54600"/>
    <w:pPr>
      <w:ind w:left="720"/>
      <w:contextualSpacing/>
    </w:pPr>
  </w:style>
  <w:style w:type="paragraph" w:customStyle="1" w:styleId="Textvtabulce">
    <w:name w:val="Text v tabulce"/>
    <w:basedOn w:val="Normln"/>
    <w:qFormat/>
    <w:rsid w:val="000E743F"/>
    <w:pPr>
      <w:spacing w:before="60" w:after="60" w:line="240" w:lineRule="auto"/>
      <w:jc w:val="left"/>
    </w:pPr>
    <w:rPr>
      <w:sz w:val="22"/>
    </w:rPr>
  </w:style>
  <w:style w:type="paragraph" w:customStyle="1" w:styleId="Uvodninadpisynecislovane">
    <w:name w:val="Uvodni nadpisy necislovane"/>
    <w:basedOn w:val="Nadpis1"/>
    <w:next w:val="Normln"/>
    <w:qFormat/>
    <w:rsid w:val="00364B12"/>
    <w:pPr>
      <w:numPr>
        <w:numId w:val="0"/>
      </w:numPr>
      <w:suppressAutoHyphens w:val="0"/>
      <w:spacing w:line="240" w:lineRule="auto"/>
      <w:ind w:left="454" w:hanging="454"/>
      <w:jc w:val="left"/>
    </w:pPr>
  </w:style>
  <w:style w:type="paragraph" w:customStyle="1" w:styleId="Rovnice">
    <w:name w:val="Rovnice"/>
    <w:basedOn w:val="Normln"/>
    <w:qFormat/>
    <w:rsid w:val="00FD172F"/>
    <w:pPr>
      <w:tabs>
        <w:tab w:val="center" w:pos="4536"/>
        <w:tab w:val="right" w:pos="9072"/>
      </w:tabs>
    </w:pPr>
  </w:style>
  <w:style w:type="paragraph" w:customStyle="1" w:styleId="EndNoteBibliographyTitle">
    <w:name w:val="EndNote Bibliography Title"/>
    <w:basedOn w:val="Normln"/>
    <w:link w:val="EndNoteBibliographyTitleChar"/>
    <w:qFormat/>
    <w:rsid w:val="00B03BF4"/>
    <w:pPr>
      <w:spacing w:after="0"/>
      <w:jc w:val="center"/>
    </w:pPr>
  </w:style>
  <w:style w:type="paragraph" w:customStyle="1" w:styleId="EndNoteBibliography">
    <w:name w:val="EndNote Bibliography"/>
    <w:basedOn w:val="Normln"/>
    <w:link w:val="EndNoteBibliographyChar"/>
    <w:qFormat/>
    <w:rsid w:val="00B03BF4"/>
    <w:pPr>
      <w:spacing w:line="240" w:lineRule="auto"/>
    </w:pPr>
  </w:style>
  <w:style w:type="paragraph" w:customStyle="1" w:styleId="Seznamsymbol">
    <w:name w:val="Seznam symbolů"/>
    <w:basedOn w:val="Normln"/>
    <w:qFormat/>
    <w:rsid w:val="00142FE6"/>
    <w:pPr>
      <w:spacing w:after="0" w:line="240" w:lineRule="auto"/>
    </w:pPr>
  </w:style>
  <w:style w:type="paragraph" w:styleId="Seznamobrzk">
    <w:name w:val="table of figures"/>
    <w:basedOn w:val="Normln"/>
    <w:next w:val="Normln"/>
    <w:uiPriority w:val="99"/>
    <w:unhideWhenUsed/>
    <w:qFormat/>
    <w:rsid w:val="00DD47E6"/>
    <w:pPr>
      <w:spacing w:after="0"/>
    </w:pPr>
  </w:style>
  <w:style w:type="paragraph" w:customStyle="1" w:styleId="Nadpis1neslovan">
    <w:name w:val="Nadpis 1 nečíslovaný"/>
    <w:basedOn w:val="Nadpis1"/>
    <w:qFormat/>
    <w:rsid w:val="00BF15F7"/>
    <w:pPr>
      <w:pageBreakBefore/>
      <w:numPr>
        <w:numId w:val="0"/>
      </w:numPr>
      <w:tabs>
        <w:tab w:val="left" w:pos="432"/>
      </w:tabs>
      <w:ind w:left="454" w:hanging="454"/>
    </w:pPr>
  </w:style>
  <w:style w:type="paragraph" w:styleId="Textkomente">
    <w:name w:val="annotation text"/>
    <w:basedOn w:val="Normln"/>
    <w:link w:val="TextkomenteChar"/>
    <w:unhideWhenUsed/>
    <w:qFormat/>
    <w:rsid w:val="0063607E"/>
    <w:pPr>
      <w:spacing w:line="240" w:lineRule="auto"/>
    </w:pPr>
    <w:rPr>
      <w:sz w:val="20"/>
      <w:szCs w:val="20"/>
    </w:rPr>
  </w:style>
  <w:style w:type="paragraph" w:styleId="Pedmtkomente">
    <w:name w:val="annotation subject"/>
    <w:basedOn w:val="Textkomente"/>
    <w:next w:val="Textkomente"/>
    <w:link w:val="PedmtkomenteChar"/>
    <w:qFormat/>
    <w:rsid w:val="0063607E"/>
    <w:rPr>
      <w:b/>
      <w:bCs/>
    </w:rPr>
  </w:style>
  <w:style w:type="paragraph" w:styleId="Revize">
    <w:name w:val="Revision"/>
    <w:uiPriority w:val="99"/>
    <w:semiHidden/>
    <w:qFormat/>
    <w:rsid w:val="00E33038"/>
    <w:rPr>
      <w:sz w:val="24"/>
      <w:szCs w:val="24"/>
      <w:lang w:eastAsia="ar-SA"/>
    </w:rPr>
  </w:style>
  <w:style w:type="table" w:styleId="Mkatabulky">
    <w:name w:val="Table Grid"/>
    <w:basedOn w:val="Normlntabulka"/>
    <w:rsid w:val="0072363F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Nevyeenzmnka1">
    <w:name w:val="Nevyřešená zmínka1"/>
    <w:basedOn w:val="Standardnpsmoodstavce"/>
    <w:uiPriority w:val="99"/>
    <w:semiHidden/>
    <w:unhideWhenUsed/>
    <w:rsid w:val="0061393B"/>
    <w:rPr>
      <w:color w:val="605E5C"/>
      <w:shd w:val="clear" w:color="auto" w:fill="E1DFDD"/>
    </w:rPr>
  </w:style>
  <w:style w:type="paragraph" w:customStyle="1" w:styleId="Comment">
    <w:name w:val="Comment"/>
    <w:basedOn w:val="Normln"/>
    <w:rsid w:val="00946F06"/>
    <w:pPr>
      <w:autoSpaceDN w:val="0"/>
      <w:spacing w:before="56" w:after="0"/>
      <w:ind w:left="56" w:right="56"/>
      <w:textAlignment w:val="baseline"/>
    </w:pPr>
    <w:rPr>
      <w:sz w:val="20"/>
      <w:szCs w:val="20"/>
    </w:rPr>
  </w:style>
  <w:style w:type="character" w:customStyle="1" w:styleId="TextkomenteChar1">
    <w:name w:val="Text komentáře Char1"/>
    <w:basedOn w:val="Standardnpsmoodstavce"/>
    <w:uiPriority w:val="99"/>
    <w:semiHidden/>
    <w:rsid w:val="00F74519"/>
  </w:style>
  <w:style w:type="character" w:customStyle="1" w:styleId="UnresolvedMention">
    <w:name w:val="Unresolved Mention"/>
    <w:basedOn w:val="Standardnpsmoodstavce"/>
    <w:uiPriority w:val="99"/>
    <w:semiHidden/>
    <w:unhideWhenUsed/>
    <w:rsid w:val="00B73EC4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531655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3793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9441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2540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5486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4.png"/><Relationship Id="rId18" Type="http://schemas.openxmlformats.org/officeDocument/2006/relationships/image" Target="media/image9.png"/><Relationship Id="rId26" Type="http://schemas.openxmlformats.org/officeDocument/2006/relationships/image" Target="media/image17.png"/><Relationship Id="rId39" Type="http://schemas.openxmlformats.org/officeDocument/2006/relationships/image" Target="media/image28.png"/><Relationship Id="rId3" Type="http://schemas.openxmlformats.org/officeDocument/2006/relationships/styles" Target="styles.xml"/><Relationship Id="rId21" Type="http://schemas.openxmlformats.org/officeDocument/2006/relationships/image" Target="media/image12.png"/><Relationship Id="rId34" Type="http://schemas.openxmlformats.org/officeDocument/2006/relationships/image" Target="media/image23.png"/><Relationship Id="rId42" Type="http://schemas.openxmlformats.org/officeDocument/2006/relationships/hyperlink" Target="https://towardsdatascience.com/explain-like-im-five-artificial-neurons-b7c475b56189" TargetMode="External"/><Relationship Id="rId47" Type="http://schemas.microsoft.com/office/2011/relationships/people" Target="people.xml"/><Relationship Id="rId50" Type="http://schemas.microsoft.com/office/2016/09/relationships/commentsIds" Target="commentsIds.xml"/><Relationship Id="rId7" Type="http://schemas.openxmlformats.org/officeDocument/2006/relationships/endnotes" Target="endnotes.xml"/><Relationship Id="rId12" Type="http://schemas.openxmlformats.org/officeDocument/2006/relationships/image" Target="media/image3.png"/><Relationship Id="rId17" Type="http://schemas.openxmlformats.org/officeDocument/2006/relationships/image" Target="media/image8.png"/><Relationship Id="rId25" Type="http://schemas.openxmlformats.org/officeDocument/2006/relationships/image" Target="media/image16.png"/><Relationship Id="rId33" Type="http://schemas.openxmlformats.org/officeDocument/2006/relationships/image" Target="media/image22.png"/><Relationship Id="rId38" Type="http://schemas.openxmlformats.org/officeDocument/2006/relationships/image" Target="media/image27.png"/><Relationship Id="rId46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image" Target="media/image7.jpeg"/><Relationship Id="rId20" Type="http://schemas.openxmlformats.org/officeDocument/2006/relationships/image" Target="media/image11.png"/><Relationship Id="rId29" Type="http://schemas.openxmlformats.org/officeDocument/2006/relationships/image" Target="media/image18.png"/><Relationship Id="rId41" Type="http://schemas.openxmlformats.org/officeDocument/2006/relationships/image" Target="media/image30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png"/><Relationship Id="rId24" Type="http://schemas.openxmlformats.org/officeDocument/2006/relationships/image" Target="media/image15.png"/><Relationship Id="rId32" Type="http://schemas.openxmlformats.org/officeDocument/2006/relationships/image" Target="media/image21.png"/><Relationship Id="rId37" Type="http://schemas.openxmlformats.org/officeDocument/2006/relationships/image" Target="media/image26.png"/><Relationship Id="rId40" Type="http://schemas.openxmlformats.org/officeDocument/2006/relationships/image" Target="media/image29.png"/><Relationship Id="rId45" Type="http://schemas.openxmlformats.org/officeDocument/2006/relationships/hyperlink" Target="https://doi.org/10.1016/j.compag.2024.109090" TargetMode="External"/><Relationship Id="rId5" Type="http://schemas.openxmlformats.org/officeDocument/2006/relationships/webSettings" Target="webSettings.xml"/><Relationship Id="rId15" Type="http://schemas.openxmlformats.org/officeDocument/2006/relationships/image" Target="media/image6.png"/><Relationship Id="rId23" Type="http://schemas.openxmlformats.org/officeDocument/2006/relationships/image" Target="media/image14.png"/><Relationship Id="rId28" Type="http://schemas.openxmlformats.org/officeDocument/2006/relationships/footer" Target="footer1.xml"/><Relationship Id="rId36" Type="http://schemas.openxmlformats.org/officeDocument/2006/relationships/image" Target="media/image25.png"/><Relationship Id="rId49" Type="http://schemas.microsoft.com/office/2018/08/relationships/commentsExtensible" Target="commentsExtensible.xml"/><Relationship Id="rId10" Type="http://schemas.openxmlformats.org/officeDocument/2006/relationships/image" Target="media/image1.png"/><Relationship Id="rId19" Type="http://schemas.openxmlformats.org/officeDocument/2006/relationships/image" Target="media/image10.png"/><Relationship Id="rId31" Type="http://schemas.openxmlformats.org/officeDocument/2006/relationships/image" Target="media/image20.png"/><Relationship Id="rId44" Type="http://schemas.openxmlformats.org/officeDocument/2006/relationships/hyperlink" Target="https://lekhuyen.medium.com/an-overview-of-vgg16-and-nin-models-96e4bf398484" TargetMode="External"/><Relationship Id="rId4" Type="http://schemas.openxmlformats.org/officeDocument/2006/relationships/settings" Target="settings.xml"/><Relationship Id="rId9" Type="http://schemas.microsoft.com/office/2011/relationships/commentsExtended" Target="commentsExtended.xml"/><Relationship Id="rId14" Type="http://schemas.openxmlformats.org/officeDocument/2006/relationships/image" Target="media/image5.png"/><Relationship Id="rId22" Type="http://schemas.openxmlformats.org/officeDocument/2006/relationships/image" Target="media/image13.png"/><Relationship Id="rId27" Type="http://schemas.openxmlformats.org/officeDocument/2006/relationships/header" Target="header1.xml"/><Relationship Id="rId30" Type="http://schemas.openxmlformats.org/officeDocument/2006/relationships/image" Target="media/image19.png"/><Relationship Id="rId35" Type="http://schemas.openxmlformats.org/officeDocument/2006/relationships/image" Target="media/image24.png"/><Relationship Id="rId43" Type="http://schemas.openxmlformats.org/officeDocument/2006/relationships/hyperlink" Target="https://github.com/vdumoulin/conv_arithmetic?tab=readme-ov-file" TargetMode="External"/><Relationship Id="rId48" Type="http://schemas.openxmlformats.org/officeDocument/2006/relationships/theme" Target="theme/theme1.xml"/><Relationship Id="rId8" Type="http://schemas.openxmlformats.org/officeDocument/2006/relationships/comments" Target="comments.xml"/></Relationships>
</file>

<file path=word/theme/theme1.xml><?xml version="1.0" encoding="utf-8"?>
<a:theme xmlns:a="http://schemas.openxmlformats.org/drawingml/2006/main" name="Motiv systému Office">
  <a:themeElements>
    <a:clrScheme name="Kancelář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Kancelář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Kancelář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59ED729E-09C1-4D38-8653-4F1EE2642B4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5904</TotalTime>
  <Pages>39</Pages>
  <Words>20238</Words>
  <Characters>119405</Characters>
  <Application>Microsoft Office Word</Application>
  <DocSecurity>0</DocSecurity>
  <Lines>995</Lines>
  <Paragraphs>278</Paragraphs>
  <ScaleCrop>false</ScaleCrop>
  <HeadingPairs>
    <vt:vector size="2" baseType="variant">
      <vt:variant>
        <vt:lpstr>Název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936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riz Jan</dc:creator>
  <cp:keywords/>
  <dc:description/>
  <cp:lastModifiedBy>Ingr Jiri</cp:lastModifiedBy>
  <cp:revision>85</cp:revision>
  <cp:lastPrinted>2025-02-04T13:16:00Z</cp:lastPrinted>
  <dcterms:created xsi:type="dcterms:W3CDTF">2024-07-02T13:42:00Z</dcterms:created>
  <dcterms:modified xsi:type="dcterms:W3CDTF">2025-05-16T10:17:00Z</dcterms:modified>
  <dc:language>en-US</dc:language>
</cp:coreProperties>
</file>